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1727D7" w14:textId="0B12B987" w:rsidR="008E2B89" w:rsidRPr="001979B5" w:rsidRDefault="00BE10A3" w:rsidP="001979B5">
      <w:pPr>
        <w:spacing w:line="480" w:lineRule="auto"/>
      </w:pPr>
      <w:r>
        <w:rPr>
          <w:b/>
          <w:bCs/>
        </w:rPr>
        <w:t xml:space="preserve">Supplementary </w:t>
      </w:r>
      <w:r w:rsidR="008E2B89" w:rsidRPr="00854BC1">
        <w:rPr>
          <w:b/>
          <w:bCs/>
        </w:rPr>
        <w:t>Table 1</w:t>
      </w:r>
      <w:r w:rsidR="00F4372A">
        <w:rPr>
          <w:b/>
          <w:bCs/>
        </w:rPr>
        <w:t>.</w:t>
      </w:r>
      <w:r w:rsidR="008E2B89" w:rsidRPr="001979B5">
        <w:t xml:space="preserve"> Checklist of all known relationships concerning metastrongyles in marine mammals, complete with information on anatomical ranges documented for each relationship. </w:t>
      </w:r>
    </w:p>
    <w:tbl>
      <w:tblPr>
        <w:tblStyle w:val="TableGrid"/>
        <w:tblW w:w="13352" w:type="dxa"/>
        <w:tblInd w:w="-289" w:type="dxa"/>
        <w:tblLayout w:type="fixed"/>
        <w:tblLook w:val="04A0" w:firstRow="1" w:lastRow="0" w:firstColumn="1" w:lastColumn="0" w:noHBand="0" w:noVBand="1"/>
      </w:tblPr>
      <w:tblGrid>
        <w:gridCol w:w="1606"/>
        <w:gridCol w:w="1655"/>
        <w:gridCol w:w="1418"/>
        <w:gridCol w:w="1275"/>
        <w:gridCol w:w="1448"/>
        <w:gridCol w:w="1954"/>
        <w:gridCol w:w="3996"/>
      </w:tblGrid>
      <w:tr w:rsidR="008E2B89" w:rsidRPr="006F2338" w14:paraId="313BD030" w14:textId="77777777" w:rsidTr="005A3E74">
        <w:tc>
          <w:tcPr>
            <w:tcW w:w="1606" w:type="dxa"/>
            <w:vAlign w:val="center"/>
          </w:tcPr>
          <w:p w14:paraId="22604D95" w14:textId="77777777" w:rsidR="008E2B89" w:rsidRPr="00854BC1" w:rsidRDefault="008E2B89" w:rsidP="0049738F">
            <w:pPr>
              <w:rPr>
                <w:b/>
                <w:bCs/>
                <w:sz w:val="20"/>
                <w:szCs w:val="20"/>
              </w:rPr>
            </w:pPr>
            <w:r w:rsidRPr="00854BC1">
              <w:rPr>
                <w:b/>
                <w:bCs/>
                <w:sz w:val="20"/>
                <w:szCs w:val="20"/>
              </w:rPr>
              <w:t>Host Family</w:t>
            </w:r>
          </w:p>
        </w:tc>
        <w:tc>
          <w:tcPr>
            <w:tcW w:w="1655" w:type="dxa"/>
            <w:vAlign w:val="center"/>
          </w:tcPr>
          <w:p w14:paraId="638D04E0" w14:textId="77777777" w:rsidR="008E2B89" w:rsidRPr="00854BC1" w:rsidRDefault="008E2B89" w:rsidP="0049738F">
            <w:pPr>
              <w:rPr>
                <w:sz w:val="20"/>
                <w:szCs w:val="20"/>
              </w:rPr>
            </w:pPr>
            <w:r w:rsidRPr="00854BC1">
              <w:rPr>
                <w:b/>
                <w:bCs/>
                <w:sz w:val="20"/>
                <w:szCs w:val="20"/>
              </w:rPr>
              <w:t>Host Species</w:t>
            </w:r>
          </w:p>
        </w:tc>
        <w:tc>
          <w:tcPr>
            <w:tcW w:w="1418" w:type="dxa"/>
            <w:vAlign w:val="center"/>
          </w:tcPr>
          <w:p w14:paraId="3400E49C" w14:textId="77777777" w:rsidR="008E2B89" w:rsidRPr="00854BC1" w:rsidRDefault="008E2B89" w:rsidP="0049738F">
            <w:pPr>
              <w:rPr>
                <w:sz w:val="20"/>
                <w:szCs w:val="20"/>
              </w:rPr>
            </w:pPr>
            <w:r w:rsidRPr="00854BC1">
              <w:rPr>
                <w:b/>
                <w:bCs/>
                <w:sz w:val="20"/>
                <w:szCs w:val="20"/>
              </w:rPr>
              <w:t>Common Name</w:t>
            </w:r>
          </w:p>
        </w:tc>
        <w:tc>
          <w:tcPr>
            <w:tcW w:w="1275" w:type="dxa"/>
            <w:vAlign w:val="center"/>
          </w:tcPr>
          <w:p w14:paraId="214F0958" w14:textId="77777777" w:rsidR="008E2B89" w:rsidRPr="00854BC1" w:rsidRDefault="008E2B89" w:rsidP="0049738F">
            <w:pPr>
              <w:rPr>
                <w:sz w:val="20"/>
                <w:szCs w:val="20"/>
              </w:rPr>
            </w:pPr>
            <w:r w:rsidRPr="00854BC1">
              <w:rPr>
                <w:b/>
                <w:bCs/>
                <w:sz w:val="20"/>
                <w:szCs w:val="20"/>
              </w:rPr>
              <w:t>Parasite Family</w:t>
            </w:r>
          </w:p>
        </w:tc>
        <w:tc>
          <w:tcPr>
            <w:tcW w:w="1448" w:type="dxa"/>
            <w:vAlign w:val="center"/>
          </w:tcPr>
          <w:p w14:paraId="7026322F" w14:textId="77777777" w:rsidR="008E2B89" w:rsidRPr="00854BC1" w:rsidRDefault="008E2B89" w:rsidP="0049738F">
            <w:pPr>
              <w:rPr>
                <w:sz w:val="20"/>
                <w:szCs w:val="20"/>
              </w:rPr>
            </w:pPr>
            <w:r w:rsidRPr="00854BC1">
              <w:rPr>
                <w:b/>
                <w:bCs/>
                <w:sz w:val="20"/>
                <w:szCs w:val="20"/>
              </w:rPr>
              <w:t>Parasite species</w:t>
            </w:r>
          </w:p>
        </w:tc>
        <w:tc>
          <w:tcPr>
            <w:tcW w:w="1954" w:type="dxa"/>
            <w:vAlign w:val="center"/>
          </w:tcPr>
          <w:p w14:paraId="04601E47" w14:textId="77777777" w:rsidR="008E2B89" w:rsidRPr="00854BC1" w:rsidRDefault="008E2B89" w:rsidP="0049738F">
            <w:pPr>
              <w:rPr>
                <w:sz w:val="20"/>
                <w:szCs w:val="20"/>
              </w:rPr>
            </w:pPr>
            <w:r w:rsidRPr="00854BC1">
              <w:rPr>
                <w:b/>
                <w:bCs/>
                <w:sz w:val="20"/>
                <w:szCs w:val="20"/>
              </w:rPr>
              <w:t>Anatomical Location</w:t>
            </w:r>
          </w:p>
        </w:tc>
        <w:tc>
          <w:tcPr>
            <w:tcW w:w="3996" w:type="dxa"/>
            <w:vAlign w:val="center"/>
          </w:tcPr>
          <w:p w14:paraId="76763E2A" w14:textId="77777777" w:rsidR="008E2B89" w:rsidRPr="00854BC1" w:rsidRDefault="008E2B89" w:rsidP="0049738F">
            <w:pPr>
              <w:rPr>
                <w:sz w:val="20"/>
                <w:szCs w:val="20"/>
              </w:rPr>
            </w:pPr>
            <w:r w:rsidRPr="00854BC1">
              <w:rPr>
                <w:b/>
                <w:bCs/>
                <w:sz w:val="20"/>
                <w:szCs w:val="20"/>
              </w:rPr>
              <w:t>Reference</w:t>
            </w:r>
          </w:p>
        </w:tc>
      </w:tr>
      <w:tr w:rsidR="008E2B89" w:rsidRPr="006F2338" w14:paraId="5BF79D0C" w14:textId="77777777" w:rsidTr="005A3E74">
        <w:tc>
          <w:tcPr>
            <w:tcW w:w="1606" w:type="dxa"/>
            <w:vAlign w:val="center"/>
          </w:tcPr>
          <w:p w14:paraId="5EAE8FE3" w14:textId="77777777" w:rsidR="008E2B89" w:rsidRPr="00854BC1" w:rsidRDefault="008E2B89" w:rsidP="0049738F">
            <w:pPr>
              <w:rPr>
                <w:sz w:val="20"/>
                <w:szCs w:val="20"/>
              </w:rPr>
            </w:pPr>
            <w:r w:rsidRPr="00854BC1">
              <w:rPr>
                <w:sz w:val="20"/>
                <w:szCs w:val="20"/>
              </w:rPr>
              <w:t>Balaenopteridae</w:t>
            </w:r>
          </w:p>
          <w:p w14:paraId="69D2D81F" w14:textId="77777777" w:rsidR="008E2B89" w:rsidRPr="00854BC1" w:rsidRDefault="008E2B89" w:rsidP="0049738F">
            <w:pPr>
              <w:rPr>
                <w:i/>
                <w:iCs/>
                <w:sz w:val="20"/>
                <w:szCs w:val="20"/>
              </w:rPr>
            </w:pPr>
          </w:p>
        </w:tc>
        <w:tc>
          <w:tcPr>
            <w:tcW w:w="1655" w:type="dxa"/>
            <w:vAlign w:val="center"/>
          </w:tcPr>
          <w:p w14:paraId="58BA033D" w14:textId="77777777" w:rsidR="008E2B89" w:rsidRPr="00854BC1" w:rsidRDefault="008E2B89" w:rsidP="0049738F">
            <w:pPr>
              <w:rPr>
                <w:sz w:val="20"/>
                <w:szCs w:val="20"/>
              </w:rPr>
            </w:pPr>
            <w:r w:rsidRPr="00854BC1">
              <w:rPr>
                <w:sz w:val="20"/>
                <w:szCs w:val="20"/>
              </w:rPr>
              <w:t xml:space="preserve">Megaptera novaeangliae </w:t>
            </w:r>
          </w:p>
        </w:tc>
        <w:tc>
          <w:tcPr>
            <w:tcW w:w="1418" w:type="dxa"/>
            <w:vAlign w:val="center"/>
          </w:tcPr>
          <w:p w14:paraId="731B1D2A" w14:textId="77777777" w:rsidR="008E2B89" w:rsidRPr="00854BC1" w:rsidRDefault="008E2B89" w:rsidP="0049738F">
            <w:pPr>
              <w:rPr>
                <w:i/>
                <w:iCs/>
                <w:sz w:val="20"/>
                <w:szCs w:val="20"/>
              </w:rPr>
            </w:pPr>
            <w:r w:rsidRPr="00854BC1">
              <w:rPr>
                <w:i/>
                <w:iCs/>
                <w:sz w:val="20"/>
                <w:szCs w:val="20"/>
              </w:rPr>
              <w:t>Humpback Whale</w:t>
            </w:r>
          </w:p>
        </w:tc>
        <w:tc>
          <w:tcPr>
            <w:tcW w:w="1275" w:type="dxa"/>
            <w:vAlign w:val="center"/>
          </w:tcPr>
          <w:p w14:paraId="723AC493" w14:textId="77777777" w:rsidR="008E2B89" w:rsidRPr="00854BC1" w:rsidRDefault="008E2B89" w:rsidP="0049738F">
            <w:pPr>
              <w:rPr>
                <w:sz w:val="20"/>
                <w:szCs w:val="20"/>
              </w:rPr>
            </w:pPr>
            <w:r w:rsidRPr="00854BC1">
              <w:rPr>
                <w:sz w:val="20"/>
                <w:szCs w:val="20"/>
              </w:rPr>
              <w:t>Pseudaliidae</w:t>
            </w:r>
          </w:p>
        </w:tc>
        <w:tc>
          <w:tcPr>
            <w:tcW w:w="1448" w:type="dxa"/>
            <w:vAlign w:val="center"/>
          </w:tcPr>
          <w:p w14:paraId="53942008" w14:textId="77777777" w:rsidR="008E2B89" w:rsidRPr="00854BC1" w:rsidRDefault="008E2B89" w:rsidP="0049738F">
            <w:pPr>
              <w:rPr>
                <w:i/>
                <w:iCs/>
                <w:sz w:val="20"/>
                <w:szCs w:val="20"/>
              </w:rPr>
            </w:pPr>
            <w:r w:rsidRPr="00854BC1">
              <w:rPr>
                <w:i/>
                <w:iCs/>
                <w:sz w:val="20"/>
                <w:szCs w:val="20"/>
              </w:rPr>
              <w:t xml:space="preserve">Pharurus alatus </w:t>
            </w:r>
          </w:p>
        </w:tc>
        <w:tc>
          <w:tcPr>
            <w:tcW w:w="1954" w:type="dxa"/>
            <w:vAlign w:val="center"/>
          </w:tcPr>
          <w:p w14:paraId="749DAAA5" w14:textId="77777777" w:rsidR="008E2B89" w:rsidRPr="00854BC1" w:rsidRDefault="008E2B89" w:rsidP="0049738F">
            <w:pPr>
              <w:rPr>
                <w:sz w:val="20"/>
                <w:szCs w:val="20"/>
              </w:rPr>
            </w:pPr>
            <w:r w:rsidRPr="00854BC1">
              <w:rPr>
                <w:sz w:val="20"/>
                <w:szCs w:val="20"/>
                <w:lang w:val="en-US"/>
              </w:rPr>
              <w:t>N/A</w:t>
            </w:r>
          </w:p>
        </w:tc>
        <w:tc>
          <w:tcPr>
            <w:tcW w:w="3996" w:type="dxa"/>
            <w:vAlign w:val="center"/>
          </w:tcPr>
          <w:p w14:paraId="5FA870AE"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WORn8RdP","properties":{"formattedCitation":"(Raga and Balbuena, 1987)","plainCitation":"(Raga and Balbuena, 1987)","noteIndex":0},"citationItems":[{"id":1346,"uris":["http://zotero.org/users/9441463/items/J7BXGLPT"],"itemData":{"id":1346,"type":"article-journal","container-title":"Mamíferos y helmintos. Barcelona: Ketres Editora","journalAbbreviation":"Mamíferos y helmintos. Barcelona: Ketres Editora","page":"201","title":"Algunas características zoogeográficas de los helmintos de los cetáceos en el Mediterráneo con especial referencia a la helmintofauna del delfín listado","volume":"195","author":[{"family":"Raga","given":"JA"},{"family":"Balbuena","given":"JA"}],"issued":{"date-parts":[["1987"]]}}}],"schema":"https://github.com/citation-style-language/schema/raw/master/csl-citation.json"} </w:instrText>
            </w:r>
            <w:r w:rsidRPr="00854BC1">
              <w:rPr>
                <w:sz w:val="20"/>
                <w:szCs w:val="20"/>
              </w:rPr>
              <w:fldChar w:fldCharType="separate"/>
            </w:r>
            <w:r w:rsidRPr="00854BC1">
              <w:rPr>
                <w:noProof/>
                <w:sz w:val="20"/>
                <w:szCs w:val="20"/>
              </w:rPr>
              <w:t>(Raga and Balbuena, 1987)</w:t>
            </w:r>
            <w:r w:rsidRPr="00854BC1">
              <w:rPr>
                <w:sz w:val="20"/>
                <w:szCs w:val="20"/>
              </w:rPr>
              <w:fldChar w:fldCharType="end"/>
            </w:r>
          </w:p>
        </w:tc>
      </w:tr>
      <w:tr w:rsidR="008E2B89" w:rsidRPr="006F2338" w14:paraId="5DCC8199" w14:textId="77777777" w:rsidTr="005A3E74">
        <w:tblPrEx>
          <w:tblLook w:val="0000" w:firstRow="0" w:lastRow="0" w:firstColumn="0" w:lastColumn="0" w:noHBand="0" w:noVBand="0"/>
        </w:tblPrEx>
        <w:tc>
          <w:tcPr>
            <w:tcW w:w="1606" w:type="dxa"/>
            <w:vMerge w:val="restart"/>
            <w:vAlign w:val="center"/>
          </w:tcPr>
          <w:p w14:paraId="4550CD65" w14:textId="77777777" w:rsidR="008E2B89" w:rsidRPr="00854BC1" w:rsidRDefault="008E2B89" w:rsidP="0049738F">
            <w:pPr>
              <w:autoSpaceDE w:val="0"/>
              <w:autoSpaceDN w:val="0"/>
              <w:adjustRightInd w:val="0"/>
              <w:rPr>
                <w:sz w:val="20"/>
                <w:szCs w:val="20"/>
                <w:lang w:val="en-US"/>
              </w:rPr>
            </w:pPr>
            <w:r w:rsidRPr="00854BC1">
              <w:rPr>
                <w:sz w:val="20"/>
                <w:szCs w:val="20"/>
              </w:rPr>
              <w:t>Delphinidae</w:t>
            </w:r>
          </w:p>
        </w:tc>
        <w:tc>
          <w:tcPr>
            <w:tcW w:w="1655" w:type="dxa"/>
            <w:vMerge w:val="restart"/>
            <w:vAlign w:val="center"/>
          </w:tcPr>
          <w:p w14:paraId="47E47515" w14:textId="77777777" w:rsidR="008E2B89" w:rsidRPr="00854BC1" w:rsidRDefault="008E2B89" w:rsidP="0049738F">
            <w:pPr>
              <w:autoSpaceDE w:val="0"/>
              <w:autoSpaceDN w:val="0"/>
              <w:adjustRightInd w:val="0"/>
              <w:rPr>
                <w:sz w:val="20"/>
                <w:szCs w:val="20"/>
                <w:lang w:val="en-US"/>
              </w:rPr>
            </w:pPr>
            <w:r w:rsidRPr="00854BC1">
              <w:rPr>
                <w:sz w:val="20"/>
                <w:szCs w:val="20"/>
                <w:lang w:val="en-US"/>
              </w:rPr>
              <w:t>Cephalorhynchus commersonii</w:t>
            </w:r>
          </w:p>
        </w:tc>
        <w:tc>
          <w:tcPr>
            <w:tcW w:w="1418" w:type="dxa"/>
            <w:vMerge w:val="restart"/>
            <w:vAlign w:val="center"/>
          </w:tcPr>
          <w:p w14:paraId="226C74DB"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Commerson's Dolphin</w:t>
            </w:r>
          </w:p>
        </w:tc>
        <w:tc>
          <w:tcPr>
            <w:tcW w:w="1275" w:type="dxa"/>
            <w:vMerge w:val="restart"/>
            <w:vAlign w:val="center"/>
          </w:tcPr>
          <w:p w14:paraId="35CBC150" w14:textId="77777777" w:rsidR="008E2B89" w:rsidRPr="00854BC1" w:rsidRDefault="008E2B89" w:rsidP="0049738F">
            <w:pPr>
              <w:autoSpaceDE w:val="0"/>
              <w:autoSpaceDN w:val="0"/>
              <w:adjustRightInd w:val="0"/>
              <w:rPr>
                <w:sz w:val="20"/>
                <w:szCs w:val="20"/>
                <w:lang w:val="en-US"/>
              </w:rPr>
            </w:pPr>
            <w:r w:rsidRPr="00854BC1">
              <w:rPr>
                <w:sz w:val="20"/>
                <w:szCs w:val="20"/>
                <w:lang w:val="en-US"/>
              </w:rPr>
              <w:t>Pseudaliidae</w:t>
            </w:r>
          </w:p>
        </w:tc>
        <w:tc>
          <w:tcPr>
            <w:tcW w:w="1448" w:type="dxa"/>
            <w:vAlign w:val="center"/>
          </w:tcPr>
          <w:p w14:paraId="64C3E60A"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Halocercus brasiliensis</w:t>
            </w:r>
          </w:p>
        </w:tc>
        <w:tc>
          <w:tcPr>
            <w:tcW w:w="1954" w:type="dxa"/>
            <w:vAlign w:val="center"/>
          </w:tcPr>
          <w:p w14:paraId="4A5CEE84"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w:t>
            </w:r>
          </w:p>
        </w:tc>
        <w:tc>
          <w:tcPr>
            <w:tcW w:w="3996" w:type="dxa"/>
            <w:vAlign w:val="center"/>
          </w:tcPr>
          <w:p w14:paraId="6A371278"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GbbrNQXv","properties":{"formattedCitation":"(Greenwood and Taylor, 1979)","plainCitation":"(Greenwood and Taylor, 1979)","noteIndex":0},"citationItems":[{"id":1274,"uris":["http://zotero.org/users/9441463/items/7Q4HDYYY"],"itemData":{"id":1274,"type":"article-journal","container-title":"Aquatic Mammals","issue":"1","journalAbbreviation":"Aquat Mamm","page":"23-25","title":"Odontocete parasites: Some new host records","volume":"7","author":[{"family":"Greenwood","given":"A G"},{"family":"Taylor","given":"D C"}],"issued":{"date-parts":[["1979"]]}}}],"schema":"https://github.com/citation-style-language/schema/raw/master/csl-citation.json"} </w:instrText>
            </w:r>
            <w:r w:rsidRPr="00854BC1">
              <w:rPr>
                <w:sz w:val="20"/>
                <w:szCs w:val="20"/>
                <w:lang w:val="en-US"/>
              </w:rPr>
              <w:fldChar w:fldCharType="separate"/>
            </w:r>
            <w:r w:rsidRPr="00854BC1">
              <w:rPr>
                <w:noProof/>
                <w:sz w:val="20"/>
                <w:szCs w:val="20"/>
                <w:lang w:val="en-US"/>
              </w:rPr>
              <w:t>(Greenwood and Taylor, 1979)</w:t>
            </w:r>
            <w:r w:rsidRPr="00854BC1">
              <w:rPr>
                <w:sz w:val="20"/>
                <w:szCs w:val="20"/>
                <w:lang w:val="en-US"/>
              </w:rPr>
              <w:fldChar w:fldCharType="end"/>
            </w:r>
          </w:p>
        </w:tc>
      </w:tr>
      <w:tr w:rsidR="008E2B89" w:rsidRPr="006F2338" w14:paraId="171C0EAA" w14:textId="77777777" w:rsidTr="005A3E74">
        <w:tblPrEx>
          <w:tblLook w:val="0000" w:firstRow="0" w:lastRow="0" w:firstColumn="0" w:lastColumn="0" w:noHBand="0" w:noVBand="0"/>
        </w:tblPrEx>
        <w:tc>
          <w:tcPr>
            <w:tcW w:w="1606" w:type="dxa"/>
            <w:vMerge/>
            <w:vAlign w:val="center"/>
          </w:tcPr>
          <w:p w14:paraId="0994BC07"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29FE0C2C"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1225AD3C"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4A738195"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4C3F001A"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Halocercus sp.</w:t>
            </w:r>
          </w:p>
        </w:tc>
        <w:tc>
          <w:tcPr>
            <w:tcW w:w="1954" w:type="dxa"/>
            <w:vAlign w:val="center"/>
          </w:tcPr>
          <w:p w14:paraId="27F3D085"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w:t>
            </w:r>
          </w:p>
        </w:tc>
        <w:tc>
          <w:tcPr>
            <w:tcW w:w="3996" w:type="dxa"/>
            <w:vAlign w:val="center"/>
          </w:tcPr>
          <w:p w14:paraId="6028C50B" w14:textId="7EF20DAA" w:rsidR="008E2B89" w:rsidRPr="00854BC1" w:rsidRDefault="008E2B89" w:rsidP="005A3E74">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2XOzOgfh","properties":{"formattedCitation":"(Goodall {\\i{}et al.}, 1988; Dougnac and Fredes, 2012)","plainCitation":"(Goodall et al., 1988; Dougnac and Fredes, 2012)","noteIndex":0},"citationItems":[{"id":1341,"uris":["http://zotero.org/users/9441463/items/97PEDZ5D"],"itemData":{"id":1341,"type":"book","language":"Español","note":"publisher: Universidad de Chile","number-of-pages":"140","publisher":"Editorial Academica Espanola","title":"Identificación de fauna endoparasitaria en cetáceos de Tierra del Fuego: Nuevos registros de helmintos para la zona y para odontocetos de la región.","author":[{"family":"Dougnac","given":"Catherine"},{"family":"Fredes","given":"Fernando"}],"issued":{"date-parts":[["2012"]]}}},{"id":1343,"uris":["http://zotero.org/users/9441463/items/WU8CGNGH"],"itemData":{"id":1343,"type":"article-journal","container-title":"Report of the International Whaling Commission","issue":"Special Issue 9","journalAbbreviation":"Rep. Int. Whal. Commn.","page":"3-70","title":"Studies of Commerson's dolphins, Cephalorhynchus commersonii, off Tierra del Fuego, 1976-1984, with a review of information on the species in the South Atlantic","author":[{"family":"Goodall","given":"RNP"},{"family":"Galeazzi","given":"AR"},{"family":"Leatherwood","given":"S"},{"family":"Miller","given":"KW"},{"family":"Cameron","given":"IS"},{"family":"Kastelein","given":"RK"},{"family":"Sobral","given":"AP"}],"issued":{"date-parts":[["1988"]]}}}],"schema":"https://github.com/citation-style-language/schema/raw/master/csl-citation.json"} </w:instrText>
            </w:r>
            <w:r w:rsidRPr="00854BC1">
              <w:rPr>
                <w:sz w:val="20"/>
                <w:szCs w:val="20"/>
                <w:lang w:val="en-US"/>
              </w:rPr>
              <w:fldChar w:fldCharType="separate"/>
            </w:r>
            <w:r w:rsidRPr="00854BC1">
              <w:rPr>
                <w:sz w:val="20"/>
                <w:szCs w:val="20"/>
                <w:lang w:val="en-US"/>
              </w:rPr>
              <w:t xml:space="preserve">(Goodall </w:t>
            </w:r>
            <w:r w:rsidRPr="00854BC1">
              <w:rPr>
                <w:i/>
                <w:iCs/>
                <w:sz w:val="20"/>
                <w:szCs w:val="20"/>
                <w:lang w:val="en-US"/>
              </w:rPr>
              <w:t>et al.</w:t>
            </w:r>
            <w:r w:rsidRPr="00854BC1">
              <w:rPr>
                <w:sz w:val="20"/>
                <w:szCs w:val="20"/>
                <w:lang w:val="en-US"/>
              </w:rPr>
              <w:t>, 1988; Dougnac and Fredes, 2012)</w:t>
            </w:r>
            <w:r w:rsidRPr="00854BC1">
              <w:rPr>
                <w:sz w:val="20"/>
                <w:szCs w:val="20"/>
                <w:lang w:val="en-US"/>
              </w:rPr>
              <w:fldChar w:fldCharType="end"/>
            </w:r>
          </w:p>
        </w:tc>
      </w:tr>
      <w:tr w:rsidR="008E2B89" w:rsidRPr="006F2338" w14:paraId="2D699A30" w14:textId="77777777" w:rsidTr="005A3E74">
        <w:tblPrEx>
          <w:tblLook w:val="0000" w:firstRow="0" w:lastRow="0" w:firstColumn="0" w:lastColumn="0" w:noHBand="0" w:noVBand="0"/>
        </w:tblPrEx>
        <w:tc>
          <w:tcPr>
            <w:tcW w:w="1606" w:type="dxa"/>
            <w:vMerge/>
            <w:vAlign w:val="center"/>
          </w:tcPr>
          <w:p w14:paraId="2A6B572B"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72FBC411"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3F9DA9E6"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1E8BC1C9"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7295FEB4"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Stenurus sp.</w:t>
            </w:r>
          </w:p>
        </w:tc>
        <w:tc>
          <w:tcPr>
            <w:tcW w:w="1954" w:type="dxa"/>
            <w:vAlign w:val="center"/>
          </w:tcPr>
          <w:p w14:paraId="7F59328D"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w:t>
            </w:r>
          </w:p>
        </w:tc>
        <w:tc>
          <w:tcPr>
            <w:tcW w:w="3996" w:type="dxa"/>
            <w:vAlign w:val="center"/>
          </w:tcPr>
          <w:p w14:paraId="1BF55279"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xKjn5Oyq","properties":{"formattedCitation":"(Duignan, 2000)","plainCitation":"(Duignan, 2000)","noteIndex":0},"citationItems":[{"id":1337,"uris":["http://zotero.org/users/9441463/items/MQEJL6I7"],"itemData":{"id":1337,"type":"chapter","collection-number":"335","collection-title":"Post-Graduate Foundation in Veterinary Science proceedings","container-title":"Marine wildlife ; the Fabian Fay course for veterinarians ; proceedings 335, 4-8 September 2000","event-place":"Sydney","ISBN":"978-1-875582-93-8","language":"eng","page":"419-447","publisher":"Univ. of Sydney","publisher-place":"Sydney","source":"K10plus ISBN","title":"Diseases of cetaceans and pinnipeds","author":[{"family":"Duignan","given":"P.J."}],"issued":{"date-parts":[["2000"]]}}}],"schema":"https://github.com/citation-style-language/schema/raw/master/csl-citation.json"} </w:instrText>
            </w:r>
            <w:r w:rsidRPr="00854BC1">
              <w:rPr>
                <w:sz w:val="20"/>
                <w:szCs w:val="20"/>
                <w:lang w:val="en-US"/>
              </w:rPr>
              <w:fldChar w:fldCharType="separate"/>
            </w:r>
            <w:r w:rsidRPr="00854BC1">
              <w:rPr>
                <w:noProof/>
                <w:sz w:val="20"/>
                <w:szCs w:val="20"/>
                <w:lang w:val="en-US"/>
              </w:rPr>
              <w:t>(Duignan, 2000)</w:t>
            </w:r>
            <w:r w:rsidRPr="00854BC1">
              <w:rPr>
                <w:sz w:val="20"/>
                <w:szCs w:val="20"/>
                <w:lang w:val="en-US"/>
              </w:rPr>
              <w:fldChar w:fldCharType="end"/>
            </w:r>
          </w:p>
        </w:tc>
      </w:tr>
      <w:tr w:rsidR="008E2B89" w:rsidRPr="006F2338" w14:paraId="50024437" w14:textId="77777777" w:rsidTr="005A3E74">
        <w:tblPrEx>
          <w:tblLook w:val="0000" w:firstRow="0" w:lastRow="0" w:firstColumn="0" w:lastColumn="0" w:noHBand="0" w:noVBand="0"/>
        </w:tblPrEx>
        <w:tc>
          <w:tcPr>
            <w:tcW w:w="1606" w:type="dxa"/>
            <w:vMerge/>
            <w:vAlign w:val="center"/>
          </w:tcPr>
          <w:p w14:paraId="474D000C" w14:textId="77777777" w:rsidR="008E2B89" w:rsidRPr="00854BC1" w:rsidRDefault="008E2B89" w:rsidP="0049738F">
            <w:pPr>
              <w:autoSpaceDE w:val="0"/>
              <w:autoSpaceDN w:val="0"/>
              <w:adjustRightInd w:val="0"/>
              <w:rPr>
                <w:i/>
                <w:iCs/>
                <w:sz w:val="20"/>
                <w:szCs w:val="20"/>
                <w:lang w:val="en-US"/>
              </w:rPr>
            </w:pPr>
          </w:p>
        </w:tc>
        <w:tc>
          <w:tcPr>
            <w:tcW w:w="1655" w:type="dxa"/>
            <w:vAlign w:val="center"/>
          </w:tcPr>
          <w:p w14:paraId="7007B9AD" w14:textId="77777777" w:rsidR="008E2B89" w:rsidRPr="00854BC1" w:rsidRDefault="008E2B89" w:rsidP="0049738F">
            <w:pPr>
              <w:autoSpaceDE w:val="0"/>
              <w:autoSpaceDN w:val="0"/>
              <w:adjustRightInd w:val="0"/>
              <w:rPr>
                <w:sz w:val="20"/>
                <w:szCs w:val="20"/>
                <w:lang w:val="en-US"/>
              </w:rPr>
            </w:pPr>
            <w:r w:rsidRPr="00854BC1">
              <w:rPr>
                <w:sz w:val="20"/>
                <w:szCs w:val="20"/>
                <w:lang w:val="en-US"/>
              </w:rPr>
              <w:t>Cephalorhynchus hectori</w:t>
            </w:r>
          </w:p>
        </w:tc>
        <w:tc>
          <w:tcPr>
            <w:tcW w:w="1418" w:type="dxa"/>
            <w:vAlign w:val="center"/>
          </w:tcPr>
          <w:p w14:paraId="736B2292"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Hector's dolphin</w:t>
            </w:r>
          </w:p>
        </w:tc>
        <w:tc>
          <w:tcPr>
            <w:tcW w:w="1275" w:type="dxa"/>
            <w:vAlign w:val="center"/>
          </w:tcPr>
          <w:p w14:paraId="701A3DA3" w14:textId="77777777" w:rsidR="008E2B89" w:rsidRPr="00854BC1" w:rsidRDefault="008E2B89" w:rsidP="0049738F">
            <w:pPr>
              <w:autoSpaceDE w:val="0"/>
              <w:autoSpaceDN w:val="0"/>
              <w:adjustRightInd w:val="0"/>
              <w:rPr>
                <w:sz w:val="20"/>
                <w:szCs w:val="20"/>
                <w:lang w:val="en-US"/>
              </w:rPr>
            </w:pPr>
            <w:r w:rsidRPr="00854BC1">
              <w:rPr>
                <w:sz w:val="20"/>
                <w:szCs w:val="20"/>
                <w:lang w:val="en-US"/>
              </w:rPr>
              <w:t>Pseudaliidae</w:t>
            </w:r>
          </w:p>
        </w:tc>
        <w:tc>
          <w:tcPr>
            <w:tcW w:w="1448" w:type="dxa"/>
            <w:vAlign w:val="center"/>
          </w:tcPr>
          <w:p w14:paraId="39BB8722"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Halocercus sp.</w:t>
            </w:r>
          </w:p>
        </w:tc>
        <w:tc>
          <w:tcPr>
            <w:tcW w:w="1954" w:type="dxa"/>
            <w:vAlign w:val="center"/>
          </w:tcPr>
          <w:p w14:paraId="6A3BF300"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w:t>
            </w:r>
          </w:p>
        </w:tc>
        <w:tc>
          <w:tcPr>
            <w:tcW w:w="3996" w:type="dxa"/>
            <w:vAlign w:val="center"/>
          </w:tcPr>
          <w:p w14:paraId="18E62410"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5hzIWJBt","properties":{"formattedCitation":"(McKenzie and Blair, 1983; Duignan, 2000)","plainCitation":"(McKenzie and Blair, 1983; Duignan, 2000)","noteIndex":0},"citationItems":[{"id":1337,"uris":["http://zotero.org/users/9441463/items/MQEJL6I7"],"itemData":{"id":1337,"type":"chapter","collection-number":"335","collection-title":"Post-Graduate Foundation in Veterinary Science proceedings","container-title":"Marine wildlife ; the Fabian Fay course for veterinarians ; proceedings 335, 4-8 September 2000","event-place":"Sydney","ISBN":"978-1-875582-93-8","language":"eng","page":"419-447","publisher":"Univ. of Sydney","publisher-place":"Sydney","source":"K10plus ISBN","title":"Diseases of cetaceans and pinnipeds","author":[{"family":"Duignan","given":"P.J."}],"issued":{"date-parts":[["2000"]]}}},{"id":1340,"uris":["http://zotero.org/users/9441463/items/JSAXDRGE"],"itemData":{"id":1340,"type":"paper-conference","event-title":"New Zealand Journal of Zoology","ISBN":"0301-4223","note":"issue: 1","page":"126-127","publisher":"Sir Publishing po box 399, Wellington, New zealand","title":"Parasites from Hector’s dolphin (Cephalorhynchus hectori)","volume":"10","author":[{"family":"McKenzie","given":"J"},{"family":"Blair","given":"D"}],"issued":{"date-parts":[["1983"]]}}}],"schema":"https://github.com/citation-style-language/schema/raw/master/csl-citation.json"} </w:instrText>
            </w:r>
            <w:r w:rsidRPr="00854BC1">
              <w:rPr>
                <w:sz w:val="20"/>
                <w:szCs w:val="20"/>
                <w:lang w:val="en-US"/>
              </w:rPr>
              <w:fldChar w:fldCharType="separate"/>
            </w:r>
            <w:r w:rsidRPr="00854BC1">
              <w:rPr>
                <w:noProof/>
                <w:sz w:val="20"/>
                <w:szCs w:val="20"/>
                <w:lang w:val="en-US"/>
              </w:rPr>
              <w:t>(McKenzie and Blair, 1983; Duignan, 2000)</w:t>
            </w:r>
            <w:r w:rsidRPr="00854BC1">
              <w:rPr>
                <w:sz w:val="20"/>
                <w:szCs w:val="20"/>
                <w:lang w:val="en-US"/>
              </w:rPr>
              <w:fldChar w:fldCharType="end"/>
            </w:r>
          </w:p>
        </w:tc>
      </w:tr>
      <w:tr w:rsidR="008E2B89" w:rsidRPr="006F2338" w14:paraId="206957C4" w14:textId="77777777" w:rsidTr="005A3E74">
        <w:tblPrEx>
          <w:tblLook w:val="0000" w:firstRow="0" w:lastRow="0" w:firstColumn="0" w:lastColumn="0" w:noHBand="0" w:noVBand="0"/>
        </w:tblPrEx>
        <w:tc>
          <w:tcPr>
            <w:tcW w:w="1606" w:type="dxa"/>
            <w:vMerge/>
            <w:vAlign w:val="center"/>
          </w:tcPr>
          <w:p w14:paraId="01FFD9FC" w14:textId="77777777" w:rsidR="008E2B89" w:rsidRPr="00854BC1" w:rsidRDefault="008E2B89" w:rsidP="0049738F">
            <w:pPr>
              <w:autoSpaceDE w:val="0"/>
              <w:autoSpaceDN w:val="0"/>
              <w:adjustRightInd w:val="0"/>
              <w:rPr>
                <w:i/>
                <w:iCs/>
                <w:sz w:val="20"/>
                <w:szCs w:val="20"/>
                <w:lang w:val="en-US"/>
              </w:rPr>
            </w:pPr>
          </w:p>
        </w:tc>
        <w:tc>
          <w:tcPr>
            <w:tcW w:w="1655" w:type="dxa"/>
            <w:vMerge w:val="restart"/>
            <w:vAlign w:val="center"/>
          </w:tcPr>
          <w:p w14:paraId="56CFCC18" w14:textId="38ADF9E5" w:rsidR="008E2B89" w:rsidRPr="00854BC1" w:rsidRDefault="008E2B89" w:rsidP="005A3E74">
            <w:pPr>
              <w:autoSpaceDE w:val="0"/>
              <w:autoSpaceDN w:val="0"/>
              <w:adjustRightInd w:val="0"/>
              <w:rPr>
                <w:sz w:val="20"/>
                <w:szCs w:val="20"/>
                <w:lang w:val="en-US"/>
              </w:rPr>
            </w:pPr>
            <w:r w:rsidRPr="00854BC1">
              <w:rPr>
                <w:sz w:val="20"/>
                <w:szCs w:val="20"/>
                <w:lang w:val="en-US"/>
              </w:rPr>
              <w:t>Delphinus delphis</w:t>
            </w:r>
          </w:p>
        </w:tc>
        <w:tc>
          <w:tcPr>
            <w:tcW w:w="1418" w:type="dxa"/>
            <w:vMerge w:val="restart"/>
            <w:vAlign w:val="center"/>
          </w:tcPr>
          <w:p w14:paraId="7CD59406"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Short-beaked common dolphin</w:t>
            </w:r>
          </w:p>
        </w:tc>
        <w:tc>
          <w:tcPr>
            <w:tcW w:w="1275" w:type="dxa"/>
            <w:vMerge w:val="restart"/>
            <w:vAlign w:val="center"/>
          </w:tcPr>
          <w:p w14:paraId="289CAC2F" w14:textId="77777777" w:rsidR="008E2B89" w:rsidRPr="00854BC1" w:rsidRDefault="008E2B89" w:rsidP="0049738F">
            <w:pPr>
              <w:autoSpaceDE w:val="0"/>
              <w:autoSpaceDN w:val="0"/>
              <w:adjustRightInd w:val="0"/>
              <w:rPr>
                <w:sz w:val="20"/>
                <w:szCs w:val="20"/>
                <w:lang w:val="en-US"/>
              </w:rPr>
            </w:pPr>
            <w:r w:rsidRPr="00854BC1">
              <w:rPr>
                <w:sz w:val="20"/>
                <w:szCs w:val="20"/>
                <w:lang w:val="en-US"/>
              </w:rPr>
              <w:t>Pseudaliidae</w:t>
            </w:r>
          </w:p>
        </w:tc>
        <w:tc>
          <w:tcPr>
            <w:tcW w:w="1448" w:type="dxa"/>
            <w:vAlign w:val="center"/>
          </w:tcPr>
          <w:p w14:paraId="1D86403F"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Halocercus cryptocephalus</w:t>
            </w:r>
          </w:p>
        </w:tc>
        <w:tc>
          <w:tcPr>
            <w:tcW w:w="1954" w:type="dxa"/>
            <w:vAlign w:val="center"/>
          </w:tcPr>
          <w:p w14:paraId="425B7B11" w14:textId="77777777" w:rsidR="008E2B89" w:rsidRPr="00854BC1" w:rsidRDefault="008E2B89" w:rsidP="0049738F">
            <w:pPr>
              <w:autoSpaceDE w:val="0"/>
              <w:autoSpaceDN w:val="0"/>
              <w:adjustRightInd w:val="0"/>
              <w:rPr>
                <w:sz w:val="20"/>
                <w:szCs w:val="20"/>
                <w:lang w:val="en-US"/>
              </w:rPr>
            </w:pPr>
            <w:r w:rsidRPr="00854BC1">
              <w:rPr>
                <w:sz w:val="20"/>
                <w:szCs w:val="20"/>
                <w:lang w:val="en-US"/>
              </w:rPr>
              <w:t>N/A</w:t>
            </w:r>
          </w:p>
        </w:tc>
        <w:tc>
          <w:tcPr>
            <w:tcW w:w="3996" w:type="dxa"/>
            <w:vAlign w:val="center"/>
          </w:tcPr>
          <w:p w14:paraId="4A8D0E45"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F3IAZGO0","properties":{"formattedCitation":"(Delyamure, 1968)","plainCitation":"(Delyamure, 1968)","noteIndex":0},"citationItems":[{"id":1351,"uris":["http://zotero.org/users/9441463/items/97FFSYBZ"],"itemData":{"id":1351,"type":"book","publisher":"Israel Program for Scientific Translations","title":"Helminthofauna of Marine Mammals: Ecology and Phylogeny","URL":"https://books.google.ca/books?id=n2lCAQAACAAJ","author":[{"family":"Delyamure","given":"S.L."}],"editor":[{"family":"Skri︠a︡bin","given":"K.I."}],"issued":{"date-parts":[["1968"]]}}}],"schema":"https://github.com/citation-style-language/schema/raw/master/csl-citation.json"} </w:instrText>
            </w:r>
            <w:r w:rsidRPr="00854BC1">
              <w:rPr>
                <w:sz w:val="20"/>
                <w:szCs w:val="20"/>
                <w:lang w:val="en-US"/>
              </w:rPr>
              <w:fldChar w:fldCharType="separate"/>
            </w:r>
            <w:r w:rsidRPr="00854BC1">
              <w:rPr>
                <w:noProof/>
                <w:sz w:val="20"/>
                <w:szCs w:val="20"/>
                <w:lang w:val="en-US"/>
              </w:rPr>
              <w:t>(Delyamure, 1968)</w:t>
            </w:r>
            <w:r w:rsidRPr="00854BC1">
              <w:rPr>
                <w:sz w:val="20"/>
                <w:szCs w:val="20"/>
                <w:lang w:val="en-US"/>
              </w:rPr>
              <w:fldChar w:fldCharType="end"/>
            </w:r>
          </w:p>
        </w:tc>
      </w:tr>
      <w:tr w:rsidR="008E2B89" w:rsidRPr="006F2338" w14:paraId="4C6214D7" w14:textId="77777777" w:rsidTr="005A3E74">
        <w:tblPrEx>
          <w:tblLook w:val="0000" w:firstRow="0" w:lastRow="0" w:firstColumn="0" w:lastColumn="0" w:noHBand="0" w:noVBand="0"/>
        </w:tblPrEx>
        <w:tc>
          <w:tcPr>
            <w:tcW w:w="1606" w:type="dxa"/>
            <w:vMerge/>
            <w:vAlign w:val="center"/>
          </w:tcPr>
          <w:p w14:paraId="0458C6DC"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5CD1926E"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6EEB5BC0"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562BD421"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6A75C7BC"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Halocercus delphini</w:t>
            </w:r>
          </w:p>
        </w:tc>
        <w:tc>
          <w:tcPr>
            <w:tcW w:w="1954" w:type="dxa"/>
            <w:vAlign w:val="center"/>
          </w:tcPr>
          <w:p w14:paraId="437C57A8"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w:t>
            </w:r>
          </w:p>
        </w:tc>
        <w:tc>
          <w:tcPr>
            <w:tcW w:w="3996" w:type="dxa"/>
            <w:vAlign w:val="center"/>
          </w:tcPr>
          <w:p w14:paraId="143B9223"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68V9c0YI","properties":{"formattedCitation":"(Abollo {\\i{}et al.}, 1998; Gibson {\\i{}et al.}, 1998; Davison {\\i{}et al.}, 2013; Pool {\\i{}et al.}, 2020b, 2021)","plainCitation":"(Abollo et al., 1998; Gibson et al., 1998; Davison et al., 2013; Pool et al., 2020b, 2021)","noteIndex":0},"citationItems":[{"id":1117,"uris":["http://zotero.org/users/9441463/items/X652PM48"],"itemData":{"id":1117,"type":"article-journal","abstract":"Background:  Current data about Pseudaliidae show contrasting patterns of host specificity between congeneric species. We investigated how both contact and compatibility between hosts and parasites contributed to the pat‑terns of lungworm infection observed in a community of five species of cetaceans in the western Mediterranean.\nMethods:  The lungs of 119 striped dolphins Stenella coeruleoalba, 18 bottlenose dolphins Tursiops truncatus, 7 Risso’s dolphins Grampus griseus, 7 long-finned pilot whales Globicephala melas, and 6 common dolphins Delphinus delphis were analysed for lungworms. Parasites were identified by morphology and analysis of ITS2 sequences using both maximum likelihood and Bayesian inference methods. Body length was used as a proxy for lungworm species fitness in different hosts and compared with Kruskal-Wallis tests. Infection parameters were compared between cetacean species using Fisher’s exact tests and Kruskal-Wallis tests. Phylogenetic specificity was explored by collating the overall lungworm species prevalence values in hosts from previous surveys in various localities. To explore the relative impor‑tance of vertical and horizontal transmission, Spearman’s rank correlation was used to look for an association between host size and lungworm burden. A Mantel test was used to explore the association between lungworm species simi‑larity and prey overlap using dietary data.\nResults:  Halocercus delphini had higher infection levels in striped dolphins and common dolphins; Stenurus ovatus had higher infection levels in bottlenose dolphins; and Stenurus globicephalae had higher infection levels in longfinned pilot whales. These results are congruent with findings on a global scale. Morphometric comparison showed that the larger nematodes were found in the same host species that had the highest parasite burden. Lungworms were found in neonatal striped dolphins and a Risso’s dolphin, and there was a weak but significant correlation between host size and parasite burden in striped dolphins and bottlenose dolphins. There was also a weak but signifi‑cant association between prey overlap and lungworm species similarity.\nConclusions:  Data indicate that phylogenetic specificity has an important role in governing host–parasite associa‑tions, as indicated by the higher infection levels and larger nematode size in certain hosts. However, diet can also influence infection patterns in these preferred hosts and contribute to less severe infections in other hosts.","container-title":"Parasites &amp; Vectors","DOI":"10.1186/s13071-021-04629-1","ISSN":"1756-3305","issue":"1","journalAbbreviation":"Parasites Vectors","language":"en","page":"196","source":"DOI.org (Crossref)","title":"Determinants of lungworm specificity in five cetacean species in the western Mediterranean","volume":"14","author":[{"family":"Pool","given":"Rachel"},{"family":"Romero-Rubira","given":"Clara"},{"family":"Raga","given":"Juan Antonio"},{"family":"Fernández","given":"Mercedes"},{"family":"Aznar","given":"Francisco Javier"}],"issued":{"date-parts":[["2021",12]]}}},{"id":1136,"uris":["http://zotero.org/users/9441463/items/Y28P4MM7"],"itemData":{"id":1136,"type":"article-journal","abstract":"An extensive parasitological survey was carried out during autopsy of 80 cetaceans representing 8 species within 4 families (Delphinus delphis, Stenella coeruleoalba, Tursiops truncatus, Grampus griseus, Globicephala melas, Kogia breviceps, Phocoena phocoena and Megaptera novaean glide) collected on the northwestern Spanish Atlantic coast from February 1991 to October 1996. Two species of tetraphyllidean cestodes (Phyllobothnum delphjni a n d Monorygnla grimaldii), 2 ascaridoid nematodes (Anisakis simplex and A. physeteris), a single spirurid nematode (Crassicauda magna), 4 rhabditidiform nematodes (Halocercus delphini, H. invaginatus, Halocercus spp. and Stenurus glob)cephalae), a single polymorphynae acanthocephalan (Bolboson~as p . ) ,and 2 amphipods (Isocyamus delphini and Cyamus boopis) were found. This paper presents 6 new geographic records of macroparasites from cetaceans in temperate Atlanto-Iber~anwaters. A total of 11 component parasite s p e c ~ e s were found, mainly parasitizing the blubber, mesentery and stomach of cetaceans. Cetaceans harboured a suite of 4 generalist and 8 specialist species.","container-title":"Diseases of Aquatic Organisms","DOI":"10.3354/dao032227","ISSN":"0177-5103, 1616-1580","journalAbbreviation":"Dis. Aquat. Org.","language":"en","page":"227-231","source":"DOI.org (Crossref)","title":"Macroparasites in cetaceans stranded on the northwestern Spanish Atlantic coast","volume":"32","author":[{"family":"Abollo","given":"E"},{"family":"López","given":"A"},{"family":"Gestal","given":"C"},{"family":"Benavente","given":"P"},{"family":"Pascual","given":"S"}],"issued":{"date-parts":[["1998"]]}}},{"id":1182,"uris":["http://zotero.org/users/9441463/items/PE3XBIEC"],"itemData":{"id":1182,"type":"article-journal","abstract":"The helminth parasites from more than 300 cetaceans stranded on the coast of England and Wales during the period 1990±1994 were identi®ed, this being the largest organized survey of cetacean parasites yet undertaken. Thirteen species of cetaceans were examined, although the majority were common (harbour) porpoises Phocoena phocoena (n = 173) and common dolphins Delphinus delphis (n = 101). The parasites found included 11 species of nematode (Anisakis simplex, Pseudalius in¯exus, Torynurus convolutus, Stenurus globicephalae, S. minor, Halocercus delphini, H. invaginatus, H. lagenorhynchi, H. taurica, Crassicauda boopis, Crassicauda sp.), ®ve cestodes (Diphyllobothrium polyrugosum, D. stemmacephalum, Phyllobothrium delphini, Monorygma grimaldii, Tetrabothrius sp.), ®ve digeneans (Campula oblonga, Oschmarinella albamarina, O. rochebruni, Lecithodesmus palliatus, Pholeter gastrophilus) and two acanthocephalans (Bolbosoma capitatum, B. physeteris). The results of this survey are tabulated and each helminth species is discussed in terms of its biology and pathogenicity.","container-title":"Journal of Zoology","DOI":"10.1111/j.1469-7998.1998.tb00061.x","ISSN":"0952-8369, 1469-7998","issue":"4","journalAbbreviation":"J Zoology","language":"en","page":"563-574","source":"DOI.org (Crossref)","title":"A survey of the helminth parasites of cetaceans stranded on the coast of England and Wales during the period 1990-1994","volume":"244","author":[{"family":"Gibson","given":"D. I."},{"family":"Harris","given":"E. A."},{"family":"Bray","given":"R. A."},{"family":"Jepson","given":"P. D."},{"family":"Kuiken","given":"T."},{"family":"Baker","given":"J. R."},{"family":"Simpson","given":"V. R."}],"issued":{"date-parts":[["1998",4]]}}},{"id":1105,"uris":["http://zotero.org/users/9441463/items/PCP3MXLY"],"itemData":{"id":1105,"type":"article-journal","abstract":"Brucella species infection in marine mammal species has been reported to have a global distribution. In 2007, the description of Brucella ceti was published and formally adopted for those isolates originating from cetaceans and pathologic lesions similar to those seen in terrestrial mammals infected with Brucella spp. have been associated with its isolation. Brucella ceti infection specific to the central nervous system has been described in two species of cetacean: striped dolphins (Stenella coeruleoalba) in Europe and Costa Rica and an Atlantic white-sided dolphin (Lagenorhynchus acutus) in the UK. We describe the first report, to our knowledge, of B. ceti–associated meningitis and arthritis in a third species, the shortbeaked common dolphin (Delphinus delphis), in an animal that stranded in the UK.","container-title":"Journal of Wildlife Diseases","DOI":"10.7589/2012-06-165","ISSN":"0090-3558","issue":"3","journalAbbreviation":"Journal of Wildlife Diseases","language":"en","page":"632-636","source":"DOI.org (Crossref)","title":"Meningoencephalitis and Arthritis Associated with Brucella ceti in a Short-beaked Common Dolphin (Delphinus delphis)","volume":"49","author":[{"family":"Davison","given":"Nicholas J."},{"family":"Barnett","given":"James E. F."},{"family":"Perrett","given":"Lorraine L."},{"family":"Dawson","given":"Claire E."},{"family":"Perkins","given":"Matthew W."},{"family":"Deaville","given":"Robert C."},{"family":"Jepson","given":"Paul D."}],"issued":{"date-parts":[["2013",7]]}}},{"id":1227,"uris":["http://zotero.org/users/9441463/items/QAYTBUM7"],"itemData":{"id":1227,"type":"article-journal","container-title":"Systematic Parasitology","DOI":"10.1007/s11230-020-09921-9","ISSN":"0165-5752, 1573-5192","issue":"4","journalAbbreviation":"Syst Parasitol","language":"en","page":"389-401","source":"DOI.org (Crossref)","title":"The taxonomic status of Skrjabinalius guevarai Gallego &amp; Selva, 1979 (Nematoda: Pseudaliidae) and the synonymy of Skrjabinalius Delyamure, 1942 and Halocercus Baylis &amp; Daubney, 1925","title-short":"The taxonomic status of Skrjabinalius guevarai Gallego &amp; Selva, 1979 (Nematoda","volume":"97","author":[{"family":"Pool","given":"Rachel"},{"family":"Fernández","given":"Mercedes"},{"family":"Chandradeva","given":"Nilani"},{"family":"Raga","given":"Juan Antonio"},{"family":"Aznar","given":"Francisco Javier"}],"issued":{"date-parts":[["2020",8]]}}}],"schema":"https://github.com/citation-style-language/schema/raw/master/csl-citation.json"} </w:instrText>
            </w:r>
            <w:r w:rsidRPr="00854BC1">
              <w:rPr>
                <w:sz w:val="20"/>
                <w:szCs w:val="20"/>
                <w:lang w:val="en-US"/>
              </w:rPr>
              <w:fldChar w:fldCharType="separate"/>
            </w:r>
            <w:r w:rsidRPr="00854BC1">
              <w:rPr>
                <w:sz w:val="20"/>
                <w:szCs w:val="20"/>
                <w:lang w:val="en-US"/>
              </w:rPr>
              <w:t xml:space="preserve">(Abollo </w:t>
            </w:r>
            <w:r w:rsidRPr="00854BC1">
              <w:rPr>
                <w:i/>
                <w:iCs/>
                <w:sz w:val="20"/>
                <w:szCs w:val="20"/>
                <w:lang w:val="en-US"/>
              </w:rPr>
              <w:t>et al.</w:t>
            </w:r>
            <w:r w:rsidRPr="00854BC1">
              <w:rPr>
                <w:sz w:val="20"/>
                <w:szCs w:val="20"/>
                <w:lang w:val="en-US"/>
              </w:rPr>
              <w:t xml:space="preserve">, 1998; Gibson </w:t>
            </w:r>
            <w:r w:rsidRPr="00854BC1">
              <w:rPr>
                <w:i/>
                <w:iCs/>
                <w:sz w:val="20"/>
                <w:szCs w:val="20"/>
                <w:lang w:val="en-US"/>
              </w:rPr>
              <w:t>et al.</w:t>
            </w:r>
            <w:r w:rsidRPr="00854BC1">
              <w:rPr>
                <w:sz w:val="20"/>
                <w:szCs w:val="20"/>
                <w:lang w:val="en-US"/>
              </w:rPr>
              <w:t xml:space="preserve">, 1998; Davison </w:t>
            </w:r>
            <w:r w:rsidRPr="00854BC1">
              <w:rPr>
                <w:i/>
                <w:iCs/>
                <w:sz w:val="20"/>
                <w:szCs w:val="20"/>
                <w:lang w:val="en-US"/>
              </w:rPr>
              <w:t>et al.</w:t>
            </w:r>
            <w:r w:rsidRPr="00854BC1">
              <w:rPr>
                <w:sz w:val="20"/>
                <w:szCs w:val="20"/>
                <w:lang w:val="en-US"/>
              </w:rPr>
              <w:t xml:space="preserve">, 2013; Pool </w:t>
            </w:r>
            <w:r w:rsidRPr="00854BC1">
              <w:rPr>
                <w:i/>
                <w:iCs/>
                <w:sz w:val="20"/>
                <w:szCs w:val="20"/>
                <w:lang w:val="en-US"/>
              </w:rPr>
              <w:t>et al.</w:t>
            </w:r>
            <w:r w:rsidRPr="00854BC1">
              <w:rPr>
                <w:sz w:val="20"/>
                <w:szCs w:val="20"/>
                <w:lang w:val="en-US"/>
              </w:rPr>
              <w:t>, 2020b, 2021)</w:t>
            </w:r>
            <w:r w:rsidRPr="00854BC1">
              <w:rPr>
                <w:sz w:val="20"/>
                <w:szCs w:val="20"/>
                <w:lang w:val="en-US"/>
              </w:rPr>
              <w:fldChar w:fldCharType="end"/>
            </w:r>
          </w:p>
        </w:tc>
      </w:tr>
      <w:tr w:rsidR="008E2B89" w:rsidRPr="006F2338" w14:paraId="1683C20B" w14:textId="77777777" w:rsidTr="005A3E74">
        <w:tblPrEx>
          <w:tblLook w:val="0000" w:firstRow="0" w:lastRow="0" w:firstColumn="0" w:lastColumn="0" w:noHBand="0" w:noVBand="0"/>
        </w:tblPrEx>
        <w:tc>
          <w:tcPr>
            <w:tcW w:w="1606" w:type="dxa"/>
            <w:vMerge/>
            <w:vAlign w:val="center"/>
          </w:tcPr>
          <w:p w14:paraId="69C66AEC"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7C00D25F"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46938344"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241FB22E"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6F034674"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Halocercus invaginatus</w:t>
            </w:r>
          </w:p>
        </w:tc>
        <w:tc>
          <w:tcPr>
            <w:tcW w:w="1954" w:type="dxa"/>
            <w:vAlign w:val="center"/>
          </w:tcPr>
          <w:p w14:paraId="6BB2D5BC" w14:textId="77777777" w:rsidR="008E2B89" w:rsidRPr="00854BC1" w:rsidRDefault="008E2B89" w:rsidP="0049738F">
            <w:pPr>
              <w:autoSpaceDE w:val="0"/>
              <w:autoSpaceDN w:val="0"/>
              <w:adjustRightInd w:val="0"/>
              <w:rPr>
                <w:sz w:val="20"/>
                <w:szCs w:val="20"/>
                <w:lang w:val="en-US"/>
              </w:rPr>
            </w:pPr>
            <w:r w:rsidRPr="00854BC1">
              <w:rPr>
                <w:sz w:val="20"/>
                <w:szCs w:val="20"/>
                <w:lang w:val="en-US"/>
              </w:rPr>
              <w:t>N/A</w:t>
            </w:r>
          </w:p>
        </w:tc>
        <w:tc>
          <w:tcPr>
            <w:tcW w:w="3996" w:type="dxa"/>
            <w:vAlign w:val="center"/>
          </w:tcPr>
          <w:p w14:paraId="46BE8867"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QUWuhJlq","properties":{"formattedCitation":"(Raga and Balbuena, 1987)","plainCitation":"(Raga and Balbuena, 1987)","noteIndex":0},"citationItems":[{"id":1346,"uris":["http://zotero.org/users/9441463/items/J7BXGLPT"],"itemData":{"id":1346,"type":"article-journal","container-title":"Mamíferos y helmintos. Barcelona: Ketres Editora","journalAbbreviation":"Mamíferos y helmintos. Barcelona: Ketres Editora","page":"201","title":"Algunas características zoogeográficas de los helmintos de los cetáceos en el Mediterráneo con especial referencia a la helmintofauna del delfín listado","volume":"195","author":[{"family":"Raga","given":"JA"},{"family":"Balbuena","given":"JA"}],"issued":{"date-parts":[["1987"]]}}}],"schema":"https://github.com/citation-style-language/schema/raw/master/csl-citation.json"} </w:instrText>
            </w:r>
            <w:r w:rsidRPr="00854BC1">
              <w:rPr>
                <w:sz w:val="20"/>
                <w:szCs w:val="20"/>
                <w:lang w:val="en-US"/>
              </w:rPr>
              <w:fldChar w:fldCharType="separate"/>
            </w:r>
            <w:r w:rsidRPr="00854BC1">
              <w:rPr>
                <w:noProof/>
                <w:sz w:val="20"/>
                <w:szCs w:val="20"/>
                <w:lang w:val="en-US"/>
              </w:rPr>
              <w:t>(Raga and Balbuena, 1987)</w:t>
            </w:r>
            <w:r w:rsidRPr="00854BC1">
              <w:rPr>
                <w:sz w:val="20"/>
                <w:szCs w:val="20"/>
                <w:lang w:val="en-US"/>
              </w:rPr>
              <w:fldChar w:fldCharType="end"/>
            </w:r>
          </w:p>
        </w:tc>
      </w:tr>
      <w:tr w:rsidR="008E2B89" w:rsidRPr="006F2338" w14:paraId="23A818A7" w14:textId="77777777" w:rsidTr="005A3E74">
        <w:tblPrEx>
          <w:tblLook w:val="0000" w:firstRow="0" w:lastRow="0" w:firstColumn="0" w:lastColumn="0" w:noHBand="0" w:noVBand="0"/>
        </w:tblPrEx>
        <w:tc>
          <w:tcPr>
            <w:tcW w:w="1606" w:type="dxa"/>
            <w:vMerge/>
            <w:vAlign w:val="center"/>
          </w:tcPr>
          <w:p w14:paraId="57B7E5AE"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44F31B34"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3D676F4F"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4426063C"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01CA1227"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 xml:space="preserve">Halocercus kleinenbergi </w:t>
            </w:r>
          </w:p>
        </w:tc>
        <w:tc>
          <w:tcPr>
            <w:tcW w:w="1954" w:type="dxa"/>
            <w:vAlign w:val="center"/>
          </w:tcPr>
          <w:p w14:paraId="40271A4A" w14:textId="77777777" w:rsidR="008E2B89" w:rsidRPr="00854BC1" w:rsidRDefault="008E2B89" w:rsidP="0049738F">
            <w:pPr>
              <w:autoSpaceDE w:val="0"/>
              <w:autoSpaceDN w:val="0"/>
              <w:adjustRightInd w:val="0"/>
              <w:rPr>
                <w:sz w:val="20"/>
                <w:szCs w:val="20"/>
                <w:lang w:val="en-US"/>
              </w:rPr>
            </w:pPr>
            <w:r w:rsidRPr="00854BC1">
              <w:rPr>
                <w:sz w:val="20"/>
                <w:szCs w:val="20"/>
                <w:lang w:val="en-US"/>
              </w:rPr>
              <w:t>N/A</w:t>
            </w:r>
          </w:p>
        </w:tc>
        <w:tc>
          <w:tcPr>
            <w:tcW w:w="3996" w:type="dxa"/>
            <w:vAlign w:val="center"/>
          </w:tcPr>
          <w:p w14:paraId="37286499"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SzqUl6Ih","properties":{"formattedCitation":"(Harris, 1982)","plainCitation":"(Harris, 1982)","noteIndex":0},"citationItems":[{"id":1348,"uris":["http://zotero.org/users/9441463/items/S7WUK8IB"],"itemData":{"id":1348,"type":"paper-conference","event-title":"Parasitology","ISBN":"0031-1820","note":"issue: OCT","page":"R71-R71","publisher":"Cambridge Univ Press","title":"The helminth parasites of the Cetacea (or Parasitology with a porpoise).","volume":"85","author":[{"family":"Harris","given":"EA"}],"issued":{"date-parts":[["1982"]]}}}],"schema":"https://github.com/citation-style-language/schema/raw/master/csl-citation.json"} </w:instrText>
            </w:r>
            <w:r w:rsidRPr="00854BC1">
              <w:rPr>
                <w:sz w:val="20"/>
                <w:szCs w:val="20"/>
                <w:lang w:val="en-US"/>
              </w:rPr>
              <w:fldChar w:fldCharType="separate"/>
            </w:r>
            <w:r w:rsidRPr="00854BC1">
              <w:rPr>
                <w:noProof/>
                <w:sz w:val="20"/>
                <w:szCs w:val="20"/>
                <w:lang w:val="en-US"/>
              </w:rPr>
              <w:t>(Harris, 1982)</w:t>
            </w:r>
            <w:r w:rsidRPr="00854BC1">
              <w:rPr>
                <w:sz w:val="20"/>
                <w:szCs w:val="20"/>
                <w:lang w:val="en-US"/>
              </w:rPr>
              <w:fldChar w:fldCharType="end"/>
            </w:r>
          </w:p>
        </w:tc>
      </w:tr>
      <w:tr w:rsidR="008E2B89" w:rsidRPr="006F2338" w14:paraId="3BEB12FB" w14:textId="77777777" w:rsidTr="005A3E74">
        <w:tblPrEx>
          <w:tblLook w:val="0000" w:firstRow="0" w:lastRow="0" w:firstColumn="0" w:lastColumn="0" w:noHBand="0" w:noVBand="0"/>
        </w:tblPrEx>
        <w:tc>
          <w:tcPr>
            <w:tcW w:w="1606" w:type="dxa"/>
            <w:vMerge/>
            <w:vAlign w:val="center"/>
          </w:tcPr>
          <w:p w14:paraId="02C674B2"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127782B8"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0DDE8D36"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2DDC1C39"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703374BF"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Halocercus lagenorhynchi</w:t>
            </w:r>
          </w:p>
        </w:tc>
        <w:tc>
          <w:tcPr>
            <w:tcW w:w="1954" w:type="dxa"/>
            <w:vAlign w:val="center"/>
          </w:tcPr>
          <w:p w14:paraId="0112AC84"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w:t>
            </w:r>
          </w:p>
        </w:tc>
        <w:tc>
          <w:tcPr>
            <w:tcW w:w="3996" w:type="dxa"/>
            <w:vAlign w:val="center"/>
          </w:tcPr>
          <w:p w14:paraId="4470F16F"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OkgEYHLq","properties":{"formattedCitation":"(Tomo {\\i{}et al.}, 2010)","plainCitation":"(Tomo et al., 2010)","noteIndex":0},"citationItems":[{"id":1095,"uris":["http://zotero.org/users/9441463/items/SFLK4XGN"],"itemData":{"id":1095,"type":"article-journal","abstract":"Between 1990 and 2007, carcasses of opportunistically collected short-beaked common dolphins (Delphinus delphis; n5238), Indo-Pacific bottlenose dolphins (Tursiops aduncus; n5167), and common bottlenose dolphins (Tursiops truncatus; n515) were examined for parasites and life history data. Three species of lung nematodes (Halocercus lagenorhynchi, Stenurus ovatus, Pharurus alatus) were identified in surface nodules, subsurface lesions, or airways. Nematode burdens were light to heavy and, in many cases, would have compromised the dolphins’ health. The number of dolphins infected was related to species, year, season, age class, and geographic region. Nematodes were found in all three species but were more prevalent in short-beaked common dolphins (mean annual prevalence526%) than in bottlenose dolphins (12%). There was a significant increase in prevalence of nematodes in short-beaked common dolphins in 2005–06 (63%) compared to 1990–2004 (14%), with a peak in April–June. More young short-beaked common dolphins were infected than subadults and adults and, during the unusual infection event, there were more dependent calves (,130 cm) than juveniles. There were also more infections in dependent bottlenose dolphin (Tursiops spp.) calves but no increase in overall prevalence was detected during 2005–06. Because neonates of both short-beaked common dolphins and bottlenose dolphins were infected, mother-to-calf transmission is suspected for these species in South Australia. Numbers of infections in short-beaked common dolphins were higher in Gulf St Vincent than elsewhere in South Australia, particularly in 2005–06. The cause of the unusual infection event in short-beaked common dolphins is unknown. We discuss the influence of dolphin diet, life history, and external factors.","container-title":"Journal of Wildlife Diseases","DOI":"10.7589/0090-3558-46.2.488","ISSN":"0090-3558","issue":"2","journalAbbreviation":"Journal of Wildlife Diseases","language":"en","page":"488-498","source":"DOI.org (Crossref)","title":"Eighteen-year study of south Australian dolphins shows variation in lung nematodes by season, year, age class, and location","volume":"46","author":[{"family":"Tomo","given":"Ikuko"},{"family":"Kemper","given":"Catherine M."},{"family":"Lavery","given":"Trish J."}],"issued":{"date-parts":[["2010",4]]}}}],"schema":"https://github.com/citation-style-language/schema/raw/master/csl-citation.json"} </w:instrText>
            </w:r>
            <w:r w:rsidRPr="00854BC1">
              <w:rPr>
                <w:sz w:val="20"/>
                <w:szCs w:val="20"/>
                <w:lang w:val="en-US"/>
              </w:rPr>
              <w:fldChar w:fldCharType="separate"/>
            </w:r>
            <w:r w:rsidRPr="00854BC1">
              <w:rPr>
                <w:sz w:val="20"/>
                <w:szCs w:val="20"/>
                <w:lang w:val="en-US"/>
              </w:rPr>
              <w:t xml:space="preserve">(Tomo </w:t>
            </w:r>
            <w:r w:rsidRPr="00854BC1">
              <w:rPr>
                <w:i/>
                <w:iCs/>
                <w:sz w:val="20"/>
                <w:szCs w:val="20"/>
                <w:lang w:val="en-US"/>
              </w:rPr>
              <w:t>et al.</w:t>
            </w:r>
            <w:r w:rsidRPr="00854BC1">
              <w:rPr>
                <w:sz w:val="20"/>
                <w:szCs w:val="20"/>
                <w:lang w:val="en-US"/>
              </w:rPr>
              <w:t>, 2010)</w:t>
            </w:r>
            <w:r w:rsidRPr="00854BC1">
              <w:rPr>
                <w:sz w:val="20"/>
                <w:szCs w:val="20"/>
                <w:lang w:val="en-US"/>
              </w:rPr>
              <w:fldChar w:fldCharType="end"/>
            </w:r>
          </w:p>
        </w:tc>
      </w:tr>
      <w:tr w:rsidR="008E2B89" w:rsidRPr="006F2338" w14:paraId="0618E898" w14:textId="77777777" w:rsidTr="005A3E74">
        <w:tblPrEx>
          <w:tblLook w:val="0000" w:firstRow="0" w:lastRow="0" w:firstColumn="0" w:lastColumn="0" w:noHBand="0" w:noVBand="0"/>
        </w:tblPrEx>
        <w:tc>
          <w:tcPr>
            <w:tcW w:w="1606" w:type="dxa"/>
            <w:vMerge/>
            <w:vAlign w:val="center"/>
          </w:tcPr>
          <w:p w14:paraId="4443FC74"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7F38BCBD"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3EAD8D41"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2310D45A"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57AF3D16"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Halocercus sp.</w:t>
            </w:r>
          </w:p>
        </w:tc>
        <w:tc>
          <w:tcPr>
            <w:tcW w:w="1954" w:type="dxa"/>
            <w:vAlign w:val="center"/>
          </w:tcPr>
          <w:p w14:paraId="78C75E43"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w:t>
            </w:r>
          </w:p>
        </w:tc>
        <w:tc>
          <w:tcPr>
            <w:tcW w:w="3996" w:type="dxa"/>
            <w:vAlign w:val="center"/>
          </w:tcPr>
          <w:p w14:paraId="1378386A"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SeZB4KAj","properties":{"formattedCitation":"(Zafra {\\i{}et al.}, 2015b; Lehnert {\\i{}et al.}, 2017)","plainCitation":"(Zafra et al., 2015b; Lehnert et al., 2017)","noteIndex":0},"citationItems":[{"id":1206,"uris":["http://zotero.org/users/9441463/items/TN3Z3MI2"],"itemData":{"id":1206,"type":"article-journal","container-title":"Parasitology Research","DOI":"10.1007/s00436-017-5573-0","ISSN":"0932-0113, 1432-1955","issue":"10","journalAbbreviation":"Parasitol Res","language":"en","page":"2861-2868","source":"DOI.org (Crossref)","title":"Metazoan parasites from odontocetes off New Zealand: new records","title-short":"Metazoan parasites from odontocetes off New Zealand","volume":"116","author":[{"family":"Lehnert","given":"Kristina"},{"family":"Randhawa","given":"Haseeb"},{"family":"Poulin","given":"Robert"}],"issued":{"date-parts":[["2017",10]]}}},{"id":1059,"uris":["http://zotero.org/users/9441463/items/Q5DE2C46"],"itemData":{"id":1059,"type":"article-journal","abstract":"This is the ﬁrst work that applies immunohistochemistry in the characterisation of the inﬂammatory inﬁltrate of verminous bronchopneumonia associated with lungworm parasites in stranded dolphins. Samples from three different species (Stenella coerulealba, Stenella frontalis and Delphinus delphis) stranded in the Canary Islands were used. The most common ﬁndings found in these animals varied from bronchitis to verminous bronchopneumonia with different degree of severity. The immunohistochemical study showed variable expressions of Lysozyme, MHC-II, iNOS and IgG. The main population presenting in the inﬂammatory inﬁltrates were CD3+ lymphocytes. However, moderate number of Foxp3+ lymphocytes was found in lymph nodes even though no Foxp3+ cells were found in lung lesions in any of the samples analysed. This study revealed that lung lesions showed a chronic inﬂammatory inﬁltrate mainly composed by lymphocytes CD3+. Deeper studies are needed in order to provide a more complete scope about the inﬁltrates involved in these types of lesions.","container-title":"Research in Veterinary Science","DOI":"10.1016/j.rvsc.2015.03.021","ISSN":"00345288","journalAbbreviation":"Research in Veterinary Science","language":"en","page":"207-212","source":"DOI.org (Crossref)","title":"Immunohistochemical characterisation of parasitic pneumonias of dolphins stranded in the Canary Islands","volume":"100","author":[{"family":"Zafra","given":"R."},{"family":"Jaber","given":"J.R."},{"family":"Pérez","given":"J."},{"family":"Fuente","given":"J.","non-dropping-particle":"de la"},{"family":"Arbelo","given":"M."},{"family":"Andrada","given":"M."},{"family":"Fernández","given":"A."}],"issued":{"date-parts":[["2015",6]]}}}],"schema":"https://github.com/citation-style-language/schema/raw/master/csl-citation.json"} </w:instrText>
            </w:r>
            <w:r w:rsidRPr="00854BC1">
              <w:rPr>
                <w:sz w:val="20"/>
                <w:szCs w:val="20"/>
                <w:lang w:val="en-US"/>
              </w:rPr>
              <w:fldChar w:fldCharType="separate"/>
            </w:r>
            <w:r w:rsidRPr="00854BC1">
              <w:rPr>
                <w:sz w:val="20"/>
                <w:szCs w:val="20"/>
                <w:lang w:val="en-US"/>
              </w:rPr>
              <w:t xml:space="preserve">(Zafra </w:t>
            </w:r>
            <w:r w:rsidRPr="00854BC1">
              <w:rPr>
                <w:i/>
                <w:iCs/>
                <w:sz w:val="20"/>
                <w:szCs w:val="20"/>
                <w:lang w:val="en-US"/>
              </w:rPr>
              <w:t>et al.</w:t>
            </w:r>
            <w:r w:rsidRPr="00854BC1">
              <w:rPr>
                <w:sz w:val="20"/>
                <w:szCs w:val="20"/>
                <w:lang w:val="en-US"/>
              </w:rPr>
              <w:t xml:space="preserve">, 2015b; Lehnert </w:t>
            </w:r>
            <w:r w:rsidRPr="00854BC1">
              <w:rPr>
                <w:i/>
                <w:iCs/>
                <w:sz w:val="20"/>
                <w:szCs w:val="20"/>
                <w:lang w:val="en-US"/>
              </w:rPr>
              <w:t>et al.</w:t>
            </w:r>
            <w:r w:rsidRPr="00854BC1">
              <w:rPr>
                <w:sz w:val="20"/>
                <w:szCs w:val="20"/>
                <w:lang w:val="en-US"/>
              </w:rPr>
              <w:t>, 2017)</w:t>
            </w:r>
            <w:r w:rsidRPr="00854BC1">
              <w:rPr>
                <w:sz w:val="20"/>
                <w:szCs w:val="20"/>
                <w:lang w:val="en-US"/>
              </w:rPr>
              <w:fldChar w:fldCharType="end"/>
            </w:r>
          </w:p>
        </w:tc>
      </w:tr>
      <w:tr w:rsidR="008E2B89" w:rsidRPr="006F2338" w14:paraId="364CBEAB" w14:textId="77777777" w:rsidTr="005A3E74">
        <w:tblPrEx>
          <w:tblLook w:val="0000" w:firstRow="0" w:lastRow="0" w:firstColumn="0" w:lastColumn="0" w:noHBand="0" w:noVBand="0"/>
        </w:tblPrEx>
        <w:tc>
          <w:tcPr>
            <w:tcW w:w="1606" w:type="dxa"/>
            <w:vMerge/>
            <w:vAlign w:val="center"/>
          </w:tcPr>
          <w:p w14:paraId="049FB789" w14:textId="77777777" w:rsidR="008E2B89" w:rsidRPr="00854BC1" w:rsidRDefault="008E2B89" w:rsidP="0049738F">
            <w:pPr>
              <w:autoSpaceDE w:val="0"/>
              <w:autoSpaceDN w:val="0"/>
              <w:adjustRightInd w:val="0"/>
              <w:rPr>
                <w:b/>
                <w:bCs/>
                <w:i/>
                <w:iCs/>
                <w:sz w:val="20"/>
                <w:szCs w:val="20"/>
                <w:lang w:val="en-US"/>
              </w:rPr>
            </w:pPr>
          </w:p>
        </w:tc>
        <w:tc>
          <w:tcPr>
            <w:tcW w:w="1655" w:type="dxa"/>
            <w:vMerge/>
            <w:vAlign w:val="center"/>
          </w:tcPr>
          <w:p w14:paraId="7E50AB9A" w14:textId="77777777" w:rsidR="008E2B89" w:rsidRPr="00854BC1" w:rsidRDefault="008E2B89" w:rsidP="0049738F">
            <w:pPr>
              <w:autoSpaceDE w:val="0"/>
              <w:autoSpaceDN w:val="0"/>
              <w:adjustRightInd w:val="0"/>
              <w:rPr>
                <w:b/>
                <w:bCs/>
                <w:sz w:val="20"/>
                <w:szCs w:val="20"/>
                <w:lang w:val="en-US"/>
              </w:rPr>
            </w:pPr>
          </w:p>
        </w:tc>
        <w:tc>
          <w:tcPr>
            <w:tcW w:w="1418" w:type="dxa"/>
            <w:vMerge/>
            <w:vAlign w:val="center"/>
          </w:tcPr>
          <w:p w14:paraId="77D432EB" w14:textId="77777777" w:rsidR="008E2B89" w:rsidRPr="00854BC1" w:rsidRDefault="008E2B89" w:rsidP="0049738F">
            <w:pPr>
              <w:autoSpaceDE w:val="0"/>
              <w:autoSpaceDN w:val="0"/>
              <w:adjustRightInd w:val="0"/>
              <w:rPr>
                <w:b/>
                <w:bCs/>
                <w:i/>
                <w:iCs/>
                <w:sz w:val="20"/>
                <w:szCs w:val="20"/>
                <w:lang w:val="en-US"/>
              </w:rPr>
            </w:pPr>
          </w:p>
        </w:tc>
        <w:tc>
          <w:tcPr>
            <w:tcW w:w="1275" w:type="dxa"/>
            <w:vMerge/>
            <w:vAlign w:val="center"/>
          </w:tcPr>
          <w:p w14:paraId="22B26ADE" w14:textId="77777777" w:rsidR="008E2B89" w:rsidRPr="00854BC1" w:rsidRDefault="008E2B89" w:rsidP="0049738F">
            <w:pPr>
              <w:autoSpaceDE w:val="0"/>
              <w:autoSpaceDN w:val="0"/>
              <w:adjustRightInd w:val="0"/>
              <w:rPr>
                <w:b/>
                <w:bCs/>
                <w:sz w:val="20"/>
                <w:szCs w:val="20"/>
                <w:lang w:val="en-US"/>
              </w:rPr>
            </w:pPr>
          </w:p>
        </w:tc>
        <w:tc>
          <w:tcPr>
            <w:tcW w:w="1448" w:type="dxa"/>
            <w:vAlign w:val="center"/>
          </w:tcPr>
          <w:p w14:paraId="31BA861D" w14:textId="77777777" w:rsidR="008E2B89" w:rsidRPr="00854BC1" w:rsidRDefault="008E2B89" w:rsidP="0049738F">
            <w:pPr>
              <w:autoSpaceDE w:val="0"/>
              <w:autoSpaceDN w:val="0"/>
              <w:adjustRightInd w:val="0"/>
              <w:rPr>
                <w:b/>
                <w:bCs/>
                <w:i/>
                <w:iCs/>
                <w:sz w:val="20"/>
                <w:szCs w:val="20"/>
                <w:lang w:val="en-US"/>
              </w:rPr>
            </w:pPr>
            <w:r w:rsidRPr="00854BC1">
              <w:rPr>
                <w:i/>
                <w:iCs/>
                <w:sz w:val="20"/>
                <w:szCs w:val="20"/>
                <w:lang w:val="en-US"/>
              </w:rPr>
              <w:t>Stenurus minor</w:t>
            </w:r>
          </w:p>
        </w:tc>
        <w:tc>
          <w:tcPr>
            <w:tcW w:w="1954" w:type="dxa"/>
            <w:vAlign w:val="center"/>
          </w:tcPr>
          <w:p w14:paraId="5BB7DA9A" w14:textId="77777777" w:rsidR="008E2B89" w:rsidRPr="00854BC1" w:rsidRDefault="008E2B89" w:rsidP="0049738F">
            <w:pPr>
              <w:autoSpaceDE w:val="0"/>
              <w:autoSpaceDN w:val="0"/>
              <w:adjustRightInd w:val="0"/>
              <w:rPr>
                <w:sz w:val="20"/>
                <w:szCs w:val="20"/>
                <w:lang w:val="en-US"/>
              </w:rPr>
            </w:pPr>
            <w:r w:rsidRPr="00854BC1">
              <w:rPr>
                <w:sz w:val="20"/>
                <w:szCs w:val="20"/>
                <w:lang w:val="en-US"/>
              </w:rPr>
              <w:t>N/A</w:t>
            </w:r>
          </w:p>
        </w:tc>
        <w:tc>
          <w:tcPr>
            <w:tcW w:w="3996" w:type="dxa"/>
            <w:vAlign w:val="center"/>
          </w:tcPr>
          <w:p w14:paraId="374A3E81"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epagapqO","properties":{"formattedCitation":"(Raga, 1994)","plainCitation":"(Raga, 1994)","noteIndex":0},"citationItems":[{"id":1347,"uris":["http://zotero.org/users/9441463/items/CG2JLWQ6"],"itemData":{"id":1347,"type":"chapter","collection-number":"6","container-title":"Robineau D, Duguy R, Klima M (eds.). Handbuch der Säugetiere Europas","page":"132-179","title":"Parasitismus bei den Cetacea","volume":"1","author":[{"family":"Raga","given":"J A"}],"issued":{"date-parts":[["1994"]]}}}],"schema":"https://github.com/citation-style-language/schema/raw/master/csl-citation.json"} </w:instrText>
            </w:r>
            <w:r w:rsidRPr="00854BC1">
              <w:rPr>
                <w:sz w:val="20"/>
                <w:szCs w:val="20"/>
                <w:lang w:val="en-US"/>
              </w:rPr>
              <w:fldChar w:fldCharType="separate"/>
            </w:r>
            <w:r w:rsidRPr="00854BC1">
              <w:rPr>
                <w:noProof/>
                <w:sz w:val="20"/>
                <w:szCs w:val="20"/>
                <w:lang w:val="en-US"/>
              </w:rPr>
              <w:t>(Raga, 1994)</w:t>
            </w:r>
            <w:r w:rsidRPr="00854BC1">
              <w:rPr>
                <w:sz w:val="20"/>
                <w:szCs w:val="20"/>
                <w:lang w:val="en-US"/>
              </w:rPr>
              <w:fldChar w:fldCharType="end"/>
            </w:r>
          </w:p>
        </w:tc>
      </w:tr>
      <w:tr w:rsidR="008E2B89" w:rsidRPr="006F2338" w14:paraId="1397ACBE" w14:textId="77777777" w:rsidTr="005A3E74">
        <w:tblPrEx>
          <w:tblLook w:val="0000" w:firstRow="0" w:lastRow="0" w:firstColumn="0" w:lastColumn="0" w:noHBand="0" w:noVBand="0"/>
        </w:tblPrEx>
        <w:tc>
          <w:tcPr>
            <w:tcW w:w="1606" w:type="dxa"/>
            <w:vMerge/>
            <w:vAlign w:val="center"/>
          </w:tcPr>
          <w:p w14:paraId="393B7DDD" w14:textId="77777777" w:rsidR="008E2B89" w:rsidRPr="00854BC1" w:rsidRDefault="008E2B89" w:rsidP="0049738F">
            <w:pPr>
              <w:autoSpaceDE w:val="0"/>
              <w:autoSpaceDN w:val="0"/>
              <w:adjustRightInd w:val="0"/>
              <w:rPr>
                <w:b/>
                <w:bCs/>
                <w:i/>
                <w:iCs/>
                <w:sz w:val="20"/>
                <w:szCs w:val="20"/>
                <w:lang w:val="en-US"/>
              </w:rPr>
            </w:pPr>
          </w:p>
        </w:tc>
        <w:tc>
          <w:tcPr>
            <w:tcW w:w="1655" w:type="dxa"/>
            <w:vMerge/>
            <w:vAlign w:val="center"/>
          </w:tcPr>
          <w:p w14:paraId="3A5855A9" w14:textId="77777777" w:rsidR="008E2B89" w:rsidRPr="00854BC1" w:rsidRDefault="008E2B89" w:rsidP="0049738F">
            <w:pPr>
              <w:autoSpaceDE w:val="0"/>
              <w:autoSpaceDN w:val="0"/>
              <w:adjustRightInd w:val="0"/>
              <w:rPr>
                <w:b/>
                <w:bCs/>
                <w:sz w:val="20"/>
                <w:szCs w:val="20"/>
                <w:lang w:val="en-US"/>
              </w:rPr>
            </w:pPr>
          </w:p>
        </w:tc>
        <w:tc>
          <w:tcPr>
            <w:tcW w:w="1418" w:type="dxa"/>
            <w:vMerge/>
            <w:vAlign w:val="center"/>
          </w:tcPr>
          <w:p w14:paraId="69DB0E15" w14:textId="77777777" w:rsidR="008E2B89" w:rsidRPr="00854BC1" w:rsidRDefault="008E2B89" w:rsidP="0049738F">
            <w:pPr>
              <w:autoSpaceDE w:val="0"/>
              <w:autoSpaceDN w:val="0"/>
              <w:adjustRightInd w:val="0"/>
              <w:rPr>
                <w:b/>
                <w:bCs/>
                <w:i/>
                <w:iCs/>
                <w:sz w:val="20"/>
                <w:szCs w:val="20"/>
                <w:lang w:val="en-US"/>
              </w:rPr>
            </w:pPr>
          </w:p>
        </w:tc>
        <w:tc>
          <w:tcPr>
            <w:tcW w:w="1275" w:type="dxa"/>
            <w:vMerge/>
            <w:vAlign w:val="center"/>
          </w:tcPr>
          <w:p w14:paraId="13B825BB" w14:textId="77777777" w:rsidR="008E2B89" w:rsidRPr="00854BC1" w:rsidRDefault="008E2B89" w:rsidP="0049738F">
            <w:pPr>
              <w:autoSpaceDE w:val="0"/>
              <w:autoSpaceDN w:val="0"/>
              <w:adjustRightInd w:val="0"/>
              <w:rPr>
                <w:b/>
                <w:bCs/>
                <w:sz w:val="20"/>
                <w:szCs w:val="20"/>
                <w:lang w:val="en-US"/>
              </w:rPr>
            </w:pPr>
          </w:p>
        </w:tc>
        <w:tc>
          <w:tcPr>
            <w:tcW w:w="1448" w:type="dxa"/>
            <w:vAlign w:val="center"/>
          </w:tcPr>
          <w:p w14:paraId="1A8C3234" w14:textId="77777777" w:rsidR="008E2B89" w:rsidRPr="00854BC1" w:rsidRDefault="008E2B89" w:rsidP="0049738F">
            <w:pPr>
              <w:autoSpaceDE w:val="0"/>
              <w:autoSpaceDN w:val="0"/>
              <w:adjustRightInd w:val="0"/>
              <w:rPr>
                <w:b/>
                <w:bCs/>
                <w:i/>
                <w:iCs/>
                <w:sz w:val="20"/>
                <w:szCs w:val="20"/>
                <w:lang w:val="en-US"/>
              </w:rPr>
            </w:pPr>
            <w:r w:rsidRPr="00854BC1">
              <w:rPr>
                <w:i/>
                <w:iCs/>
                <w:sz w:val="20"/>
                <w:szCs w:val="20"/>
                <w:lang w:val="en-US"/>
              </w:rPr>
              <w:t>Stenurus ovatus</w:t>
            </w:r>
          </w:p>
        </w:tc>
        <w:tc>
          <w:tcPr>
            <w:tcW w:w="1954" w:type="dxa"/>
            <w:vAlign w:val="center"/>
          </w:tcPr>
          <w:p w14:paraId="0F6EC25F" w14:textId="77777777" w:rsidR="008E2B89" w:rsidRPr="00854BC1" w:rsidRDefault="008E2B89" w:rsidP="0049738F">
            <w:pPr>
              <w:autoSpaceDE w:val="0"/>
              <w:autoSpaceDN w:val="0"/>
              <w:adjustRightInd w:val="0"/>
              <w:rPr>
                <w:b/>
                <w:bCs/>
                <w:sz w:val="20"/>
                <w:szCs w:val="20"/>
                <w:lang w:val="en-US"/>
              </w:rPr>
            </w:pPr>
            <w:r w:rsidRPr="00854BC1">
              <w:rPr>
                <w:sz w:val="20"/>
                <w:szCs w:val="20"/>
                <w:lang w:val="en-US"/>
              </w:rPr>
              <w:t>Lower respiratory</w:t>
            </w:r>
          </w:p>
        </w:tc>
        <w:tc>
          <w:tcPr>
            <w:tcW w:w="3996" w:type="dxa"/>
            <w:vAlign w:val="center"/>
          </w:tcPr>
          <w:p w14:paraId="272362F2"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zUQutzW9","properties":{"formattedCitation":"(Pool {\\i{}et al.}, 2021)","plainCitation":"(Pool et al., 2021)","noteIndex":0},"citationItems":[{"id":1117,"uris":["http://zotero.org/users/9441463/items/X652PM48"],"itemData":{"id":1117,"type":"article-journal","abstract":"Background:  Current data about Pseudaliidae show contrasting patterns of host specificity between congeneric species. We investigated how both contact and compatibility between hosts and parasites contributed to the pat‑terns of lungworm infection observed in a community of five species of cetaceans in the western Mediterranean.\nMethods:  The lungs of 119 striped dolphins Stenella coeruleoalba, 18 bottlenose dolphins Tursiops truncatus, 7 Risso’s dolphins Grampus griseus, 7 long-finned pilot whales Globicephala melas, and 6 common dolphins Delphinus delphis were analysed for lungworms. Parasites were identified by morphology and analysis of ITS2 sequences using both maximum likelihood and Bayesian inference methods. Body length was used as a proxy for lungworm species fitness in different hosts and compared with Kruskal-Wallis tests. Infection parameters were compared between cetacean species using Fisher’s exact tests and Kruskal-Wallis tests. Phylogenetic specificity was explored by collating the overall lungworm species prevalence values in hosts from previous surveys in various localities. To explore the relative impor‑tance of vertical and horizontal transmission, Spearman’s rank correlation was used to look for an association between host size and lungworm burden. A Mantel test was used to explore the association between lungworm species simi‑larity and prey overlap using dietary data.\nResults:  Halocercus delphini had higher infection levels in striped dolphins and common dolphins; Stenurus ovatus had higher infection levels in bottlenose dolphins; and Stenurus globicephalae had higher infection levels in longfinned pilot whales. These results are congruent with findings on a global scale. Morphometric comparison showed that the larger nematodes were found in the same host species that had the highest parasite burden. Lungworms were found in neonatal striped dolphins and a Risso’s dolphin, and there was a weak but significant correlation between host size and parasite burden in striped dolphins and bottlenose dolphins. There was also a weak but signifi‑cant association between prey overlap and lungworm species similarity.\nConclusions:  Data indicate that phylogenetic specificity has an important role in governing host–parasite associa‑tions, as indicated by the higher infection levels and larger nematode size in certain hosts. However, diet can also influence infection patterns in these preferred hosts and contribute to less severe infections in other hosts.","container-title":"Parasites &amp; Vectors","DOI":"10.1186/s13071-021-04629-1","ISSN":"1756-3305","issue":"1","journalAbbreviation":"Parasites Vectors","language":"en","page":"196","source":"DOI.org (Crossref)","title":"Determinants of lungworm specificity in five cetacean species in the western Mediterranean","volume":"14","author":[{"family":"Pool","given":"Rachel"},{"family":"Romero-Rubira","given":"Clara"},{"family":"Raga","given":"Juan Antonio"},{"family":"Fernández","given":"Mercedes"},{"family":"Aznar","given":"Francisco Javier"}],"issued":{"date-parts":[["2021",12]]}}}],"schema":"https://github.com/citation-style-language/schema/raw/master/csl-citation.json"} </w:instrText>
            </w:r>
            <w:r w:rsidRPr="00854BC1">
              <w:rPr>
                <w:sz w:val="20"/>
                <w:szCs w:val="20"/>
                <w:lang w:val="en-US"/>
              </w:rPr>
              <w:fldChar w:fldCharType="separate"/>
            </w:r>
            <w:r w:rsidRPr="00854BC1">
              <w:rPr>
                <w:sz w:val="20"/>
                <w:szCs w:val="20"/>
                <w:lang w:val="en-US"/>
              </w:rPr>
              <w:t xml:space="preserve">(Pool </w:t>
            </w:r>
            <w:r w:rsidRPr="00854BC1">
              <w:rPr>
                <w:i/>
                <w:iCs/>
                <w:sz w:val="20"/>
                <w:szCs w:val="20"/>
                <w:lang w:val="en-US"/>
              </w:rPr>
              <w:t>et al.</w:t>
            </w:r>
            <w:r w:rsidRPr="00854BC1">
              <w:rPr>
                <w:sz w:val="20"/>
                <w:szCs w:val="20"/>
                <w:lang w:val="en-US"/>
              </w:rPr>
              <w:t>, 2021)</w:t>
            </w:r>
            <w:r w:rsidRPr="00854BC1">
              <w:rPr>
                <w:sz w:val="20"/>
                <w:szCs w:val="20"/>
                <w:lang w:val="en-US"/>
              </w:rPr>
              <w:fldChar w:fldCharType="end"/>
            </w:r>
          </w:p>
        </w:tc>
      </w:tr>
      <w:tr w:rsidR="008E2B89" w:rsidRPr="006F2338" w14:paraId="0741389A" w14:textId="77777777" w:rsidTr="005A3E74">
        <w:tblPrEx>
          <w:tblLook w:val="0000" w:firstRow="0" w:lastRow="0" w:firstColumn="0" w:lastColumn="0" w:noHBand="0" w:noVBand="0"/>
        </w:tblPrEx>
        <w:tc>
          <w:tcPr>
            <w:tcW w:w="1606" w:type="dxa"/>
            <w:vMerge/>
            <w:vAlign w:val="center"/>
          </w:tcPr>
          <w:p w14:paraId="3CCAABCC"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462D827B"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5AF38C90"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4C644F05"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3F38636F"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 xml:space="preserve">Stenurus sp. </w:t>
            </w:r>
          </w:p>
        </w:tc>
        <w:tc>
          <w:tcPr>
            <w:tcW w:w="1954" w:type="dxa"/>
            <w:vAlign w:val="center"/>
          </w:tcPr>
          <w:p w14:paraId="714B7363"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w:t>
            </w:r>
          </w:p>
        </w:tc>
        <w:tc>
          <w:tcPr>
            <w:tcW w:w="3996" w:type="dxa"/>
            <w:vAlign w:val="center"/>
          </w:tcPr>
          <w:p w14:paraId="7696838A"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LvgLtVwQ","properties":{"formattedCitation":"(D\\uc0\\u205{}az-Delgado {\\i{}et al.}, 2012)","plainCitation":"(DÍaz-Delgado et al., 2012)","noteIndex":0},"citationItems":[{"id":1079,"uris":["http://zotero.org/users/9441463/items/4EQ3ZYRV"],"itemData":{"id":1079,"type":"article-journal","abstract":"Vascular tumors and disorders, like angiomatosis, are rarely described in cetacean species. A retrospective histological study was carried out on lung samples from 35 common dolphins (Delphinus delphis) stranded in the Canary Islands coasts looking for morphological vascular changes and likely related causes. Twenty-five out of thirty-five (71%) common dolphins showed focal or multifocal angiomatosis-like lesions. A high association between this type of vascular proliferation and parasitic infestation was observed. In addition, a single pulmonary cavernous hemangioma not previously reported in common dolphins is presented.","container-title":"Journal of Veterinary Medical Science","DOI":"10.1292/jvms.11-0573","ISSN":"0916-7250, 1347-7439","issue":"8","journalAbbreviation":"J. Vet. Med. Sci.","language":"en","page":"1063-1066","source":"DOI.org (Crossref)","title":"Pulmonary Angiomatosis and Hemangioma in Common Dolphins (&lt;i&gt;Delphinus delphis&lt;/i&gt;) Stranded in Canary Islands","volume":"74","author":[{"family":"DÍaz-Delgado","given":"Josué"},{"family":"Arbelo","given":"Manuel"},{"family":"Sacchini","given":"Simona"},{"family":"Quesada-Canales","given":"Óscar"},{"family":"Andrada","given":"Marisa"},{"family":"Rivero","given":"Miguel"},{"family":"Fernández","given":"Antonio"}],"issued":{"date-parts":[["2012"]]}}}],"schema":"https://github.com/citation-style-language/schema/raw/master/csl-citation.json"} </w:instrText>
            </w:r>
            <w:r w:rsidRPr="00854BC1">
              <w:rPr>
                <w:sz w:val="20"/>
                <w:szCs w:val="20"/>
                <w:lang w:val="en-US"/>
              </w:rPr>
              <w:fldChar w:fldCharType="separate"/>
            </w:r>
            <w:r w:rsidRPr="00854BC1">
              <w:rPr>
                <w:sz w:val="20"/>
                <w:szCs w:val="20"/>
                <w:lang w:val="en-US"/>
              </w:rPr>
              <w:t xml:space="preserve">(DÍaz-Delgado </w:t>
            </w:r>
            <w:r w:rsidRPr="00854BC1">
              <w:rPr>
                <w:i/>
                <w:iCs/>
                <w:sz w:val="20"/>
                <w:szCs w:val="20"/>
                <w:lang w:val="en-US"/>
              </w:rPr>
              <w:t>et al.</w:t>
            </w:r>
            <w:r w:rsidRPr="00854BC1">
              <w:rPr>
                <w:sz w:val="20"/>
                <w:szCs w:val="20"/>
                <w:lang w:val="en-US"/>
              </w:rPr>
              <w:t>, 2012)</w:t>
            </w:r>
            <w:r w:rsidRPr="00854BC1">
              <w:rPr>
                <w:sz w:val="20"/>
                <w:szCs w:val="20"/>
                <w:lang w:val="en-US"/>
              </w:rPr>
              <w:fldChar w:fldCharType="end"/>
            </w:r>
          </w:p>
        </w:tc>
      </w:tr>
      <w:tr w:rsidR="008E2B89" w:rsidRPr="006F2338" w14:paraId="32DD02CE" w14:textId="77777777" w:rsidTr="005A3E74">
        <w:tblPrEx>
          <w:tblLook w:val="0000" w:firstRow="0" w:lastRow="0" w:firstColumn="0" w:lastColumn="0" w:noHBand="0" w:noVBand="0"/>
        </w:tblPrEx>
        <w:tc>
          <w:tcPr>
            <w:tcW w:w="1606" w:type="dxa"/>
            <w:vMerge/>
            <w:vAlign w:val="center"/>
          </w:tcPr>
          <w:p w14:paraId="6C251BF9" w14:textId="77777777" w:rsidR="008E2B89" w:rsidRPr="00854BC1" w:rsidRDefault="008E2B89" w:rsidP="0049738F">
            <w:pPr>
              <w:autoSpaceDE w:val="0"/>
              <w:autoSpaceDN w:val="0"/>
              <w:adjustRightInd w:val="0"/>
              <w:rPr>
                <w:i/>
                <w:iCs/>
                <w:sz w:val="20"/>
                <w:szCs w:val="20"/>
                <w:lang w:val="en-US"/>
              </w:rPr>
            </w:pPr>
          </w:p>
        </w:tc>
        <w:tc>
          <w:tcPr>
            <w:tcW w:w="1655" w:type="dxa"/>
            <w:vAlign w:val="center"/>
          </w:tcPr>
          <w:p w14:paraId="66AF09DA" w14:textId="77777777" w:rsidR="008E2B89" w:rsidRPr="00854BC1" w:rsidRDefault="008E2B89" w:rsidP="0049738F">
            <w:pPr>
              <w:autoSpaceDE w:val="0"/>
              <w:autoSpaceDN w:val="0"/>
              <w:adjustRightInd w:val="0"/>
              <w:rPr>
                <w:sz w:val="20"/>
                <w:szCs w:val="20"/>
                <w:lang w:val="en-US"/>
              </w:rPr>
            </w:pPr>
            <w:r w:rsidRPr="00854BC1">
              <w:rPr>
                <w:sz w:val="20"/>
                <w:szCs w:val="20"/>
                <w:lang w:val="en-US"/>
              </w:rPr>
              <w:t xml:space="preserve">Delphinus sp. </w:t>
            </w:r>
          </w:p>
        </w:tc>
        <w:tc>
          <w:tcPr>
            <w:tcW w:w="1418" w:type="dxa"/>
            <w:vAlign w:val="center"/>
          </w:tcPr>
          <w:p w14:paraId="6419EDB3"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Common dolphin</w:t>
            </w:r>
          </w:p>
        </w:tc>
        <w:tc>
          <w:tcPr>
            <w:tcW w:w="1275" w:type="dxa"/>
            <w:vAlign w:val="center"/>
          </w:tcPr>
          <w:p w14:paraId="51C0CF62" w14:textId="77777777" w:rsidR="008E2B89" w:rsidRPr="00854BC1" w:rsidRDefault="008E2B89" w:rsidP="0049738F">
            <w:pPr>
              <w:autoSpaceDE w:val="0"/>
              <w:autoSpaceDN w:val="0"/>
              <w:adjustRightInd w:val="0"/>
              <w:rPr>
                <w:sz w:val="20"/>
                <w:szCs w:val="20"/>
                <w:lang w:val="en-US"/>
              </w:rPr>
            </w:pPr>
            <w:r w:rsidRPr="00854BC1">
              <w:rPr>
                <w:sz w:val="20"/>
                <w:szCs w:val="20"/>
                <w:lang w:val="en-US"/>
              </w:rPr>
              <w:t>Filaroididae</w:t>
            </w:r>
          </w:p>
        </w:tc>
        <w:tc>
          <w:tcPr>
            <w:tcW w:w="1448" w:type="dxa"/>
            <w:vAlign w:val="center"/>
          </w:tcPr>
          <w:p w14:paraId="6CE0B6E5"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 xml:space="preserve">Parafilaroides sp. </w:t>
            </w:r>
          </w:p>
        </w:tc>
        <w:tc>
          <w:tcPr>
            <w:tcW w:w="1954" w:type="dxa"/>
            <w:vAlign w:val="center"/>
          </w:tcPr>
          <w:p w14:paraId="03D5564C"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w:t>
            </w:r>
          </w:p>
        </w:tc>
        <w:tc>
          <w:tcPr>
            <w:tcW w:w="3996" w:type="dxa"/>
            <w:vAlign w:val="center"/>
          </w:tcPr>
          <w:p w14:paraId="2A5C52B0"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cwBirOWK","properties":{"formattedCitation":"(Stockin {\\i{}et al.}, 2009)","plainCitation":"(Stockin et al., 2009)","noteIndex":0},"citationItems":[{"id":1148,"uris":["http://zotero.org/users/9441463/items/5II5B46A"],"itemData":{"id":1148,"type":"article-journal","abstract":"Post-mortem examinations provide valuable information on sources of mortality for marine mammal populations. However, no published data exist to describe causes of death in the New Zealand population of Common Dolphin (Delphinus sp.). In order to examine the proportion of human and non-human induced mortality affecting this population, necropsies were conducted on 133 individuals that stranded around the New Zealand coastline between 1998 and 2008. Of these, 92.5% (n=123) were found as beach cast carcasses, with just 7.5% (n=10) as live strandings that subsequently died or that were euthanized on humane grounds. The sample included 54 males, 67 females and 12 animals of unknown sex from a range of age classes. Of the individuals for which cause of mortality could be established, 41.2% (n=35) were classified as human induced, with 28.2% (n=24) of carcasses exhibiting evidence of net entanglement. A further 10.6% and 32.9% of mortality was attributable to disease and natural (non-human related) causes, respectively. Few examples of disease were detected, but this may be at least partly a consequence of sampling constraints. Of the carcasses assessed, 68.6% of individuals exhibited some form of parasitism. Parasites identified were typical of the genus and considered to be present in low to moderate burdens. The proportion of beach cast carcasses exhibiting evidence of net entanglement suggests that fisheries-related mortality maybe higher than that previously considered for the New Zealand Common Dolphin population.","container-title":"Pacific Conservation Biology","DOI":"10.1071/PC090217","ISSN":"1038-2097","issue":"3","journalAbbreviation":"Pac. Conserv. Biol.","language":"en","page":"217","source":"DOI.org (Crossref)","title":"Causes of mortality in stranded Common Dolphin (Delphinus sp.) from New Zealand waters between 1998 and 2008","volume":"15","author":[{"family":"Stockin","given":"Karen A"},{"family":"Duignan","given":"Padraig J"},{"family":"Roe","given":"Wendi A"},{"family":"Meynier","given":"Laureline"},{"family":"Alley","given":"Maurice"},{"family":"Fettermann","given":"Ticiana"}],"issued":{"date-parts":[["2009"]]}}}],"schema":"https://github.com/citation-style-language/schema/raw/master/csl-citation.json"} </w:instrText>
            </w:r>
            <w:r w:rsidRPr="00854BC1">
              <w:rPr>
                <w:sz w:val="20"/>
                <w:szCs w:val="20"/>
                <w:lang w:val="en-US"/>
              </w:rPr>
              <w:fldChar w:fldCharType="separate"/>
            </w:r>
            <w:r w:rsidRPr="00854BC1">
              <w:rPr>
                <w:sz w:val="20"/>
                <w:szCs w:val="20"/>
                <w:lang w:val="en-US"/>
              </w:rPr>
              <w:t xml:space="preserve">(Stockin </w:t>
            </w:r>
            <w:r w:rsidRPr="00854BC1">
              <w:rPr>
                <w:i/>
                <w:iCs/>
                <w:sz w:val="20"/>
                <w:szCs w:val="20"/>
                <w:lang w:val="en-US"/>
              </w:rPr>
              <w:t>et al.</w:t>
            </w:r>
            <w:r w:rsidRPr="00854BC1">
              <w:rPr>
                <w:sz w:val="20"/>
                <w:szCs w:val="20"/>
                <w:lang w:val="en-US"/>
              </w:rPr>
              <w:t>, 2009)</w:t>
            </w:r>
            <w:r w:rsidRPr="00854BC1">
              <w:rPr>
                <w:sz w:val="20"/>
                <w:szCs w:val="20"/>
                <w:lang w:val="en-US"/>
              </w:rPr>
              <w:fldChar w:fldCharType="end"/>
            </w:r>
          </w:p>
        </w:tc>
      </w:tr>
      <w:tr w:rsidR="008E2B89" w:rsidRPr="006F2338" w14:paraId="12B16136" w14:textId="77777777" w:rsidTr="005A3E74">
        <w:tblPrEx>
          <w:tblLook w:val="0000" w:firstRow="0" w:lastRow="0" w:firstColumn="0" w:lastColumn="0" w:noHBand="0" w:noVBand="0"/>
        </w:tblPrEx>
        <w:tc>
          <w:tcPr>
            <w:tcW w:w="1606" w:type="dxa"/>
            <w:vMerge/>
            <w:vAlign w:val="center"/>
          </w:tcPr>
          <w:p w14:paraId="63C15CA5" w14:textId="77777777" w:rsidR="008E2B89" w:rsidRPr="00854BC1" w:rsidRDefault="008E2B89" w:rsidP="0049738F">
            <w:pPr>
              <w:autoSpaceDE w:val="0"/>
              <w:autoSpaceDN w:val="0"/>
              <w:adjustRightInd w:val="0"/>
              <w:rPr>
                <w:i/>
                <w:iCs/>
                <w:sz w:val="20"/>
                <w:szCs w:val="20"/>
                <w:lang w:val="en-US"/>
              </w:rPr>
            </w:pPr>
          </w:p>
        </w:tc>
        <w:tc>
          <w:tcPr>
            <w:tcW w:w="1655" w:type="dxa"/>
            <w:vMerge w:val="restart"/>
            <w:vAlign w:val="center"/>
          </w:tcPr>
          <w:p w14:paraId="0C0C0E8B" w14:textId="77777777" w:rsidR="008E2B89" w:rsidRPr="00854BC1" w:rsidRDefault="008E2B89" w:rsidP="0049738F">
            <w:pPr>
              <w:autoSpaceDE w:val="0"/>
              <w:autoSpaceDN w:val="0"/>
              <w:adjustRightInd w:val="0"/>
              <w:rPr>
                <w:sz w:val="20"/>
                <w:szCs w:val="20"/>
                <w:lang w:val="en-US"/>
              </w:rPr>
            </w:pPr>
            <w:r w:rsidRPr="00854BC1">
              <w:rPr>
                <w:sz w:val="20"/>
                <w:szCs w:val="20"/>
                <w:lang w:val="en-US"/>
              </w:rPr>
              <w:t xml:space="preserve">Feresa attenuata </w:t>
            </w:r>
          </w:p>
        </w:tc>
        <w:tc>
          <w:tcPr>
            <w:tcW w:w="1418" w:type="dxa"/>
            <w:vMerge w:val="restart"/>
            <w:vAlign w:val="center"/>
          </w:tcPr>
          <w:p w14:paraId="4596B3DA"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Pygmy killer whale</w:t>
            </w:r>
          </w:p>
        </w:tc>
        <w:tc>
          <w:tcPr>
            <w:tcW w:w="1275" w:type="dxa"/>
            <w:vMerge w:val="restart"/>
            <w:vAlign w:val="center"/>
          </w:tcPr>
          <w:p w14:paraId="417E855E" w14:textId="77777777" w:rsidR="008E2B89" w:rsidRPr="00854BC1" w:rsidRDefault="008E2B89" w:rsidP="0049738F">
            <w:pPr>
              <w:autoSpaceDE w:val="0"/>
              <w:autoSpaceDN w:val="0"/>
              <w:adjustRightInd w:val="0"/>
              <w:rPr>
                <w:sz w:val="20"/>
                <w:szCs w:val="20"/>
                <w:lang w:val="en-US"/>
              </w:rPr>
            </w:pPr>
            <w:r w:rsidRPr="00854BC1">
              <w:rPr>
                <w:sz w:val="20"/>
                <w:szCs w:val="20"/>
                <w:lang w:val="en-US"/>
              </w:rPr>
              <w:t>Pseudaliidae</w:t>
            </w:r>
          </w:p>
        </w:tc>
        <w:tc>
          <w:tcPr>
            <w:tcW w:w="1448" w:type="dxa"/>
            <w:vAlign w:val="center"/>
          </w:tcPr>
          <w:p w14:paraId="2DCF3274"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Halocercus brasiliensis</w:t>
            </w:r>
          </w:p>
        </w:tc>
        <w:tc>
          <w:tcPr>
            <w:tcW w:w="1954" w:type="dxa"/>
            <w:vAlign w:val="center"/>
          </w:tcPr>
          <w:p w14:paraId="00CF54AD"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w:t>
            </w:r>
          </w:p>
        </w:tc>
        <w:tc>
          <w:tcPr>
            <w:tcW w:w="3996" w:type="dxa"/>
            <w:vAlign w:val="center"/>
          </w:tcPr>
          <w:p w14:paraId="2CF01DBB"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Oqo3Dg5F","properties":{"formattedCitation":"(Guimar\\uc0\\u227{}es {\\i{}et al.}, 2015)","plainCitation":"(Guimarães et al., 2015)","noteIndex":0},"citationItems":[{"id":1124,"uris":["http://zotero.org/users/9441463/items/X5SEIZVU"],"itemData":{"id":1124,"type":"article-journal","abstract":"The parasitic fauna of cetaceans is an important tool for Peba, State of Alagoas, Brazil (10.34463°S, 3630162°W). All animals were ecological studies, including analyses on the causes of death. Halocercusfound stranded and dead on the beach or died in the rehabilitation center. brasiliensis is a nematode frequently found in the bronchi and bronchiolesA total of 30 individuals were necropsied: 1 Feresa attenuatei (Gray, 1874), of some cetaceans, and it is commonly associated with focal inflammation9 Stenella clymene (Gray, 1846), and 20 Sotalia guianensis (van Beneden, of the respiratory tract leading to bacterial pneumonia and septicemi1a864).","container-title":"Journal of Parasitology","DOI":"10.1645/14-513.1","ISSN":"0022-3395, 1937-2345","issue":"2","journalAbbreviation":"Journal of Parasitology","language":"en","page":"248-251","source":"DOI.org (Crossref)","title":"Lesions Associated with Halocercus brasiliensis Lins de Almeida, 1933 in the Lungs of Dolphins Stranded in the Northeast of Brazil","volume":"101","author":[{"family":"Guimarães","given":"J. P."},{"family":"Febronio","given":"A. M. B."},{"family":"Vergara-Parente","given":"J. E."},{"family":"Werneck","given":"M. R."}],"issued":{"date-parts":[["2015",4]]}}}],"schema":"https://github.com/citation-style-language/schema/raw/master/csl-citation.json"} </w:instrText>
            </w:r>
            <w:r w:rsidRPr="00854BC1">
              <w:rPr>
                <w:sz w:val="20"/>
                <w:szCs w:val="20"/>
                <w:lang w:val="en-US"/>
              </w:rPr>
              <w:fldChar w:fldCharType="separate"/>
            </w:r>
            <w:r w:rsidRPr="00854BC1">
              <w:rPr>
                <w:sz w:val="20"/>
                <w:szCs w:val="20"/>
                <w:lang w:val="en-US"/>
              </w:rPr>
              <w:t xml:space="preserve">(Guimarães </w:t>
            </w:r>
            <w:r w:rsidRPr="00854BC1">
              <w:rPr>
                <w:i/>
                <w:iCs/>
                <w:sz w:val="20"/>
                <w:szCs w:val="20"/>
                <w:lang w:val="en-US"/>
              </w:rPr>
              <w:t>et al.</w:t>
            </w:r>
            <w:r w:rsidRPr="00854BC1">
              <w:rPr>
                <w:sz w:val="20"/>
                <w:szCs w:val="20"/>
                <w:lang w:val="en-US"/>
              </w:rPr>
              <w:t>, 2015)</w:t>
            </w:r>
            <w:r w:rsidRPr="00854BC1">
              <w:rPr>
                <w:sz w:val="20"/>
                <w:szCs w:val="20"/>
                <w:lang w:val="en-US"/>
              </w:rPr>
              <w:fldChar w:fldCharType="end"/>
            </w:r>
          </w:p>
        </w:tc>
      </w:tr>
      <w:tr w:rsidR="008E2B89" w:rsidRPr="006F2338" w14:paraId="0F062B61" w14:textId="77777777" w:rsidTr="005A3E74">
        <w:tblPrEx>
          <w:tblLook w:val="0000" w:firstRow="0" w:lastRow="0" w:firstColumn="0" w:lastColumn="0" w:noHBand="0" w:noVBand="0"/>
        </w:tblPrEx>
        <w:tc>
          <w:tcPr>
            <w:tcW w:w="1606" w:type="dxa"/>
            <w:vMerge/>
            <w:vAlign w:val="center"/>
          </w:tcPr>
          <w:p w14:paraId="39EAFE2A"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07257388"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42CDD12B"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6CDE3144"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2314E4F5"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Halocercus sp.</w:t>
            </w:r>
          </w:p>
        </w:tc>
        <w:tc>
          <w:tcPr>
            <w:tcW w:w="1954" w:type="dxa"/>
            <w:vAlign w:val="center"/>
          </w:tcPr>
          <w:p w14:paraId="73A04A2A"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w:t>
            </w:r>
          </w:p>
        </w:tc>
        <w:tc>
          <w:tcPr>
            <w:tcW w:w="3996" w:type="dxa"/>
            <w:vAlign w:val="center"/>
          </w:tcPr>
          <w:p w14:paraId="2473F18B" w14:textId="4F4176AB" w:rsidR="008E2B89" w:rsidRPr="00854BC1" w:rsidRDefault="008E2B89" w:rsidP="005A3E74">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NHvQRt1E","properties":{"formattedCitation":"(Mignucci-Giannoni {\\i{}et al.}, 1998b)","plainCitation":"(Mignucci-Giannoni et al., 1998b)","noteIndex":0},"citationItems":[{"id":1177,"uris":["http://zotero.org/users/9441463/items/5LSEUC5A"],"itemData":{"id":1177,"type":"article-journal","abstract":"The parasite fauna in cetaceans from Puerto Rico, the Virgin Islands, and the larger Caribbean region is poorly known.We providethe firstrecordsfor parasitebiodiversityamonga diverseassemblageof cetaceansfromthe CaribbeanSea. Internal and external parasites and commensals were collected from stranded whales and dolphins salvaged in Puerto Rico, the United States and British Virgin Islands, Jamaica, and Venezuela between 1989 and 1997. A total of 47 individuals of 16 species of whales and dolphins (15 odontocetes and 1 mysticete) was examined. Overall, parasites and commensals were found in 34 (72.3%) animals, representing 13 species of odontocetes and 1 mysticete. Eighteen species of endoparasitic helminths were found, including 8 species of nematodes, 2 digeneans, 6 cestodes, and 2 acanthocephalans. Three species of whale-lice and 2 species of barnacles were also collected.","container-title":"The Journal of Parasitology","DOI":"10.2307/3284625","ISSN":"00223395","issue":"5","journalAbbreviation":"The Journal of Parasitology","language":"en","page":"939","source":"DOI.org (Crossref)","title":"Metazoan Parasites and Other Symbionts of Cetaceans in the Caribbean","volume":"84","author":[{"family":"Mignucci-Giannoni","given":"Antonio A."},{"family":"Hoberg","given":"Eric P."},{"family":"Siegel-Causey","given":"Doug"},{"family":"Williams","given":"Ernest H."}],"issued":{"date-parts":[["1998",10]]}}}],"schema":"https://github.com/citation-style-language/schema/raw/master/csl-citation.json"} </w:instrText>
            </w:r>
            <w:r w:rsidRPr="00854BC1">
              <w:rPr>
                <w:sz w:val="20"/>
                <w:szCs w:val="20"/>
                <w:lang w:val="en-US"/>
              </w:rPr>
              <w:fldChar w:fldCharType="separate"/>
            </w:r>
            <w:r w:rsidRPr="00854BC1">
              <w:rPr>
                <w:sz w:val="20"/>
                <w:szCs w:val="20"/>
                <w:lang w:val="en-US"/>
              </w:rPr>
              <w:t xml:space="preserve">(Mignucci-Giannoni </w:t>
            </w:r>
            <w:r w:rsidRPr="00854BC1">
              <w:rPr>
                <w:i/>
                <w:iCs/>
                <w:sz w:val="20"/>
                <w:szCs w:val="20"/>
                <w:lang w:val="en-US"/>
              </w:rPr>
              <w:t>et al.</w:t>
            </w:r>
            <w:r w:rsidRPr="00854BC1">
              <w:rPr>
                <w:sz w:val="20"/>
                <w:szCs w:val="20"/>
                <w:lang w:val="en-US"/>
              </w:rPr>
              <w:t>, 1998b)</w:t>
            </w:r>
            <w:r w:rsidRPr="00854BC1">
              <w:rPr>
                <w:sz w:val="20"/>
                <w:szCs w:val="20"/>
                <w:lang w:val="en-US"/>
              </w:rPr>
              <w:fldChar w:fldCharType="end"/>
            </w:r>
          </w:p>
        </w:tc>
      </w:tr>
      <w:tr w:rsidR="008E2B89" w:rsidRPr="006F2338" w14:paraId="6F4249F0" w14:textId="77777777" w:rsidTr="005A3E74">
        <w:tblPrEx>
          <w:tblLook w:val="0000" w:firstRow="0" w:lastRow="0" w:firstColumn="0" w:lastColumn="0" w:noHBand="0" w:noVBand="0"/>
        </w:tblPrEx>
        <w:tc>
          <w:tcPr>
            <w:tcW w:w="1606" w:type="dxa"/>
            <w:vMerge/>
            <w:vAlign w:val="center"/>
          </w:tcPr>
          <w:p w14:paraId="7ABADF75"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6E1B86AF"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310AD918"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08372864"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4715406C"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Stenurus globicephalae</w:t>
            </w:r>
          </w:p>
        </w:tc>
        <w:tc>
          <w:tcPr>
            <w:tcW w:w="1954" w:type="dxa"/>
            <w:vAlign w:val="center"/>
          </w:tcPr>
          <w:p w14:paraId="15553CA3" w14:textId="77777777" w:rsidR="008E2B89" w:rsidRPr="00854BC1" w:rsidRDefault="008E2B89" w:rsidP="0049738F">
            <w:pPr>
              <w:autoSpaceDE w:val="0"/>
              <w:autoSpaceDN w:val="0"/>
              <w:adjustRightInd w:val="0"/>
              <w:rPr>
                <w:sz w:val="20"/>
                <w:szCs w:val="20"/>
                <w:lang w:val="en-US"/>
              </w:rPr>
            </w:pPr>
            <w:r w:rsidRPr="00854BC1">
              <w:rPr>
                <w:sz w:val="20"/>
                <w:szCs w:val="20"/>
                <w:lang w:val="en-US"/>
              </w:rPr>
              <w:t>Gastrointestinal, Lower respiratory, Otic apparatus</w:t>
            </w:r>
          </w:p>
        </w:tc>
        <w:tc>
          <w:tcPr>
            <w:tcW w:w="3996" w:type="dxa"/>
            <w:vAlign w:val="center"/>
          </w:tcPr>
          <w:p w14:paraId="0204050C"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eJp2W5x2","properties":{"formattedCitation":"(Forrester {\\i{}et al.}, 1980; Mignucci-Giannoni {\\i{}et al.}, 1998b)","plainCitation":"(Forrester et al., 1980; Mignucci-Giannoni et al., 1998b)","noteIndex":0},"citationItems":[{"id":1177,"uris":["http://zotero.org/users/9441463/items/5LSEUC5A"],"itemData":{"id":1177,"type":"article-journal","abstract":"The parasite fauna in cetaceans from Puerto Rico, the Virgin Islands, and the larger Caribbean region is poorly known.We providethe firstrecordsfor parasitebiodiversityamonga diverseassemblageof cetaceansfromthe CaribbeanSea. Internal and external parasites and commensals were collected from stranded whales and dolphins salvaged in Puerto Rico, the United States and British Virgin Islands, Jamaica, and Venezuela between 1989 and 1997. A total of 47 individuals of 16 species of whales and dolphins (15 odontocetes and 1 mysticete) was examined. Overall, parasites and commensals were found in 34 (72.3%) animals, representing 13 species of odontocetes and 1 mysticete. Eighteen species of endoparasitic helminths were found, including 8 species of nematodes, 2 digeneans, 6 cestodes, and 2 acanthocephalans. Three species of whale-lice and 2 species of barnacles were also collected.","container-title":"The Journal of Parasitology","DOI":"10.2307/3284625","ISSN":"00223395","issue":"5","journalAbbreviation":"The Journal of Parasitology","language":"en","page":"939","source":"DOI.org (Crossref)","title":"Metazoan Parasites and Other Symbionts of Cetaceans in the Caribbean","volume":"84","author":[{"family":"Mignucci-Giannoni","given":"Antonio A."},{"family":"Hoberg","given":"Eric P."},{"family":"Siegel-Causey","given":"Doug"},{"family":"Williams","given":"Ernest H."}],"issued":{"date-parts":[["1998",10]]}}},{"id":1118,"uris":["http://zotero.org/users/9441463/items/ZULJ3U3S"],"itemData":{"id":1118,"type":"article-journal","container-title":"Journal of Mammalogy","DOI":"10.2307/1380067","ISSN":"1545-1542, 0022-2372","issue":"2","journalAbbreviation":"Journal of Mammalogy","language":"en","page":"356-360","source":"DOI.org (Crossref)","title":"Morphometrics, Parasites, and Chlorinated Hydrocarbon Residues of Pygmy Killer Whales from Florida","volume":"61","author":[{"family":"Forrester","given":"D. J."},{"family":"Odell","given":"D. K."},{"family":"Thompson","given":"N. P."},{"family":"White","given":"J. R."}],"issued":{"date-parts":[["1980",5,20]]}}}],"schema":"https://github.com/citation-style-language/schema/raw/master/csl-citation.json"} </w:instrText>
            </w:r>
            <w:r w:rsidRPr="00854BC1">
              <w:rPr>
                <w:sz w:val="20"/>
                <w:szCs w:val="20"/>
                <w:lang w:val="en-US"/>
              </w:rPr>
              <w:fldChar w:fldCharType="separate"/>
            </w:r>
            <w:r w:rsidRPr="00854BC1">
              <w:rPr>
                <w:sz w:val="20"/>
                <w:szCs w:val="20"/>
                <w:lang w:val="en-US"/>
              </w:rPr>
              <w:t xml:space="preserve">(Forrester </w:t>
            </w:r>
            <w:r w:rsidRPr="00854BC1">
              <w:rPr>
                <w:i/>
                <w:iCs/>
                <w:sz w:val="20"/>
                <w:szCs w:val="20"/>
                <w:lang w:val="en-US"/>
              </w:rPr>
              <w:t>et al.</w:t>
            </w:r>
            <w:r w:rsidRPr="00854BC1">
              <w:rPr>
                <w:sz w:val="20"/>
                <w:szCs w:val="20"/>
                <w:lang w:val="en-US"/>
              </w:rPr>
              <w:t xml:space="preserve">, 1980; Mignucci-Giannoni </w:t>
            </w:r>
            <w:r w:rsidRPr="00854BC1">
              <w:rPr>
                <w:i/>
                <w:iCs/>
                <w:sz w:val="20"/>
                <w:szCs w:val="20"/>
                <w:lang w:val="en-US"/>
              </w:rPr>
              <w:t>et al.</w:t>
            </w:r>
            <w:r w:rsidRPr="00854BC1">
              <w:rPr>
                <w:sz w:val="20"/>
                <w:szCs w:val="20"/>
                <w:lang w:val="en-US"/>
              </w:rPr>
              <w:t>, 1998b)</w:t>
            </w:r>
            <w:r w:rsidRPr="00854BC1">
              <w:rPr>
                <w:sz w:val="20"/>
                <w:szCs w:val="20"/>
                <w:lang w:val="en-US"/>
              </w:rPr>
              <w:fldChar w:fldCharType="end"/>
            </w:r>
          </w:p>
        </w:tc>
      </w:tr>
      <w:tr w:rsidR="008E2B89" w:rsidRPr="006F2338" w14:paraId="2772F36F" w14:textId="77777777" w:rsidTr="005A3E74">
        <w:tblPrEx>
          <w:tblLook w:val="0000" w:firstRow="0" w:lastRow="0" w:firstColumn="0" w:lastColumn="0" w:noHBand="0" w:noVBand="0"/>
        </w:tblPrEx>
        <w:tc>
          <w:tcPr>
            <w:tcW w:w="1606" w:type="dxa"/>
            <w:vMerge/>
            <w:vAlign w:val="center"/>
          </w:tcPr>
          <w:p w14:paraId="5D1B7F50" w14:textId="77777777" w:rsidR="008E2B89" w:rsidRPr="00854BC1" w:rsidRDefault="008E2B89" w:rsidP="0049738F">
            <w:pPr>
              <w:autoSpaceDE w:val="0"/>
              <w:autoSpaceDN w:val="0"/>
              <w:adjustRightInd w:val="0"/>
              <w:rPr>
                <w:i/>
                <w:iCs/>
                <w:sz w:val="20"/>
                <w:szCs w:val="20"/>
                <w:lang w:val="en-US"/>
              </w:rPr>
            </w:pPr>
          </w:p>
        </w:tc>
        <w:tc>
          <w:tcPr>
            <w:tcW w:w="1655" w:type="dxa"/>
            <w:vMerge w:val="restart"/>
            <w:vAlign w:val="center"/>
          </w:tcPr>
          <w:p w14:paraId="02F00C0A" w14:textId="77777777" w:rsidR="008E2B89" w:rsidRPr="00854BC1" w:rsidRDefault="008E2B89" w:rsidP="0049738F">
            <w:pPr>
              <w:autoSpaceDE w:val="0"/>
              <w:autoSpaceDN w:val="0"/>
              <w:adjustRightInd w:val="0"/>
              <w:rPr>
                <w:sz w:val="20"/>
                <w:szCs w:val="20"/>
                <w:lang w:val="en-US"/>
              </w:rPr>
            </w:pPr>
            <w:r w:rsidRPr="00854BC1">
              <w:rPr>
                <w:sz w:val="20"/>
                <w:szCs w:val="20"/>
                <w:lang w:val="en-US"/>
              </w:rPr>
              <w:t>Globicephala macrorhynchus</w:t>
            </w:r>
          </w:p>
        </w:tc>
        <w:tc>
          <w:tcPr>
            <w:tcW w:w="1418" w:type="dxa"/>
            <w:vMerge w:val="restart"/>
            <w:vAlign w:val="center"/>
          </w:tcPr>
          <w:p w14:paraId="4E0A854B"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Short-finned pilot whale</w:t>
            </w:r>
          </w:p>
        </w:tc>
        <w:tc>
          <w:tcPr>
            <w:tcW w:w="1275" w:type="dxa"/>
            <w:vMerge w:val="restart"/>
            <w:vAlign w:val="center"/>
          </w:tcPr>
          <w:p w14:paraId="04A867CB" w14:textId="77777777" w:rsidR="008E2B89" w:rsidRPr="00854BC1" w:rsidRDefault="008E2B89" w:rsidP="0049738F">
            <w:pPr>
              <w:autoSpaceDE w:val="0"/>
              <w:autoSpaceDN w:val="0"/>
              <w:adjustRightInd w:val="0"/>
              <w:rPr>
                <w:sz w:val="20"/>
                <w:szCs w:val="20"/>
                <w:lang w:val="en-US"/>
              </w:rPr>
            </w:pPr>
            <w:r w:rsidRPr="00854BC1">
              <w:rPr>
                <w:sz w:val="20"/>
                <w:szCs w:val="20"/>
                <w:lang w:val="en-US"/>
              </w:rPr>
              <w:t>Pseudaliidae</w:t>
            </w:r>
          </w:p>
        </w:tc>
        <w:tc>
          <w:tcPr>
            <w:tcW w:w="1448" w:type="dxa"/>
            <w:vAlign w:val="center"/>
          </w:tcPr>
          <w:p w14:paraId="4BA27D2F"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Halocercus kleinenbergi</w:t>
            </w:r>
          </w:p>
        </w:tc>
        <w:tc>
          <w:tcPr>
            <w:tcW w:w="1954" w:type="dxa"/>
            <w:vAlign w:val="center"/>
          </w:tcPr>
          <w:p w14:paraId="33A954E2"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w:t>
            </w:r>
          </w:p>
        </w:tc>
        <w:tc>
          <w:tcPr>
            <w:tcW w:w="3996" w:type="dxa"/>
            <w:vAlign w:val="center"/>
          </w:tcPr>
          <w:p w14:paraId="022A2FA8"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XxOoAl94","properties":{"formattedCitation":"(Carvalho {\\i{}et al.}, 2010)","plainCitation":"(Carvalho et al., 2010)","noteIndex":0},"citationItems":[{"id":1063,"uris":["http://zotero.org/users/9441463/items/THKJ6GPN"],"itemData":{"id":1063,"type":"article-journal","abstract":"This study represents the ﬁrst survey of the parasitic fauna of cetaceans off the northeastern coast of Brazil. Parasites were collected from 82 animals rescued from the states of Ceará to Bahia, including the archipelago of Fernando de Noronha. A total of 14 species of cetaceans were evaluated: Sotalia guianensis, Stenella sp., Stenella clymene, Stenella longirostris, Stenella coeruleoalba, Stenella frontalis, Megaptera novaeangliae, Peponocephala electra, Steno bredanensis, Kogia breviceps, Kogia sima, Globicephala macrorhynchus, Tursiops truncatus, Physeter macrocephalus and Lagenodelphis hosei. The parasites were ﬁxed and preserved in 70% ethanol or alcohol–formalin–acetic acid solution (AFA), clariﬁed in phenol and mounted on slides for morphological identiﬁcation. In total, 11 species and 8 genera of endo- and ectoparasites were identiﬁed: Halocercus brasiliensis, Halocercus kleinenbergi, Stenurus globicephalae, Halocercus sp., Anisakis sp., Crassicauda sp. (Nematoda), Phyllobothrium delphini, Monorygma grimaldii, Scolex pleuronectis, Strobicephalus triangularis, Tetrabothrius forsteri, Tetrabothrius sp., Trigonocotyle sp., Diphyllobothrium sp. (Cestoda), Campula sp. (Trematoda), Bolbosoma sp. (Acanthocephala), Cyamus boopis, Syncyamus pseudorcae and Xenobalanus globicipitis (Crustacea). The identiﬁcation of some species represented novel records for the country and increased the occurrence of some parasites to new hosts. The use of standardized methodologies for collecting and evaluating a larger number of animals is essential for a better understanding of host-parasite relationships in cetaceans and their use as biological indicators in the region.","container-title":"Veterinary Parasitology","DOI":"10.1016/j.vetpar.2010.06.023","ISSN":"03044017","issue":"1-2","journalAbbreviation":"Veterinary Parasitology","language":"en","page":"116-122","source":"DOI.org (Crossref)","title":"Metazoan parasites of cetaceans off the northeastern coast of Brazil","volume":"173","author":[{"family":"Carvalho","given":"Vitor Luz"},{"family":"Bevilaqua","given":"Claudia Maria Leal"},{"family":"Iñiguez","given":"Alena Mayo"},{"family":"Mathews-Cascon","given":"Helena"},{"family":"Ribeiro","given":"Felipe Bezerra"},{"family":"Pessoa","given":"Lourdes Marina Bezerra"},{"family":"Meirelles","given":"Ana Carolina Oliveira","non-dropping-particle":"de"},{"family":"Borges","given":"João Carlos Gomes"},{"family":"Marigo","given":"Juliana"},{"family":"Soares","given":"Laiza"},{"family":"Lima Silva","given":"Flávio José","non-dropping-particle":"de"}],"issued":{"date-parts":[["2010",10]]}}}],"schema":"https://github.com/citation-style-language/schema/raw/master/csl-citation.json"} </w:instrText>
            </w:r>
            <w:r w:rsidRPr="00854BC1">
              <w:rPr>
                <w:sz w:val="20"/>
                <w:szCs w:val="20"/>
                <w:lang w:val="en-US"/>
              </w:rPr>
              <w:fldChar w:fldCharType="separate"/>
            </w:r>
            <w:r w:rsidRPr="00854BC1">
              <w:rPr>
                <w:sz w:val="20"/>
                <w:szCs w:val="20"/>
                <w:lang w:val="en-US"/>
              </w:rPr>
              <w:t xml:space="preserve">(Carvalho </w:t>
            </w:r>
            <w:r w:rsidRPr="00854BC1">
              <w:rPr>
                <w:i/>
                <w:iCs/>
                <w:sz w:val="20"/>
                <w:szCs w:val="20"/>
                <w:lang w:val="en-US"/>
              </w:rPr>
              <w:t>et al.</w:t>
            </w:r>
            <w:r w:rsidRPr="00854BC1">
              <w:rPr>
                <w:sz w:val="20"/>
                <w:szCs w:val="20"/>
                <w:lang w:val="en-US"/>
              </w:rPr>
              <w:t>, 2010)</w:t>
            </w:r>
            <w:r w:rsidRPr="00854BC1">
              <w:rPr>
                <w:sz w:val="20"/>
                <w:szCs w:val="20"/>
                <w:lang w:val="en-US"/>
              </w:rPr>
              <w:fldChar w:fldCharType="end"/>
            </w:r>
          </w:p>
        </w:tc>
      </w:tr>
      <w:tr w:rsidR="008E2B89" w:rsidRPr="006F2338" w14:paraId="718D1D05" w14:textId="77777777" w:rsidTr="005A3E74">
        <w:tblPrEx>
          <w:tblLook w:val="0000" w:firstRow="0" w:lastRow="0" w:firstColumn="0" w:lastColumn="0" w:noHBand="0" w:noVBand="0"/>
        </w:tblPrEx>
        <w:tc>
          <w:tcPr>
            <w:tcW w:w="1606" w:type="dxa"/>
            <w:vMerge/>
            <w:vAlign w:val="center"/>
          </w:tcPr>
          <w:p w14:paraId="7FF1B407"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7694650E"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35F5B54F"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2E396ED8"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6C5E1175"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Stenurus globicephalae</w:t>
            </w:r>
          </w:p>
        </w:tc>
        <w:tc>
          <w:tcPr>
            <w:tcW w:w="1954" w:type="dxa"/>
            <w:vAlign w:val="center"/>
          </w:tcPr>
          <w:p w14:paraId="6FD0B029" w14:textId="77777777" w:rsidR="008E2B89" w:rsidRPr="00854BC1" w:rsidRDefault="008E2B89" w:rsidP="0049738F">
            <w:pPr>
              <w:autoSpaceDE w:val="0"/>
              <w:autoSpaceDN w:val="0"/>
              <w:adjustRightInd w:val="0"/>
              <w:rPr>
                <w:sz w:val="20"/>
                <w:szCs w:val="20"/>
                <w:lang w:val="en-US"/>
              </w:rPr>
            </w:pPr>
            <w:r w:rsidRPr="00854BC1">
              <w:rPr>
                <w:sz w:val="20"/>
                <w:szCs w:val="20"/>
                <w:lang w:val="en-US"/>
              </w:rPr>
              <w:t>Gastrointestinal, Otic apparatus</w:t>
            </w:r>
          </w:p>
        </w:tc>
        <w:tc>
          <w:tcPr>
            <w:tcW w:w="3996" w:type="dxa"/>
            <w:vAlign w:val="center"/>
          </w:tcPr>
          <w:p w14:paraId="3402FC12"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j2fFAxoW","properties":{"formattedCitation":"(Arnold and Gaskin, 1975; Mignucci-Giannoni {\\i{}et al.}, 1998b; Carvalho {\\i{}et al.}, 2010)","plainCitation":"(Arnold and Gaskin, 1975; Mignucci-Giannoni et al., 1998b; Carvalho et al., 2010)","noteIndex":0},"citationItems":[{"id":1177,"uris":["http://zotero.org/users/9441463/items/5LSEUC5A"],"itemData":{"id":1177,"type":"article-journal","abstract":"The parasite fauna in cetaceans from Puerto Rico, the Virgin Islands, and the larger Caribbean region is poorly known.We providethe firstrecordsfor parasitebiodiversityamonga diverseassemblageof cetaceansfromthe CaribbeanSea. Internal and external parasites and commensals were collected from stranded whales and dolphins salvaged in Puerto Rico, the United States and British Virgin Islands, Jamaica, and Venezuela between 1989 and 1997. A total of 47 individuals of 16 species of whales and dolphins (15 odontocetes and 1 mysticete) was examined. Overall, parasites and commensals were found in 34 (72.3%) animals, representing 13 species of odontocetes and 1 mysticete. Eighteen species of endoparasitic helminths were found, including 8 species of nematodes, 2 digeneans, 6 cestodes, and 2 acanthocephalans. Three species of whale-lice and 2 species of barnacles were also collected.","container-title":"The Journal of Parasitology","DOI":"10.2307/3284625","ISSN":"00223395","issue":"5","journalAbbreviation":"The Journal of Parasitology","language":"en","page":"939","source":"DOI.org (Crossref)","title":"Metazoan Parasites and Other Symbionts of Cetaceans in the Caribbean","volume":"84","author":[{"family":"Mignucci-Giannoni","given":"Antonio A."},{"family":"Hoberg","given":"Eric P."},{"family":"Siegel-Causey","given":"Doug"},{"family":"Williams","given":"Ernest H."}],"issued":{"date-parts":[["1998",10]]}}},{"id":1063,"uris":["http://zotero.org/users/9441463/items/THKJ6GPN"],"itemData":{"id":1063,"type":"article-journal","abstract":"This study represents the ﬁrst survey of the parasitic fauna of cetaceans off the northeastern coast of Brazil. Parasites were collected from 82 animals rescued from the states of Ceará to Bahia, including the archipelago of Fernando de Noronha. A total of 14 species of cetaceans were evaluated: Sotalia guianensis, Stenella sp., Stenella clymene, Stenella longirostris, Stenella coeruleoalba, Stenella frontalis, Megaptera novaeangliae, Peponocephala electra, Steno bredanensis, Kogia breviceps, Kogia sima, Globicephala macrorhynchus, Tursiops truncatus, Physeter macrocephalus and Lagenodelphis hosei. The parasites were ﬁxed and preserved in 70% ethanol or alcohol–formalin–acetic acid solution (AFA), clariﬁed in phenol and mounted on slides for morphological identiﬁcation. In total, 11 species and 8 genera of endo- and ectoparasites were identiﬁed: Halocercus brasiliensis, Halocercus kleinenbergi, Stenurus globicephalae, Halocercus sp., Anisakis sp., Crassicauda sp. (Nematoda), Phyllobothrium delphini, Monorygma grimaldii, Scolex pleuronectis, Strobicephalus triangularis, Tetrabothrius forsteri, Tetrabothrius sp., Trigonocotyle sp., Diphyllobothrium sp. (Cestoda), Campula sp. (Trematoda), Bolbosoma sp. (Acanthocephala), Cyamus boopis, Syncyamus pseudorcae and Xenobalanus globicipitis (Crustacea). The identiﬁcation of some species represented novel records for the country and increased the occurrence of some parasites to new hosts. The use of standardized methodologies for collecting and evaluating a larger number of animals is essential for a better understanding of host-parasite relationships in cetaceans and their use as biological indicators in the region.","container-title":"Veterinary Parasitology","DOI":"10.1016/j.vetpar.2010.06.023","ISSN":"03044017","issue":"1-2","journalAbbreviation":"Veterinary Parasitology","language":"en","page":"116-122","source":"DOI.org (Crossref)","title":"Metazoan parasites of cetaceans off the northeastern coast of Brazil","volume":"173","author":[{"family":"Carvalho","given":"Vitor Luz"},{"family":"Bevilaqua","given":"Claudia Maria Leal"},{"family":"Iñiguez","given":"Alena Mayo"},{"family":"Mathews-Cascon","given":"Helena"},{"family":"Ribeiro","given":"Felipe Bezerra"},{"family":"Pessoa","given":"Lourdes Marina Bezerra"},{"family":"Meirelles","given":"Ana Carolina Oliveira","non-dropping-particle":"de"},{"family":"Borges","given":"João Carlos Gomes"},{"family":"Marigo","given":"Juliana"},{"family":"Soares","given":"Laiza"},{"family":"Lima Silva","given":"Flávio José","non-dropping-particle":"de"}],"issued":{"date-parts":[["2010",10]]}}},{"id":1244,"uris":["http://zotero.org/users/9441463/items/JDVC95ED"],"itemData":{"id":1244,"type":"article-journal","abstract":"Lungworms were collected from 60 harbor porpoises shot at sea during May to August of 1970 and 1971 in the Bay of Fundy. These have been compared with related species from other odontocetes in order to evaluate the literature on pseudaliids and provide a consistent treatment of the family. This study also gives data on the occurrence of lungworms in odontocetes from Canadian waters. Keys to genera and selected species of pseudaliids in cetaceans are included.The following are redescribed: Pseudalius inflexus (Rudolphi 1808), Stenurus minor (Kuhn 1829), Torynurus convolutus (Kuhn 1829), Halocercus invaginatus (Quekett 1841), and H. taurica Delyamure, in Skrjabin 1942 from harbor porpoise, Phocoena phocoena, collected in eastern Canada; Stenurus globicephalae Baylis and Daubney 1925 from Globicephala melaena, G. macrorhyncha, and Grampus griseus (new host record); Stenurus arctomarinus Delyamure and Kleinenberg 1958 and Pharurus pallasii (van Beneden 1870) n. comb, from Delphinapteras leucas; Torynurus dalli (Yamaguti 1951) from Phocoenoides dalli; and Pharurus alatus (Leuck-art 1848) from Monodon monoceros. Pseudalius inflexus, H. taurica, and S. arctomarinus are reported for the first time from North American hosts; S. globicephalae, P. pallasii, P. alatus, and all the pseudaliids from Phocoena phocoena are reported from new host localities.Torynurus alatus is considered a synonym of Pharurus alatus. Stenurus arcticus (including previously proposed synonyms Strongylus arcticus, Pseudalius arcticus) is considered a synonym of Pharurus pallasii.Halocercus ponticus Delyamure 1946 is considered synonymous with H. invaginatus.","container-title":"Canadian Journal of Zoology","DOI":"10.1139/z75-087","ISSN":"0008-4301, 1480-3283","issue":"6","journalAbbreviation":"Can. J. Zool.","language":"en","page":"713-735","source":"DOI.org (Crossref)","title":"Lungworms (Metastrongyloidea: Pseudaliidae) of harbor porpoise Phocoena phocoena (L. 1758)","title-short":"Lungworms (Metastrongyloidea","volume":"53","author":[{"family":"Arnold","given":"P. W."},{"family":"Gaskin","given":"D. E."}],"issued":{"date-parts":[["1975",6,1]]}}}],"schema":"https://github.com/citation-style-language/schema/raw/master/csl-citation.json"} </w:instrText>
            </w:r>
            <w:r w:rsidRPr="00854BC1">
              <w:rPr>
                <w:sz w:val="20"/>
                <w:szCs w:val="20"/>
                <w:lang w:val="en-US"/>
              </w:rPr>
              <w:fldChar w:fldCharType="separate"/>
            </w:r>
            <w:r w:rsidRPr="00854BC1">
              <w:rPr>
                <w:sz w:val="20"/>
                <w:szCs w:val="20"/>
                <w:lang w:val="en-US"/>
              </w:rPr>
              <w:t xml:space="preserve">(Arnold and Gaskin, 1975; Mignucci-Giannoni </w:t>
            </w:r>
            <w:r w:rsidRPr="00854BC1">
              <w:rPr>
                <w:i/>
                <w:iCs/>
                <w:sz w:val="20"/>
                <w:szCs w:val="20"/>
                <w:lang w:val="en-US"/>
              </w:rPr>
              <w:t>et al.</w:t>
            </w:r>
            <w:r w:rsidRPr="00854BC1">
              <w:rPr>
                <w:sz w:val="20"/>
                <w:szCs w:val="20"/>
                <w:lang w:val="en-US"/>
              </w:rPr>
              <w:t xml:space="preserve">, 1998b; Carvalho </w:t>
            </w:r>
            <w:r w:rsidRPr="00854BC1">
              <w:rPr>
                <w:i/>
                <w:iCs/>
                <w:sz w:val="20"/>
                <w:szCs w:val="20"/>
                <w:lang w:val="en-US"/>
              </w:rPr>
              <w:t>et al.</w:t>
            </w:r>
            <w:r w:rsidRPr="00854BC1">
              <w:rPr>
                <w:sz w:val="20"/>
                <w:szCs w:val="20"/>
                <w:lang w:val="en-US"/>
              </w:rPr>
              <w:t>, 2010)</w:t>
            </w:r>
            <w:r w:rsidRPr="00854BC1">
              <w:rPr>
                <w:sz w:val="20"/>
                <w:szCs w:val="20"/>
                <w:lang w:val="en-US"/>
              </w:rPr>
              <w:fldChar w:fldCharType="end"/>
            </w:r>
          </w:p>
        </w:tc>
      </w:tr>
      <w:tr w:rsidR="008E2B89" w:rsidRPr="006F2338" w14:paraId="10D347A3" w14:textId="77777777" w:rsidTr="005A3E74">
        <w:tblPrEx>
          <w:tblLook w:val="0000" w:firstRow="0" w:lastRow="0" w:firstColumn="0" w:lastColumn="0" w:noHBand="0" w:noVBand="0"/>
        </w:tblPrEx>
        <w:tc>
          <w:tcPr>
            <w:tcW w:w="1606" w:type="dxa"/>
            <w:vMerge/>
            <w:vAlign w:val="center"/>
          </w:tcPr>
          <w:p w14:paraId="4D9F4AE4"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7308F341"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3968EA11"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08E865EC"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569AB6BF"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Stenurus minor</w:t>
            </w:r>
          </w:p>
        </w:tc>
        <w:tc>
          <w:tcPr>
            <w:tcW w:w="1954" w:type="dxa"/>
            <w:vAlign w:val="center"/>
          </w:tcPr>
          <w:p w14:paraId="08619714" w14:textId="77777777" w:rsidR="008E2B89" w:rsidRPr="00854BC1" w:rsidRDefault="008E2B89" w:rsidP="0049738F">
            <w:pPr>
              <w:autoSpaceDE w:val="0"/>
              <w:autoSpaceDN w:val="0"/>
              <w:adjustRightInd w:val="0"/>
              <w:rPr>
                <w:sz w:val="20"/>
                <w:szCs w:val="20"/>
                <w:lang w:val="en-US"/>
              </w:rPr>
            </w:pPr>
            <w:r w:rsidRPr="00854BC1">
              <w:rPr>
                <w:sz w:val="20"/>
                <w:szCs w:val="20"/>
                <w:lang w:val="en-US"/>
              </w:rPr>
              <w:t>N/A</w:t>
            </w:r>
          </w:p>
        </w:tc>
        <w:tc>
          <w:tcPr>
            <w:tcW w:w="3996" w:type="dxa"/>
            <w:vAlign w:val="center"/>
          </w:tcPr>
          <w:p w14:paraId="22ED9E01"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7dixSC5e","properties":{"formattedCitation":"(Morales Vela and Olvera G\\uc0\\u243{}mez, 1993)","plainCitation":"(Morales Vela and Olvera Gómez, 1993)","noteIndex":0},"citationItems":[{"id":1352,"uris":["http://zotero.org/users/9441463/items/CD7QWPEF"],"itemData":{"id":1352,"type":"article-journal","container-title":"Anales del Instituto de Biología serie Zoología","ISSN":"0368-8720","issue":"002","journalAbbreviation":"Anales del Instituto de Biología serie Zoología","title":"Varamiento de calderones Globicephala macrorhynchus (Cetacea: Delphinidae) en la Isla de Cozumel, Quintana Roo, México","volume":"64","author":[{"family":"Morales Vela","given":"Benjamín"},{"family":"Olvera Gómez","given":"León David"}],"issued":{"date-parts":[["1993"]]}}}],"schema":"https://github.com/citation-style-language/schema/raw/master/csl-citation.json"} </w:instrText>
            </w:r>
            <w:r w:rsidRPr="00854BC1">
              <w:rPr>
                <w:sz w:val="20"/>
                <w:szCs w:val="20"/>
                <w:lang w:val="en-US"/>
              </w:rPr>
              <w:fldChar w:fldCharType="separate"/>
            </w:r>
            <w:r w:rsidRPr="00854BC1">
              <w:rPr>
                <w:sz w:val="20"/>
                <w:szCs w:val="20"/>
                <w:lang w:val="en-US"/>
              </w:rPr>
              <w:t>(Morales Vela and Olvera Gómez, 1993)</w:t>
            </w:r>
            <w:r w:rsidRPr="00854BC1">
              <w:rPr>
                <w:sz w:val="20"/>
                <w:szCs w:val="20"/>
                <w:lang w:val="en-US"/>
              </w:rPr>
              <w:fldChar w:fldCharType="end"/>
            </w:r>
          </w:p>
        </w:tc>
      </w:tr>
      <w:tr w:rsidR="008E2B89" w:rsidRPr="006F2338" w14:paraId="61428D8F" w14:textId="77777777" w:rsidTr="005A3E74">
        <w:tblPrEx>
          <w:tblLook w:val="0000" w:firstRow="0" w:lastRow="0" w:firstColumn="0" w:lastColumn="0" w:noHBand="0" w:noVBand="0"/>
        </w:tblPrEx>
        <w:tc>
          <w:tcPr>
            <w:tcW w:w="1606" w:type="dxa"/>
            <w:vMerge/>
            <w:vAlign w:val="center"/>
          </w:tcPr>
          <w:p w14:paraId="146FDF55"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22D76C50"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3D6307E3"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1B326C9A"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787D2150"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Stenurus sp.</w:t>
            </w:r>
          </w:p>
        </w:tc>
        <w:tc>
          <w:tcPr>
            <w:tcW w:w="1954" w:type="dxa"/>
            <w:vAlign w:val="center"/>
          </w:tcPr>
          <w:p w14:paraId="7374044D" w14:textId="77777777" w:rsidR="008E2B89" w:rsidRPr="00854BC1" w:rsidRDefault="008E2B89" w:rsidP="0049738F">
            <w:pPr>
              <w:autoSpaceDE w:val="0"/>
              <w:autoSpaceDN w:val="0"/>
              <w:adjustRightInd w:val="0"/>
              <w:rPr>
                <w:sz w:val="20"/>
                <w:szCs w:val="20"/>
                <w:lang w:val="en-US"/>
              </w:rPr>
            </w:pPr>
            <w:r w:rsidRPr="00854BC1">
              <w:rPr>
                <w:sz w:val="20"/>
                <w:szCs w:val="20"/>
                <w:lang w:val="en-US"/>
              </w:rPr>
              <w:t>Otic apparatus</w:t>
            </w:r>
          </w:p>
        </w:tc>
        <w:tc>
          <w:tcPr>
            <w:tcW w:w="3996" w:type="dxa"/>
            <w:vAlign w:val="center"/>
          </w:tcPr>
          <w:p w14:paraId="44D6031F"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uhqmPNR2","properties":{"formattedCitation":"(Huertas and Lagueux, 2016)","plainCitation":"(Huertas and Lagueux, 2016)","noteIndex":0},"citationItems":[{"id":1191,"uris":["http://zotero.org/users/9441463/items/HVG3VW4X"],"itemData":{"id":1191,"type":"article-journal","container-title":"Aquatic Mammals","DOI":"10.1578/AM.42.1.2016.27","ISSN":"01675427","issue":"1","journalAbbreviation":"Aquat Mamm","language":"en","page":"27-34","source":"DOI.org (Crossref)","title":"First Recorded Mass Stranding of the Short-Finned Pilot Whale (Globicephala macrorhynchus) on the Caribbean Coast of Nicaragua","volume":"42","author":[{"family":"Huertas","given":"Victor"},{"family":"Lagueux","given":"Cynthia J."}],"issued":{"date-parts":[["2016",3,1]]}}}],"schema":"https://github.com/citation-style-language/schema/raw/master/csl-citation.json"} </w:instrText>
            </w:r>
            <w:r w:rsidRPr="00854BC1">
              <w:rPr>
                <w:sz w:val="20"/>
                <w:szCs w:val="20"/>
                <w:lang w:val="en-US"/>
              </w:rPr>
              <w:fldChar w:fldCharType="separate"/>
            </w:r>
            <w:r w:rsidRPr="00854BC1">
              <w:rPr>
                <w:noProof/>
                <w:sz w:val="20"/>
                <w:szCs w:val="20"/>
                <w:lang w:val="en-US"/>
              </w:rPr>
              <w:t>(Huertas and Lagueux, 2016)</w:t>
            </w:r>
            <w:r w:rsidRPr="00854BC1">
              <w:rPr>
                <w:sz w:val="20"/>
                <w:szCs w:val="20"/>
                <w:lang w:val="en-US"/>
              </w:rPr>
              <w:fldChar w:fldCharType="end"/>
            </w:r>
          </w:p>
        </w:tc>
      </w:tr>
      <w:tr w:rsidR="008E2B89" w:rsidRPr="006F2338" w14:paraId="433CC5D3" w14:textId="77777777" w:rsidTr="005A3E74">
        <w:tblPrEx>
          <w:tblLook w:val="0000" w:firstRow="0" w:lastRow="0" w:firstColumn="0" w:lastColumn="0" w:noHBand="0" w:noVBand="0"/>
        </w:tblPrEx>
        <w:tc>
          <w:tcPr>
            <w:tcW w:w="1606" w:type="dxa"/>
            <w:vMerge/>
            <w:vAlign w:val="center"/>
          </w:tcPr>
          <w:p w14:paraId="513D83DC"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3FF871C1"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3930C2FE"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1EB567DC"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305E37BE"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Torynurus convolutus</w:t>
            </w:r>
          </w:p>
        </w:tc>
        <w:tc>
          <w:tcPr>
            <w:tcW w:w="1954" w:type="dxa"/>
            <w:vAlign w:val="center"/>
          </w:tcPr>
          <w:p w14:paraId="298D3F2E" w14:textId="77777777" w:rsidR="008E2B89" w:rsidRPr="00854BC1" w:rsidRDefault="008E2B89" w:rsidP="0049738F">
            <w:pPr>
              <w:autoSpaceDE w:val="0"/>
              <w:autoSpaceDN w:val="0"/>
              <w:adjustRightInd w:val="0"/>
              <w:rPr>
                <w:sz w:val="20"/>
                <w:szCs w:val="20"/>
                <w:lang w:val="en-US"/>
              </w:rPr>
            </w:pPr>
            <w:r w:rsidRPr="00854BC1">
              <w:rPr>
                <w:sz w:val="20"/>
                <w:szCs w:val="20"/>
                <w:lang w:val="en-US"/>
              </w:rPr>
              <w:t>N/A</w:t>
            </w:r>
          </w:p>
        </w:tc>
        <w:tc>
          <w:tcPr>
            <w:tcW w:w="3996" w:type="dxa"/>
            <w:vAlign w:val="center"/>
          </w:tcPr>
          <w:p w14:paraId="2ABD824E"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1wCNNmDM","properties":{"formattedCitation":"(Dougherty, 1943)","plainCitation":"(Dougherty, 1943)","noteIndex":0},"citationItems":[{"id":1353,"uris":["http://zotero.org/users/9441463/items/CGENF4EK"],"itemData":{"id":1353,"type":"article-journal","container-title":"Proceedings of the Helminthological Society of Washington","issue":"1","journalAbbreviation":"Proceedings of the Helminthological Society of Washington","page":"16-22","title":"Notes on the lungworms of porpoises and their occurrence on the California coast.","volume":"10","author":[{"family":"Dougherty","given":"ELLSWORTH C"}],"issued":{"date-parts":[["1943"]]}}}],"schema":"https://github.com/citation-style-language/schema/raw/master/csl-citation.json"} </w:instrText>
            </w:r>
            <w:r w:rsidRPr="00854BC1">
              <w:rPr>
                <w:sz w:val="20"/>
                <w:szCs w:val="20"/>
                <w:lang w:val="en-US"/>
              </w:rPr>
              <w:fldChar w:fldCharType="separate"/>
            </w:r>
            <w:r w:rsidRPr="00854BC1">
              <w:rPr>
                <w:noProof/>
                <w:sz w:val="20"/>
                <w:szCs w:val="20"/>
                <w:lang w:val="en-US"/>
              </w:rPr>
              <w:t>(Dougherty, 1943)</w:t>
            </w:r>
            <w:r w:rsidRPr="00854BC1">
              <w:rPr>
                <w:sz w:val="20"/>
                <w:szCs w:val="20"/>
                <w:lang w:val="en-US"/>
              </w:rPr>
              <w:fldChar w:fldCharType="end"/>
            </w:r>
          </w:p>
        </w:tc>
      </w:tr>
      <w:tr w:rsidR="008E2B89" w:rsidRPr="006F2338" w14:paraId="7FD563F1" w14:textId="77777777" w:rsidTr="005A3E74">
        <w:tblPrEx>
          <w:tblLook w:val="0000" w:firstRow="0" w:lastRow="0" w:firstColumn="0" w:lastColumn="0" w:noHBand="0" w:noVBand="0"/>
        </w:tblPrEx>
        <w:tc>
          <w:tcPr>
            <w:tcW w:w="1606" w:type="dxa"/>
            <w:vMerge/>
            <w:vAlign w:val="center"/>
          </w:tcPr>
          <w:p w14:paraId="0D7E012E" w14:textId="77777777" w:rsidR="008E2B89" w:rsidRPr="00854BC1" w:rsidRDefault="008E2B89" w:rsidP="0049738F">
            <w:pPr>
              <w:autoSpaceDE w:val="0"/>
              <w:autoSpaceDN w:val="0"/>
              <w:adjustRightInd w:val="0"/>
              <w:rPr>
                <w:i/>
                <w:iCs/>
                <w:sz w:val="20"/>
                <w:szCs w:val="20"/>
                <w:lang w:val="en-US"/>
              </w:rPr>
            </w:pPr>
          </w:p>
        </w:tc>
        <w:tc>
          <w:tcPr>
            <w:tcW w:w="1655" w:type="dxa"/>
            <w:vMerge w:val="restart"/>
            <w:vAlign w:val="center"/>
          </w:tcPr>
          <w:p w14:paraId="35FFE6CD" w14:textId="77777777" w:rsidR="008E2B89" w:rsidRPr="00854BC1" w:rsidRDefault="008E2B89" w:rsidP="0049738F">
            <w:pPr>
              <w:autoSpaceDE w:val="0"/>
              <w:autoSpaceDN w:val="0"/>
              <w:adjustRightInd w:val="0"/>
              <w:rPr>
                <w:sz w:val="20"/>
                <w:szCs w:val="20"/>
                <w:lang w:val="en-US"/>
              </w:rPr>
            </w:pPr>
            <w:r w:rsidRPr="00854BC1">
              <w:rPr>
                <w:sz w:val="20"/>
                <w:szCs w:val="20"/>
                <w:lang w:val="en-US"/>
              </w:rPr>
              <w:t>Globicephala melas</w:t>
            </w:r>
          </w:p>
        </w:tc>
        <w:tc>
          <w:tcPr>
            <w:tcW w:w="1418" w:type="dxa"/>
            <w:vMerge w:val="restart"/>
            <w:vAlign w:val="center"/>
          </w:tcPr>
          <w:p w14:paraId="35461CF1"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Long-finned pilot whale</w:t>
            </w:r>
          </w:p>
        </w:tc>
        <w:tc>
          <w:tcPr>
            <w:tcW w:w="1275" w:type="dxa"/>
            <w:vMerge w:val="restart"/>
            <w:vAlign w:val="center"/>
          </w:tcPr>
          <w:p w14:paraId="5DD1148D" w14:textId="77777777" w:rsidR="008E2B89" w:rsidRPr="00854BC1" w:rsidRDefault="008E2B89" w:rsidP="0049738F">
            <w:pPr>
              <w:autoSpaceDE w:val="0"/>
              <w:autoSpaceDN w:val="0"/>
              <w:adjustRightInd w:val="0"/>
              <w:rPr>
                <w:sz w:val="20"/>
                <w:szCs w:val="20"/>
                <w:lang w:val="en-US"/>
              </w:rPr>
            </w:pPr>
            <w:r w:rsidRPr="00854BC1">
              <w:rPr>
                <w:sz w:val="20"/>
                <w:szCs w:val="20"/>
                <w:lang w:val="en-US"/>
              </w:rPr>
              <w:t>Pseudaliidae</w:t>
            </w:r>
          </w:p>
        </w:tc>
        <w:tc>
          <w:tcPr>
            <w:tcW w:w="1448" w:type="dxa"/>
            <w:vAlign w:val="center"/>
          </w:tcPr>
          <w:p w14:paraId="390E5E9B"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Stenurus globicephalae</w:t>
            </w:r>
          </w:p>
        </w:tc>
        <w:tc>
          <w:tcPr>
            <w:tcW w:w="1954" w:type="dxa"/>
            <w:vAlign w:val="center"/>
          </w:tcPr>
          <w:p w14:paraId="039A5916" w14:textId="182E02DF" w:rsidR="008E2B89" w:rsidRPr="00854BC1" w:rsidRDefault="008E2B89" w:rsidP="005A3E74">
            <w:pPr>
              <w:autoSpaceDE w:val="0"/>
              <w:autoSpaceDN w:val="0"/>
              <w:adjustRightInd w:val="0"/>
              <w:rPr>
                <w:sz w:val="20"/>
                <w:szCs w:val="20"/>
                <w:lang w:val="en-US"/>
              </w:rPr>
            </w:pPr>
            <w:r w:rsidRPr="00854BC1">
              <w:rPr>
                <w:sz w:val="20"/>
                <w:szCs w:val="20"/>
                <w:lang w:val="en-US"/>
              </w:rPr>
              <w:t>Lower respiratory, Otic apparatus</w:t>
            </w:r>
          </w:p>
        </w:tc>
        <w:tc>
          <w:tcPr>
            <w:tcW w:w="3996" w:type="dxa"/>
            <w:vAlign w:val="center"/>
          </w:tcPr>
          <w:p w14:paraId="53585C2F"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qQHl3Jpi","properties":{"formattedCitation":"(Cowan, 1967; Arnold and Gaskin, 1975; McManus {\\i{}et al.}, 1984; Abollo {\\i{}et al.}, 1998; Gibson {\\i{}et al.}, 1998; Lehnert {\\i{}et al.}, 2017; Pool {\\i{}et al.}, 2021)","plainCitation":"(Cowan, 1967; Arnold and Gaskin, 1975; McManus et al., 1984; Abollo et al., 1998; Gibson et al., 1998; Lehnert et al., 2017; Pool et al., 2021)","noteIndex":0},"citationItems":[{"id":1117,"uris":["http://zotero.org/users/9441463/items/X652PM48"],"itemData":{"id":1117,"type":"article-journal","abstract":"Background:  Current data about Pseudaliidae show contrasting patterns of host specificity between congeneric species. We investigated how both contact and compatibility between hosts and parasites contributed to the pat‑terns of lungworm infection observed in a community of five species of cetaceans in the western Mediterranean.\nMethods:  The lungs of 119 striped dolphins Stenella coeruleoalba, 18 bottlenose dolphins Tursiops truncatus, 7 Risso’s dolphins Grampus griseus, 7 long-finned pilot whales Globicephala melas, and 6 common dolphins Delphinus delphis were analysed for lungworms. Parasites were identified by morphology and analysis of ITS2 sequences using both maximum likelihood and Bayesian inference methods. Body length was used as a proxy for lungworm species fitness in different hosts and compared with Kruskal-Wallis tests. Infection parameters were compared between cetacean species using Fisher’s exact tests and Kruskal-Wallis tests. Phylogenetic specificity was explored by collating the overall lungworm species prevalence values in hosts from previous surveys in various localities. To explore the relative impor‑tance of vertical and horizontal transmission, Spearman’s rank correlation was used to look for an association between host size and lungworm burden. A Mantel test was used to explore the association between lungworm species simi‑larity and prey overlap using dietary data.\nResults:  Halocercus delphini had higher infection levels in striped dolphins and common dolphins; Stenurus ovatus had higher infection levels in bottlenose dolphins; and Stenurus globicephalae had higher infection levels in longfinned pilot whales. These results are congruent with findings on a global scale. Morphometric comparison showed that the larger nematodes were found in the same host species that had the highest parasite burden. Lungworms were found in neonatal striped dolphins and a Risso’s dolphin, and there was a weak but significant correlation between host size and parasite burden in striped dolphins and bottlenose dolphins. There was also a weak but signifi‑cant association between prey overlap and lungworm species similarity.\nConclusions:  Data indicate that phylogenetic specificity has an important role in governing host–parasite associa‑tions, as indicated by the higher infection levels and larger nematode size in certain hosts. However, diet can also influence infection patterns in these preferred hosts and contribute to less severe infections in other hosts.","container-title":"Parasites &amp; Vectors","DOI":"10.1186/s13071-021-04629-1","ISSN":"1756-3305","issue":"1","journalAbbreviation":"Parasites Vectors","language":"en","page":"196","source":"DOI.org (Crossref)","title":"Determinants of lungworm specificity in five cetacean species in the western Mediterranean","volume":"14","author":[{"family":"Pool","given":"Rachel"},{"family":"Romero-Rubira","given":"Clara"},{"family":"Raga","given":"Juan Antonio"},{"family":"Fernández","given":"Mercedes"},{"family":"Aznar","given":"Francisco Javier"}],"issued":{"date-parts":[["2021",12]]}}},{"id":1136,"uris":["http://zotero.org/users/9441463/items/Y28P4MM7"],"itemData":{"id":1136,"type":"article-journal","abstract":"An extensive parasitological survey was carried out during autopsy of 80 cetaceans representing 8 species within 4 families (Delphinus delphis, Stenella coeruleoalba, Tursiops truncatus, Grampus griseus, Globicephala melas, Kogia breviceps, Phocoena phocoena and Megaptera novaean glide) collected on the northwestern Spanish Atlantic coast from February 1991 to October 1996. Two species of tetraphyllidean cestodes (Phyllobothnum delphjni a n d Monorygnla grimaldii), 2 ascaridoid nematodes (Anisakis simplex and A. physeteris), a single spirurid nematode (Crassicauda magna), 4 rhabditidiform nematodes (Halocercus delphini, H. invaginatus, Halocercus spp. and Stenurus glob)cephalae), a single polymorphynae acanthocephalan (Bolboson~as p . ) ,and 2 amphipods (Isocyamus delphini and Cyamus boopis) were found. This paper presents 6 new geographic records of macroparasites from cetaceans in temperate Atlanto-Iber~anwaters. A total of 11 component parasite s p e c ~ e s were found, mainly parasitizing the blubber, mesentery and stomach of cetaceans. Cetaceans harboured a suite of 4 generalist and 8 specialist species.","container-title":"Diseases of Aquatic Organisms","DOI":"10.3354/dao032227","ISSN":"0177-5103, 1616-1580","journalAbbreviation":"Dis. Aquat. Org.","language":"en","page":"227-231","source":"DOI.org (Crossref)","title":"Macroparasites in cetaceans stranded on the northwestern Spanish Atlantic coast","volume":"32","author":[{"family":"Abollo","given":"E"},{"family":"López","given":"A"},{"family":"Gestal","given":"C"},{"family":"Benavente","given":"P"},{"family":"Pascual","given":"S"}],"issued":{"date-parts":[["1998"]]}}},{"id":1182,"uris":["http://zotero.org/users/9441463/items/PE3XBIEC"],"itemData":{"id":1182,"type":"article-journal","abstract":"The helminth parasites from more than 300 cetaceans stranded on the coast of England and Wales during the period 1990±1994 were identi®ed, this being the largest organized survey of cetacean parasites yet undertaken. Thirteen species of cetaceans were examined, although the majority were common (harbour) porpoises Phocoena phocoena (n = 173) and common dolphins Delphinus delphis (n = 101). The parasites found included 11 species of nematode (Anisakis simplex, Pseudalius in¯exus, Torynurus convolutus, Stenurus globicephalae, S. minor, Halocercus delphini, H. invaginatus, H. lagenorhynchi, H. taurica, Crassicauda boopis, Crassicauda sp.), ®ve cestodes (Diphyllobothrium polyrugosum, D. stemmacephalum, Phyllobothrium delphini, Monorygma grimaldii, Tetrabothrius sp.), ®ve digeneans (Campula oblonga, Oschmarinella albamarina, O. rochebruni, Lecithodesmus palliatus, Pholeter gastrophilus) and two acanthocephalans (Bolbosoma capitatum, B. physeteris). The results of this survey are tabulated and each helminth species is discussed in terms of its biology and pathogenicity.","container-title":"Journal of Zoology","DOI":"10.1111/j.1469-7998.1998.tb00061.x","ISSN":"0952-8369, 1469-7998","issue":"4","journalAbbreviation":"J Zoology","language":"en","page":"563-574","source":"DOI.org (Crossref)","title":"A survey of the helminth parasites of cetaceans stranded on the coast of England and Wales during the period 1990-1994","volume":"244","author":[{"family":"Gibson","given":"D. I."},{"family":"Harris","given":"E. A."},{"family":"Bray","given":"R. A."},{"family":"Jepson","given":"P. D."},{"family":"Kuiken","given":"T."},{"family":"Baker","given":"J. R."},{"family":"Simpson","given":"V. R."}],"issued":{"date-parts":[["1998",4]]}}},{"id":1206,"uris":["http://zotero.org/users/9441463/items/TN3Z3MI2"],"itemData":{"id":1206,"type":"article-journal","container-title":"Parasitology Research","DOI":"10.1007/s00436-017-5573-0","ISSN":"0932-0113, 1432-1955","issue":"10","journalAbbreviation":"Parasitol Res","language":"en","page":"2861-2868","source":"DOI.org (Crossref)","title":"Metazoan parasites from odontocetes off New Zealand: new records","title-short":"Metazoan parasites from odontocetes off New Zealand","volume":"116","author":[{"family":"Lehnert","given":"Kristina"},{"family":"Randhawa","given":"Haseeb"},{"family":"Poulin","given":"Robert"}],"issued":{"date-parts":[["2017",10]]}}},{"id":1244,"uris":["http://zotero.org/users/9441463/items/JDVC95ED"],"itemData":{"id":1244,"type":"article-journal","abstract":"Lungworms were collected from 60 harbor porpoises shot at sea during May to August of 1970 and 1971 in the Bay of Fundy. These have been compared with related species from other odontocetes in order to evaluate the literature on pseudaliids and provide a consistent treatment of the family. This study also gives data on the occurrence of lungworms in odontocetes from Canadian waters. Keys to genera and selected species of pseudaliids in cetaceans are included.The following are redescribed: Pseudalius inflexus (Rudolphi 1808), Stenurus minor (Kuhn 1829), Torynurus convolutus (Kuhn 1829), Halocercus invaginatus (Quekett 1841), and H. taurica Delyamure, in Skrjabin 1942 from harbor porpoise, Phocoena phocoena, collected in eastern Canada; Stenurus globicephalae Baylis and Daubney 1925 from Globicephala melaena, G. macrorhyncha, and Grampus griseus (new host record); Stenurus arctomarinus Delyamure and Kleinenberg 1958 and Pharurus pallasii (van Beneden 1870) n. comb, from Delphinapteras leucas; Torynurus dalli (Yamaguti 1951) from Phocoenoides dalli; and Pharurus alatus (Leuck-art 1848) from Monodon monoceros. Pseudalius inflexus, H. taurica, and S. arctomarinus are reported for the first time from North American hosts; S. globicephalae, P. pallasii, P. alatus, and all the pseudaliids from Phocoena phocoena are reported from new host localities.Torynurus alatus is considered a synonym of Pharurus alatus. Stenurus arcticus (including previously proposed synonyms Strongylus arcticus, Pseudalius arcticus) is considered a synonym of Pharurus pallasii.Halocercus ponticus Delyamure 1946 is considered synonymous with H. invaginatus.","container-title":"Canadian Journal of Zoology","DOI":"10.1139/z75-087","ISSN":"0008-4301, 1480-3283","issue":"6","journalAbbreviation":"Can. J. Zool.","language":"en","page":"713-735","source":"DOI.org (Crossref)","title":"Lungworms (Metastrongyloidea: Pseudaliidae) of harbor porpoise Phocoena phocoena (L. 1758)","title-short":"Lungworms (Metastrongyloidea","volume":"53","author":[{"family":"Arnold","given":"P. W."},{"family":"Gaskin","given":"D. E."}],"issued":{"date-parts":[["1975",6,1]]}}},{"id":1070,"uris":["http://zotero.org/users/9441463/items/47TRM77Y"],"itemData":{"id":1070,"type":"article-journal","abstract":"McMANUS, T.J., WAPSTRA, J.E., GUILER, E.R., MUNDAY, B.L. and OBENDORF, D.L., 1984 (31 viii): Cetacean strandings in Tasmania from February 1978 to May 1983. Pap. Proc. R. Soc. Tasm.~ 118: 117-135, pls 1-5. ISSN 0080-4703. Department of Agriculture, Falmouth and Mt Pleasant, Tasmania, National Parks and Wildlife Service, Hobart and University of Tasmania, Hobart, Tasmania.","container-title":"Papers and Proceedings of The Royal Society of Tasmania","DOI":"10.26749/rstpp.118.117","ISSN":"00804703","journalAbbreviation":"PPRST","language":"en","page":"117-135","source":"DOI.org (Crossref)","title":"Cetacean strandings in Tasmania from February 1978 to May 1983","volume":"118","author":[{"family":"McManus","given":"Tj"},{"family":"Wapstra","given":"Je"},{"family":"Guiler","given":"Er"},{"family":"Munday","given":"Bl"},{"family":"Obendorf","given":"Dl"}],"issued":{"date-parts":[["1984"]]}}},{"id":1155,"uris":["http://zotero.org/users/9441463/items/2C82BNFQ"],"itemData":{"id":1155,"type":"article-journal","abstract":"Helminths found during autopsy of 55 North Atlantic pilot whales Globicephala melaena (Traill) are listed, with remarkson infestation and pathogenicity. The parasites appear in the whale during or after weaning to a diet of squid (Illex illecebrosus LeSueur) and cod (Gadus morrhua L.). The bile fluke Orthosplanchnusarcticus Odhner 1905 and a tapewormDiphyllobothriumsp. were recovered. Neither has been reported previously from G. melaena.","container-title":"The Journal of Parasitology","DOI":"10.2307/3276641","ISSN":"00223395","issue":"1","journalAbbreviation":"The Journal of Parasitology","language":"en","page":"166","source":"DOI.org (Crossref)","title":"Helminth Parasites of the Pilot Whale Globicephala melaena (Traill 1809)","volume":"53","author":[{"family":"Cowan","given":"Daniel F."}],"issued":{"date-parts":[["1967",2]]}}}],"schema":"https://github.com/citation-style-language/schema/raw/master/csl-citation.json"} </w:instrText>
            </w:r>
            <w:r w:rsidRPr="00854BC1">
              <w:rPr>
                <w:sz w:val="20"/>
                <w:szCs w:val="20"/>
                <w:lang w:val="en-US"/>
              </w:rPr>
              <w:fldChar w:fldCharType="separate"/>
            </w:r>
            <w:r w:rsidRPr="00854BC1">
              <w:rPr>
                <w:sz w:val="20"/>
                <w:szCs w:val="20"/>
                <w:lang w:val="en-US"/>
              </w:rPr>
              <w:t xml:space="preserve">(Cowan, 1967; Arnold and Gaskin, 1975; McManus </w:t>
            </w:r>
            <w:r w:rsidRPr="00854BC1">
              <w:rPr>
                <w:i/>
                <w:iCs/>
                <w:sz w:val="20"/>
                <w:szCs w:val="20"/>
                <w:lang w:val="en-US"/>
              </w:rPr>
              <w:t>et al.</w:t>
            </w:r>
            <w:r w:rsidRPr="00854BC1">
              <w:rPr>
                <w:sz w:val="20"/>
                <w:szCs w:val="20"/>
                <w:lang w:val="en-US"/>
              </w:rPr>
              <w:t xml:space="preserve">, 1984; Abollo </w:t>
            </w:r>
            <w:r w:rsidRPr="00854BC1">
              <w:rPr>
                <w:i/>
                <w:iCs/>
                <w:sz w:val="20"/>
                <w:szCs w:val="20"/>
                <w:lang w:val="en-US"/>
              </w:rPr>
              <w:t>et al.</w:t>
            </w:r>
            <w:r w:rsidRPr="00854BC1">
              <w:rPr>
                <w:sz w:val="20"/>
                <w:szCs w:val="20"/>
                <w:lang w:val="en-US"/>
              </w:rPr>
              <w:t xml:space="preserve">, 1998; Gibson </w:t>
            </w:r>
            <w:r w:rsidRPr="00854BC1">
              <w:rPr>
                <w:i/>
                <w:iCs/>
                <w:sz w:val="20"/>
                <w:szCs w:val="20"/>
                <w:lang w:val="en-US"/>
              </w:rPr>
              <w:t>et al.</w:t>
            </w:r>
            <w:r w:rsidRPr="00854BC1">
              <w:rPr>
                <w:sz w:val="20"/>
                <w:szCs w:val="20"/>
                <w:lang w:val="en-US"/>
              </w:rPr>
              <w:t xml:space="preserve">, 1998; Lehnert </w:t>
            </w:r>
            <w:r w:rsidRPr="00854BC1">
              <w:rPr>
                <w:i/>
                <w:iCs/>
                <w:sz w:val="20"/>
                <w:szCs w:val="20"/>
                <w:lang w:val="en-US"/>
              </w:rPr>
              <w:t>et al.</w:t>
            </w:r>
            <w:r w:rsidRPr="00854BC1">
              <w:rPr>
                <w:sz w:val="20"/>
                <w:szCs w:val="20"/>
                <w:lang w:val="en-US"/>
              </w:rPr>
              <w:t xml:space="preserve">, 2017; Pool </w:t>
            </w:r>
            <w:r w:rsidRPr="00854BC1">
              <w:rPr>
                <w:i/>
                <w:iCs/>
                <w:sz w:val="20"/>
                <w:szCs w:val="20"/>
                <w:lang w:val="en-US"/>
              </w:rPr>
              <w:t>et al.</w:t>
            </w:r>
            <w:r w:rsidRPr="00854BC1">
              <w:rPr>
                <w:sz w:val="20"/>
                <w:szCs w:val="20"/>
                <w:lang w:val="en-US"/>
              </w:rPr>
              <w:t>, 2021)</w:t>
            </w:r>
            <w:r w:rsidRPr="00854BC1">
              <w:rPr>
                <w:sz w:val="20"/>
                <w:szCs w:val="20"/>
                <w:lang w:val="en-US"/>
              </w:rPr>
              <w:fldChar w:fldCharType="end"/>
            </w:r>
          </w:p>
        </w:tc>
      </w:tr>
      <w:tr w:rsidR="008E2B89" w:rsidRPr="006F2338" w14:paraId="764A6870" w14:textId="77777777" w:rsidTr="005A3E74">
        <w:tblPrEx>
          <w:tblLook w:val="0000" w:firstRow="0" w:lastRow="0" w:firstColumn="0" w:lastColumn="0" w:noHBand="0" w:noVBand="0"/>
        </w:tblPrEx>
        <w:tc>
          <w:tcPr>
            <w:tcW w:w="1606" w:type="dxa"/>
            <w:vMerge/>
            <w:vAlign w:val="center"/>
          </w:tcPr>
          <w:p w14:paraId="386811D5"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0B80E6D5"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6B2433AC"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66DF3376"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1BC617F3"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Torynurus convolutus</w:t>
            </w:r>
          </w:p>
        </w:tc>
        <w:tc>
          <w:tcPr>
            <w:tcW w:w="1954" w:type="dxa"/>
            <w:vAlign w:val="center"/>
          </w:tcPr>
          <w:p w14:paraId="19919634"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w:t>
            </w:r>
          </w:p>
        </w:tc>
        <w:tc>
          <w:tcPr>
            <w:tcW w:w="3996" w:type="dxa"/>
            <w:vAlign w:val="center"/>
          </w:tcPr>
          <w:p w14:paraId="013C02F7"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05l1lCNO","properties":{"formattedCitation":"(Baylis and Daubney, 1925; Baylis, 1932)","plainCitation":"(Baylis and Daubney, 1925; Baylis, 1932)","noteIndex":0},"citationItems":[{"id":1354,"uris":["http://zotero.org/users/9441463/items/8FPDH8KK"],"itemData":{"id":1354,"type":"article-journal","container-title":"Discovery Reports","journalAbbreviation":"Discovery Reports","page":"393-418","title":"A list of worms parasitic in Cetacea.","volume":"6","author":[{"family":"Baylis","given":"Harry Arnold"}],"issued":{"date-parts":[["1932"]]}}},{"id":1141,"uris":["http://zotero.org/users/9441463/items/BC3IIAC8"],"itemData":{"id":1141,"type":"article-journal","abstract":"Great confusion prevails in literature with regard to the various species of nematode worms inhabiting the air-passages and blood-vessels of whales, porpoises and dolphins. These worms form a group analogous, and, as we believe, very closely related to the genera\n              Metastrongylus, Dictyocaulus, Synthetocaulus\n              , and\n              Haemostrongylus\n              , which occur in similar situations in terrestrial mammals. The genera named are referred to the family Meta-strongylidae Leiper (1908), as restricted by the exclusion of the forms now included in the family Trichostrongylidae Leiper (1912). The forms found in Cetacea, of which the typical genus is\n              Pseudalius\n              , have been ranked first as a subfamily Pseudaliinae of “Strongylidae” by Railliet and Henry (1909) and later as a family Pseudaliidae of Strongyloidea by Railliet (1916).","container-title":"Parasitology","DOI":"10.1017/S0031182000004595","ISSN":"0031-1820, 1469-8161","issue":"2","journalAbbreviation":"Parasitology","language":"en","page":"201-215","source":"DOI.org (Crossref)","title":"A Revision of the Lung-Worms of Cetacea","volume":"17","author":[{"family":"Baylis","given":"H. A."},{"family":"Daubney","given":"R."}],"issued":{"date-parts":[["1925",5]]}}}],"schema":"https://github.com/citation-style-language/schema/raw/master/csl-citation.json"} </w:instrText>
            </w:r>
            <w:r w:rsidRPr="00854BC1">
              <w:rPr>
                <w:sz w:val="20"/>
                <w:szCs w:val="20"/>
                <w:lang w:val="en-US"/>
              </w:rPr>
              <w:fldChar w:fldCharType="separate"/>
            </w:r>
            <w:r w:rsidRPr="00854BC1">
              <w:rPr>
                <w:noProof/>
                <w:sz w:val="20"/>
                <w:szCs w:val="20"/>
                <w:lang w:val="en-US"/>
              </w:rPr>
              <w:t>(Baylis and Daubney, 1925; Baylis, 1932)</w:t>
            </w:r>
            <w:r w:rsidRPr="00854BC1">
              <w:rPr>
                <w:sz w:val="20"/>
                <w:szCs w:val="20"/>
                <w:lang w:val="en-US"/>
              </w:rPr>
              <w:fldChar w:fldCharType="end"/>
            </w:r>
          </w:p>
        </w:tc>
      </w:tr>
      <w:tr w:rsidR="008E2B89" w:rsidRPr="006F2338" w14:paraId="4BE9005A" w14:textId="77777777" w:rsidTr="005A3E74">
        <w:tblPrEx>
          <w:tblLook w:val="0000" w:firstRow="0" w:lastRow="0" w:firstColumn="0" w:lastColumn="0" w:noHBand="0" w:noVBand="0"/>
        </w:tblPrEx>
        <w:tc>
          <w:tcPr>
            <w:tcW w:w="1606" w:type="dxa"/>
            <w:vMerge/>
            <w:vAlign w:val="center"/>
          </w:tcPr>
          <w:p w14:paraId="1F957F0F" w14:textId="77777777" w:rsidR="008E2B89" w:rsidRPr="00854BC1" w:rsidRDefault="008E2B89" w:rsidP="0049738F">
            <w:pPr>
              <w:autoSpaceDE w:val="0"/>
              <w:autoSpaceDN w:val="0"/>
              <w:adjustRightInd w:val="0"/>
              <w:rPr>
                <w:i/>
                <w:iCs/>
                <w:sz w:val="20"/>
                <w:szCs w:val="20"/>
                <w:lang w:val="en-US"/>
              </w:rPr>
            </w:pPr>
          </w:p>
        </w:tc>
        <w:tc>
          <w:tcPr>
            <w:tcW w:w="1655" w:type="dxa"/>
            <w:vMerge w:val="restart"/>
            <w:vAlign w:val="center"/>
          </w:tcPr>
          <w:p w14:paraId="453836E5" w14:textId="77777777" w:rsidR="008E2B89" w:rsidRPr="00854BC1" w:rsidRDefault="008E2B89" w:rsidP="0049738F">
            <w:pPr>
              <w:autoSpaceDE w:val="0"/>
              <w:autoSpaceDN w:val="0"/>
              <w:adjustRightInd w:val="0"/>
              <w:rPr>
                <w:sz w:val="20"/>
                <w:szCs w:val="20"/>
                <w:lang w:val="en-US"/>
              </w:rPr>
            </w:pPr>
            <w:r w:rsidRPr="00854BC1">
              <w:rPr>
                <w:sz w:val="20"/>
                <w:szCs w:val="20"/>
                <w:lang w:val="en-US"/>
              </w:rPr>
              <w:t>Grampus griseus</w:t>
            </w:r>
          </w:p>
        </w:tc>
        <w:tc>
          <w:tcPr>
            <w:tcW w:w="1418" w:type="dxa"/>
            <w:vMerge w:val="restart"/>
            <w:vAlign w:val="center"/>
          </w:tcPr>
          <w:p w14:paraId="189EBDDE"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Risso's dolphin</w:t>
            </w:r>
          </w:p>
        </w:tc>
        <w:tc>
          <w:tcPr>
            <w:tcW w:w="1275" w:type="dxa"/>
            <w:vMerge w:val="restart"/>
            <w:vAlign w:val="center"/>
          </w:tcPr>
          <w:p w14:paraId="1CE6BCDA" w14:textId="77777777" w:rsidR="008E2B89" w:rsidRPr="00854BC1" w:rsidRDefault="008E2B89" w:rsidP="0049738F">
            <w:pPr>
              <w:autoSpaceDE w:val="0"/>
              <w:autoSpaceDN w:val="0"/>
              <w:adjustRightInd w:val="0"/>
              <w:rPr>
                <w:sz w:val="20"/>
                <w:szCs w:val="20"/>
                <w:lang w:val="en-US"/>
              </w:rPr>
            </w:pPr>
            <w:r w:rsidRPr="00854BC1">
              <w:rPr>
                <w:sz w:val="20"/>
                <w:szCs w:val="20"/>
                <w:lang w:val="en-US"/>
              </w:rPr>
              <w:t>Pseudaliidae</w:t>
            </w:r>
          </w:p>
        </w:tc>
        <w:tc>
          <w:tcPr>
            <w:tcW w:w="1448" w:type="dxa"/>
            <w:vAlign w:val="center"/>
          </w:tcPr>
          <w:p w14:paraId="5AE7AA72"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Halocercus delphini</w:t>
            </w:r>
          </w:p>
        </w:tc>
        <w:tc>
          <w:tcPr>
            <w:tcW w:w="1954" w:type="dxa"/>
            <w:vAlign w:val="center"/>
          </w:tcPr>
          <w:p w14:paraId="0482BA8C"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w:t>
            </w:r>
          </w:p>
        </w:tc>
        <w:tc>
          <w:tcPr>
            <w:tcW w:w="3996" w:type="dxa"/>
            <w:vAlign w:val="center"/>
          </w:tcPr>
          <w:p w14:paraId="263B4C40"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g6oche6z","properties":{"formattedCitation":"(Pool {\\i{}et al.}, 2021)","plainCitation":"(Pool et al., 2021)","noteIndex":0},"citationItems":[{"id":1117,"uris":["http://zotero.org/users/9441463/items/X652PM48"],"itemData":{"id":1117,"type":"article-journal","abstract":"Background:  Current data about Pseudaliidae show contrasting patterns of host specificity between congeneric species. We investigated how both contact and compatibility between hosts and parasites contributed to the pat‑terns of lungworm infection observed in a community of five species of cetaceans in the western Mediterranean.\nMethods:  The lungs of 119 striped dolphins Stenella coeruleoalba, 18 bottlenose dolphins Tursiops truncatus, 7 Risso’s dolphins Grampus griseus, 7 long-finned pilot whales Globicephala melas, and 6 common dolphins Delphinus delphis were analysed for lungworms. Parasites were identified by morphology and analysis of ITS2 sequences using both maximum likelihood and Bayesian inference methods. Body length was used as a proxy for lungworm species fitness in different hosts and compared with Kruskal-Wallis tests. Infection parameters were compared between cetacean species using Fisher’s exact tests and Kruskal-Wallis tests. Phylogenetic specificity was explored by collating the overall lungworm species prevalence values in hosts from previous surveys in various localities. To explore the relative impor‑tance of vertical and horizontal transmission, Spearman’s rank correlation was used to look for an association between host size and lungworm burden. A Mantel test was used to explore the association between lungworm species simi‑larity and prey overlap using dietary data.\nResults:  Halocercus delphini had higher infection levels in striped dolphins and common dolphins; Stenurus ovatus had higher infection levels in bottlenose dolphins; and Stenurus globicephalae had higher infection levels in longfinned pilot whales. These results are congruent with findings on a global scale. Morphometric comparison showed that the larger nematodes were found in the same host species that had the highest parasite burden. Lungworms were found in neonatal striped dolphins and a Risso’s dolphin, and there was a weak but significant correlation between host size and parasite burden in striped dolphins and bottlenose dolphins. There was also a weak but signifi‑cant association between prey overlap and lungworm species similarity.\nConclusions:  Data indicate that phylogenetic specificity has an important role in governing host–parasite associa‑tions, as indicated by the higher infection levels and larger nematode size in certain hosts. However, diet can also influence infection patterns in these preferred hosts and contribute to less severe infections in other hosts.","container-title":"Parasites &amp; Vectors","DOI":"10.1186/s13071-021-04629-1","ISSN":"1756-3305","issue":"1","journalAbbreviation":"Parasites Vectors","language":"en","page":"196","source":"DOI.org (Crossref)","title":"Determinants of lungworm specificity in five cetacean species in the western Mediterranean","volume":"14","author":[{"family":"Pool","given":"Rachel"},{"family":"Romero-Rubira","given":"Clara"},{"family":"Raga","given":"Juan Antonio"},{"family":"Fernández","given":"Mercedes"},{"family":"Aznar","given":"Francisco Javier"}],"issued":{"date-parts":[["2021",12]]}}}],"schema":"https://github.com/citation-style-language/schema/raw/master/csl-citation.json"} </w:instrText>
            </w:r>
            <w:r w:rsidRPr="00854BC1">
              <w:rPr>
                <w:sz w:val="20"/>
                <w:szCs w:val="20"/>
                <w:lang w:val="en-US"/>
              </w:rPr>
              <w:fldChar w:fldCharType="separate"/>
            </w:r>
            <w:r w:rsidRPr="00854BC1">
              <w:rPr>
                <w:sz w:val="20"/>
                <w:szCs w:val="20"/>
                <w:lang w:val="en-US"/>
              </w:rPr>
              <w:t xml:space="preserve">(Pool </w:t>
            </w:r>
            <w:r w:rsidRPr="00854BC1">
              <w:rPr>
                <w:i/>
                <w:iCs/>
                <w:sz w:val="20"/>
                <w:szCs w:val="20"/>
                <w:lang w:val="en-US"/>
              </w:rPr>
              <w:t>et al.</w:t>
            </w:r>
            <w:r w:rsidRPr="00854BC1">
              <w:rPr>
                <w:sz w:val="20"/>
                <w:szCs w:val="20"/>
                <w:lang w:val="en-US"/>
              </w:rPr>
              <w:t>, 2021)</w:t>
            </w:r>
            <w:r w:rsidRPr="00854BC1">
              <w:rPr>
                <w:sz w:val="20"/>
                <w:szCs w:val="20"/>
                <w:lang w:val="en-US"/>
              </w:rPr>
              <w:fldChar w:fldCharType="end"/>
            </w:r>
          </w:p>
        </w:tc>
      </w:tr>
      <w:tr w:rsidR="008E2B89" w:rsidRPr="006F2338" w14:paraId="043A5CDF" w14:textId="77777777" w:rsidTr="005A3E74">
        <w:tblPrEx>
          <w:tblLook w:val="0000" w:firstRow="0" w:lastRow="0" w:firstColumn="0" w:lastColumn="0" w:noHBand="0" w:noVBand="0"/>
        </w:tblPrEx>
        <w:tc>
          <w:tcPr>
            <w:tcW w:w="1606" w:type="dxa"/>
            <w:vMerge/>
            <w:vAlign w:val="center"/>
          </w:tcPr>
          <w:p w14:paraId="44BF5303"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7AE07D84"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113C3295"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4D6D3AE5"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727948F1"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Stenurus globicephalae</w:t>
            </w:r>
          </w:p>
        </w:tc>
        <w:tc>
          <w:tcPr>
            <w:tcW w:w="1954" w:type="dxa"/>
            <w:vAlign w:val="center"/>
          </w:tcPr>
          <w:p w14:paraId="31F03904" w14:textId="77777777" w:rsidR="008E2B89" w:rsidRPr="00854BC1" w:rsidRDefault="008E2B89" w:rsidP="0049738F">
            <w:pPr>
              <w:autoSpaceDE w:val="0"/>
              <w:autoSpaceDN w:val="0"/>
              <w:adjustRightInd w:val="0"/>
              <w:rPr>
                <w:sz w:val="20"/>
                <w:szCs w:val="20"/>
                <w:lang w:val="en-US"/>
              </w:rPr>
            </w:pPr>
            <w:r w:rsidRPr="00854BC1">
              <w:rPr>
                <w:sz w:val="20"/>
                <w:szCs w:val="20"/>
                <w:lang w:val="en-US"/>
              </w:rPr>
              <w:t>Gastrointestinal, Lower respiratory, Otic apparatus</w:t>
            </w:r>
          </w:p>
        </w:tc>
        <w:tc>
          <w:tcPr>
            <w:tcW w:w="3996" w:type="dxa"/>
            <w:vAlign w:val="center"/>
          </w:tcPr>
          <w:p w14:paraId="67C824D8"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sELbhN0V","properties":{"formattedCitation":"(Arnold and Gaskin, 1975; Fern\\uc0\\u225{}ndez {\\i{}et al.}, 2003; Lehnert {\\i{}et al.}, 2017; Pool {\\i{}et al.}, 2021)","plainCitation":"(Arnold and Gaskin, 1975; Fernández et al., 2003; Lehnert et al., 2017; Pool et al., 2021)","noteIndex":0},"citationItems":[{"id":1117,"uris":["http://zotero.org/users/9441463/items/X652PM48"],"itemData":{"id":1117,"type":"article-journal","abstract":"Background:  Current data about Pseudaliidae show contrasting patterns of host specificity between congeneric species. We investigated how both contact and compatibility between hosts and parasites contributed to the pat‑terns of lungworm infection observed in a community of five species of cetaceans in the western Mediterranean.\nMethods:  The lungs of 119 striped dolphins Stenella coeruleoalba, 18 bottlenose dolphins Tursiops truncatus, 7 Risso’s dolphins Grampus griseus, 7 long-finned pilot whales Globicephala melas, and 6 common dolphins Delphinus delphis were analysed for lungworms. Parasites were identified by morphology and analysis of ITS2 sequences using both maximum likelihood and Bayesian inference methods. Body length was used as a proxy for lungworm species fitness in different hosts and compared with Kruskal-Wallis tests. Infection parameters were compared between cetacean species using Fisher’s exact tests and Kruskal-Wallis tests. Phylogenetic specificity was explored by collating the overall lungworm species prevalence values in hosts from previous surveys in various localities. To explore the relative impor‑tance of vertical and horizontal transmission, Spearman’s rank correlation was used to look for an association between host size and lungworm burden. A Mantel test was used to explore the association between lungworm species simi‑larity and prey overlap using dietary data.\nResults:  Halocercus delphini had higher infection levels in striped dolphins and common dolphins; Stenurus ovatus had higher infection levels in bottlenose dolphins; and Stenurus globicephalae had higher infection levels in longfinned pilot whales. These results are congruent with findings on a global scale. Morphometric comparison showed that the larger nematodes were found in the same host species that had the highest parasite burden. Lungworms were found in neonatal striped dolphins and a Risso’s dolphin, and there was a weak but significant correlation between host size and parasite burden in striped dolphins and bottlenose dolphins. There was also a weak but signifi‑cant association between prey overlap and lungworm species similarity.\nConclusions:  Data indicate that phylogenetic specificity has an important role in governing host–parasite associa‑tions, as indicated by the higher infection levels and larger nematode size in certain hosts. However, diet can also influence infection patterns in these preferred hosts and contribute to less severe infections in other hosts.","container-title":"Parasites &amp; Vectors","DOI":"10.1186/s13071-021-04629-1","ISSN":"1756-3305","issue":"1","journalAbbreviation":"Parasites Vectors","language":"en","page":"196","source":"DOI.org (Crossref)","title":"Determinants of lungworm specificity in five cetacean species in the western Mediterranean","volume":"14","author":[{"family":"Pool","given":"Rachel"},{"family":"Romero-Rubira","given":"Clara"},{"family":"Raga","given":"Juan Antonio"},{"family":"Fernández","given":"Mercedes"},{"family":"Aznar","given":"Francisco Javier"}],"issued":{"date-parts":[["2021",12]]}}},{"id":1206,"uris":["http://zotero.org/users/9441463/items/TN3Z3MI2"],"itemData":{"id":1206,"type":"article-journal","container-title":"Parasitology Research","DOI":"10.1007/s00436-017-5573-0","ISSN":"0932-0113, 1432-1955","issue":"10","journalAbbreviation":"Parasitol Res","language":"en","page":"2861-2868","source":"DOI.org (Crossref)","title":"Metazoan parasites from odontocetes off New Zealand: new records","title-short":"Metazoan parasites from odontocetes off New Zealand","volume":"116","author":[{"family":"Lehnert","given":"Kristina"},{"family":"Randhawa","given":"Haseeb"},{"family":"Poulin","given":"Robert"}],"issued":{"date-parts":[["2017",10]]}}},{"id":1244,"uris":["http://zotero.org/users/9441463/items/JDVC95ED"],"itemData":{"id":1244,"type":"article-journal","abstract":"Lungworms were collected from 60 harbor porpoises shot at sea during May to August of 1970 and 1971 in the Bay of Fundy. These have been compared with related species from other odontocetes in order to evaluate the literature on pseudaliids and provide a consistent treatment of the family. This study also gives data on the occurrence of lungworms in odontocetes from Canadian waters. Keys to genera and selected species of pseudaliids in cetaceans are included.The following are redescribed: Pseudalius inflexus (Rudolphi 1808), Stenurus minor (Kuhn 1829), Torynurus convolutus (Kuhn 1829), Halocercus invaginatus (Quekett 1841), and H. taurica Delyamure, in Skrjabin 1942 from harbor porpoise, Phocoena phocoena, collected in eastern Canada; Stenurus globicephalae Baylis and Daubney 1925 from Globicephala melaena, G. macrorhyncha, and Grampus griseus (new host record); Stenurus arctomarinus Delyamure and Kleinenberg 1958 and Pharurus pallasii (van Beneden 1870) n. comb, from Delphinapteras leucas; Torynurus dalli (Yamaguti 1951) from Phocoenoides dalli; and Pharurus alatus (Leuck-art 1848) from Monodon monoceros. Pseudalius inflexus, H. taurica, and S. arctomarinus are reported for the first time from North American hosts; S. globicephalae, P. pallasii, P. alatus, and all the pseudaliids from Phocoena phocoena are reported from new host localities.Torynurus alatus is considered a synonym of Pharurus alatus. Stenurus arcticus (including previously proposed synonyms Strongylus arcticus, Pseudalius arcticus) is considered a synonym of Pharurus pallasii.Halocercus ponticus Delyamure 1946 is considered synonymous with H. invaginatus.","container-title":"Canadian Journal of Zoology","DOI":"10.1139/z75-087","ISSN":"0008-4301, 1480-3283","issue":"6","journalAbbreviation":"Can. J. Zool.","language":"en","page":"713-735","source":"DOI.org (Crossref)","title":"Lungworms (Metastrongyloidea: Pseudaliidae) of harbor porpoise Phocoena phocoena (L. 1758)","title-short":"Lungworms (Metastrongyloidea","volume":"53","author":[{"family":"Arnold","given":"P. W."},{"family":"Gaskin","given":"D. E."}],"issued":{"date-parts":[["1975",6,1]]}}},{"id":1156,"uris":["http://zotero.org/users/9441463/items/WBM7ZZMR"],"itemData":{"id":1156,"type":"article-journal","abstract":"The gastrointestinal helminth fauna of 17 Risso’s dolphins Grampus griseus (Cuvier, 1812) from the Western Mediterranean was analysed. Five helminth species were found. Adults and juveniles of Hadwenius delamurei were collected from the duodenum of 7 animals. Adults were located significantly more anteriorly than juveniles, which is compatible with a previous hypothesis that species of Hadwenius undergo an ontogenetic migration towards the anterior duodenum. Eggs from Pholeter gastrophilus appeared in 1 small cyst in the main stomach. Adults of Tetrabothrius forsteri and Trigonocotyle globicephalae were collected from the duodenum of 1 and 4 individuals, respectively. Metacestodes, Scolex pleuronectis, were found in the liver, pancreas, pyloric stomach and intestine of 13 individuals. The most favored locations were in the mucosa of the terminal colon and in anal crypts. It is likely that worms select these locations to reach the mesenteries and blubber of the anogenital area, where S. pleuronectis might become Monorygma and/or Phyllobothrium. Two individuals of Stenurus globicephalae occurred in the intestine of 1 individual, and were probably swallowed accidentally. The intestinal helminth communities of Risso’s dolphin are depauperate. The parasite species found also occur in other oceanic cetaceans from the Western Mediterranean. However, H. delamurei and T. globicephalae are only shared with pilot whales Globicephala spp., which are phylogenetically closely related to Risso’s dolphins.","container-title":"Diseases of Aquatic Organisms","DOI":"10.3354/dao055073","ISSN":"0177-5103, 1616-1580","journalAbbreviation":"Dis. Aquat. Org.","language":"en","page":"73-76","source":"DOI.org (Crossref)","title":"Gastrointestinal helminths of Risso's dolphin Grampus griseus from the Western Mediterranean","volume":"55","author":[{"family":"Fernández","given":"M"},{"family":"Agustí","given":"C"},{"family":"Aznar","given":"Fj"},{"family":"Raga","given":"Ja"}],"issued":{"date-parts":[["2003"]]}}}],"schema":"https://github.com/citation-style-language/schema/raw/master/csl-citation.json"} </w:instrText>
            </w:r>
            <w:r w:rsidRPr="00854BC1">
              <w:rPr>
                <w:sz w:val="20"/>
                <w:szCs w:val="20"/>
                <w:lang w:val="en-US"/>
              </w:rPr>
              <w:fldChar w:fldCharType="separate"/>
            </w:r>
            <w:r w:rsidRPr="00854BC1">
              <w:rPr>
                <w:sz w:val="20"/>
                <w:szCs w:val="20"/>
                <w:lang w:val="en-US"/>
              </w:rPr>
              <w:t xml:space="preserve">(Arnold and Gaskin, 1975; Fernández </w:t>
            </w:r>
            <w:r w:rsidRPr="00854BC1">
              <w:rPr>
                <w:i/>
                <w:iCs/>
                <w:sz w:val="20"/>
                <w:szCs w:val="20"/>
                <w:lang w:val="en-US"/>
              </w:rPr>
              <w:t>et al.</w:t>
            </w:r>
            <w:r w:rsidRPr="00854BC1">
              <w:rPr>
                <w:sz w:val="20"/>
                <w:szCs w:val="20"/>
                <w:lang w:val="en-US"/>
              </w:rPr>
              <w:t xml:space="preserve">, 2003; Lehnert </w:t>
            </w:r>
            <w:r w:rsidRPr="00854BC1">
              <w:rPr>
                <w:i/>
                <w:iCs/>
                <w:sz w:val="20"/>
                <w:szCs w:val="20"/>
                <w:lang w:val="en-US"/>
              </w:rPr>
              <w:t>et al.</w:t>
            </w:r>
            <w:r w:rsidRPr="00854BC1">
              <w:rPr>
                <w:sz w:val="20"/>
                <w:szCs w:val="20"/>
                <w:lang w:val="en-US"/>
              </w:rPr>
              <w:t xml:space="preserve">, 2017; Pool </w:t>
            </w:r>
            <w:r w:rsidRPr="00854BC1">
              <w:rPr>
                <w:i/>
                <w:iCs/>
                <w:sz w:val="20"/>
                <w:szCs w:val="20"/>
                <w:lang w:val="en-US"/>
              </w:rPr>
              <w:t>et al.</w:t>
            </w:r>
            <w:r w:rsidRPr="00854BC1">
              <w:rPr>
                <w:sz w:val="20"/>
                <w:szCs w:val="20"/>
                <w:lang w:val="en-US"/>
              </w:rPr>
              <w:t>, 2021)</w:t>
            </w:r>
            <w:r w:rsidRPr="00854BC1">
              <w:rPr>
                <w:sz w:val="20"/>
                <w:szCs w:val="20"/>
                <w:lang w:val="en-US"/>
              </w:rPr>
              <w:fldChar w:fldCharType="end"/>
            </w:r>
          </w:p>
        </w:tc>
      </w:tr>
      <w:tr w:rsidR="008E2B89" w:rsidRPr="006F2338" w14:paraId="67C0CB6D" w14:textId="77777777" w:rsidTr="005A3E74">
        <w:tblPrEx>
          <w:tblLook w:val="0000" w:firstRow="0" w:lastRow="0" w:firstColumn="0" w:lastColumn="0" w:noHBand="0" w:noVBand="0"/>
        </w:tblPrEx>
        <w:tc>
          <w:tcPr>
            <w:tcW w:w="1606" w:type="dxa"/>
            <w:vMerge/>
            <w:vAlign w:val="center"/>
          </w:tcPr>
          <w:p w14:paraId="4E0987CA"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5EAB33BC"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68ECADF4"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5ADA50BE"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04586078"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Stenurus minor</w:t>
            </w:r>
          </w:p>
        </w:tc>
        <w:tc>
          <w:tcPr>
            <w:tcW w:w="1954" w:type="dxa"/>
            <w:vAlign w:val="center"/>
          </w:tcPr>
          <w:p w14:paraId="4D798E18" w14:textId="77777777" w:rsidR="008E2B89" w:rsidRPr="00854BC1" w:rsidRDefault="008E2B89" w:rsidP="0049738F">
            <w:pPr>
              <w:autoSpaceDE w:val="0"/>
              <w:autoSpaceDN w:val="0"/>
              <w:adjustRightInd w:val="0"/>
              <w:rPr>
                <w:sz w:val="20"/>
                <w:szCs w:val="20"/>
                <w:lang w:val="en-US"/>
              </w:rPr>
            </w:pPr>
            <w:r w:rsidRPr="00854BC1">
              <w:rPr>
                <w:sz w:val="20"/>
                <w:szCs w:val="20"/>
                <w:lang w:val="en-US"/>
              </w:rPr>
              <w:t>N/A</w:t>
            </w:r>
          </w:p>
        </w:tc>
        <w:tc>
          <w:tcPr>
            <w:tcW w:w="3996" w:type="dxa"/>
            <w:vAlign w:val="center"/>
          </w:tcPr>
          <w:p w14:paraId="4B4D18E4"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PbjDvWve","properties":{"formattedCitation":"(Tomilin, 1967)","plainCitation":"(Tomilin, 1967)","noteIndex":0},"citationItems":[{"id":1356,"uris":["http://zotero.org/users/9441463/items/4DN77FM8"],"itemData":{"id":1356,"type":"article-journal","container-title":"Israel program for scientific translations, Jerusalem","issue":"7","journalAbbreviation":"Israel program for scientific translations, Jerusalem","title":"Mammals of the USSR and adjacent countries, Vol. 9, Cetacea","volume":"71","author":[{"family":"Tomilin","given":"AG"}],"issued":{"date-parts":[["1967"]]}}}],"schema":"https://github.com/citation-style-language/schema/raw/master/csl-citation.json"} </w:instrText>
            </w:r>
            <w:r w:rsidRPr="00854BC1">
              <w:rPr>
                <w:sz w:val="20"/>
                <w:szCs w:val="20"/>
                <w:lang w:val="en-US"/>
              </w:rPr>
              <w:fldChar w:fldCharType="separate"/>
            </w:r>
            <w:r w:rsidRPr="00854BC1">
              <w:rPr>
                <w:noProof/>
                <w:sz w:val="20"/>
                <w:szCs w:val="20"/>
                <w:lang w:val="en-US"/>
              </w:rPr>
              <w:t>(Tomilin, 1967)</w:t>
            </w:r>
            <w:r w:rsidRPr="00854BC1">
              <w:rPr>
                <w:sz w:val="20"/>
                <w:szCs w:val="20"/>
                <w:lang w:val="en-US"/>
              </w:rPr>
              <w:fldChar w:fldCharType="end"/>
            </w:r>
          </w:p>
        </w:tc>
      </w:tr>
      <w:tr w:rsidR="008E2B89" w:rsidRPr="006F2338" w14:paraId="47A7F408" w14:textId="77777777" w:rsidTr="005A3E74">
        <w:tblPrEx>
          <w:tblLook w:val="0000" w:firstRow="0" w:lastRow="0" w:firstColumn="0" w:lastColumn="0" w:noHBand="0" w:noVBand="0"/>
        </w:tblPrEx>
        <w:tc>
          <w:tcPr>
            <w:tcW w:w="1606" w:type="dxa"/>
            <w:vMerge/>
            <w:vAlign w:val="center"/>
          </w:tcPr>
          <w:p w14:paraId="6A490450" w14:textId="77777777" w:rsidR="008E2B89" w:rsidRPr="00854BC1" w:rsidRDefault="008E2B89" w:rsidP="0049738F">
            <w:pPr>
              <w:autoSpaceDE w:val="0"/>
              <w:autoSpaceDN w:val="0"/>
              <w:adjustRightInd w:val="0"/>
              <w:rPr>
                <w:i/>
                <w:iCs/>
                <w:sz w:val="20"/>
                <w:szCs w:val="20"/>
                <w:lang w:val="en-US"/>
              </w:rPr>
            </w:pPr>
          </w:p>
        </w:tc>
        <w:tc>
          <w:tcPr>
            <w:tcW w:w="1655" w:type="dxa"/>
            <w:vAlign w:val="center"/>
          </w:tcPr>
          <w:p w14:paraId="0E376A99" w14:textId="77777777" w:rsidR="008E2B89" w:rsidRPr="00854BC1" w:rsidRDefault="008E2B89" w:rsidP="0049738F">
            <w:pPr>
              <w:autoSpaceDE w:val="0"/>
              <w:autoSpaceDN w:val="0"/>
              <w:adjustRightInd w:val="0"/>
              <w:rPr>
                <w:sz w:val="20"/>
                <w:szCs w:val="20"/>
                <w:lang w:val="en-US"/>
              </w:rPr>
            </w:pPr>
            <w:r w:rsidRPr="00854BC1">
              <w:rPr>
                <w:sz w:val="20"/>
                <w:szCs w:val="20"/>
                <w:lang w:val="en-US"/>
              </w:rPr>
              <w:t>Lagenodelphis hosei</w:t>
            </w:r>
          </w:p>
        </w:tc>
        <w:tc>
          <w:tcPr>
            <w:tcW w:w="1418" w:type="dxa"/>
            <w:vAlign w:val="center"/>
          </w:tcPr>
          <w:p w14:paraId="7F013AE2"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Fraser's dolphin</w:t>
            </w:r>
          </w:p>
        </w:tc>
        <w:tc>
          <w:tcPr>
            <w:tcW w:w="1275" w:type="dxa"/>
            <w:vAlign w:val="center"/>
          </w:tcPr>
          <w:p w14:paraId="6D3CDEFE" w14:textId="77777777" w:rsidR="008E2B89" w:rsidRPr="00854BC1" w:rsidRDefault="008E2B89" w:rsidP="0049738F">
            <w:pPr>
              <w:autoSpaceDE w:val="0"/>
              <w:autoSpaceDN w:val="0"/>
              <w:adjustRightInd w:val="0"/>
              <w:rPr>
                <w:sz w:val="20"/>
                <w:szCs w:val="20"/>
                <w:lang w:val="en-US"/>
              </w:rPr>
            </w:pPr>
            <w:r w:rsidRPr="00854BC1">
              <w:rPr>
                <w:sz w:val="20"/>
                <w:szCs w:val="20"/>
                <w:lang w:val="en-US"/>
              </w:rPr>
              <w:t>Pseudaliidae</w:t>
            </w:r>
          </w:p>
        </w:tc>
        <w:tc>
          <w:tcPr>
            <w:tcW w:w="1448" w:type="dxa"/>
            <w:vAlign w:val="center"/>
          </w:tcPr>
          <w:p w14:paraId="5343AFE2"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Stenurus ovatus</w:t>
            </w:r>
          </w:p>
        </w:tc>
        <w:tc>
          <w:tcPr>
            <w:tcW w:w="1954" w:type="dxa"/>
            <w:vAlign w:val="center"/>
          </w:tcPr>
          <w:p w14:paraId="66BF4372"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w:t>
            </w:r>
          </w:p>
        </w:tc>
        <w:tc>
          <w:tcPr>
            <w:tcW w:w="3996" w:type="dxa"/>
            <w:vAlign w:val="center"/>
          </w:tcPr>
          <w:p w14:paraId="528B5E28"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DMNfzZaX","properties":{"formattedCitation":"(McColl and Obendorf, 1982)","plainCitation":"(McColl and Obendorf, 1982)","noteIndex":0},"citationItems":[{"id":1252,"uris":["http://zotero.org/users/9441463/items/HH78JYNX"],"itemData":{"id":1252,"type":"article-journal","container-title":"Aquatic Mammals","issue":"2","journalAbbreviation":"Aquat Mamm","language":"en","page":"30-34","title":"Helminth parasites and associated pathology in stranded frasers dolphins, Lagenodelohis Hosei (Fraser, 1956)","volume":"9","author":[{"family":"McColl","given":"K A"},{"family":"Obendorf","given":"D L"}],"issued":{"date-parts":[["1982",9]]}}}],"schema":"https://github.com/citation-style-language/schema/raw/master/csl-citation.json"} </w:instrText>
            </w:r>
            <w:r w:rsidRPr="00854BC1">
              <w:rPr>
                <w:sz w:val="20"/>
                <w:szCs w:val="20"/>
                <w:lang w:val="en-US"/>
              </w:rPr>
              <w:fldChar w:fldCharType="separate"/>
            </w:r>
            <w:r w:rsidRPr="00854BC1">
              <w:rPr>
                <w:noProof/>
                <w:sz w:val="20"/>
                <w:szCs w:val="20"/>
                <w:lang w:val="en-US"/>
              </w:rPr>
              <w:t>(McColl and Obendorf, 1982)</w:t>
            </w:r>
            <w:r w:rsidRPr="00854BC1">
              <w:rPr>
                <w:sz w:val="20"/>
                <w:szCs w:val="20"/>
                <w:lang w:val="en-US"/>
              </w:rPr>
              <w:fldChar w:fldCharType="end"/>
            </w:r>
          </w:p>
        </w:tc>
      </w:tr>
      <w:tr w:rsidR="008E2B89" w:rsidRPr="006F2338" w14:paraId="0B450613" w14:textId="77777777" w:rsidTr="005A3E74">
        <w:tblPrEx>
          <w:tblLook w:val="0000" w:firstRow="0" w:lastRow="0" w:firstColumn="0" w:lastColumn="0" w:noHBand="0" w:noVBand="0"/>
        </w:tblPrEx>
        <w:tc>
          <w:tcPr>
            <w:tcW w:w="1606" w:type="dxa"/>
            <w:vMerge/>
            <w:vAlign w:val="center"/>
          </w:tcPr>
          <w:p w14:paraId="1149A609" w14:textId="77777777" w:rsidR="008E2B89" w:rsidRPr="00854BC1" w:rsidRDefault="008E2B89" w:rsidP="0049738F">
            <w:pPr>
              <w:autoSpaceDE w:val="0"/>
              <w:autoSpaceDN w:val="0"/>
              <w:adjustRightInd w:val="0"/>
              <w:rPr>
                <w:i/>
                <w:iCs/>
                <w:sz w:val="20"/>
                <w:szCs w:val="20"/>
                <w:lang w:val="en-US"/>
              </w:rPr>
            </w:pPr>
          </w:p>
        </w:tc>
        <w:tc>
          <w:tcPr>
            <w:tcW w:w="1655" w:type="dxa"/>
            <w:vMerge w:val="restart"/>
            <w:vAlign w:val="center"/>
          </w:tcPr>
          <w:p w14:paraId="5173538D" w14:textId="77777777" w:rsidR="008E2B89" w:rsidRPr="00854BC1" w:rsidRDefault="008E2B89" w:rsidP="0049738F">
            <w:pPr>
              <w:autoSpaceDE w:val="0"/>
              <w:autoSpaceDN w:val="0"/>
              <w:adjustRightInd w:val="0"/>
              <w:rPr>
                <w:sz w:val="20"/>
                <w:szCs w:val="20"/>
                <w:lang w:val="en-US"/>
              </w:rPr>
            </w:pPr>
            <w:r w:rsidRPr="00854BC1">
              <w:rPr>
                <w:sz w:val="20"/>
                <w:szCs w:val="20"/>
                <w:lang w:val="en-US"/>
              </w:rPr>
              <w:t>Lagenorhynchus acutus</w:t>
            </w:r>
          </w:p>
        </w:tc>
        <w:tc>
          <w:tcPr>
            <w:tcW w:w="1418" w:type="dxa"/>
            <w:vMerge w:val="restart"/>
            <w:vAlign w:val="center"/>
          </w:tcPr>
          <w:p w14:paraId="50592F79"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White sided dolphin</w:t>
            </w:r>
          </w:p>
        </w:tc>
        <w:tc>
          <w:tcPr>
            <w:tcW w:w="1275" w:type="dxa"/>
            <w:vMerge w:val="restart"/>
            <w:vAlign w:val="center"/>
          </w:tcPr>
          <w:p w14:paraId="087F1A57" w14:textId="77777777" w:rsidR="008E2B89" w:rsidRPr="00854BC1" w:rsidRDefault="008E2B89" w:rsidP="0049738F">
            <w:pPr>
              <w:autoSpaceDE w:val="0"/>
              <w:autoSpaceDN w:val="0"/>
              <w:adjustRightInd w:val="0"/>
              <w:rPr>
                <w:sz w:val="20"/>
                <w:szCs w:val="20"/>
                <w:lang w:val="en-US"/>
              </w:rPr>
            </w:pPr>
            <w:r w:rsidRPr="00854BC1">
              <w:rPr>
                <w:sz w:val="20"/>
                <w:szCs w:val="20"/>
                <w:lang w:val="en-US"/>
              </w:rPr>
              <w:t>Pseudaliidae</w:t>
            </w:r>
          </w:p>
        </w:tc>
        <w:tc>
          <w:tcPr>
            <w:tcW w:w="1448" w:type="dxa"/>
            <w:vAlign w:val="center"/>
          </w:tcPr>
          <w:p w14:paraId="0F2225DE"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Halocercus lagenorhynchi</w:t>
            </w:r>
          </w:p>
        </w:tc>
        <w:tc>
          <w:tcPr>
            <w:tcW w:w="1954" w:type="dxa"/>
            <w:vAlign w:val="center"/>
          </w:tcPr>
          <w:p w14:paraId="2C137A36" w14:textId="77777777" w:rsidR="008E2B89" w:rsidRPr="00854BC1" w:rsidRDefault="008E2B89" w:rsidP="0049738F">
            <w:pPr>
              <w:autoSpaceDE w:val="0"/>
              <w:autoSpaceDN w:val="0"/>
              <w:adjustRightInd w:val="0"/>
              <w:rPr>
                <w:sz w:val="20"/>
                <w:szCs w:val="20"/>
                <w:lang w:val="en-US"/>
              </w:rPr>
            </w:pPr>
            <w:r w:rsidRPr="00854BC1">
              <w:rPr>
                <w:sz w:val="20"/>
                <w:szCs w:val="20"/>
                <w:lang w:val="en-US"/>
              </w:rPr>
              <w:t>N/A</w:t>
            </w:r>
          </w:p>
        </w:tc>
        <w:tc>
          <w:tcPr>
            <w:tcW w:w="3996" w:type="dxa"/>
            <w:vAlign w:val="center"/>
          </w:tcPr>
          <w:p w14:paraId="024424D1"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Kp1ujExj","properties":{"formattedCitation":"(Raga and Balbuena, 1987)","plainCitation":"(Raga and Balbuena, 1987)","noteIndex":0},"citationItems":[{"id":1346,"uris":["http://zotero.org/users/9441463/items/J7BXGLPT"],"itemData":{"id":1346,"type":"article-journal","container-title":"Mamíferos y helmintos. Barcelona: Ketres Editora","journalAbbreviation":"Mamíferos y helmintos. Barcelona: Ketres Editora","page":"201","title":"Algunas características zoogeográficas de los helmintos de los cetáceos en el Mediterráneo con especial referencia a la helmintofauna del delfín listado","volume":"195","author":[{"family":"Raga","given":"JA"},{"family":"Balbuena","given":"JA"}],"issued":{"date-parts":[["1987"]]}}}],"schema":"https://github.com/citation-style-language/schema/raw/master/csl-citation.json"} </w:instrText>
            </w:r>
            <w:r w:rsidRPr="00854BC1">
              <w:rPr>
                <w:sz w:val="20"/>
                <w:szCs w:val="20"/>
                <w:lang w:val="en-US"/>
              </w:rPr>
              <w:fldChar w:fldCharType="separate"/>
            </w:r>
            <w:r w:rsidRPr="00854BC1">
              <w:rPr>
                <w:noProof/>
                <w:sz w:val="20"/>
                <w:szCs w:val="20"/>
                <w:lang w:val="en-US"/>
              </w:rPr>
              <w:t>(Raga and Balbuena, 1987)</w:t>
            </w:r>
            <w:r w:rsidRPr="00854BC1">
              <w:rPr>
                <w:sz w:val="20"/>
                <w:szCs w:val="20"/>
                <w:lang w:val="en-US"/>
              </w:rPr>
              <w:fldChar w:fldCharType="end"/>
            </w:r>
          </w:p>
        </w:tc>
      </w:tr>
      <w:tr w:rsidR="008E2B89" w:rsidRPr="006F2338" w14:paraId="78DCB2E3" w14:textId="77777777" w:rsidTr="005A3E74">
        <w:tblPrEx>
          <w:tblLook w:val="0000" w:firstRow="0" w:lastRow="0" w:firstColumn="0" w:lastColumn="0" w:noHBand="0" w:noVBand="0"/>
        </w:tblPrEx>
        <w:tc>
          <w:tcPr>
            <w:tcW w:w="1606" w:type="dxa"/>
            <w:vMerge/>
            <w:vAlign w:val="center"/>
          </w:tcPr>
          <w:p w14:paraId="7206B775"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06B8E8F4"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7ECD7ABB"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2BEA4A93"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563BBFF2"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Pseudalius inflexus</w:t>
            </w:r>
          </w:p>
        </w:tc>
        <w:tc>
          <w:tcPr>
            <w:tcW w:w="1954" w:type="dxa"/>
            <w:vAlign w:val="center"/>
          </w:tcPr>
          <w:p w14:paraId="4D3F78E3" w14:textId="77777777" w:rsidR="008E2B89" w:rsidRPr="00854BC1" w:rsidRDefault="008E2B89" w:rsidP="0049738F">
            <w:pPr>
              <w:autoSpaceDE w:val="0"/>
              <w:autoSpaceDN w:val="0"/>
              <w:adjustRightInd w:val="0"/>
              <w:rPr>
                <w:sz w:val="20"/>
                <w:szCs w:val="20"/>
                <w:lang w:val="en-US"/>
              </w:rPr>
            </w:pPr>
            <w:r w:rsidRPr="00854BC1">
              <w:rPr>
                <w:sz w:val="20"/>
                <w:szCs w:val="20"/>
                <w:lang w:val="en-US"/>
              </w:rPr>
              <w:t>N/A</w:t>
            </w:r>
          </w:p>
        </w:tc>
        <w:tc>
          <w:tcPr>
            <w:tcW w:w="3996" w:type="dxa"/>
            <w:vAlign w:val="center"/>
          </w:tcPr>
          <w:p w14:paraId="170D6B5E"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fAVyEVYM","properties":{"formattedCitation":"(Evans, 1991)","plainCitation":"(Evans, 1991)","noteIndex":0},"citationItems":[{"id":1357,"uris":["http://zotero.org/users/9441463/items/BEAALKKG"],"itemData":{"id":1357,"type":"chapter","container-title":"The handbook of British mammals","page":"299-350","publisher":"Blackwell Oxford","title":"Whales, dolphins and porpoises: order Cetacea","author":[{"family":"Evans","given":"PGH"}],"issued":{"date-parts":[["1991"]]}}}],"schema":"https://github.com/citation-style-language/schema/raw/master/csl-citation.json"} </w:instrText>
            </w:r>
            <w:r w:rsidRPr="00854BC1">
              <w:rPr>
                <w:sz w:val="20"/>
                <w:szCs w:val="20"/>
                <w:lang w:val="en-US"/>
              </w:rPr>
              <w:fldChar w:fldCharType="separate"/>
            </w:r>
            <w:r w:rsidRPr="00854BC1">
              <w:rPr>
                <w:noProof/>
                <w:sz w:val="20"/>
                <w:szCs w:val="20"/>
                <w:lang w:val="en-US"/>
              </w:rPr>
              <w:t>(Evans, 1991)</w:t>
            </w:r>
            <w:r w:rsidRPr="00854BC1">
              <w:rPr>
                <w:sz w:val="20"/>
                <w:szCs w:val="20"/>
                <w:lang w:val="en-US"/>
              </w:rPr>
              <w:fldChar w:fldCharType="end"/>
            </w:r>
          </w:p>
        </w:tc>
      </w:tr>
      <w:tr w:rsidR="008E2B89" w:rsidRPr="006F2338" w14:paraId="23838B82" w14:textId="77777777" w:rsidTr="005A3E74">
        <w:tblPrEx>
          <w:tblLook w:val="0000" w:firstRow="0" w:lastRow="0" w:firstColumn="0" w:lastColumn="0" w:noHBand="0" w:noVBand="0"/>
        </w:tblPrEx>
        <w:tc>
          <w:tcPr>
            <w:tcW w:w="1606" w:type="dxa"/>
            <w:vMerge/>
            <w:vAlign w:val="center"/>
          </w:tcPr>
          <w:p w14:paraId="45C7A214"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16A1BD99"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55F35260"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72AC04C3"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4C3FAF84"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Stenurus globicephalae</w:t>
            </w:r>
          </w:p>
        </w:tc>
        <w:tc>
          <w:tcPr>
            <w:tcW w:w="1954" w:type="dxa"/>
            <w:vAlign w:val="center"/>
          </w:tcPr>
          <w:p w14:paraId="423D2C66" w14:textId="77777777" w:rsidR="008E2B89" w:rsidRPr="00854BC1" w:rsidRDefault="008E2B89" w:rsidP="0049738F">
            <w:pPr>
              <w:autoSpaceDE w:val="0"/>
              <w:autoSpaceDN w:val="0"/>
              <w:adjustRightInd w:val="0"/>
              <w:rPr>
                <w:sz w:val="20"/>
                <w:szCs w:val="20"/>
                <w:lang w:val="en-US"/>
              </w:rPr>
            </w:pPr>
            <w:r w:rsidRPr="00854BC1">
              <w:rPr>
                <w:sz w:val="20"/>
                <w:szCs w:val="20"/>
                <w:lang w:val="en-US"/>
              </w:rPr>
              <w:t>Gastrointestinal, Otic apparatus</w:t>
            </w:r>
          </w:p>
        </w:tc>
        <w:tc>
          <w:tcPr>
            <w:tcW w:w="3996" w:type="dxa"/>
            <w:vAlign w:val="center"/>
          </w:tcPr>
          <w:p w14:paraId="3FDD2FE7"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YiUKfn3p","properties":{"formattedCitation":"(Arnold and Gaskin, 1975; Beverley-Burton, 1978; Rogan {\\i{}et al.}, 1997; Schick {\\i{}et al.}, 2020)","plainCitation":"(Arnold and Gaskin, 1975; Beverley-Burton, 1978; Rogan et al., 1997; Schick et al., 2020)","noteIndex":0},"citationItems":[{"id":1244,"uris":["http://zotero.org/users/9441463/items/JDVC95ED"],"itemData":{"id":1244,"type":"article-journal","abstract":"Lungworms were collected from 60 harbor porpoises shot at sea during May to August of 1970 and 1971 in the Bay of Fundy. These have been compared with related species from other odontocetes in order to evaluate the literature on pseudaliids and provide a consistent treatment of the family. This study also gives data on the occurrence of lungworms in odontocetes from Canadian waters. Keys to genera and selected species of pseudaliids in cetaceans are included.The following are redescribed: Pseudalius inflexus (Rudolphi 1808), Stenurus minor (Kuhn 1829), Torynurus convolutus (Kuhn 1829), Halocercus invaginatus (Quekett 1841), and H. taurica Delyamure, in Skrjabin 1942 from harbor porpoise, Phocoena phocoena, collected in eastern Canada; Stenurus globicephalae Baylis and Daubney 1925 from Globicephala melaena, G. macrorhyncha, and Grampus griseus (new host record); Stenurus arctomarinus Delyamure and Kleinenberg 1958 and Pharurus pallasii (van Beneden 1870) n. comb, from Delphinapteras leucas; Torynurus dalli (Yamaguti 1951) from Phocoenoides dalli; and Pharurus alatus (Leuck-art 1848) from Monodon monoceros. Pseudalius inflexus, H. taurica, and S. arctomarinus are reported for the first time from North American hosts; S. globicephalae, P. pallasii, P. alatus, and all the pseudaliids from Phocoena phocoena are reported from new host localities.Torynurus alatus is considered a synonym of Pharurus alatus. Stenurus arcticus (including previously proposed synonyms Strongylus arcticus, Pseudalius arcticus) is considered a synonym of Pharurus pallasii.Halocercus ponticus Delyamure 1946 is considered synonymous with H. invaginatus.","container-title":"Canadian Journal of Zoology","DOI":"10.1139/z75-087","ISSN":"0008-4301, 1480-3283","issue":"6","journalAbbreviation":"Can. J. Zool.","language":"en","page":"713-735","source":"DOI.org (Crossref)","title":"Lungworms (Metastrongyloidea: Pseudaliidae) of harbor porpoise Phocoena phocoena (L. 1758)","title-short":"Lungworms (Metastrongyloidea","volume":"53","author":[{"family":"Arnold","given":"P. W."},{"family":"Gaskin","given":"D. E."}],"issued":{"date-parts":[["1975",6,1]]}}},{"id":1142,"uris":["http://zotero.org/users/9441463/items/GCQIBX4M"],"itemData":{"id":1142,"type":"article-journal","abstract":"Bsvnnlnv-BunroN, M. 1978.Helminths of the aiimentary tract from a strandedherd of the Atlantic white-sideddolphin,Lagenorhynchusacutus.L Fish. Res.Board Can. 35:1356-1359. Six speciesof helminths were collectedfrom the gut of 37 Lagenorhynchusacutus. The following are new host-parasite records: Pholeter gastrophilus, Oschmarinella laevicaecum,Tettabothrius forsteri, Anisakis sp., and Bolbosoma sp. Stenurus globicephalaewas also found. Prevalencefor O. laevicaecumwas 49Voand for T. Iorsteri'78Va.","container-title":"Journal of the Fisheries Research Board of Canada","DOI":"10.1139/f78-211","ISSN":"0015-296X","issue":"10","journalAbbreviation":"J. Fish. Res. Bd. Can.","language":"en","page":"1356-1359","source":"DOI.org (Crossref)","title":"Helminths of the Alimentary Tract from a Stranded Herd of the Atlantic White-Sided Dolphin, &lt;i&gt;Lagenorhynchus acutus&lt;/i&gt;","volume":"35","author":[{"family":"Beverley-Burton","given":"M."}],"issued":{"date-parts":[["1978",10,1]]}}},{"id":1230,"uris":["http://zotero.org/users/9441463/items/6HGM9V4J"],"itemData":{"id":1230,"type":"article-journal","container-title":"Journal of Zoology","DOI":"10.1111/j.1469-7998.1997.tb05798.x","ISSN":"09528369","issue":"2","language":"en","page":"217-227","source":"DOI.org (Crossref)","title":"A mass stranding of white-sided dolphins (Lagenorhynchus acutus) in Ireland: biological and pathological studies","title-short":"A mass stranding of white-sided dolphins (Lagenorhynchus acutus) in Ireland","volume":"242","author":[{"family":"Rogan","given":"E."},{"family":"Baker","given":"J. R."},{"family":"Jepson","given":"P. D."},{"family":"Berrow","given":"S."},{"family":"Kiely","given":"O."}],"issued":{"date-parts":[["1997"]]}}},{"id":1179,"uris":["http://zotero.org/users/9441463/items/GWIHYNAZ"],"itemData":{"id":1179,"type":"article-journal","container-title":"Frontiers in Veterinary Science","DOI":"10.3389/fvets.2020.00262","ISSN":"2297-1769","journalAbbreviation":"Front. Vet. Sci.","language":"en","page":"262","source":"DOI.org (Crossref)","title":"Pathological Findings in White-Beaked Dolphins (Lagenorhynchus albirostris) and Atlantic White-Sided Dolphins (Lagenorhynchus acutus) From the South-Eastern North Sea","volume":"7","author":[{"family":"Schick","given":"Luca"},{"family":"IJsseldijk","given":"Lonneke L."},{"family":"Grilo","given":"Miguel L."},{"family":"Lakemeyer","given":"Jan"},{"family":"Lehnert","given":"Kristina"},{"family":"Wohlsein","given":"Peter"},{"family":"Ewers","given":"Christa"},{"family":"Prenger-Berninghoff","given":"Ellen"},{"family":"Baumgärtner","given":"Wolfgang"},{"family":"Gröne","given":"Andrea"},{"family":"Kik","given":"Marja J. L."},{"family":"Siebert","given":"Ursula"}],"issued":{"date-parts":[["2020",5,27]]}}}],"schema":"https://github.com/citation-style-language/schema/raw/master/csl-citation.json"} </w:instrText>
            </w:r>
            <w:r w:rsidRPr="00854BC1">
              <w:rPr>
                <w:sz w:val="20"/>
                <w:szCs w:val="20"/>
                <w:lang w:val="en-US"/>
              </w:rPr>
              <w:fldChar w:fldCharType="separate"/>
            </w:r>
            <w:r w:rsidRPr="00854BC1">
              <w:rPr>
                <w:sz w:val="20"/>
                <w:szCs w:val="20"/>
                <w:lang w:val="en-US"/>
              </w:rPr>
              <w:t xml:space="preserve">(Arnold and Gaskin, 1975; Beverley-Burton, 1978; Rogan </w:t>
            </w:r>
            <w:r w:rsidRPr="00854BC1">
              <w:rPr>
                <w:i/>
                <w:iCs/>
                <w:sz w:val="20"/>
                <w:szCs w:val="20"/>
                <w:lang w:val="en-US"/>
              </w:rPr>
              <w:t>et al.</w:t>
            </w:r>
            <w:r w:rsidRPr="00854BC1">
              <w:rPr>
                <w:sz w:val="20"/>
                <w:szCs w:val="20"/>
                <w:lang w:val="en-US"/>
              </w:rPr>
              <w:t xml:space="preserve">, 1997; Schick </w:t>
            </w:r>
            <w:r w:rsidRPr="00854BC1">
              <w:rPr>
                <w:i/>
                <w:iCs/>
                <w:sz w:val="20"/>
                <w:szCs w:val="20"/>
                <w:lang w:val="en-US"/>
              </w:rPr>
              <w:t>et al.</w:t>
            </w:r>
            <w:r w:rsidRPr="00854BC1">
              <w:rPr>
                <w:sz w:val="20"/>
                <w:szCs w:val="20"/>
                <w:lang w:val="en-US"/>
              </w:rPr>
              <w:t>, 2020)</w:t>
            </w:r>
            <w:r w:rsidRPr="00854BC1">
              <w:rPr>
                <w:sz w:val="20"/>
                <w:szCs w:val="20"/>
                <w:lang w:val="en-US"/>
              </w:rPr>
              <w:fldChar w:fldCharType="end"/>
            </w:r>
          </w:p>
        </w:tc>
      </w:tr>
      <w:tr w:rsidR="008E2B89" w:rsidRPr="006F2338" w14:paraId="7D2D6125" w14:textId="77777777" w:rsidTr="005A3E74">
        <w:tblPrEx>
          <w:tblLook w:val="0000" w:firstRow="0" w:lastRow="0" w:firstColumn="0" w:lastColumn="0" w:noHBand="0" w:noVBand="0"/>
        </w:tblPrEx>
        <w:tc>
          <w:tcPr>
            <w:tcW w:w="1606" w:type="dxa"/>
            <w:vMerge/>
            <w:vAlign w:val="center"/>
          </w:tcPr>
          <w:p w14:paraId="088BC4DC"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750BDC19"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6307A36A"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37150EEC"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3DEA3F6A"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Torynurus convolutus</w:t>
            </w:r>
          </w:p>
        </w:tc>
        <w:tc>
          <w:tcPr>
            <w:tcW w:w="1954" w:type="dxa"/>
            <w:vAlign w:val="center"/>
          </w:tcPr>
          <w:p w14:paraId="5E8F8A84" w14:textId="77777777" w:rsidR="008E2B89" w:rsidRPr="00854BC1" w:rsidRDefault="008E2B89" w:rsidP="0049738F">
            <w:pPr>
              <w:autoSpaceDE w:val="0"/>
              <w:autoSpaceDN w:val="0"/>
              <w:adjustRightInd w:val="0"/>
              <w:rPr>
                <w:sz w:val="20"/>
                <w:szCs w:val="20"/>
                <w:lang w:val="en-US"/>
              </w:rPr>
            </w:pPr>
            <w:r w:rsidRPr="00854BC1">
              <w:rPr>
                <w:sz w:val="20"/>
                <w:szCs w:val="20"/>
                <w:lang w:val="en-US"/>
              </w:rPr>
              <w:t>N/A</w:t>
            </w:r>
          </w:p>
        </w:tc>
        <w:tc>
          <w:tcPr>
            <w:tcW w:w="3996" w:type="dxa"/>
            <w:vAlign w:val="center"/>
          </w:tcPr>
          <w:p w14:paraId="43C1CEF5"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JxETURI4","properties":{"formattedCitation":"(Gibson and Harris, 1979)","plainCitation":"(Gibson and Harris, 1979)","noteIndex":0},"citationItems":[{"id":1358,"uris":["http://zotero.org/users/9441463/items/5Y6UVEYC"],"itemData":{"id":1358,"type":"article-journal","container-title":"Investigations on Cetacea","journalAbbreviation":"Investigations on Cetacea","note":"publisher: Brain Anatomy Institute","page":"309-324","title":"The helminth-parasites of cetaceans in the collection of the British Museum (Natural History)","volume":"10","author":[{"family":"Gibson","given":"David I"},{"family":"Harris","given":"Eileen A"}],"issued":{"date-parts":[["1979"]]}}}],"schema":"https://github.com/citation-style-language/schema/raw/master/csl-citation.json"} </w:instrText>
            </w:r>
            <w:r w:rsidRPr="00854BC1">
              <w:rPr>
                <w:sz w:val="20"/>
                <w:szCs w:val="20"/>
                <w:lang w:val="en-US"/>
              </w:rPr>
              <w:fldChar w:fldCharType="separate"/>
            </w:r>
            <w:r w:rsidRPr="00854BC1">
              <w:rPr>
                <w:noProof/>
                <w:sz w:val="20"/>
                <w:szCs w:val="20"/>
                <w:lang w:val="en-US"/>
              </w:rPr>
              <w:t>(Gibson and Harris, 1979)</w:t>
            </w:r>
            <w:r w:rsidRPr="00854BC1">
              <w:rPr>
                <w:sz w:val="20"/>
                <w:szCs w:val="20"/>
                <w:lang w:val="en-US"/>
              </w:rPr>
              <w:fldChar w:fldCharType="end"/>
            </w:r>
          </w:p>
        </w:tc>
      </w:tr>
      <w:tr w:rsidR="008E2B89" w:rsidRPr="006F2338" w14:paraId="1D7E723E" w14:textId="77777777" w:rsidTr="005A3E74">
        <w:tblPrEx>
          <w:tblLook w:val="0000" w:firstRow="0" w:lastRow="0" w:firstColumn="0" w:lastColumn="0" w:noHBand="0" w:noVBand="0"/>
        </w:tblPrEx>
        <w:tc>
          <w:tcPr>
            <w:tcW w:w="1606" w:type="dxa"/>
            <w:vMerge/>
            <w:vAlign w:val="center"/>
          </w:tcPr>
          <w:p w14:paraId="50F4C7F8" w14:textId="77777777" w:rsidR="008E2B89" w:rsidRPr="00854BC1" w:rsidRDefault="008E2B89" w:rsidP="0049738F">
            <w:pPr>
              <w:autoSpaceDE w:val="0"/>
              <w:autoSpaceDN w:val="0"/>
              <w:adjustRightInd w:val="0"/>
              <w:rPr>
                <w:i/>
                <w:iCs/>
                <w:sz w:val="20"/>
                <w:szCs w:val="20"/>
                <w:lang w:val="en-US"/>
              </w:rPr>
            </w:pPr>
          </w:p>
        </w:tc>
        <w:tc>
          <w:tcPr>
            <w:tcW w:w="1655" w:type="dxa"/>
            <w:vAlign w:val="center"/>
          </w:tcPr>
          <w:p w14:paraId="59A854ED" w14:textId="77777777" w:rsidR="008E2B89" w:rsidRPr="00854BC1" w:rsidRDefault="008E2B89" w:rsidP="0049738F">
            <w:pPr>
              <w:autoSpaceDE w:val="0"/>
              <w:autoSpaceDN w:val="0"/>
              <w:adjustRightInd w:val="0"/>
              <w:rPr>
                <w:sz w:val="20"/>
                <w:szCs w:val="20"/>
                <w:lang w:val="en-US"/>
              </w:rPr>
            </w:pPr>
            <w:r w:rsidRPr="00854BC1">
              <w:rPr>
                <w:sz w:val="20"/>
                <w:szCs w:val="20"/>
                <w:lang w:val="en-US"/>
              </w:rPr>
              <w:t>Lagenorhynchus albirostris</w:t>
            </w:r>
          </w:p>
        </w:tc>
        <w:tc>
          <w:tcPr>
            <w:tcW w:w="1418" w:type="dxa"/>
            <w:vAlign w:val="center"/>
          </w:tcPr>
          <w:p w14:paraId="29CEEE27"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White-beaked dolphin</w:t>
            </w:r>
          </w:p>
        </w:tc>
        <w:tc>
          <w:tcPr>
            <w:tcW w:w="1275" w:type="dxa"/>
            <w:vAlign w:val="center"/>
          </w:tcPr>
          <w:p w14:paraId="029310C9" w14:textId="77777777" w:rsidR="008E2B89" w:rsidRPr="00854BC1" w:rsidRDefault="008E2B89" w:rsidP="0049738F">
            <w:pPr>
              <w:autoSpaceDE w:val="0"/>
              <w:autoSpaceDN w:val="0"/>
              <w:adjustRightInd w:val="0"/>
              <w:rPr>
                <w:sz w:val="20"/>
                <w:szCs w:val="20"/>
                <w:lang w:val="en-US"/>
              </w:rPr>
            </w:pPr>
            <w:r w:rsidRPr="00854BC1">
              <w:rPr>
                <w:sz w:val="20"/>
                <w:szCs w:val="20"/>
                <w:lang w:val="en-US"/>
              </w:rPr>
              <w:t>Pseudaliidae</w:t>
            </w:r>
          </w:p>
        </w:tc>
        <w:tc>
          <w:tcPr>
            <w:tcW w:w="1448" w:type="dxa"/>
            <w:vAlign w:val="center"/>
          </w:tcPr>
          <w:p w14:paraId="5EF78E7D"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Halocercus lagenorhynchi</w:t>
            </w:r>
          </w:p>
        </w:tc>
        <w:tc>
          <w:tcPr>
            <w:tcW w:w="1954" w:type="dxa"/>
            <w:vAlign w:val="center"/>
          </w:tcPr>
          <w:p w14:paraId="5A223657"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w:t>
            </w:r>
          </w:p>
        </w:tc>
        <w:tc>
          <w:tcPr>
            <w:tcW w:w="3996" w:type="dxa"/>
            <w:vAlign w:val="center"/>
          </w:tcPr>
          <w:p w14:paraId="6D8B8BC8"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hWC8wwK6","properties":{"formattedCitation":"(Baylis and Daubney, 1925; Gibson and Harris, 1979)","plainCitation":"(Baylis and Daubney, 1925; Gibson and Harris, 1979)","noteIndex":0},"citationItems":[{"id":1141,"uris":["http://zotero.org/users/9441463/items/BC3IIAC8"],"itemData":{"id":1141,"type":"article-journal","abstract":"Great confusion prevails in literature with regard to the various species of nematode worms inhabiting the air-passages and blood-vessels of whales, porpoises and dolphins. These worms form a group analogous, and, as we believe, very closely related to the genera\n              Metastrongylus, Dictyocaulus, Synthetocaulus\n              , and\n              Haemostrongylus\n              , which occur in similar situations in terrestrial mammals. The genera named are referred to the family Meta-strongylidae Leiper (1908), as restricted by the exclusion of the forms now included in the family Trichostrongylidae Leiper (1912). The forms found in Cetacea, of which the typical genus is\n              Pseudalius\n              , have been ranked first as a subfamily Pseudaliinae of “Strongylidae” by Railliet and Henry (1909) and later as a family Pseudaliidae of Strongyloidea by Railliet (1916).","container-title":"Parasitology","DOI":"10.1017/S0031182000004595","ISSN":"0031-1820, 1469-8161","issue":"2","journalAbbreviation":"Parasitology","language":"en","page":"201-215","source":"DOI.org (Crossref)","title":"A Revision of the Lung-Worms of Cetacea","volume":"17","author":[{"family":"Baylis","given":"H. A."},{"family":"Daubney","given":"R."}],"issued":{"date-parts":[["1925",5]]}}},{"id":1358,"uris":["http://zotero.org/users/9441463/items/5Y6UVEYC"],"itemData":{"id":1358,"type":"article-journal","container-title":"Investigations on Cetacea","journalAbbreviation":"Investigations on Cetacea","note":"publisher: Brain Anatomy Institute","page":"309-324","title":"The helminth-parasites of cetaceans in the collection of the British Museum (Natural History)","volume":"10","author":[{"family":"Gibson","given":"David I"},{"family":"Harris","given":"Eileen A"}],"issued":{"date-parts":[["1979"]]}}}],"schema":"https://github.com/citation-style-language/schema/raw/master/csl-citation.json"} </w:instrText>
            </w:r>
            <w:r w:rsidRPr="00854BC1">
              <w:rPr>
                <w:sz w:val="20"/>
                <w:szCs w:val="20"/>
                <w:lang w:val="en-US"/>
              </w:rPr>
              <w:fldChar w:fldCharType="separate"/>
            </w:r>
            <w:r w:rsidRPr="00854BC1">
              <w:rPr>
                <w:noProof/>
                <w:sz w:val="20"/>
                <w:szCs w:val="20"/>
                <w:lang w:val="en-US"/>
              </w:rPr>
              <w:t>(Baylis and Daubney, 1925; Gibson and Harris, 1979)</w:t>
            </w:r>
            <w:r w:rsidRPr="00854BC1">
              <w:rPr>
                <w:sz w:val="20"/>
                <w:szCs w:val="20"/>
                <w:lang w:val="en-US"/>
              </w:rPr>
              <w:fldChar w:fldCharType="end"/>
            </w:r>
          </w:p>
        </w:tc>
      </w:tr>
      <w:tr w:rsidR="008E2B89" w:rsidRPr="006F2338" w14:paraId="5BFA72F2" w14:textId="77777777" w:rsidTr="005A3E74">
        <w:tblPrEx>
          <w:tblLook w:val="0000" w:firstRow="0" w:lastRow="0" w:firstColumn="0" w:lastColumn="0" w:noHBand="0" w:noVBand="0"/>
        </w:tblPrEx>
        <w:tc>
          <w:tcPr>
            <w:tcW w:w="1606" w:type="dxa"/>
            <w:vMerge/>
            <w:vAlign w:val="center"/>
          </w:tcPr>
          <w:p w14:paraId="16F16E4C" w14:textId="77777777" w:rsidR="008E2B89" w:rsidRPr="00854BC1" w:rsidRDefault="008E2B89" w:rsidP="0049738F">
            <w:pPr>
              <w:autoSpaceDE w:val="0"/>
              <w:autoSpaceDN w:val="0"/>
              <w:adjustRightInd w:val="0"/>
              <w:rPr>
                <w:i/>
                <w:iCs/>
                <w:sz w:val="20"/>
                <w:szCs w:val="20"/>
                <w:lang w:val="en-US"/>
              </w:rPr>
            </w:pPr>
          </w:p>
        </w:tc>
        <w:tc>
          <w:tcPr>
            <w:tcW w:w="1655" w:type="dxa"/>
            <w:vMerge w:val="restart"/>
            <w:vAlign w:val="center"/>
          </w:tcPr>
          <w:p w14:paraId="47210ECF" w14:textId="77777777" w:rsidR="008E2B89" w:rsidRPr="00854BC1" w:rsidRDefault="008E2B89" w:rsidP="0049738F">
            <w:pPr>
              <w:autoSpaceDE w:val="0"/>
              <w:autoSpaceDN w:val="0"/>
              <w:adjustRightInd w:val="0"/>
              <w:rPr>
                <w:sz w:val="20"/>
                <w:szCs w:val="20"/>
                <w:lang w:val="en-US"/>
              </w:rPr>
            </w:pPr>
            <w:r w:rsidRPr="00854BC1">
              <w:rPr>
                <w:sz w:val="20"/>
                <w:szCs w:val="20"/>
                <w:lang w:val="en-US"/>
              </w:rPr>
              <w:t>Lagenorhynchus obscurus</w:t>
            </w:r>
          </w:p>
        </w:tc>
        <w:tc>
          <w:tcPr>
            <w:tcW w:w="1418" w:type="dxa"/>
            <w:vMerge w:val="restart"/>
            <w:vAlign w:val="center"/>
          </w:tcPr>
          <w:p w14:paraId="5A41F3B0"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Dusky dolphin</w:t>
            </w:r>
          </w:p>
        </w:tc>
        <w:tc>
          <w:tcPr>
            <w:tcW w:w="1275" w:type="dxa"/>
            <w:vMerge w:val="restart"/>
            <w:vAlign w:val="center"/>
          </w:tcPr>
          <w:p w14:paraId="2F2E94A2" w14:textId="77777777" w:rsidR="008E2B89" w:rsidRPr="00854BC1" w:rsidRDefault="008E2B89" w:rsidP="0049738F">
            <w:pPr>
              <w:autoSpaceDE w:val="0"/>
              <w:autoSpaceDN w:val="0"/>
              <w:adjustRightInd w:val="0"/>
              <w:rPr>
                <w:sz w:val="20"/>
                <w:szCs w:val="20"/>
                <w:lang w:val="en-US"/>
              </w:rPr>
            </w:pPr>
            <w:r w:rsidRPr="00854BC1">
              <w:rPr>
                <w:sz w:val="20"/>
                <w:szCs w:val="20"/>
                <w:lang w:val="en-US"/>
              </w:rPr>
              <w:t>Pseudaliidae</w:t>
            </w:r>
          </w:p>
        </w:tc>
        <w:tc>
          <w:tcPr>
            <w:tcW w:w="1448" w:type="dxa"/>
            <w:vAlign w:val="center"/>
          </w:tcPr>
          <w:p w14:paraId="2908E1B2"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Halocercus sp.</w:t>
            </w:r>
          </w:p>
        </w:tc>
        <w:tc>
          <w:tcPr>
            <w:tcW w:w="1954" w:type="dxa"/>
            <w:vAlign w:val="center"/>
          </w:tcPr>
          <w:p w14:paraId="54C73125" w14:textId="77777777" w:rsidR="008E2B89" w:rsidRPr="00854BC1" w:rsidRDefault="008E2B89" w:rsidP="0049738F">
            <w:pPr>
              <w:autoSpaceDE w:val="0"/>
              <w:autoSpaceDN w:val="0"/>
              <w:adjustRightInd w:val="0"/>
              <w:rPr>
                <w:sz w:val="20"/>
                <w:szCs w:val="20"/>
                <w:lang w:val="en-US"/>
              </w:rPr>
            </w:pPr>
            <w:r w:rsidRPr="00854BC1">
              <w:rPr>
                <w:sz w:val="20"/>
                <w:szCs w:val="20"/>
                <w:lang w:val="en-US"/>
              </w:rPr>
              <w:t>Gastrointestinal</w:t>
            </w:r>
          </w:p>
        </w:tc>
        <w:tc>
          <w:tcPr>
            <w:tcW w:w="3996" w:type="dxa"/>
            <w:vAlign w:val="center"/>
          </w:tcPr>
          <w:p w14:paraId="78B53D38"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ahsTyw2y","properties":{"formattedCitation":"(von Waerebeek {\\i{}et al.}, 1993)","plainCitation":"(von Waerebeek et al., 1993)","noteIndex":0},"citationItems":[{"id":1288,"uris":["http://zotero.org/users/9441463/items/R85SY592"],"itemData":{"id":1288,"type":"article-journal","container-title":"Aquatic Mammals","issue":"3","journalAbbreviation":"Aquat Mamm","page":"159-169","title":"Helminth parasites and phoronts of dusky dolphins Lagenorhynchus obscurus (Gray, 1828) from Peru","volume":"19","author":[{"family":"Waerebeek","given":"Koen","non-dropping-particle":"von"},{"family":"Reyes","given":"Julio C"},{"family":"Shigueto","given":"Joanna Alfaro"}],"issued":{"date-parts":[["1993",1]]}}}],"schema":"https://github.com/citation-style-language/schema/raw/master/csl-citation.json"} </w:instrText>
            </w:r>
            <w:r w:rsidRPr="00854BC1">
              <w:rPr>
                <w:sz w:val="20"/>
                <w:szCs w:val="20"/>
                <w:lang w:val="en-US"/>
              </w:rPr>
              <w:fldChar w:fldCharType="separate"/>
            </w:r>
            <w:r w:rsidRPr="00854BC1">
              <w:rPr>
                <w:sz w:val="20"/>
                <w:szCs w:val="20"/>
                <w:lang w:val="en-US"/>
              </w:rPr>
              <w:t xml:space="preserve">(von Waerebeek </w:t>
            </w:r>
            <w:r w:rsidRPr="00854BC1">
              <w:rPr>
                <w:i/>
                <w:iCs/>
                <w:sz w:val="20"/>
                <w:szCs w:val="20"/>
                <w:lang w:val="en-US"/>
              </w:rPr>
              <w:t>et al.</w:t>
            </w:r>
            <w:r w:rsidRPr="00854BC1">
              <w:rPr>
                <w:sz w:val="20"/>
                <w:szCs w:val="20"/>
                <w:lang w:val="en-US"/>
              </w:rPr>
              <w:t>, 1993)</w:t>
            </w:r>
            <w:r w:rsidRPr="00854BC1">
              <w:rPr>
                <w:sz w:val="20"/>
                <w:szCs w:val="20"/>
                <w:lang w:val="en-US"/>
              </w:rPr>
              <w:fldChar w:fldCharType="end"/>
            </w:r>
          </w:p>
        </w:tc>
      </w:tr>
      <w:tr w:rsidR="008E2B89" w:rsidRPr="006F2338" w14:paraId="1586169D" w14:textId="77777777" w:rsidTr="005A3E74">
        <w:tblPrEx>
          <w:tblLook w:val="0000" w:firstRow="0" w:lastRow="0" w:firstColumn="0" w:lastColumn="0" w:noHBand="0" w:noVBand="0"/>
        </w:tblPrEx>
        <w:tc>
          <w:tcPr>
            <w:tcW w:w="1606" w:type="dxa"/>
            <w:vMerge/>
            <w:vAlign w:val="center"/>
          </w:tcPr>
          <w:p w14:paraId="32189371"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73DD349C"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0838275B"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6D4A8A13"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5F9FE7B2"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Stenurus sp.</w:t>
            </w:r>
          </w:p>
        </w:tc>
        <w:tc>
          <w:tcPr>
            <w:tcW w:w="1954" w:type="dxa"/>
            <w:vAlign w:val="center"/>
          </w:tcPr>
          <w:p w14:paraId="14888DFB" w14:textId="77777777" w:rsidR="008E2B89" w:rsidRPr="00854BC1" w:rsidRDefault="008E2B89" w:rsidP="0049738F">
            <w:pPr>
              <w:autoSpaceDE w:val="0"/>
              <w:autoSpaceDN w:val="0"/>
              <w:adjustRightInd w:val="0"/>
              <w:rPr>
                <w:sz w:val="20"/>
                <w:szCs w:val="20"/>
                <w:lang w:val="en-US"/>
              </w:rPr>
            </w:pPr>
            <w:r w:rsidRPr="00854BC1">
              <w:rPr>
                <w:sz w:val="20"/>
                <w:szCs w:val="20"/>
                <w:lang w:val="en-US"/>
              </w:rPr>
              <w:t>Gastrointestinal</w:t>
            </w:r>
          </w:p>
        </w:tc>
        <w:tc>
          <w:tcPr>
            <w:tcW w:w="3996" w:type="dxa"/>
            <w:vAlign w:val="center"/>
          </w:tcPr>
          <w:p w14:paraId="55BB8264"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2XeKkMS0","properties":{"formattedCitation":"(de Castro {\\i{}et al.}, 2014)","plainCitation":"(de Castro et al., 2014)","noteIndex":0},"citationItems":[{"id":1344,"uris":["http://zotero.org/users/9441463/items/ND5AD8U5"],"itemData":{"id":1344,"type":"article-journal","container-title":"Hidrobiológica","ISSN":"0188-8897","issue":"3","journalAbbreviation":"Hidrobiológica","note":"publisher: UAM, Unidad Iztapalapa","page":"307-310","title":"First record of cestode cysts of Phyllobothrium delphini (Phyllobothriidae) from dusky dolphins (Lagenorhynchus obscurus) off Argentine coast","volume":"24","author":[{"family":"Castro","given":"Rocío Loizaga","non-dropping-particle":"de"},{"family":"Vales","given":"Damián G"},{"family":"Degrati","given":"Mariana"},{"family":"García","given":"Néstor"},{"family":"Fernández","given":"Mercedes"},{"family":"Crespo","given":"Enrique A"}],"issued":{"date-parts":[["2014"]]}}}],"schema":"https://github.com/citation-style-language/schema/raw/master/csl-citation.json"} </w:instrText>
            </w:r>
            <w:r w:rsidRPr="00854BC1">
              <w:rPr>
                <w:sz w:val="20"/>
                <w:szCs w:val="20"/>
                <w:lang w:val="en-US"/>
              </w:rPr>
              <w:fldChar w:fldCharType="separate"/>
            </w:r>
            <w:r w:rsidRPr="00854BC1">
              <w:rPr>
                <w:sz w:val="20"/>
                <w:szCs w:val="20"/>
                <w:lang w:val="en-US"/>
              </w:rPr>
              <w:t xml:space="preserve">(de Castro </w:t>
            </w:r>
            <w:r w:rsidRPr="00854BC1">
              <w:rPr>
                <w:i/>
                <w:iCs/>
                <w:sz w:val="20"/>
                <w:szCs w:val="20"/>
                <w:lang w:val="en-US"/>
              </w:rPr>
              <w:t>et al.</w:t>
            </w:r>
            <w:r w:rsidRPr="00854BC1">
              <w:rPr>
                <w:sz w:val="20"/>
                <w:szCs w:val="20"/>
                <w:lang w:val="en-US"/>
              </w:rPr>
              <w:t>, 2014)</w:t>
            </w:r>
            <w:r w:rsidRPr="00854BC1">
              <w:rPr>
                <w:sz w:val="20"/>
                <w:szCs w:val="20"/>
                <w:lang w:val="en-US"/>
              </w:rPr>
              <w:fldChar w:fldCharType="end"/>
            </w:r>
          </w:p>
        </w:tc>
      </w:tr>
      <w:tr w:rsidR="008E2B89" w:rsidRPr="006F2338" w14:paraId="1D9BA175" w14:textId="77777777" w:rsidTr="005A3E74">
        <w:tblPrEx>
          <w:tblLook w:val="0000" w:firstRow="0" w:lastRow="0" w:firstColumn="0" w:lastColumn="0" w:noHBand="0" w:noVBand="0"/>
        </w:tblPrEx>
        <w:tc>
          <w:tcPr>
            <w:tcW w:w="1606" w:type="dxa"/>
            <w:vMerge/>
            <w:vAlign w:val="center"/>
          </w:tcPr>
          <w:p w14:paraId="541E482C" w14:textId="77777777" w:rsidR="008E2B89" w:rsidRPr="00854BC1" w:rsidRDefault="008E2B89" w:rsidP="0049738F">
            <w:pPr>
              <w:autoSpaceDE w:val="0"/>
              <w:autoSpaceDN w:val="0"/>
              <w:adjustRightInd w:val="0"/>
              <w:rPr>
                <w:i/>
                <w:iCs/>
                <w:sz w:val="20"/>
                <w:szCs w:val="20"/>
                <w:lang w:val="en-US"/>
              </w:rPr>
            </w:pPr>
          </w:p>
        </w:tc>
        <w:tc>
          <w:tcPr>
            <w:tcW w:w="1655" w:type="dxa"/>
            <w:vAlign w:val="center"/>
          </w:tcPr>
          <w:p w14:paraId="28C3903C" w14:textId="77777777" w:rsidR="008E2B89" w:rsidRPr="00854BC1" w:rsidRDefault="008E2B89" w:rsidP="0049738F">
            <w:pPr>
              <w:autoSpaceDE w:val="0"/>
              <w:autoSpaceDN w:val="0"/>
              <w:adjustRightInd w:val="0"/>
              <w:rPr>
                <w:sz w:val="20"/>
                <w:szCs w:val="20"/>
                <w:lang w:val="en-US"/>
              </w:rPr>
            </w:pPr>
            <w:r w:rsidRPr="00854BC1">
              <w:rPr>
                <w:sz w:val="20"/>
                <w:szCs w:val="20"/>
                <w:lang w:val="en-US"/>
              </w:rPr>
              <w:t>Lissodelphis borealis</w:t>
            </w:r>
          </w:p>
        </w:tc>
        <w:tc>
          <w:tcPr>
            <w:tcW w:w="1418" w:type="dxa"/>
            <w:vAlign w:val="center"/>
          </w:tcPr>
          <w:p w14:paraId="718115E0"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Northern right whale dolphin</w:t>
            </w:r>
          </w:p>
        </w:tc>
        <w:tc>
          <w:tcPr>
            <w:tcW w:w="1275" w:type="dxa"/>
            <w:vAlign w:val="center"/>
          </w:tcPr>
          <w:p w14:paraId="0031288B" w14:textId="77777777" w:rsidR="008E2B89" w:rsidRPr="00854BC1" w:rsidRDefault="008E2B89" w:rsidP="0049738F">
            <w:pPr>
              <w:autoSpaceDE w:val="0"/>
              <w:autoSpaceDN w:val="0"/>
              <w:adjustRightInd w:val="0"/>
              <w:rPr>
                <w:sz w:val="20"/>
                <w:szCs w:val="20"/>
                <w:lang w:val="en-US"/>
              </w:rPr>
            </w:pPr>
            <w:r w:rsidRPr="00854BC1">
              <w:rPr>
                <w:sz w:val="20"/>
                <w:szCs w:val="20"/>
                <w:lang w:val="en-US"/>
              </w:rPr>
              <w:t>Pseudaliidae</w:t>
            </w:r>
          </w:p>
        </w:tc>
        <w:tc>
          <w:tcPr>
            <w:tcW w:w="1448" w:type="dxa"/>
            <w:vAlign w:val="center"/>
          </w:tcPr>
          <w:p w14:paraId="78ECFAD7"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Halocercus sp.</w:t>
            </w:r>
          </w:p>
        </w:tc>
        <w:tc>
          <w:tcPr>
            <w:tcW w:w="1954" w:type="dxa"/>
            <w:vAlign w:val="center"/>
          </w:tcPr>
          <w:p w14:paraId="365FF99A" w14:textId="77777777" w:rsidR="008E2B89" w:rsidRPr="00854BC1" w:rsidRDefault="008E2B89" w:rsidP="0049738F">
            <w:pPr>
              <w:autoSpaceDE w:val="0"/>
              <w:autoSpaceDN w:val="0"/>
              <w:adjustRightInd w:val="0"/>
              <w:rPr>
                <w:sz w:val="20"/>
                <w:szCs w:val="20"/>
                <w:lang w:val="en-US"/>
              </w:rPr>
            </w:pPr>
            <w:r w:rsidRPr="00854BC1">
              <w:rPr>
                <w:sz w:val="20"/>
                <w:szCs w:val="20"/>
                <w:lang w:val="en-US"/>
              </w:rPr>
              <w:t>N/A</w:t>
            </w:r>
          </w:p>
        </w:tc>
        <w:tc>
          <w:tcPr>
            <w:tcW w:w="3996" w:type="dxa"/>
            <w:vAlign w:val="center"/>
          </w:tcPr>
          <w:p w14:paraId="1AF75599"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KEeo5C3h","properties":{"formattedCitation":"(Moser and Rhinehart, 1993)","plainCitation":"(Moser and Rhinehart, 1993)","noteIndex":0},"citationItems":[{"id":1291,"uris":["http://zotero.org/users/9441463/items/LEHHALP8"],"itemData":{"id":1291,"type":"article-journal","abstract":"Three cetaceans from Monterey Bay, California (USA), were infected with lung nematodes. A beaked whale calf, Mesoplodon sp. was infected with adult Halocercus sp. This represents a new host record for this nematode. The lungs of a northern right whale dolphin calf, Lissodelphis borealis, contained an unidentified nematode similar in size to Halocercus sp. The presence of Phyllobothrium delphini-type cestode larvae in its blubber is evidence that the calf was feeding on invertebrates. A pregnant harbor porpoise, Phocoena phocoena was infected with the lung nematode H. invaginatus, but the fetus was uninfected. We found no direct evidence of a transplacental mode of transmission for Halocercus sp.","container-title":"Journal of Wildlife Diseases","DOI":"10.7589/0090-3558-29.3.507","ISSN":"0090-3558","issue":"3","journalAbbreviation":"J Wildl Dis","language":"eng","note":"PMID: 8355360","page":"507-508","source":"PubMed","title":"The lungworm, Halocercus spp. (Nematoda: Pseudaliidae) in cetaceans from California","title-short":"The lungworm, Halocercus spp. (Nematoda","volume":"29","author":[{"family":"Moser","given":"M."},{"family":"Rhinehart","given":"H."}],"issued":{"date-parts":[["1993",7]]}}}],"schema":"https://github.com/citation-style-language/schema/raw/master/csl-citation.json"} </w:instrText>
            </w:r>
            <w:r w:rsidRPr="00854BC1">
              <w:rPr>
                <w:sz w:val="20"/>
                <w:szCs w:val="20"/>
                <w:lang w:val="en-US"/>
              </w:rPr>
              <w:fldChar w:fldCharType="separate"/>
            </w:r>
            <w:r w:rsidRPr="00854BC1">
              <w:rPr>
                <w:noProof/>
                <w:sz w:val="20"/>
                <w:szCs w:val="20"/>
                <w:lang w:val="en-US"/>
              </w:rPr>
              <w:t>(Moser and Rhinehart, 1993)</w:t>
            </w:r>
            <w:r w:rsidRPr="00854BC1">
              <w:rPr>
                <w:sz w:val="20"/>
                <w:szCs w:val="20"/>
                <w:lang w:val="en-US"/>
              </w:rPr>
              <w:fldChar w:fldCharType="end"/>
            </w:r>
          </w:p>
        </w:tc>
      </w:tr>
      <w:tr w:rsidR="008E2B89" w:rsidRPr="006F2338" w14:paraId="2AD75526" w14:textId="77777777" w:rsidTr="005A3E74">
        <w:tblPrEx>
          <w:tblLook w:val="0000" w:firstRow="0" w:lastRow="0" w:firstColumn="0" w:lastColumn="0" w:noHBand="0" w:noVBand="0"/>
        </w:tblPrEx>
        <w:tc>
          <w:tcPr>
            <w:tcW w:w="1606" w:type="dxa"/>
            <w:vMerge/>
            <w:vAlign w:val="center"/>
          </w:tcPr>
          <w:p w14:paraId="768DB4EE" w14:textId="77777777" w:rsidR="008E2B89" w:rsidRPr="00854BC1" w:rsidRDefault="008E2B89" w:rsidP="0049738F">
            <w:pPr>
              <w:autoSpaceDE w:val="0"/>
              <w:autoSpaceDN w:val="0"/>
              <w:adjustRightInd w:val="0"/>
              <w:rPr>
                <w:i/>
                <w:iCs/>
                <w:sz w:val="20"/>
                <w:szCs w:val="20"/>
                <w:lang w:val="en-US"/>
              </w:rPr>
            </w:pPr>
          </w:p>
        </w:tc>
        <w:tc>
          <w:tcPr>
            <w:tcW w:w="1655" w:type="dxa"/>
            <w:vAlign w:val="center"/>
          </w:tcPr>
          <w:p w14:paraId="35630DD7" w14:textId="77777777" w:rsidR="008E2B89" w:rsidRPr="00854BC1" w:rsidRDefault="008E2B89" w:rsidP="0049738F">
            <w:pPr>
              <w:autoSpaceDE w:val="0"/>
              <w:autoSpaceDN w:val="0"/>
              <w:adjustRightInd w:val="0"/>
              <w:rPr>
                <w:sz w:val="20"/>
                <w:szCs w:val="20"/>
                <w:lang w:val="en-US"/>
              </w:rPr>
            </w:pPr>
            <w:r w:rsidRPr="00854BC1">
              <w:rPr>
                <w:sz w:val="20"/>
                <w:szCs w:val="20"/>
                <w:lang w:val="en-US"/>
              </w:rPr>
              <w:t>Orcinus orca</w:t>
            </w:r>
          </w:p>
        </w:tc>
        <w:tc>
          <w:tcPr>
            <w:tcW w:w="1418" w:type="dxa"/>
            <w:vAlign w:val="center"/>
          </w:tcPr>
          <w:p w14:paraId="3416C2DA"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Killer whale (Orca)</w:t>
            </w:r>
          </w:p>
        </w:tc>
        <w:tc>
          <w:tcPr>
            <w:tcW w:w="1275" w:type="dxa"/>
            <w:vAlign w:val="center"/>
          </w:tcPr>
          <w:p w14:paraId="683E058D" w14:textId="77777777" w:rsidR="008E2B89" w:rsidRPr="00854BC1" w:rsidRDefault="008E2B89" w:rsidP="0049738F">
            <w:pPr>
              <w:autoSpaceDE w:val="0"/>
              <w:autoSpaceDN w:val="0"/>
              <w:adjustRightInd w:val="0"/>
              <w:rPr>
                <w:sz w:val="20"/>
                <w:szCs w:val="20"/>
                <w:lang w:val="en-US"/>
              </w:rPr>
            </w:pPr>
            <w:r w:rsidRPr="00854BC1">
              <w:rPr>
                <w:sz w:val="20"/>
                <w:szCs w:val="20"/>
                <w:lang w:val="en-US"/>
              </w:rPr>
              <w:t>Pseudaliidae</w:t>
            </w:r>
          </w:p>
        </w:tc>
        <w:tc>
          <w:tcPr>
            <w:tcW w:w="1448" w:type="dxa"/>
            <w:vAlign w:val="center"/>
          </w:tcPr>
          <w:p w14:paraId="2E67E2B1"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Halocercus sp.</w:t>
            </w:r>
          </w:p>
        </w:tc>
        <w:tc>
          <w:tcPr>
            <w:tcW w:w="1954" w:type="dxa"/>
            <w:vAlign w:val="center"/>
          </w:tcPr>
          <w:p w14:paraId="62706C6D"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w:t>
            </w:r>
          </w:p>
        </w:tc>
        <w:tc>
          <w:tcPr>
            <w:tcW w:w="3996" w:type="dxa"/>
            <w:vAlign w:val="center"/>
          </w:tcPr>
          <w:p w14:paraId="0DFC806C"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2ckOtIOE","properties":{"formattedCitation":"(Reckendorf {\\i{}et al.}, 2018)","plainCitation":"(Reckendorf et al., 2018)","noteIndex":0},"citationItems":[{"id":1172,"uris":["http://zotero.org/users/9441463/items/P846RDMJ"],"itemData":{"id":1172,"type":"article-journal","abstract":"Orca (Orcinus orca) strandings are rare and post-mortem examinations on fresh individuals are scarce. Thus, little is known about their parasitological fauna, prevalence of infections, associated pathology and the impact on their health. During post-mortem examinations of two male neonatal orcas stranded in Germany and Norway, lungworm infections were found within the bronchi of both individuals. The nematodes were identified as Halocercus sp. (Pseudaliidae), which have been described in the respiratory tract of multiple odontocete species, but not yet in orcas. The life cycle and transmission pathways of some pseudaliid nematodes are incompletely understood. Lungworm infections in neonatal cetaceans are an unusual finding and thus seem to be an indicator for direct mother-to-calf transmission (transplacental or transmammary) of Halocercus sp. nematodes in orcas.","container-title":"Parasitology","DOI":"10.1017/S0031182018000586","ISSN":"0031-1820, 1469-8161","issue":"12","journalAbbreviation":"Parasitology","language":"en","page":"1553-1557","source":"DOI.org (Crossref)","title":"First record of Halocercus sp. (Pseudaliidae) lungworm infections in two stranded neonatal orcas (Orcinus orca)","volume":"145","author":[{"family":"Reckendorf","given":"A."},{"family":"Ludes-Wehrmeister","given":"E."},{"family":"Wohlsein","given":"P."},{"family":"Tiedemann","given":"R."},{"family":"Siebert","given":"U."},{"family":"Lehnert","given":"K."}],"issued":{"date-parts":[["2018",10]]}}}],"schema":"https://github.com/citation-style-language/schema/raw/master/csl-citation.json"} </w:instrText>
            </w:r>
            <w:r w:rsidRPr="00854BC1">
              <w:rPr>
                <w:sz w:val="20"/>
                <w:szCs w:val="20"/>
                <w:lang w:val="en-US"/>
              </w:rPr>
              <w:fldChar w:fldCharType="separate"/>
            </w:r>
            <w:r w:rsidRPr="00854BC1">
              <w:rPr>
                <w:sz w:val="20"/>
                <w:szCs w:val="20"/>
                <w:lang w:val="en-US"/>
              </w:rPr>
              <w:t xml:space="preserve">(Reckendorf </w:t>
            </w:r>
            <w:r w:rsidRPr="00854BC1">
              <w:rPr>
                <w:i/>
                <w:iCs/>
                <w:sz w:val="20"/>
                <w:szCs w:val="20"/>
                <w:lang w:val="en-US"/>
              </w:rPr>
              <w:t>et al.</w:t>
            </w:r>
            <w:r w:rsidRPr="00854BC1">
              <w:rPr>
                <w:sz w:val="20"/>
                <w:szCs w:val="20"/>
                <w:lang w:val="en-US"/>
              </w:rPr>
              <w:t>, 2018)</w:t>
            </w:r>
            <w:r w:rsidRPr="00854BC1">
              <w:rPr>
                <w:sz w:val="20"/>
                <w:szCs w:val="20"/>
                <w:lang w:val="en-US"/>
              </w:rPr>
              <w:fldChar w:fldCharType="end"/>
            </w:r>
          </w:p>
        </w:tc>
      </w:tr>
      <w:tr w:rsidR="008E2B89" w:rsidRPr="006F2338" w14:paraId="247638C0" w14:textId="77777777" w:rsidTr="005A3E74">
        <w:tblPrEx>
          <w:tblLook w:val="0000" w:firstRow="0" w:lastRow="0" w:firstColumn="0" w:lastColumn="0" w:noHBand="0" w:noVBand="0"/>
        </w:tblPrEx>
        <w:tc>
          <w:tcPr>
            <w:tcW w:w="1606" w:type="dxa"/>
            <w:vMerge/>
            <w:vAlign w:val="center"/>
          </w:tcPr>
          <w:p w14:paraId="21EA6933" w14:textId="77777777" w:rsidR="008E2B89" w:rsidRPr="00854BC1" w:rsidRDefault="008E2B89" w:rsidP="0049738F">
            <w:pPr>
              <w:autoSpaceDE w:val="0"/>
              <w:autoSpaceDN w:val="0"/>
              <w:adjustRightInd w:val="0"/>
              <w:rPr>
                <w:i/>
                <w:iCs/>
                <w:sz w:val="20"/>
                <w:szCs w:val="20"/>
                <w:lang w:val="en-US"/>
              </w:rPr>
            </w:pPr>
          </w:p>
        </w:tc>
        <w:tc>
          <w:tcPr>
            <w:tcW w:w="1655" w:type="dxa"/>
            <w:vMerge w:val="restart"/>
            <w:vAlign w:val="center"/>
          </w:tcPr>
          <w:p w14:paraId="38D28D90" w14:textId="77777777" w:rsidR="008E2B89" w:rsidRPr="00854BC1" w:rsidRDefault="008E2B89" w:rsidP="0049738F">
            <w:pPr>
              <w:autoSpaceDE w:val="0"/>
              <w:autoSpaceDN w:val="0"/>
              <w:adjustRightInd w:val="0"/>
              <w:rPr>
                <w:sz w:val="20"/>
                <w:szCs w:val="20"/>
                <w:lang w:val="en-US"/>
              </w:rPr>
            </w:pPr>
            <w:r w:rsidRPr="00854BC1">
              <w:rPr>
                <w:sz w:val="20"/>
                <w:szCs w:val="20"/>
                <w:lang w:val="en-US"/>
              </w:rPr>
              <w:t>Peponocephala electra</w:t>
            </w:r>
          </w:p>
        </w:tc>
        <w:tc>
          <w:tcPr>
            <w:tcW w:w="1418" w:type="dxa"/>
            <w:vMerge w:val="restart"/>
            <w:vAlign w:val="center"/>
          </w:tcPr>
          <w:p w14:paraId="008DA475"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Melon-headed whale</w:t>
            </w:r>
          </w:p>
        </w:tc>
        <w:tc>
          <w:tcPr>
            <w:tcW w:w="1275" w:type="dxa"/>
            <w:vMerge w:val="restart"/>
            <w:vAlign w:val="center"/>
          </w:tcPr>
          <w:p w14:paraId="54EAD97F" w14:textId="77777777" w:rsidR="008E2B89" w:rsidRPr="00854BC1" w:rsidRDefault="008E2B89" w:rsidP="0049738F">
            <w:pPr>
              <w:autoSpaceDE w:val="0"/>
              <w:autoSpaceDN w:val="0"/>
              <w:adjustRightInd w:val="0"/>
              <w:rPr>
                <w:sz w:val="20"/>
                <w:szCs w:val="20"/>
                <w:lang w:val="en-US"/>
              </w:rPr>
            </w:pPr>
            <w:r w:rsidRPr="00854BC1">
              <w:rPr>
                <w:sz w:val="20"/>
                <w:szCs w:val="20"/>
                <w:lang w:val="en-US"/>
              </w:rPr>
              <w:t>Pseudaliidae</w:t>
            </w:r>
          </w:p>
        </w:tc>
        <w:tc>
          <w:tcPr>
            <w:tcW w:w="1448" w:type="dxa"/>
            <w:vAlign w:val="center"/>
          </w:tcPr>
          <w:p w14:paraId="50A6B16E"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Halocercus sp.</w:t>
            </w:r>
          </w:p>
        </w:tc>
        <w:tc>
          <w:tcPr>
            <w:tcW w:w="1954" w:type="dxa"/>
            <w:vAlign w:val="center"/>
          </w:tcPr>
          <w:p w14:paraId="25F1BB87" w14:textId="77777777" w:rsidR="008E2B89" w:rsidRPr="00854BC1" w:rsidRDefault="008E2B89" w:rsidP="0049738F">
            <w:pPr>
              <w:autoSpaceDE w:val="0"/>
              <w:autoSpaceDN w:val="0"/>
              <w:adjustRightInd w:val="0"/>
              <w:rPr>
                <w:sz w:val="20"/>
                <w:szCs w:val="20"/>
                <w:lang w:val="en-US"/>
              </w:rPr>
            </w:pPr>
            <w:r w:rsidRPr="00854BC1">
              <w:rPr>
                <w:sz w:val="20"/>
                <w:szCs w:val="20"/>
                <w:lang w:val="en-US"/>
              </w:rPr>
              <w:t>N/A</w:t>
            </w:r>
          </w:p>
        </w:tc>
        <w:tc>
          <w:tcPr>
            <w:tcW w:w="3996" w:type="dxa"/>
            <w:vAlign w:val="center"/>
          </w:tcPr>
          <w:p w14:paraId="45B3F978"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97GbO2FU","properties":{"formattedCitation":"(Dailey and Brownell, 1972)","plainCitation":"(Dailey and Brownell, 1972)","noteIndex":0},"citationItems":[{"id":1336,"uris":["http://zotero.org/users/9441463/items/DNR7HWAU"],"itemData":{"id":1336,"type":"chapter","container-title":"Mammals of the sea: Biology and medicine, SH Ridgway (ed.). Charles C Thomas, Springfield, Illinois","page":"528-589","title":"A checklist of marine mammal parasites","author":[{"family":"Dailey","given":"M D"},{"family":"Brownell","given":"R L Jr."}],"issued":{"date-parts":[["1972"]]}}}],"schema":"https://github.com/citation-style-language/schema/raw/master/csl-citation.json"} </w:instrText>
            </w:r>
            <w:r w:rsidRPr="00854BC1">
              <w:rPr>
                <w:sz w:val="20"/>
                <w:szCs w:val="20"/>
                <w:lang w:val="en-US"/>
              </w:rPr>
              <w:fldChar w:fldCharType="separate"/>
            </w:r>
            <w:r w:rsidRPr="00854BC1">
              <w:rPr>
                <w:noProof/>
                <w:sz w:val="20"/>
                <w:szCs w:val="20"/>
                <w:lang w:val="en-US"/>
              </w:rPr>
              <w:t>(Dailey and Brownell, 1972)</w:t>
            </w:r>
            <w:r w:rsidRPr="00854BC1">
              <w:rPr>
                <w:sz w:val="20"/>
                <w:szCs w:val="20"/>
                <w:lang w:val="en-US"/>
              </w:rPr>
              <w:fldChar w:fldCharType="end"/>
            </w:r>
          </w:p>
        </w:tc>
      </w:tr>
      <w:tr w:rsidR="008E2B89" w:rsidRPr="006F2338" w14:paraId="0A7CB427" w14:textId="77777777" w:rsidTr="005A3E74">
        <w:tblPrEx>
          <w:tblLook w:val="0000" w:firstRow="0" w:lastRow="0" w:firstColumn="0" w:lastColumn="0" w:noHBand="0" w:noVBand="0"/>
        </w:tblPrEx>
        <w:tc>
          <w:tcPr>
            <w:tcW w:w="1606" w:type="dxa"/>
            <w:vMerge/>
            <w:vAlign w:val="center"/>
          </w:tcPr>
          <w:p w14:paraId="666BF484"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569052D4"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79C677E9"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4DF3313C"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05B4B3ED"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Stenurus globicephalae</w:t>
            </w:r>
          </w:p>
        </w:tc>
        <w:tc>
          <w:tcPr>
            <w:tcW w:w="1954" w:type="dxa"/>
            <w:vAlign w:val="center"/>
          </w:tcPr>
          <w:p w14:paraId="00673882" w14:textId="77777777" w:rsidR="008E2B89" w:rsidRPr="00854BC1" w:rsidRDefault="008E2B89" w:rsidP="0049738F">
            <w:pPr>
              <w:autoSpaceDE w:val="0"/>
              <w:autoSpaceDN w:val="0"/>
              <w:adjustRightInd w:val="0"/>
              <w:rPr>
                <w:sz w:val="20"/>
                <w:szCs w:val="20"/>
                <w:lang w:val="en-US"/>
              </w:rPr>
            </w:pPr>
            <w:r w:rsidRPr="00854BC1">
              <w:rPr>
                <w:sz w:val="20"/>
                <w:szCs w:val="20"/>
                <w:lang w:val="en-US"/>
              </w:rPr>
              <w:t>Otic apparatus</w:t>
            </w:r>
          </w:p>
        </w:tc>
        <w:tc>
          <w:tcPr>
            <w:tcW w:w="3996" w:type="dxa"/>
            <w:vAlign w:val="center"/>
          </w:tcPr>
          <w:p w14:paraId="12EF898D"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zN1Ovh3k","properties":{"formattedCitation":"(Cannon, 1977; Mignucci-Giannoni {\\i{}et al.}, 1998a; b; Carvalho {\\i{}et al.}, 2010)","plainCitation":"(Cannon, 1977; Mignucci-Giannoni et al., 1998a; b; Carvalho et al., 2010)","noteIndex":0},"citationItems":[{"id":1177,"uris":["http://zotero.org/users/9441463/items/5LSEUC5A"],"itemData":{"id":1177,"type":"article-journal","abstract":"The parasite fauna in cetaceans from Puerto Rico, the Virgin Islands, and the larger Caribbean region is poorly known.We providethe firstrecordsfor parasitebiodiversityamonga diverseassemblageof cetaceansfromthe CaribbeanSea. Internal and external parasites and commensals were collected from stranded whales and dolphins salvaged in Puerto Rico, the United States and British Virgin Islands, Jamaica, and Venezuela between 1989 and 1997. A total of 47 individuals of 16 species of whales and dolphins (15 odontocetes and 1 mysticete) was examined. Overall, parasites and commensals were found in 34 (72.3%) animals, representing 13 species of odontocetes and 1 mysticete. Eighteen species of endoparasitic helminths were found, including 8 species of nematodes, 2 digeneans, 6 cestodes, and 2 acanthocephalans. Three species of whale-lice and 2 species of barnacles were also collected.","container-title":"The Journal of Parasitology","DOI":"10.2307/3284625","ISSN":"00223395","issue":"5","journalAbbreviation":"The Journal of Parasitology","language":"en","page":"939","source":"DOI.org (Crossref)","title":"Metazoan Parasites and Other Symbionts of Cetaceans in the Caribbean","volume":"84","author":[{"family":"Mignucci-Giannoni","given":"Antonio A."},{"family":"Hoberg","given":"Eric P."},{"family":"Siegel-Causey","given":"Doug"},{"family":"Williams","given":"Ernest H."}],"issued":{"date-parts":[["1998",10]]}}},{"id":1063,"uris":["http://zotero.org/users/9441463/items/THKJ6GPN"],"itemData":{"id":1063,"type":"article-journal","abstract":"This study represents the ﬁrst survey of the parasitic fauna of cetaceans off the northeastern coast of Brazil. Parasites were collected from 82 animals rescued from the states of Ceará to Bahia, including the archipelago of Fernando de Noronha. A total of 14 species of cetaceans were evaluated: Sotalia guianensis, Stenella sp., Stenella clymene, Stenella longirostris, Stenella coeruleoalba, Stenella frontalis, Megaptera novaeangliae, Peponocephala electra, Steno bredanensis, Kogia breviceps, Kogia sima, Globicephala macrorhynchus, Tursiops truncatus, Physeter macrocephalus and Lagenodelphis hosei. The parasites were ﬁxed and preserved in 70% ethanol or alcohol–formalin–acetic acid solution (AFA), clariﬁed in phenol and mounted on slides for morphological identiﬁcation. In total, 11 species and 8 genera of endo- and ectoparasites were identiﬁed: Halocercus brasiliensis, Halocercus kleinenbergi, Stenurus globicephalae, Halocercus sp., Anisakis sp., Crassicauda sp. (Nematoda), Phyllobothrium delphini, Monorygma grimaldii, Scolex pleuronectis, Strobicephalus triangularis, Tetrabothrius forsteri, Tetrabothrius sp., Trigonocotyle sp., Diphyllobothrium sp. (Cestoda), Campula sp. (Trematoda), Bolbosoma sp. (Acanthocephala), Cyamus boopis, Syncyamus pseudorcae and Xenobalanus globicipitis (Crustacea). The identiﬁcation of some species represented novel records for the country and increased the occurrence of some parasites to new hosts. The use of standardized methodologies for collecting and evaluating a larger number of animals is essential for a better understanding of host-parasite relationships in cetaceans and their use as biological indicators in the region.","container-title":"Veterinary Parasitology","DOI":"10.1016/j.vetpar.2010.06.023","ISSN":"03044017","issue":"1-2","journalAbbreviation":"Veterinary Parasitology","language":"en","page":"116-122","source":"DOI.org (Crossref)","title":"Metazoan parasites of cetaceans off the northeastern coast of Brazil","volume":"173","author":[{"family":"Carvalho","given":"Vitor Luz"},{"family":"Bevilaqua","given":"Claudia Maria Leal"},{"family":"Iñiguez","given":"Alena Mayo"},{"family":"Mathews-Cascon","given":"Helena"},{"family":"Ribeiro","given":"Felipe Bezerra"},{"family":"Pessoa","given":"Lourdes Marina Bezerra"},{"family":"Meirelles","given":"Ana Carolina Oliveira","non-dropping-particle":"de"},{"family":"Borges","given":"João Carlos Gomes"},{"family":"Marigo","given":"Juliana"},{"family":"Soares","given":"Laiza"},{"family":"Lima Silva","given":"Flávio José","non-dropping-particle":"de"}],"issued":{"date-parts":[["2010",10]]}}},{"id":1375,"uris":["http://zotero.org/users/9441463/items/X3NTWU4X"],"itemData":{"id":1375,"type":"article-journal","container-title":"Marine and Freshwater Research","ISSN":"1448-6059","issue":"6","journalAbbreviation":"Marine and Freshwater Research","note":"publisher: CSIRO Publishing","page":"717-722","title":"Some aspects of the biology of Peponocephala electra (Cetacea: Delphinidae). II. Parasites","volume":"28","author":[{"family":"Cannon","given":"L R G"}],"issued":{"date-parts":[["1977"]]}}},{"id":1290,"uris":["http://zotero.org/users/9441463/items/35T567JE"],"itemData":{"id":1290,"type":"article-journal","archive_location":"031456948","container-title":"Mammalia","issue":"3","journalAbbreviation":"Mammalia","page":"452-457","title":"First record of the melonhead whale for Puerto Rico","volume":"62","author":[{"family":"Mignucci-Giannoni","given":"Antonio A."},{"family":"Rodríguez-López","given":"Marta A."},{"family":"Perez-Zayas","given":"J J"},{"family":"Montoya-Ospina","given":"R A"},{"family":"Williams","given":"E H Jr"}],"issued":{"date-parts":[["1998",1,1]]}}}],"schema":"https://github.com/citation-style-language/schema/raw/master/csl-citation.json"} </w:instrText>
            </w:r>
            <w:r w:rsidRPr="00854BC1">
              <w:rPr>
                <w:sz w:val="20"/>
                <w:szCs w:val="20"/>
                <w:lang w:val="en-US"/>
              </w:rPr>
              <w:fldChar w:fldCharType="separate"/>
            </w:r>
            <w:r w:rsidRPr="00854BC1">
              <w:rPr>
                <w:sz w:val="20"/>
                <w:szCs w:val="20"/>
                <w:lang w:val="en-US"/>
              </w:rPr>
              <w:t xml:space="preserve">(Cannon, 1977; Mignucci-Giannoni </w:t>
            </w:r>
            <w:r w:rsidRPr="00854BC1">
              <w:rPr>
                <w:i/>
                <w:iCs/>
                <w:sz w:val="20"/>
                <w:szCs w:val="20"/>
                <w:lang w:val="en-US"/>
              </w:rPr>
              <w:t>et al.</w:t>
            </w:r>
            <w:r w:rsidRPr="00854BC1">
              <w:rPr>
                <w:sz w:val="20"/>
                <w:szCs w:val="20"/>
                <w:lang w:val="en-US"/>
              </w:rPr>
              <w:t xml:space="preserve">, 1998a; b; Carvalho </w:t>
            </w:r>
            <w:r w:rsidRPr="00854BC1">
              <w:rPr>
                <w:i/>
                <w:iCs/>
                <w:sz w:val="20"/>
                <w:szCs w:val="20"/>
                <w:lang w:val="en-US"/>
              </w:rPr>
              <w:t>et al.</w:t>
            </w:r>
            <w:r w:rsidRPr="00854BC1">
              <w:rPr>
                <w:sz w:val="20"/>
                <w:szCs w:val="20"/>
                <w:lang w:val="en-US"/>
              </w:rPr>
              <w:t>, 2010)</w:t>
            </w:r>
            <w:r w:rsidRPr="00854BC1">
              <w:rPr>
                <w:sz w:val="20"/>
                <w:szCs w:val="20"/>
                <w:lang w:val="en-US"/>
              </w:rPr>
              <w:fldChar w:fldCharType="end"/>
            </w:r>
          </w:p>
        </w:tc>
      </w:tr>
      <w:tr w:rsidR="008E2B89" w:rsidRPr="006F2338" w14:paraId="0781AB5E" w14:textId="77777777" w:rsidTr="005A3E74">
        <w:tblPrEx>
          <w:tblLook w:val="0000" w:firstRow="0" w:lastRow="0" w:firstColumn="0" w:lastColumn="0" w:noHBand="0" w:noVBand="0"/>
        </w:tblPrEx>
        <w:tc>
          <w:tcPr>
            <w:tcW w:w="1606" w:type="dxa"/>
            <w:vMerge/>
            <w:vAlign w:val="center"/>
          </w:tcPr>
          <w:p w14:paraId="6D17FA6A" w14:textId="77777777" w:rsidR="008E2B89" w:rsidRPr="00854BC1" w:rsidRDefault="008E2B89" w:rsidP="0049738F">
            <w:pPr>
              <w:autoSpaceDE w:val="0"/>
              <w:autoSpaceDN w:val="0"/>
              <w:adjustRightInd w:val="0"/>
              <w:rPr>
                <w:i/>
                <w:iCs/>
                <w:sz w:val="20"/>
                <w:szCs w:val="20"/>
                <w:lang w:val="en-US"/>
              </w:rPr>
            </w:pPr>
          </w:p>
        </w:tc>
        <w:tc>
          <w:tcPr>
            <w:tcW w:w="1655" w:type="dxa"/>
            <w:vMerge w:val="restart"/>
            <w:vAlign w:val="center"/>
          </w:tcPr>
          <w:p w14:paraId="4BEE9406" w14:textId="77777777" w:rsidR="008E2B89" w:rsidRPr="00854BC1" w:rsidRDefault="008E2B89" w:rsidP="0049738F">
            <w:pPr>
              <w:autoSpaceDE w:val="0"/>
              <w:autoSpaceDN w:val="0"/>
              <w:adjustRightInd w:val="0"/>
              <w:rPr>
                <w:sz w:val="20"/>
                <w:szCs w:val="20"/>
                <w:lang w:val="en-US"/>
              </w:rPr>
            </w:pPr>
            <w:r w:rsidRPr="00854BC1">
              <w:rPr>
                <w:sz w:val="20"/>
                <w:szCs w:val="20"/>
                <w:lang w:val="en-US"/>
              </w:rPr>
              <w:t>Pseudorca crassidens</w:t>
            </w:r>
          </w:p>
        </w:tc>
        <w:tc>
          <w:tcPr>
            <w:tcW w:w="1418" w:type="dxa"/>
            <w:vMerge w:val="restart"/>
            <w:vAlign w:val="center"/>
          </w:tcPr>
          <w:p w14:paraId="1AB17C3B"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False killer whale</w:t>
            </w:r>
          </w:p>
        </w:tc>
        <w:tc>
          <w:tcPr>
            <w:tcW w:w="1275" w:type="dxa"/>
            <w:vMerge w:val="restart"/>
            <w:vAlign w:val="center"/>
          </w:tcPr>
          <w:p w14:paraId="25F792F1" w14:textId="77777777" w:rsidR="008E2B89" w:rsidRPr="00854BC1" w:rsidRDefault="008E2B89" w:rsidP="0049738F">
            <w:pPr>
              <w:autoSpaceDE w:val="0"/>
              <w:autoSpaceDN w:val="0"/>
              <w:adjustRightInd w:val="0"/>
              <w:rPr>
                <w:sz w:val="20"/>
                <w:szCs w:val="20"/>
                <w:lang w:val="en-US"/>
              </w:rPr>
            </w:pPr>
            <w:r w:rsidRPr="00854BC1">
              <w:rPr>
                <w:sz w:val="20"/>
                <w:szCs w:val="20"/>
                <w:lang w:val="en-US"/>
              </w:rPr>
              <w:t>Pseudaliidae</w:t>
            </w:r>
          </w:p>
        </w:tc>
        <w:tc>
          <w:tcPr>
            <w:tcW w:w="1448" w:type="dxa"/>
            <w:vAlign w:val="center"/>
          </w:tcPr>
          <w:p w14:paraId="25CCE12C"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Stenurus auditivus</w:t>
            </w:r>
          </w:p>
        </w:tc>
        <w:tc>
          <w:tcPr>
            <w:tcW w:w="1954" w:type="dxa"/>
            <w:vAlign w:val="center"/>
          </w:tcPr>
          <w:p w14:paraId="3FE7229C" w14:textId="77777777" w:rsidR="008E2B89" w:rsidRPr="00854BC1" w:rsidRDefault="008E2B89" w:rsidP="0049738F">
            <w:pPr>
              <w:autoSpaceDE w:val="0"/>
              <w:autoSpaceDN w:val="0"/>
              <w:adjustRightInd w:val="0"/>
              <w:rPr>
                <w:sz w:val="20"/>
                <w:szCs w:val="20"/>
                <w:lang w:val="en-US"/>
              </w:rPr>
            </w:pPr>
            <w:r w:rsidRPr="00854BC1">
              <w:rPr>
                <w:sz w:val="20"/>
                <w:szCs w:val="20"/>
                <w:lang w:val="en-US"/>
              </w:rPr>
              <w:t>N/A</w:t>
            </w:r>
          </w:p>
        </w:tc>
        <w:tc>
          <w:tcPr>
            <w:tcW w:w="3996" w:type="dxa"/>
            <w:vAlign w:val="center"/>
          </w:tcPr>
          <w:p w14:paraId="21279B68"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2C0fe7fX","properties":{"formattedCitation":"(Zam {\\i{}et al.}, 1971)","plainCitation":"(Zam et al., 1971)","noteIndex":0},"citationItems":[{"id":1323,"uris":["http://zotero.org/users/9441463/items/YXCTSLYP"],"itemData":{"id":1323,"type":"article-journal","container-title":"Cetology","page":"1-11","title":"Some endoparasites from small odontocete cetaceans collected in Florida and Georgia","volume":"2","author":[{"family":"Zam","given":"Stephen G."},{"family":"Caldwell","given":"David Keller"},{"family":"Caldwell","given":"Melba C."}],"issued":{"date-parts":[["1971"]]}}}],"schema":"https://github.com/citation-style-language/schema/raw/master/csl-citation.json"} </w:instrText>
            </w:r>
            <w:r w:rsidRPr="00854BC1">
              <w:rPr>
                <w:sz w:val="20"/>
                <w:szCs w:val="20"/>
                <w:lang w:val="en-US"/>
              </w:rPr>
              <w:fldChar w:fldCharType="separate"/>
            </w:r>
            <w:r w:rsidRPr="00854BC1">
              <w:rPr>
                <w:sz w:val="20"/>
                <w:szCs w:val="20"/>
                <w:lang w:val="en-US"/>
              </w:rPr>
              <w:t xml:space="preserve">(Zam </w:t>
            </w:r>
            <w:r w:rsidRPr="00854BC1">
              <w:rPr>
                <w:i/>
                <w:iCs/>
                <w:sz w:val="20"/>
                <w:szCs w:val="20"/>
                <w:lang w:val="en-US"/>
              </w:rPr>
              <w:t>et al.</w:t>
            </w:r>
            <w:r w:rsidRPr="00854BC1">
              <w:rPr>
                <w:sz w:val="20"/>
                <w:szCs w:val="20"/>
                <w:lang w:val="en-US"/>
              </w:rPr>
              <w:t>, 1971)</w:t>
            </w:r>
            <w:r w:rsidRPr="00854BC1">
              <w:rPr>
                <w:sz w:val="20"/>
                <w:szCs w:val="20"/>
                <w:lang w:val="en-US"/>
              </w:rPr>
              <w:fldChar w:fldCharType="end"/>
            </w:r>
          </w:p>
        </w:tc>
      </w:tr>
      <w:tr w:rsidR="008E2B89" w:rsidRPr="006F2338" w14:paraId="307E1C74" w14:textId="77777777" w:rsidTr="005A3E74">
        <w:tblPrEx>
          <w:tblLook w:val="0000" w:firstRow="0" w:lastRow="0" w:firstColumn="0" w:lastColumn="0" w:noHBand="0" w:noVBand="0"/>
        </w:tblPrEx>
        <w:tc>
          <w:tcPr>
            <w:tcW w:w="1606" w:type="dxa"/>
            <w:vMerge/>
            <w:vAlign w:val="center"/>
          </w:tcPr>
          <w:p w14:paraId="1497ECAC"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235F4CD1"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1A12A899"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58DAB1AC"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58DF073F"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Stenurus globicephalae</w:t>
            </w:r>
          </w:p>
        </w:tc>
        <w:tc>
          <w:tcPr>
            <w:tcW w:w="1954" w:type="dxa"/>
            <w:vAlign w:val="center"/>
          </w:tcPr>
          <w:p w14:paraId="7F25EE13" w14:textId="77777777" w:rsidR="008E2B89" w:rsidRPr="00854BC1" w:rsidRDefault="008E2B89" w:rsidP="0049738F">
            <w:pPr>
              <w:autoSpaceDE w:val="0"/>
              <w:autoSpaceDN w:val="0"/>
              <w:adjustRightInd w:val="0"/>
              <w:rPr>
                <w:sz w:val="20"/>
                <w:szCs w:val="20"/>
                <w:lang w:val="en-US"/>
              </w:rPr>
            </w:pPr>
            <w:r w:rsidRPr="00854BC1">
              <w:rPr>
                <w:sz w:val="20"/>
                <w:szCs w:val="20"/>
                <w:lang w:val="en-US"/>
              </w:rPr>
              <w:t>Otic apparatus</w:t>
            </w:r>
          </w:p>
        </w:tc>
        <w:tc>
          <w:tcPr>
            <w:tcW w:w="3996" w:type="dxa"/>
            <w:vAlign w:val="center"/>
          </w:tcPr>
          <w:p w14:paraId="6D2B4835"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fP3v86zN","properties":{"formattedCitation":"(Zylber {\\i{}et al.}, 2002)","plainCitation":"(Zylber et al., 2002)","noteIndex":0},"citationItems":[{"id":1249,"uris":["http://zotero.org/users/9441463/items/5NRQR4AI"],"itemData":{"id":1249,"type":"article-journal","container-title":"Memórias do Instituto Oswaldo Cruz","DOI":"10.1590/S0074-02762002000200015","ISSN":"0074-0276","issue":"2","journalAbbreviation":"Mem. Inst. Oswaldo Cruz","language":"en","page":"221-225","source":"DOI.org (Crossref)","title":"Stenurus globicephalae Baylis et Daubney, 1925 (Nematoda: Pseudaliidae) from a False Killer Whale, Pseudorca crassidens (Cetacea: Delphinidae), Stranded on the Coast of Uruguay","title-short":"Stenurus globicephalae Baylis et Daubney, 1925 (Nematoda","volume":"97","author":[{"family":"Zylber","given":"María Inés"},{"family":"Failla","given":"Gabriela"},{"family":"Le Bas","given":"Alfredo"}],"issued":{"date-parts":[["2002",3]]}}}],"schema":"https://github.com/citation-style-language/schema/raw/master/csl-citation.json"} </w:instrText>
            </w:r>
            <w:r w:rsidRPr="00854BC1">
              <w:rPr>
                <w:sz w:val="20"/>
                <w:szCs w:val="20"/>
                <w:lang w:val="en-US"/>
              </w:rPr>
              <w:fldChar w:fldCharType="separate"/>
            </w:r>
            <w:r w:rsidRPr="00854BC1">
              <w:rPr>
                <w:sz w:val="20"/>
                <w:szCs w:val="20"/>
                <w:lang w:val="en-US"/>
              </w:rPr>
              <w:t xml:space="preserve">(Zylber </w:t>
            </w:r>
            <w:r w:rsidRPr="00854BC1">
              <w:rPr>
                <w:i/>
                <w:iCs/>
                <w:sz w:val="20"/>
                <w:szCs w:val="20"/>
                <w:lang w:val="en-US"/>
              </w:rPr>
              <w:t>et al.</w:t>
            </w:r>
            <w:r w:rsidRPr="00854BC1">
              <w:rPr>
                <w:sz w:val="20"/>
                <w:szCs w:val="20"/>
                <w:lang w:val="en-US"/>
              </w:rPr>
              <w:t>, 2002)</w:t>
            </w:r>
            <w:r w:rsidRPr="00854BC1">
              <w:rPr>
                <w:sz w:val="20"/>
                <w:szCs w:val="20"/>
                <w:lang w:val="en-US"/>
              </w:rPr>
              <w:fldChar w:fldCharType="end"/>
            </w:r>
          </w:p>
        </w:tc>
      </w:tr>
      <w:tr w:rsidR="008E2B89" w:rsidRPr="006F2338" w14:paraId="0D049924" w14:textId="77777777" w:rsidTr="005A3E74">
        <w:tblPrEx>
          <w:tblLook w:val="0000" w:firstRow="0" w:lastRow="0" w:firstColumn="0" w:lastColumn="0" w:noHBand="0" w:noVBand="0"/>
        </w:tblPrEx>
        <w:tc>
          <w:tcPr>
            <w:tcW w:w="1606" w:type="dxa"/>
            <w:vMerge/>
            <w:vAlign w:val="center"/>
          </w:tcPr>
          <w:p w14:paraId="71166A13" w14:textId="77777777" w:rsidR="008E2B89" w:rsidRPr="00854BC1" w:rsidRDefault="008E2B89" w:rsidP="0049738F">
            <w:pPr>
              <w:autoSpaceDE w:val="0"/>
              <w:autoSpaceDN w:val="0"/>
              <w:adjustRightInd w:val="0"/>
              <w:rPr>
                <w:i/>
                <w:iCs/>
                <w:sz w:val="20"/>
                <w:szCs w:val="20"/>
                <w:lang w:val="en-US"/>
              </w:rPr>
            </w:pPr>
          </w:p>
        </w:tc>
        <w:tc>
          <w:tcPr>
            <w:tcW w:w="1655" w:type="dxa"/>
            <w:vAlign w:val="center"/>
          </w:tcPr>
          <w:p w14:paraId="03F0563D" w14:textId="77777777" w:rsidR="008E2B89" w:rsidRPr="00854BC1" w:rsidRDefault="008E2B89" w:rsidP="0049738F">
            <w:pPr>
              <w:autoSpaceDE w:val="0"/>
              <w:autoSpaceDN w:val="0"/>
              <w:adjustRightInd w:val="0"/>
              <w:rPr>
                <w:sz w:val="20"/>
                <w:szCs w:val="20"/>
                <w:lang w:val="en-US"/>
              </w:rPr>
            </w:pPr>
            <w:r w:rsidRPr="00854BC1">
              <w:rPr>
                <w:sz w:val="20"/>
                <w:szCs w:val="20"/>
                <w:lang w:val="en-US"/>
              </w:rPr>
              <w:t>Sotalia fluviatilis</w:t>
            </w:r>
          </w:p>
        </w:tc>
        <w:tc>
          <w:tcPr>
            <w:tcW w:w="1418" w:type="dxa"/>
            <w:vAlign w:val="center"/>
          </w:tcPr>
          <w:p w14:paraId="3629150A"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Tucuxi</w:t>
            </w:r>
          </w:p>
        </w:tc>
        <w:tc>
          <w:tcPr>
            <w:tcW w:w="1275" w:type="dxa"/>
            <w:vAlign w:val="center"/>
          </w:tcPr>
          <w:p w14:paraId="6118E0EB" w14:textId="77777777" w:rsidR="008E2B89" w:rsidRPr="00854BC1" w:rsidRDefault="008E2B89" w:rsidP="0049738F">
            <w:pPr>
              <w:autoSpaceDE w:val="0"/>
              <w:autoSpaceDN w:val="0"/>
              <w:adjustRightInd w:val="0"/>
              <w:rPr>
                <w:sz w:val="20"/>
                <w:szCs w:val="20"/>
                <w:lang w:val="en-US"/>
              </w:rPr>
            </w:pPr>
            <w:r w:rsidRPr="00854BC1">
              <w:rPr>
                <w:sz w:val="20"/>
                <w:szCs w:val="20"/>
                <w:lang w:val="en-US"/>
              </w:rPr>
              <w:t>Pseudaliidae</w:t>
            </w:r>
          </w:p>
        </w:tc>
        <w:tc>
          <w:tcPr>
            <w:tcW w:w="1448" w:type="dxa"/>
            <w:vAlign w:val="center"/>
          </w:tcPr>
          <w:p w14:paraId="127991BB"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Halocercus brasiliensis</w:t>
            </w:r>
          </w:p>
        </w:tc>
        <w:tc>
          <w:tcPr>
            <w:tcW w:w="1954" w:type="dxa"/>
            <w:vAlign w:val="center"/>
          </w:tcPr>
          <w:p w14:paraId="5CD87E29"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w:t>
            </w:r>
          </w:p>
        </w:tc>
        <w:tc>
          <w:tcPr>
            <w:tcW w:w="3996" w:type="dxa"/>
            <w:vAlign w:val="center"/>
          </w:tcPr>
          <w:p w14:paraId="20739414" w14:textId="0E26C565" w:rsidR="008E2B89" w:rsidRPr="00854BC1" w:rsidRDefault="008E2B89" w:rsidP="00164B5B">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1Hw2qIIv","properties":{"formattedCitation":"(Santos {\\i{}et al.}, 1996; Di Beneditto and Ramos, 2004; Melo {\\i{}et al.}, 2006; Rodrigues {\\i{}et al.}, 2018)","plainCitation":"(Santos et al., 1996; Di Beneditto and Ramos, 2004; Melo et al., 2006; Rodrigues et al., 2018)","noteIndex":0},"citationItems":[{"id":1376,"uris":["http://zotero.org/users/9441463/items/WJNC4CJ4"],"itemData":{"id":1376,"type":"article-journal","container-title":"Journal of the Helminthological Society of Washington","ISSN":"0018-0130","issue":"1","journalAbbreviation":"Journal of the Helminthological Society of Washington","page":"149-152","title":"Helminths of cetaceans on the Southeastern coast of Brazil.","volume":"63","author":[{"family":"Santos","given":"CP"},{"family":"Rohde","given":"K"},{"family":"Ramos","given":"R"},{"family":"Di Beneditto","given":"AP"},{"family":"Capistrano","given":"L"}],"issued":{"date-parts":[["1996"]]}}},{"id":1164,"uris":["http://zotero.org/users/9441463/items/BHE5YVHK"],"itemData":{"id":1164,"type":"article-journal","abstract":"The Amazon river dolphin Inia geoffrensis and tucuxi Sotalia fluviatilis are classified as Data Deficient species. Despite very limited knowledge on health and disease aspects of these species, the main threats to their conservation include incidental mortality in fishing gear, population fragmentation, habitat loss and environmental pollution. It is also suggested that underlying diseases may contribute to their mortality rates. Herein, we retrospectively describe gross and microscopic pulmonary lesions in free-ranging I. geoffrensis (n = 24) and S. fluviatilis (n = 28) found dead. Nearly 85% of the examined animals presented some kind of primary lung disease, wherein the main etiological diagnoses were verminous pneumonia by Halocercus brasiliensis (25%), bacterial pneumonia (25%) and a single case of meconium aspiration syndrome (1.9%). An etiology was not determined in 36.5% (19/52) of animals. These results indicate a high incidence of pulmonary pathology in these species, raising concerns about population impacts and potential zoonotic implications in some instances. These data may provide a scientific basis for future medical and conservation efforts focused on Amazonian dolphins.","container-title":"Diseases of Aquatic Organisms","DOI":"10.3354/dao03280","ISSN":"0177-5103, 1616-1580","issue":"1","journalAbbreviation":"Dis. Aquat. Org.","language":"en","page":"1-11","source":"DOI.org (Crossref)","title":"Retrospective pathological survey of pulmonary disease in free-ranging Amazon river dolphin Inia geoffrensis and tucuxi Sotalia fluviatilis","volume":"131","author":[{"family":"Rodrigues","given":"Tcs"},{"family":"Díaz-Delgado","given":"J"},{"family":"Catão-Dias","given":"Jl"},{"family":"Luz Carvalho","given":"J","non-dropping-particle":"da"},{"family":"Marmontel","given":"M"}],"issued":{"date-parts":[["2018",10,16]]}}},{"id":1143,"uris":["http://zotero.org/users/9441463/items/IU425PQY"],"itemData":{"id":1143,"type":"article-journal","abstract":"Age, growth and reproductive parameters related to the marine tucuxi are presented, as well as feeding habits and parasitism. The specimens' age ranged from zero (newborn) to 21 years for males and 0·5 to 30 years for females. In relation to the body dimension, length distributions were bell-shaped for both sexes with male marine tucuxi ranging from 86·0 to 200·0 cm in length and females from 117·5 to 198·0 cm. The body length of new-born and calves varied between 86·0 to 117·5 cm and the postnatal growth curve an asymptotic reached length of 191·0 cm. According to the relationship between age, body length and reproductive characteristics, male and female specimens were considered sexually mature when [ges     ]6 years and body length [ges     ]180·0 cm and [ges     ]6 years and body length [ges     ]160·0 cm, respectively. Males and females up to six years old represented around 80% of the captures, indicating a bias towards juveniles and individuals that have yet to reach sexual maturity. The youngest specimen with solid contents in the stomach was 119·0 cm in length and seven months old. The marine tucuxi feeds on neritic prey, preferentially on the teleost fishes\n              Trichiurus lepturus\n              and\n              Porichthys porossisimus\n              , and on the cephalopods\n              Loligo sanpaulensis\n              and\n              L. plei\n              . Back calculation of prey lengths indicated that fish ranged from 1·2 to 106·9 cm and cephalopods from 3·4 to 22·2 cm. The barnacle\n              Xenobalanus globicipitis\n              was recorded attaching to the caudal fin and the helminths\n              Braunina cordiformis\n              ,\n              Anisakis typica\n              ,\n              Halocercus brasiliensis\n              and\n              Nasitrema\n              sp. were found in the internal organs.","container-title":"Journal of the Marine Biological Association of the United Kingdom","DOI":"10.1017/S0025315404010744h","ISSN":"0025-3154, 1469-7769","issue":"6","journalAbbreviation":"J. Mar. Biol. Ass.","language":"en","page":"1245-1250","source":"DOI.org (Crossref)","title":"Biology of the marine tucuxi dolphin (Sotalia fluviatilis) in south-eastern Brazil","volume":"84","author":[{"family":"Di Beneditto","given":"Ana Paula Madeira"},{"family":"Ramos","given":"Renata Maria Arruda"}],"issued":{"date-parts":[["2004",12]]}}},{"id":1229,"uris":["http://zotero.org/users/9441463/items/3M6452LI"],"itemData":{"id":1229,"type":"article-journal","abstract":"The objectives of this work were to reporte the helminths of the marine tucuxi, Sotalia fluviatilis (Cetacea: Delphinidae) in northern Rio de Janeiro State; and to check if the infestation rate varied with the host characteristics (sex and maturity) and year seasons. From 1989 to 2002, 80 marine tucuxis that were by-caught in fisheries were examined and four parasites were recorded: Braunina cordiformis, Anisakis typica, Halocercus brasiliensis and Nasitrema sp. The parasitism in the marine tucuxi corroborated its feeding habits and there were no infestation rate differences between males and females, youngs and adults, as well as between year seasons. This work reports for the first time the occurrence of the genus Nasitrema in the marine tucuxi.","container-title":"Brazilian Archives of Biology and Technology","DOI":"10.1590/S1516-89132006000100017","ISSN":"1516-8913","issue":"1","journalAbbreviation":"Braz. arch. biol. technol.","language":"en","page":"145-148","source":"DOI.org (Crossref)","title":"Helminths of the marine tucuxi, Sotalia fluviatilis (Gervais, 1853) (Cetacea: Delphinidae), in northern Rio de Janeiro State, Brazil","title-short":"Helminths of the marine tucuxi, Sotalia fluviatilis (Gervais, 1853) (Cetacea","volume":"49","author":[{"family":"Melo","given":"Osana Prado"},{"family":"Ramos","given":"Renata Maria Arruda"},{"family":"Di Beneditto","given":"Ana Paula Madeira"}],"issued":{"date-parts":[["2006",1]]}}}],"schema":"https://github.com/citation-style-language/schema/raw/master/csl-citation.json"} </w:instrText>
            </w:r>
            <w:r w:rsidRPr="00854BC1">
              <w:rPr>
                <w:sz w:val="20"/>
                <w:szCs w:val="20"/>
                <w:lang w:val="en-US"/>
              </w:rPr>
              <w:fldChar w:fldCharType="separate"/>
            </w:r>
            <w:r w:rsidRPr="00854BC1">
              <w:rPr>
                <w:sz w:val="20"/>
                <w:szCs w:val="20"/>
                <w:lang w:val="en-US"/>
              </w:rPr>
              <w:t xml:space="preserve">(Santos </w:t>
            </w:r>
            <w:r w:rsidRPr="00854BC1">
              <w:rPr>
                <w:i/>
                <w:iCs/>
                <w:sz w:val="20"/>
                <w:szCs w:val="20"/>
                <w:lang w:val="en-US"/>
              </w:rPr>
              <w:t>et al.</w:t>
            </w:r>
            <w:r w:rsidRPr="00854BC1">
              <w:rPr>
                <w:sz w:val="20"/>
                <w:szCs w:val="20"/>
                <w:lang w:val="en-US"/>
              </w:rPr>
              <w:t xml:space="preserve">, 1996; Di Beneditto and Ramos, 2004; Melo </w:t>
            </w:r>
            <w:r w:rsidRPr="00854BC1">
              <w:rPr>
                <w:i/>
                <w:iCs/>
                <w:sz w:val="20"/>
                <w:szCs w:val="20"/>
                <w:lang w:val="en-US"/>
              </w:rPr>
              <w:t>et al.</w:t>
            </w:r>
            <w:r w:rsidRPr="00854BC1">
              <w:rPr>
                <w:sz w:val="20"/>
                <w:szCs w:val="20"/>
                <w:lang w:val="en-US"/>
              </w:rPr>
              <w:t xml:space="preserve">, 2006; Rodrigues </w:t>
            </w:r>
            <w:r w:rsidRPr="00854BC1">
              <w:rPr>
                <w:i/>
                <w:iCs/>
                <w:sz w:val="20"/>
                <w:szCs w:val="20"/>
                <w:lang w:val="en-US"/>
              </w:rPr>
              <w:t>et al.</w:t>
            </w:r>
            <w:r w:rsidRPr="00854BC1">
              <w:rPr>
                <w:sz w:val="20"/>
                <w:szCs w:val="20"/>
                <w:lang w:val="en-US"/>
              </w:rPr>
              <w:t>, 2018)</w:t>
            </w:r>
            <w:r w:rsidRPr="00854BC1">
              <w:rPr>
                <w:sz w:val="20"/>
                <w:szCs w:val="20"/>
                <w:lang w:val="en-US"/>
              </w:rPr>
              <w:fldChar w:fldCharType="end"/>
            </w:r>
          </w:p>
        </w:tc>
      </w:tr>
      <w:tr w:rsidR="008E2B89" w:rsidRPr="006F2338" w14:paraId="1CE522F3" w14:textId="77777777" w:rsidTr="005A3E74">
        <w:tblPrEx>
          <w:tblLook w:val="0000" w:firstRow="0" w:lastRow="0" w:firstColumn="0" w:lastColumn="0" w:noHBand="0" w:noVBand="0"/>
        </w:tblPrEx>
        <w:tc>
          <w:tcPr>
            <w:tcW w:w="1606" w:type="dxa"/>
            <w:vMerge/>
            <w:vAlign w:val="center"/>
          </w:tcPr>
          <w:p w14:paraId="0473A457" w14:textId="77777777" w:rsidR="008E2B89" w:rsidRPr="00854BC1" w:rsidRDefault="008E2B89" w:rsidP="0049738F">
            <w:pPr>
              <w:autoSpaceDE w:val="0"/>
              <w:autoSpaceDN w:val="0"/>
              <w:adjustRightInd w:val="0"/>
              <w:rPr>
                <w:i/>
                <w:iCs/>
                <w:sz w:val="20"/>
                <w:szCs w:val="20"/>
                <w:lang w:val="en-US"/>
              </w:rPr>
            </w:pPr>
          </w:p>
        </w:tc>
        <w:tc>
          <w:tcPr>
            <w:tcW w:w="1655" w:type="dxa"/>
            <w:vMerge w:val="restart"/>
            <w:vAlign w:val="center"/>
          </w:tcPr>
          <w:p w14:paraId="6374622A" w14:textId="77777777" w:rsidR="008E2B89" w:rsidRPr="00854BC1" w:rsidRDefault="008E2B89" w:rsidP="0049738F">
            <w:pPr>
              <w:autoSpaceDE w:val="0"/>
              <w:autoSpaceDN w:val="0"/>
              <w:adjustRightInd w:val="0"/>
              <w:rPr>
                <w:sz w:val="20"/>
                <w:szCs w:val="20"/>
                <w:lang w:val="en-US"/>
              </w:rPr>
            </w:pPr>
            <w:r w:rsidRPr="00854BC1">
              <w:rPr>
                <w:sz w:val="20"/>
                <w:szCs w:val="20"/>
                <w:lang w:val="en-US"/>
              </w:rPr>
              <w:t>Sotalia guianensis</w:t>
            </w:r>
          </w:p>
        </w:tc>
        <w:tc>
          <w:tcPr>
            <w:tcW w:w="1418" w:type="dxa"/>
            <w:vMerge w:val="restart"/>
            <w:vAlign w:val="center"/>
          </w:tcPr>
          <w:p w14:paraId="02E6C6D2"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Guiana dolphin</w:t>
            </w:r>
          </w:p>
        </w:tc>
        <w:tc>
          <w:tcPr>
            <w:tcW w:w="1275" w:type="dxa"/>
            <w:vMerge w:val="restart"/>
            <w:vAlign w:val="center"/>
          </w:tcPr>
          <w:p w14:paraId="6A66066E" w14:textId="77777777" w:rsidR="008E2B89" w:rsidRPr="00854BC1" w:rsidRDefault="008E2B89" w:rsidP="0049738F">
            <w:pPr>
              <w:autoSpaceDE w:val="0"/>
              <w:autoSpaceDN w:val="0"/>
              <w:adjustRightInd w:val="0"/>
              <w:rPr>
                <w:sz w:val="20"/>
                <w:szCs w:val="20"/>
                <w:lang w:val="en-US"/>
              </w:rPr>
            </w:pPr>
            <w:r w:rsidRPr="00854BC1">
              <w:rPr>
                <w:sz w:val="20"/>
                <w:szCs w:val="20"/>
                <w:lang w:val="en-US"/>
              </w:rPr>
              <w:t>Pseudaliidae</w:t>
            </w:r>
          </w:p>
        </w:tc>
        <w:tc>
          <w:tcPr>
            <w:tcW w:w="1448" w:type="dxa"/>
            <w:vAlign w:val="center"/>
          </w:tcPr>
          <w:p w14:paraId="6711A73E"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Halocercus brasiliensis</w:t>
            </w:r>
          </w:p>
        </w:tc>
        <w:tc>
          <w:tcPr>
            <w:tcW w:w="1954" w:type="dxa"/>
            <w:vAlign w:val="center"/>
          </w:tcPr>
          <w:p w14:paraId="2B49DAFA" w14:textId="77777777" w:rsidR="008E2B89" w:rsidRPr="00854BC1" w:rsidRDefault="008E2B89" w:rsidP="0049738F">
            <w:pPr>
              <w:autoSpaceDE w:val="0"/>
              <w:autoSpaceDN w:val="0"/>
              <w:adjustRightInd w:val="0"/>
              <w:rPr>
                <w:sz w:val="20"/>
                <w:szCs w:val="20"/>
                <w:lang w:val="en-US"/>
              </w:rPr>
            </w:pPr>
            <w:r w:rsidRPr="00854BC1">
              <w:rPr>
                <w:sz w:val="20"/>
                <w:szCs w:val="20"/>
                <w:lang w:val="en-US"/>
              </w:rPr>
              <w:t>Gastrointestinal, Lower respiratory</w:t>
            </w:r>
          </w:p>
        </w:tc>
        <w:tc>
          <w:tcPr>
            <w:tcW w:w="3996" w:type="dxa"/>
            <w:vAlign w:val="center"/>
          </w:tcPr>
          <w:p w14:paraId="4B628069"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KX3AAOU9","properties":{"formattedCitation":"(Marigo {\\i{}et al.}, 2010; Carvalho {\\i{}et al.}, 2010; Guimar\\uc0\\u227{}es {\\i{}et al.}, 2013, 2015; Domiciano {\\i{}et al.}, 2016; Groch {\\i{}et al.}, 2018, 2020b; Carvalho Demarque {\\i{}et al.}, 2020)","plainCitation":"(Marigo et al., 2010; Carvalho et al., 2010; Guimarães et al., 2013, 2015; Domiciano et al., 2016; Groch et al., 2018, 2020b; Carvalho Demarque et al., 2020)","noteIndex":0},"citationItems":[{"id":1124,"uris":["http://zotero.org/users/9441463/items/X5SEIZVU"],"itemData":{"id":1124,"type":"article-journal","abstract":"The parasitic fauna of cetaceans is an important tool for Peba, State of Alagoas, Brazil (10.34463°S, 3630162°W). All animals were ecological studies, including analyses on the causes of death. Halocercusfound stranded and dead on the beach or died in the rehabilitation center. brasiliensis is a nematode frequently found in the bronchi and bronchiolesA total of 30 individuals were necropsied: 1 Feresa attenuatei (Gray, 1874), of some cetaceans, and it is commonly associated with focal inflammation9 Stenella clymene (Gray, 1846), and 20 Sotalia guianensis (van Beneden, of the respiratory tract leading to bacterial pneumonia and septicemi1a864).","container-title":"Journal of Parasitology","DOI":"10.1645/14-513.1","ISSN":"0022-3395, 1937-2345","issue":"2","journalAbbreviation":"Journal of Parasitology","language":"en","page":"248-251","source":"DOI.org (Crossref)","title":"Lesions Associated with Halocercus brasiliensis Lins de Almeida, 1933 in the Lungs of Dolphins Stranded in the Northeast of Brazil","volume":"101","author":[{"family":"Guimarães","given":"J. P."},{"family":"Febronio","given":"A. M. B."},{"family":"Vergara-Parente","given":"J. E."},{"family":"Werneck","given":"M. R."}],"issued":{"date-parts":[["2015",4]]}}},{"id":1063,"uris":["http://zotero.org/users/9441463/items/THKJ6GPN"],"itemData":{"id":1063,"type":"article-journal","abstract":"This study represents the ﬁrst survey of the parasitic fauna of cetaceans off the northeastern coast of Brazil. Parasites were collected from 82 animals rescued from the states of Ceará to Bahia, including the archipelago of Fernando de Noronha. A total of 14 species of cetaceans were evaluated: Sotalia guianensis, Stenella sp., Stenella clymene, Stenella longirostris, Stenella coeruleoalba, Stenella frontalis, Megaptera novaeangliae, Peponocephala electra, Steno bredanensis, Kogia breviceps, Kogia sima, Globicephala macrorhynchus, Tursiops truncatus, Physeter macrocephalus and Lagenodelphis hosei. The parasites were ﬁxed and preserved in 70% ethanol or alcohol–formalin–acetic acid solution (AFA), clariﬁed in phenol and mounted on slides for morphological identiﬁcation. In total, 11 species and 8 genera of endo- and ectoparasites were identiﬁed: Halocercus brasiliensis, Halocercus kleinenbergi, Stenurus globicephalae, Halocercus sp., Anisakis sp., Crassicauda sp. (Nematoda), Phyllobothrium delphini, Monorygma grimaldii, Scolex pleuronectis, Strobicephalus triangularis, Tetrabothrius forsteri, Tetrabothrius sp., Trigonocotyle sp., Diphyllobothrium sp. (Cestoda), Campula sp. (Trematoda), Bolbosoma sp. (Acanthocephala), Cyamus boopis, Syncyamus pseudorcae and Xenobalanus globicipitis (Crustacea). The identiﬁcation of some species represented novel records for the country and increased the occurrence of some parasites to new hosts. The use of standardized methodologies for collecting and evaluating a larger number of animals is essential for a better understanding of host-parasite relationships in cetaceans and their use as biological indicators in the region.","container-title":"Veterinary Parasitology","DOI":"10.1016/j.vetpar.2010.06.023","ISSN":"03044017","issue":"1-2","journalAbbreviation":"Veterinary Parasitology","language":"en","page":"116-122","source":"DOI.org (Crossref)","title":"Metazoan parasites of cetaceans off the northeastern coast of Brazil","volume":"173","author":[{"family":"Carvalho","given":"Vitor Luz"},{"family":"Bevilaqua","given":"Claudia Maria Leal"},{"family":"Iñiguez","given":"Alena Mayo"},{"family":"Mathews-Cascon","given":"Helena"},{"family":"Ribeiro","given":"Felipe Bezerra"},{"family":"Pessoa","given":"Lourdes Marina Bezerra"},{"family":"Meirelles","given":"Ana Carolina Oliveira","non-dropping-particle":"de"},{"family":"Borges","given":"João Carlos Gomes"},{"family":"Marigo","given":"Juliana"},{"family":"Soares","given":"Laiza"},{"family":"Lima Silva","given":"Flávio José","non-dropping-particle":"de"}],"issued":{"date-parts":[["2010",10]]}}},{"id":1075,"uris":["http://zotero.org/users/9441463/items/AEZD9JP5"],"itemData":{"id":1075,"type":"article-journal","container-title":"Journal of Parasitology","DOI":"10.1645/19-77","ISSN":"0022-3395","issue":"2","journalAbbreviation":"Journal of Parasitology","language":"en","page":"254","source":"DOI.org (Crossref)","title":"The Lungworm, Halocercus brasiliensis (Nematoda: Pseudaliidae), from Guiana Dolphins Sotalia guianensis from Brazil with Pathological Findings","title-short":"The Lungworm, Halocercus brasiliensis (Nematoda","volume":"106","author":[{"family":"Carvalho Demarque","given":"Isis de Oliveira"},{"family":"Rodrigues de Oliveira","given":"Francisco Carlos"},{"family":"Silveira","given":"Leonardo Serafim","non-dropping-particle":"da"},{"family":"Barbosa","given":"Lupércio Araújo"},{"family":"Ederli","given":"Nicole Brand"}],"issued":{"date-parts":[["2020",3,23]]}}},{"id":1106,"uris":["http://zotero.org/users/9441463/items/C9QYNSRD"],"itemData":{"id":1106,"type":"article-journal","abstract":"Debris in the marine environment is documented as one of the main threats to fish, birds and sea turtles. However, there are few records of the interactions of cetaceans with debris. This paper reports the presence of a scrap of plastic screen in the digestive tract of an estuarine dolphin, Sotalia guianensis, found dead on the beach sand of Sergipe State, Brazil. The animal showed marks of interaction with fishing and necropsy revealed an adequate nutritional state and a stomach full of food contents, indicating that the animal was feeding just prior to death. It is believed that in this case death did not occur due to the animal having ingested the piece of plastic screen yet, based on previous studies, it is likely that plastic debris can obstruct the gastrointestinal tract and reduce the feeding stimulus, thereby resulting in death. A reduction in marine debris requires addressing the question of debris discarding, especially plastics, and educational campaigns aimed at raising awareness regarding conservation for the maintenance and survival of marine species.","container-title":"Arquivos de Ciências do Mar","issue":"1","journalAbbreviation":"Arq. Ciên. Mar","language":"en","page":"107-122","source":"Zotero","title":"Ingestion of plastic debris by estuarine dolphin, Sotalia guianensis, off northeastern Brazil","volume":"46","author":[{"family":"Guimarães","given":"Juliana P"},{"family":"Batista","given":"Renata L G"},{"family":"Mariani","given":"Daniela B"},{"family":"Vergara-Parente","given":"Jociery Einhardt"}],"issued":{"date-parts":[["2013"]]}}},{"id":1226,"uris":["http://zotero.org/users/9441463/items/MKS2US54"],"itemData":{"id":1226,"type":"article-journal","container-title":"PLOS ONE","DOI":"10.1371/journal.pone.0149295","ISSN":"1932-6203","issue":"2","journalAbbreviation":"PLoS ONE","language":"en","page":"e0149295","source":"DOI.org (Crossref)","title":"Assessing Disease and Mortality among Small Cetaceans Stranded at a World Heritage Site in Southern Brazil","volume":"11","author":[{"family":"Domiciano","given":"Isabela G."},{"family":"Domit","given":"Camila"},{"family":"Broadhurst","given":"Matt K."},{"family":"Koch","given":"Mariana S."},{"family":"Bracarense","given":"Ana Paula F. R. L."}],"editor":[{"family":"Fenton","given":"Brock"}],"issued":{"date-parts":[["2016",2,12]]}}},{"id":1096,"uris":["http://zotero.org/users/9441463/items/S4JA394P"],"itemData":{"id":1096,"type":"article-journal","abstract":"From May 1997 to October 2000, 49 Sotalia guianensis (tucuxi dolphin) incidentally caught in fishing nets or stranded in Sa˜o Paulo (SP) and Parana´ (PR) states in Brazil were necropsied. In total, 17 lungs, 35 stomachs, and 30 intestines were analyzed. Contents were washed through a sieve (mesh, 150 mm) and examined under a stereoscopic microscope for parasites. Histopathologic analyses were performed in the lungs of five infected dolphins. The nematode Halocercus brasiliensis was found in 88% of all lungs examined, inducing moderate-to-severe pneumonia. Braunina cordiformis, Anisakis sp., and acanthocephalans were found in the stomachs. The trematode Synthesium tursionis was the only parasite found in the intestines, and it was identified in 73% of the animals necropsied. No macroscopic lesions were seen due to parasites in the stomachs and intestines analyzed.","container-title":"Journal of Wildlife Diseases","DOI":"10.7589/0090-3558-46.2.599","ISSN":"0090-3558","issue":"2","journalAbbreviation":"Journal of Wildlife Diseases","language":"en","page":"599-602","source":"DOI.org (Crossref)","title":"Helminths of Sotalia guianensis (Cetacea: Delphinidae) from the South and Southeastern Coasts of Brazil","title-short":"Helminths of Sotalia guianensis (Cetacea","volume":"46","author":[{"family":"Marigo","given":"J."},{"family":"Ruoppolo","given":"V."},{"family":"Rosas","given":"F. C. W."},{"family":"Valente","given":"A. L. S."},{"family":"Oliveira","given":"M. R."},{"family":"Dias","given":"R. A."},{"family":"Catão-Dias","given":"J. L."}],"issued":{"date-parts":[["2010",4]]}}},{"id":1130,"uris":["http://zotero.org/users/9441463/items/NSS5ZCTC"],"itemData":{"id":1130,"type":"article-journal","abstract":"Cetacean morbillivirus (CeMV; Paramyxoviridae) is the most significant pathogen of cetaceans worldwide. The novel “multi-host” Guiana dolphin (Sotalia guianensis; GD)-CeMV strain is reported in South American waters and infects Guiana dolphins and southern right whales (Eubalaena australis). This study aimed to describe the pathologic findings, GD-CeMV viral antigen distribution and detection by RT-PCR (reverse transcriptase polymerase chain reaction), and infectious comorbidities in 29 Guiana dolphins that succumbed during an unusual mass-mortality event in Rio de Janeiro state, Brazil, between November 2017 and March 2018. The main gross findings were lack of ingesta, pulmonary edema, ascites, icterus, hepatic lipidosis, multicentric lymphadenomegaly, as well as pneumonia, polyserositis, and multiorgan vasculitis caused by Halocercus brasiliensis. Microscopically, the primary lesions were bronchointerstitial pneumonia and multicentric lymphoid depletion. The severity and extent of the lesions paralleled the distribution and intensity of morbilliviral antigen. For the first time in cetaceans, morbilliviral antigen was detected in salivary gland, optic nerve, heart, diaphragm, parietal and visceral epithelium of glomeruli, vulva, and thyroid gland. Viral antigen within circulating leukocytes suggested this as a mechanism of dissemination within the host. Comorbidities included disseminated toxoplasmosis, mycosis, ciliated protozoosis, and bacterial disease including brucellosis. These results provide strong evidence for GD-CeMV as the main cause of this unusual mass-mortality event.","container-title":"Veterinary Pathology","DOI":"10.1177/0300985820954550","ISSN":"0300-9858, 1544-2217","issue":"6","journalAbbreviation":"Vet Pathol","language":"en","page":"845-857","source":"DOI.org (Crossref)","title":"The Pathology of Cetacean Morbillivirus Infection and Comorbidities in Guiana Dolphins During an Unusual Mortality Event (Brazil, 2017–2018)","volume":"57","author":[{"family":"Groch","given":"Kátia R."},{"family":"Díaz-Delgado","given":"Josué"},{"family":"Santos-Neto","given":"Elitieri B."},{"family":"Ikeda","given":"Joana M. P."},{"family":"Carvalho","given":"Rafael R."},{"family":"Oliveira","given":"Raissa B."},{"family":"Guari","given":"Emi B."},{"family":"Flach","given":"Leonardo"},{"family":"Sierra","given":"Eva"},{"family":"Godinho","given":"Ana I."},{"family":"Fernández","given":"Antonio"},{"family":"Keid","given":"Lara B."},{"family":"Soares","given":"Rodrigo M."},{"family":"Kanamura","given":"Cristina T."},{"family":"Favero","given":"Cíntia"},{"family":"Ferreira-Machado","given":"Eduardo"},{"family":"Sacristán","given":"Carlos"},{"family":"Porter","given":"Brian F."},{"family":"Bisi","given":"Tatiana L."},{"family":"Azevedo","given":"Alexandre F."},{"family":"Lailson-Brito","given":"José"},{"family":"Catão-Dias","given":"José L."}],"issued":{"date-parts":[["2020",11]]}}},{"id":1074,"uris":["http://zotero.org/users/9441463/items/CL4CL2T8"],"itemData":{"id":1074,"type":"article-journal","container-title":"Emerging Infectious Diseases","DOI":"10.3201/eid2407.180139","ISSN":"1080-6040, 1080-6059","issue":"7","journalAbbreviation":"Emerg. Infect. Dis.","language":"en","page":"1349-1354","source":"DOI.org (Crossref)","title":"Guiana Dolphin Unusual Mortality Event and Link to Cetacean Morbillivirus, Brazil","volume":"24","author":[{"family":"Groch","given":"Kátia R."},{"family":"Santos-Neto","given":"Elitieri B."},{"family":"Díaz-Delgado","given":"Josué"},{"family":"Ikeda","given":"Joana M.P."},{"family":"Carvalho","given":"Rafael R."},{"family":"Oliveira","given":"Raissa B."},{"family":"Guari","given":"Emi B."},{"family":"Bisi","given":"Tatiana L."},{"family":"Azevedo","given":"Alexandre F."},{"family":"Lailson-Brito","given":"José"},{"family":"Catão-Dias","given":"José L."}],"issued":{"date-parts":[["2018",7]]}}}],"schema":"https://github.com/citation-style-language/schema/raw/master/csl-citation.json"} </w:instrText>
            </w:r>
            <w:r w:rsidRPr="00854BC1">
              <w:rPr>
                <w:sz w:val="20"/>
                <w:szCs w:val="20"/>
                <w:lang w:val="en-US"/>
              </w:rPr>
              <w:fldChar w:fldCharType="separate"/>
            </w:r>
            <w:r w:rsidRPr="00854BC1">
              <w:rPr>
                <w:sz w:val="20"/>
                <w:szCs w:val="20"/>
                <w:lang w:val="en-US"/>
              </w:rPr>
              <w:t xml:space="preserve">(Marigo </w:t>
            </w:r>
            <w:r w:rsidRPr="00854BC1">
              <w:rPr>
                <w:i/>
                <w:iCs/>
                <w:sz w:val="20"/>
                <w:szCs w:val="20"/>
                <w:lang w:val="en-US"/>
              </w:rPr>
              <w:t>et al.</w:t>
            </w:r>
            <w:r w:rsidRPr="00854BC1">
              <w:rPr>
                <w:sz w:val="20"/>
                <w:szCs w:val="20"/>
                <w:lang w:val="en-US"/>
              </w:rPr>
              <w:t xml:space="preserve">, 2010; Carvalho </w:t>
            </w:r>
            <w:r w:rsidRPr="00854BC1">
              <w:rPr>
                <w:i/>
                <w:iCs/>
                <w:sz w:val="20"/>
                <w:szCs w:val="20"/>
                <w:lang w:val="en-US"/>
              </w:rPr>
              <w:t>et al.</w:t>
            </w:r>
            <w:r w:rsidRPr="00854BC1">
              <w:rPr>
                <w:sz w:val="20"/>
                <w:szCs w:val="20"/>
                <w:lang w:val="en-US"/>
              </w:rPr>
              <w:t xml:space="preserve">, 2010; Guimarães </w:t>
            </w:r>
            <w:r w:rsidRPr="00854BC1">
              <w:rPr>
                <w:i/>
                <w:iCs/>
                <w:sz w:val="20"/>
                <w:szCs w:val="20"/>
                <w:lang w:val="en-US"/>
              </w:rPr>
              <w:t>et al.</w:t>
            </w:r>
            <w:r w:rsidRPr="00854BC1">
              <w:rPr>
                <w:sz w:val="20"/>
                <w:szCs w:val="20"/>
                <w:lang w:val="en-US"/>
              </w:rPr>
              <w:t xml:space="preserve">, 2013, 2015; Domiciano </w:t>
            </w:r>
            <w:r w:rsidRPr="00854BC1">
              <w:rPr>
                <w:i/>
                <w:iCs/>
                <w:sz w:val="20"/>
                <w:szCs w:val="20"/>
                <w:lang w:val="en-US"/>
              </w:rPr>
              <w:t>et al.</w:t>
            </w:r>
            <w:r w:rsidRPr="00854BC1">
              <w:rPr>
                <w:sz w:val="20"/>
                <w:szCs w:val="20"/>
                <w:lang w:val="en-US"/>
              </w:rPr>
              <w:t xml:space="preserve">, 2016; Groch </w:t>
            </w:r>
            <w:r w:rsidRPr="00854BC1">
              <w:rPr>
                <w:i/>
                <w:iCs/>
                <w:sz w:val="20"/>
                <w:szCs w:val="20"/>
                <w:lang w:val="en-US"/>
              </w:rPr>
              <w:t>et al.</w:t>
            </w:r>
            <w:r w:rsidRPr="00854BC1">
              <w:rPr>
                <w:sz w:val="20"/>
                <w:szCs w:val="20"/>
                <w:lang w:val="en-US"/>
              </w:rPr>
              <w:t xml:space="preserve">, 2018, 2020b; Carvalho Demarque </w:t>
            </w:r>
            <w:r w:rsidRPr="00854BC1">
              <w:rPr>
                <w:i/>
                <w:iCs/>
                <w:sz w:val="20"/>
                <w:szCs w:val="20"/>
                <w:lang w:val="en-US"/>
              </w:rPr>
              <w:t>et al.</w:t>
            </w:r>
            <w:r w:rsidRPr="00854BC1">
              <w:rPr>
                <w:sz w:val="20"/>
                <w:szCs w:val="20"/>
                <w:lang w:val="en-US"/>
              </w:rPr>
              <w:t>, 2020)</w:t>
            </w:r>
            <w:r w:rsidRPr="00854BC1">
              <w:rPr>
                <w:sz w:val="20"/>
                <w:szCs w:val="20"/>
                <w:lang w:val="en-US"/>
              </w:rPr>
              <w:fldChar w:fldCharType="end"/>
            </w:r>
          </w:p>
        </w:tc>
      </w:tr>
      <w:tr w:rsidR="008E2B89" w:rsidRPr="006F2338" w14:paraId="0AAE5A75" w14:textId="77777777" w:rsidTr="005A3E74">
        <w:tblPrEx>
          <w:tblLook w:val="0000" w:firstRow="0" w:lastRow="0" w:firstColumn="0" w:lastColumn="0" w:noHBand="0" w:noVBand="0"/>
        </w:tblPrEx>
        <w:tc>
          <w:tcPr>
            <w:tcW w:w="1606" w:type="dxa"/>
            <w:vMerge/>
            <w:vAlign w:val="center"/>
          </w:tcPr>
          <w:p w14:paraId="1D7A7FD9"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7F876AD0"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0919BC9B"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3B653058"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33FC75FD"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Halocercus sp.</w:t>
            </w:r>
          </w:p>
        </w:tc>
        <w:tc>
          <w:tcPr>
            <w:tcW w:w="1954" w:type="dxa"/>
            <w:vAlign w:val="center"/>
          </w:tcPr>
          <w:p w14:paraId="77473277"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w:t>
            </w:r>
          </w:p>
        </w:tc>
        <w:tc>
          <w:tcPr>
            <w:tcW w:w="3996" w:type="dxa"/>
            <w:vAlign w:val="center"/>
          </w:tcPr>
          <w:p w14:paraId="0167EAFB"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QLqiBGFh","properties":{"formattedCitation":"(Carvalho {\\i{}et al.}, 2010)","plainCitation":"(Carvalho et al., 2010)","noteIndex":0},"citationItems":[{"id":1063,"uris":["http://zotero.org/users/9441463/items/THKJ6GPN"],"itemData":{"id":1063,"type":"article-journal","abstract":"This study represents the ﬁrst survey of the parasitic fauna of cetaceans off the northeastern coast of Brazil. Parasites were collected from 82 animals rescued from the states of Ceará to Bahia, including the archipelago of Fernando de Noronha. A total of 14 species of cetaceans were evaluated: Sotalia guianensis, Stenella sp., Stenella clymene, Stenella longirostris, Stenella coeruleoalba, Stenella frontalis, Megaptera novaeangliae, Peponocephala electra, Steno bredanensis, Kogia breviceps, Kogia sima, Globicephala macrorhynchus, Tursiops truncatus, Physeter macrocephalus and Lagenodelphis hosei. The parasites were ﬁxed and preserved in 70% ethanol or alcohol–formalin–acetic acid solution (AFA), clariﬁed in phenol and mounted on slides for morphological identiﬁcation. In total, 11 species and 8 genera of endo- and ectoparasites were identiﬁed: Halocercus brasiliensis, Halocercus kleinenbergi, Stenurus globicephalae, Halocercus sp., Anisakis sp., Crassicauda sp. (Nematoda), Phyllobothrium delphini, Monorygma grimaldii, Scolex pleuronectis, Strobicephalus triangularis, Tetrabothrius forsteri, Tetrabothrius sp., Trigonocotyle sp., Diphyllobothrium sp. (Cestoda), Campula sp. (Trematoda), Bolbosoma sp. (Acanthocephala), Cyamus boopis, Syncyamus pseudorcae and Xenobalanus globicipitis (Crustacea). The identiﬁcation of some species represented novel records for the country and increased the occurrence of some parasites to new hosts. The use of standardized methodologies for collecting and evaluating a larger number of animals is essential for a better understanding of host-parasite relationships in cetaceans and their use as biological indicators in the region.","container-title":"Veterinary Parasitology","DOI":"10.1016/j.vetpar.2010.06.023","ISSN":"03044017","issue":"1-2","journalAbbreviation":"Veterinary Parasitology","language":"en","page":"116-122","source":"DOI.org (Crossref)","title":"Metazoan parasites of cetaceans off the northeastern coast of Brazil","volume":"173","author":[{"family":"Carvalho","given":"Vitor Luz"},{"family":"Bevilaqua","given":"Claudia Maria Leal"},{"family":"Iñiguez","given":"Alena Mayo"},{"family":"Mathews-Cascon","given":"Helena"},{"family":"Ribeiro","given":"Felipe Bezerra"},{"family":"Pessoa","given":"Lourdes Marina Bezerra"},{"family":"Meirelles","given":"Ana Carolina Oliveira","non-dropping-particle":"de"},{"family":"Borges","given":"João Carlos Gomes"},{"family":"Marigo","given":"Juliana"},{"family":"Soares","given":"Laiza"},{"family":"Lima Silva","given":"Flávio José","non-dropping-particle":"de"}],"issued":{"date-parts":[["2010",10]]}}}],"schema":"https://github.com/citation-style-language/schema/raw/master/csl-citation.json"} </w:instrText>
            </w:r>
            <w:r w:rsidRPr="00854BC1">
              <w:rPr>
                <w:sz w:val="20"/>
                <w:szCs w:val="20"/>
                <w:lang w:val="en-US"/>
              </w:rPr>
              <w:fldChar w:fldCharType="separate"/>
            </w:r>
            <w:r w:rsidRPr="00854BC1">
              <w:rPr>
                <w:sz w:val="20"/>
                <w:szCs w:val="20"/>
                <w:lang w:val="en-US"/>
              </w:rPr>
              <w:t xml:space="preserve">(Carvalho </w:t>
            </w:r>
            <w:r w:rsidRPr="00854BC1">
              <w:rPr>
                <w:i/>
                <w:iCs/>
                <w:sz w:val="20"/>
                <w:szCs w:val="20"/>
                <w:lang w:val="en-US"/>
              </w:rPr>
              <w:t>et al.</w:t>
            </w:r>
            <w:r w:rsidRPr="00854BC1">
              <w:rPr>
                <w:sz w:val="20"/>
                <w:szCs w:val="20"/>
                <w:lang w:val="en-US"/>
              </w:rPr>
              <w:t>, 2010)</w:t>
            </w:r>
            <w:r w:rsidRPr="00854BC1">
              <w:rPr>
                <w:sz w:val="20"/>
                <w:szCs w:val="20"/>
                <w:lang w:val="en-US"/>
              </w:rPr>
              <w:fldChar w:fldCharType="end"/>
            </w:r>
          </w:p>
        </w:tc>
      </w:tr>
      <w:tr w:rsidR="008E2B89" w:rsidRPr="006F2338" w14:paraId="460E0CD9" w14:textId="77777777" w:rsidTr="005A3E74">
        <w:tblPrEx>
          <w:tblLook w:val="0000" w:firstRow="0" w:lastRow="0" w:firstColumn="0" w:lastColumn="0" w:noHBand="0" w:noVBand="0"/>
        </w:tblPrEx>
        <w:tc>
          <w:tcPr>
            <w:tcW w:w="1606" w:type="dxa"/>
            <w:vMerge/>
            <w:vAlign w:val="center"/>
          </w:tcPr>
          <w:p w14:paraId="5DD0E19E" w14:textId="77777777" w:rsidR="008E2B89" w:rsidRPr="00854BC1" w:rsidRDefault="008E2B89" w:rsidP="0049738F">
            <w:pPr>
              <w:autoSpaceDE w:val="0"/>
              <w:autoSpaceDN w:val="0"/>
              <w:adjustRightInd w:val="0"/>
              <w:rPr>
                <w:i/>
                <w:iCs/>
                <w:sz w:val="20"/>
                <w:szCs w:val="20"/>
                <w:lang w:val="en-US"/>
              </w:rPr>
            </w:pPr>
          </w:p>
        </w:tc>
        <w:tc>
          <w:tcPr>
            <w:tcW w:w="1655" w:type="dxa"/>
            <w:vAlign w:val="center"/>
          </w:tcPr>
          <w:p w14:paraId="316C48B2" w14:textId="77777777" w:rsidR="008E2B89" w:rsidRPr="00854BC1" w:rsidRDefault="008E2B89" w:rsidP="0049738F">
            <w:pPr>
              <w:autoSpaceDE w:val="0"/>
              <w:autoSpaceDN w:val="0"/>
              <w:adjustRightInd w:val="0"/>
              <w:rPr>
                <w:sz w:val="20"/>
                <w:szCs w:val="20"/>
                <w:lang w:val="en-US"/>
              </w:rPr>
            </w:pPr>
            <w:r w:rsidRPr="00854BC1">
              <w:rPr>
                <w:sz w:val="20"/>
                <w:szCs w:val="20"/>
                <w:lang w:val="en-US"/>
              </w:rPr>
              <w:t>Sousa chinensis</w:t>
            </w:r>
          </w:p>
        </w:tc>
        <w:tc>
          <w:tcPr>
            <w:tcW w:w="1418" w:type="dxa"/>
            <w:vAlign w:val="center"/>
          </w:tcPr>
          <w:p w14:paraId="222DB22D"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Indo-Pacific humpback dolphin</w:t>
            </w:r>
          </w:p>
        </w:tc>
        <w:tc>
          <w:tcPr>
            <w:tcW w:w="1275" w:type="dxa"/>
            <w:vAlign w:val="center"/>
          </w:tcPr>
          <w:p w14:paraId="4E193633" w14:textId="77777777" w:rsidR="008E2B89" w:rsidRPr="00854BC1" w:rsidRDefault="008E2B89" w:rsidP="0049738F">
            <w:pPr>
              <w:autoSpaceDE w:val="0"/>
              <w:autoSpaceDN w:val="0"/>
              <w:adjustRightInd w:val="0"/>
              <w:rPr>
                <w:sz w:val="20"/>
                <w:szCs w:val="20"/>
                <w:lang w:val="en-US"/>
              </w:rPr>
            </w:pPr>
            <w:r w:rsidRPr="00854BC1">
              <w:rPr>
                <w:sz w:val="20"/>
                <w:szCs w:val="20"/>
                <w:lang w:val="en-US"/>
              </w:rPr>
              <w:t>Pseudaliidae</w:t>
            </w:r>
          </w:p>
        </w:tc>
        <w:tc>
          <w:tcPr>
            <w:tcW w:w="1448" w:type="dxa"/>
            <w:vAlign w:val="center"/>
          </w:tcPr>
          <w:p w14:paraId="384111CD"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Halocercus pingi</w:t>
            </w:r>
          </w:p>
        </w:tc>
        <w:tc>
          <w:tcPr>
            <w:tcW w:w="1954" w:type="dxa"/>
            <w:vAlign w:val="center"/>
          </w:tcPr>
          <w:p w14:paraId="3354C60E"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w:t>
            </w:r>
          </w:p>
        </w:tc>
        <w:tc>
          <w:tcPr>
            <w:tcW w:w="3996" w:type="dxa"/>
            <w:vAlign w:val="center"/>
          </w:tcPr>
          <w:p w14:paraId="563EE618"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yuAGXTf2","properties":{"formattedCitation":"(Parsons and Jefferson, 2000; Parsons {\\i{}et al.}, 2001)","plainCitation":"(Parsons and Jefferson, 2000; Parsons et al., 2001)","noteIndex":0},"citationItems":[{"id":1085,"uris":["http://zotero.org/users/9441463/items/2D7JV4UQ"],"itemData":{"id":1085,"type":"article-journal","abstract":"Stranded cetaceans reported from the territorial waters of Hong Kong during the period May 1993 to March 1998 were examined to establish factors that may have contributed to their death. During the current study, 28 Indo-Paciﬁc hump-backed dolphins (Sousa chinensis), 32 ﬁnless porpoises (Neophocaena phocaenoides), and four bottlenose dolphins (Tursiops truncatus) were necropsied. Bacteria (15 species) were isolated from nine animals. Of these bacteria, 47% were of possible fecal origin reﬂecting the high level of sewage contamination in Hong Kong’s waters. One ﬁnless porpoise displayed wounds caused by a shark attack, and two female ﬁnless porpoises presented prolapsed uteri. At least 10 ﬁnless porpoises showed evidence of moderate to heavy lungworm infections (Halocercus pingi), and this appears to have been a factor contributing to death in at least six animals. Evidence suggesting blunt traumatic injury (probably caused by boat collisions) was found in six cetaceans (three ﬁnless porpoises and three humpbacked dolphins). Signs of ﬁshery-related mortality were detected in at least nine animals (six hump-backed dolphins, two ﬁnless porpoises, and one bottlenose dolphin). Of these two humancaused mortality types, pre-existing disease or bacterial infection were detected in 29% of cases. Results indicate that human factors may have played a signiﬁcant role in the death of at least 15 animals (32% of hump-backed dolphins, 15% of ﬁnless porpoises, and 25% of bottlenose dolphins).","container-title":"Journal of Wildlife Diseases","DOI":"10.7589/0090-3558-36.2.342","ISSN":"0090-3558","issue":"2","journalAbbreviation":"Journal of Wildlife Diseases","language":"en","page":"342-356","source":"DOI.org (Crossref)","title":"Post-mortem investigations on stranded dolphins and porpoises from Hong Kong waters.","volume":"36","author":[{"family":"Parsons","given":"E. C. M."},{"family":"Jefferson","given":"T. A."}],"issued":{"date-parts":[["2000",4]]}}},{"id":1239,"uris":["http://zotero.org/users/9441463/items/7FZ9LMNE"],"itemData":{"id":1239,"type":"article-journal","container-title":"Veterinary Record","DOI":"10.1136/vr.148.25.776","ISSN":"00424900","issue":"25","journalAbbreviation":"Veterinary Record","language":"en","page":"776-780","source":"DOI.org (Crossref)","title":"Parasites from Indo-Pacific hump-backed dolphins (Sousa chinensis) and finless porpoises (Neophocaena phocaenoides) stranded in Hong Kong","volume":"148","author":[{"family":"Parsons","given":"E. C. M."},{"family":"Overstreet","given":"R. M."},{"family":"Jefferson","given":"T. A."}],"issued":{"date-parts":[["2001",6]]}}}],"schema":"https://github.com/citation-style-language/schema/raw/master/csl-citation.json"} </w:instrText>
            </w:r>
            <w:r w:rsidRPr="00854BC1">
              <w:rPr>
                <w:sz w:val="20"/>
                <w:szCs w:val="20"/>
                <w:lang w:val="en-US"/>
              </w:rPr>
              <w:fldChar w:fldCharType="separate"/>
            </w:r>
            <w:r w:rsidRPr="00854BC1">
              <w:rPr>
                <w:sz w:val="20"/>
                <w:szCs w:val="20"/>
                <w:lang w:val="en-US"/>
              </w:rPr>
              <w:t xml:space="preserve">(Parsons and Jefferson, 2000; Parsons </w:t>
            </w:r>
            <w:r w:rsidRPr="00854BC1">
              <w:rPr>
                <w:i/>
                <w:iCs/>
                <w:sz w:val="20"/>
                <w:szCs w:val="20"/>
                <w:lang w:val="en-US"/>
              </w:rPr>
              <w:t>et al.</w:t>
            </w:r>
            <w:r w:rsidRPr="00854BC1">
              <w:rPr>
                <w:sz w:val="20"/>
                <w:szCs w:val="20"/>
                <w:lang w:val="en-US"/>
              </w:rPr>
              <w:t>, 2001)</w:t>
            </w:r>
            <w:r w:rsidRPr="00854BC1">
              <w:rPr>
                <w:sz w:val="20"/>
                <w:szCs w:val="20"/>
                <w:lang w:val="en-US"/>
              </w:rPr>
              <w:fldChar w:fldCharType="end"/>
            </w:r>
          </w:p>
        </w:tc>
      </w:tr>
      <w:tr w:rsidR="008E2B89" w:rsidRPr="006F2338" w14:paraId="5D1EB772" w14:textId="77777777" w:rsidTr="005A3E74">
        <w:tblPrEx>
          <w:tblLook w:val="0000" w:firstRow="0" w:lastRow="0" w:firstColumn="0" w:lastColumn="0" w:noHBand="0" w:noVBand="0"/>
        </w:tblPrEx>
        <w:tc>
          <w:tcPr>
            <w:tcW w:w="1606" w:type="dxa"/>
            <w:vMerge/>
            <w:vAlign w:val="center"/>
          </w:tcPr>
          <w:p w14:paraId="240FAA6A" w14:textId="77777777" w:rsidR="008E2B89" w:rsidRPr="00854BC1" w:rsidRDefault="008E2B89" w:rsidP="0049738F">
            <w:pPr>
              <w:autoSpaceDE w:val="0"/>
              <w:autoSpaceDN w:val="0"/>
              <w:adjustRightInd w:val="0"/>
              <w:rPr>
                <w:i/>
                <w:iCs/>
                <w:sz w:val="20"/>
                <w:szCs w:val="20"/>
                <w:lang w:val="en-US"/>
              </w:rPr>
            </w:pPr>
          </w:p>
        </w:tc>
        <w:tc>
          <w:tcPr>
            <w:tcW w:w="1655" w:type="dxa"/>
            <w:vAlign w:val="center"/>
          </w:tcPr>
          <w:p w14:paraId="08096639" w14:textId="77777777" w:rsidR="008E2B89" w:rsidRPr="00854BC1" w:rsidRDefault="008E2B89" w:rsidP="0049738F">
            <w:pPr>
              <w:autoSpaceDE w:val="0"/>
              <w:autoSpaceDN w:val="0"/>
              <w:adjustRightInd w:val="0"/>
              <w:rPr>
                <w:sz w:val="20"/>
                <w:szCs w:val="20"/>
                <w:lang w:val="en-US"/>
              </w:rPr>
            </w:pPr>
            <w:r w:rsidRPr="00854BC1">
              <w:rPr>
                <w:sz w:val="20"/>
                <w:szCs w:val="20"/>
                <w:lang w:val="en-US"/>
              </w:rPr>
              <w:t>Sousa plumbea</w:t>
            </w:r>
          </w:p>
        </w:tc>
        <w:tc>
          <w:tcPr>
            <w:tcW w:w="1418" w:type="dxa"/>
            <w:vAlign w:val="center"/>
          </w:tcPr>
          <w:p w14:paraId="6BA357A5"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Indian Ocean humpback dolphin</w:t>
            </w:r>
          </w:p>
        </w:tc>
        <w:tc>
          <w:tcPr>
            <w:tcW w:w="1275" w:type="dxa"/>
            <w:vAlign w:val="center"/>
          </w:tcPr>
          <w:p w14:paraId="746644F5" w14:textId="77777777" w:rsidR="008E2B89" w:rsidRPr="00854BC1" w:rsidRDefault="008E2B89" w:rsidP="0049738F">
            <w:pPr>
              <w:autoSpaceDE w:val="0"/>
              <w:autoSpaceDN w:val="0"/>
              <w:adjustRightInd w:val="0"/>
              <w:rPr>
                <w:sz w:val="20"/>
                <w:szCs w:val="20"/>
                <w:lang w:val="en-US"/>
              </w:rPr>
            </w:pPr>
            <w:r w:rsidRPr="00854BC1">
              <w:rPr>
                <w:sz w:val="20"/>
                <w:szCs w:val="20"/>
                <w:lang w:val="en-US"/>
              </w:rPr>
              <w:t>Pseudaliidae</w:t>
            </w:r>
          </w:p>
        </w:tc>
        <w:tc>
          <w:tcPr>
            <w:tcW w:w="1448" w:type="dxa"/>
            <w:vAlign w:val="center"/>
          </w:tcPr>
          <w:p w14:paraId="12705A20"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Halocercus sp.</w:t>
            </w:r>
          </w:p>
        </w:tc>
        <w:tc>
          <w:tcPr>
            <w:tcW w:w="1954" w:type="dxa"/>
            <w:vAlign w:val="center"/>
          </w:tcPr>
          <w:p w14:paraId="7B3E3F7C"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w:t>
            </w:r>
          </w:p>
        </w:tc>
        <w:tc>
          <w:tcPr>
            <w:tcW w:w="3996" w:type="dxa"/>
            <w:vAlign w:val="center"/>
          </w:tcPr>
          <w:p w14:paraId="1E166B4A"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wuUuDKN4","properties":{"formattedCitation":"(Lane {\\i{}et al.}, 2014)","plainCitation":"(Lane et al., 2014)","noteIndex":0},"citationItems":[{"id":1225,"uris":["http://zotero.org/users/9441463/items/8KELYZ84"],"itemData":{"id":1225,"type":"article-journal","abstract":"Coastal dolphins are regarded as indicators of changes in coastal marine ecosystem health that could impact humans utilizing the marine environment for food or recreation. Necropsy and histology examinations were performed on 35 Indian Ocean bottlenose dolphins (Tursiops aduncus) and five Indo-Pacific humpback dolphins (Sousa plumbea) incidentally caught in shark nets off the KwaZulu-Natal coast, South Africa, between 2010 and 2012. Parasitic lesions included pneumonia (85%), abdominal and thoracic serositis (75%), gastroenteritis (70%), hepatitis (62%), and endometritis (42%). Parasitic species identified were Halocercus sp. (lung), Crassicauda sp. (skeletal muscle) and Xenobalanus globicipitis (skin). Additional findings included bronchiolar epithelial mineralisation (83%), splenic filamentous tags (45%), non-suppurative meningoencephalitis (39%), and myocardial fibrosis (26%). No immunohistochemically positive reaction was present in lesions suggestive of dolphin morbillivirus, Toxoplasma gondii and Brucella spp. The first confirmed cases of lobomycosis and sarcocystosis in South African dolphins were documented. Most lesions were mild, and all animals were considered to be in good nutritional condition, based on blubber thickness and muscle mass. Apparent temporal changes in parasitic disease prevalence may indicate a change in the host/parasite interface. This study provided valuable baseline information on conditions affecting coastal dolphin populations in South Africa and, to our knowledge, constitutes the first reported systematic health assessment in incidentally caught dolphins in the Southern Hemisphere. Further research on temporal disease trends as well as disease pathophysiology and anthropogenic factors affecting these populations is needed.","container-title":"PLoS ONE","DOI":"10.1371/journal.pone.0107038","ISSN":"1932-6203","issue":"9","journalAbbreviation":"PLoS ONE","language":"en","source":"DOI.org (Crossref)","title":"A Systematic Health Assessment of Indian Ocean Bottlenose (Tursiops aduncus) and Indo-Pacific Humpback (Sousa plumbea) Dolphins Incidentally Caught in Shark Nets off the KwaZulu-Natal Coast, South Africa","URL":"https://dx.plos.org/10.1371/journal.pone.0107038","volume":"9","author":[{"family":"Lane","given":"Emily P."},{"family":"Wet","given":"Morné","non-dropping-particle":"de"},{"family":"Thompson","given":"Peter"},{"family":"Siebert","given":"Ursula"},{"family":"Wohlsein","given":"Peter"},{"family":"Plön","given":"Stephanie"}],"editor":[{"family":"Vaughan","given":"Lloyd"}],"accessed":{"date-parts":[["2021",11,13]]},"issued":{"date-parts":[["2014",9,9]]}}}],"schema":"https://github.com/citation-style-language/schema/raw/master/csl-citation.json"} </w:instrText>
            </w:r>
            <w:r w:rsidRPr="00854BC1">
              <w:rPr>
                <w:sz w:val="20"/>
                <w:szCs w:val="20"/>
                <w:lang w:val="en-US"/>
              </w:rPr>
              <w:fldChar w:fldCharType="separate"/>
            </w:r>
            <w:r w:rsidRPr="00854BC1">
              <w:rPr>
                <w:sz w:val="20"/>
                <w:szCs w:val="20"/>
                <w:lang w:val="en-US"/>
              </w:rPr>
              <w:t xml:space="preserve">(Lane </w:t>
            </w:r>
            <w:r w:rsidRPr="00854BC1">
              <w:rPr>
                <w:i/>
                <w:iCs/>
                <w:sz w:val="20"/>
                <w:szCs w:val="20"/>
                <w:lang w:val="en-US"/>
              </w:rPr>
              <w:t>et al.</w:t>
            </w:r>
            <w:r w:rsidRPr="00854BC1">
              <w:rPr>
                <w:sz w:val="20"/>
                <w:szCs w:val="20"/>
                <w:lang w:val="en-US"/>
              </w:rPr>
              <w:t>, 2014)</w:t>
            </w:r>
            <w:r w:rsidRPr="00854BC1">
              <w:rPr>
                <w:sz w:val="20"/>
                <w:szCs w:val="20"/>
                <w:lang w:val="en-US"/>
              </w:rPr>
              <w:fldChar w:fldCharType="end"/>
            </w:r>
          </w:p>
        </w:tc>
      </w:tr>
      <w:tr w:rsidR="008E2B89" w:rsidRPr="006F2338" w14:paraId="0ED3EC2F" w14:textId="77777777" w:rsidTr="005A3E74">
        <w:tblPrEx>
          <w:tblLook w:val="0000" w:firstRow="0" w:lastRow="0" w:firstColumn="0" w:lastColumn="0" w:noHBand="0" w:noVBand="0"/>
        </w:tblPrEx>
        <w:tc>
          <w:tcPr>
            <w:tcW w:w="1606" w:type="dxa"/>
            <w:vMerge/>
            <w:vAlign w:val="center"/>
          </w:tcPr>
          <w:p w14:paraId="7E7067C7" w14:textId="77777777" w:rsidR="008E2B89" w:rsidRPr="00854BC1" w:rsidRDefault="008E2B89" w:rsidP="0049738F">
            <w:pPr>
              <w:autoSpaceDE w:val="0"/>
              <w:autoSpaceDN w:val="0"/>
              <w:adjustRightInd w:val="0"/>
              <w:rPr>
                <w:i/>
                <w:iCs/>
                <w:sz w:val="20"/>
                <w:szCs w:val="20"/>
                <w:lang w:val="en-US"/>
              </w:rPr>
            </w:pPr>
          </w:p>
        </w:tc>
        <w:tc>
          <w:tcPr>
            <w:tcW w:w="1655" w:type="dxa"/>
            <w:vMerge w:val="restart"/>
            <w:vAlign w:val="center"/>
          </w:tcPr>
          <w:p w14:paraId="394A358E" w14:textId="77777777" w:rsidR="008E2B89" w:rsidRPr="00854BC1" w:rsidRDefault="008E2B89" w:rsidP="0049738F">
            <w:pPr>
              <w:autoSpaceDE w:val="0"/>
              <w:autoSpaceDN w:val="0"/>
              <w:adjustRightInd w:val="0"/>
              <w:rPr>
                <w:sz w:val="20"/>
                <w:szCs w:val="20"/>
                <w:lang w:val="en-US"/>
              </w:rPr>
            </w:pPr>
            <w:r w:rsidRPr="00854BC1">
              <w:rPr>
                <w:sz w:val="20"/>
                <w:szCs w:val="20"/>
                <w:lang w:val="en-US"/>
              </w:rPr>
              <w:t>Stenella attenuata</w:t>
            </w:r>
          </w:p>
        </w:tc>
        <w:tc>
          <w:tcPr>
            <w:tcW w:w="1418" w:type="dxa"/>
            <w:vMerge w:val="restart"/>
            <w:vAlign w:val="center"/>
          </w:tcPr>
          <w:p w14:paraId="6EF55097"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Pantropical spotted dolphin</w:t>
            </w:r>
          </w:p>
        </w:tc>
        <w:tc>
          <w:tcPr>
            <w:tcW w:w="1275" w:type="dxa"/>
            <w:vMerge w:val="restart"/>
            <w:vAlign w:val="center"/>
          </w:tcPr>
          <w:p w14:paraId="5421A00C" w14:textId="77777777" w:rsidR="008E2B89" w:rsidRPr="00854BC1" w:rsidRDefault="008E2B89" w:rsidP="0049738F">
            <w:pPr>
              <w:autoSpaceDE w:val="0"/>
              <w:autoSpaceDN w:val="0"/>
              <w:adjustRightInd w:val="0"/>
              <w:rPr>
                <w:sz w:val="20"/>
                <w:szCs w:val="20"/>
                <w:lang w:val="en-US"/>
              </w:rPr>
            </w:pPr>
            <w:r w:rsidRPr="00854BC1">
              <w:rPr>
                <w:sz w:val="20"/>
                <w:szCs w:val="20"/>
                <w:lang w:val="en-US"/>
              </w:rPr>
              <w:t>Pseudaliidae</w:t>
            </w:r>
          </w:p>
        </w:tc>
        <w:tc>
          <w:tcPr>
            <w:tcW w:w="1448" w:type="dxa"/>
            <w:vAlign w:val="center"/>
          </w:tcPr>
          <w:p w14:paraId="2905DB7B"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Halocercus delphini</w:t>
            </w:r>
          </w:p>
        </w:tc>
        <w:tc>
          <w:tcPr>
            <w:tcW w:w="1954" w:type="dxa"/>
            <w:vAlign w:val="center"/>
          </w:tcPr>
          <w:p w14:paraId="60C1BF78"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w:t>
            </w:r>
          </w:p>
        </w:tc>
        <w:tc>
          <w:tcPr>
            <w:tcW w:w="3996" w:type="dxa"/>
            <w:vAlign w:val="center"/>
          </w:tcPr>
          <w:p w14:paraId="03DB4ADE"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TVu4yiXf","properties":{"formattedCitation":"(Dailey and Perrin, 1973)","plainCitation":"(Dailey and Perrin, 1973)","noteIndex":0},"citationItems":[{"id":1188,"uris":["http://zotero.org/users/9441463/items/BMGY8QRZ"],"itemData":{"id":1188,"type":"article-journal","container-title":"Fishery Bulletin","issue":"2","language":"en","page":"455-471","source":"Zotero","title":"Helminth parasities of porpoises of the genus Stenella in the eastern tropical pacific, with descriptions of two new species: Mastigonema stenellae gen. et. sp. n. (Nematoda: spiruroidea) and Zalophotrema pacificum sp. n. (Trematoda: digenea)","volume":"71","author":[{"family":"Dailey","given":"M D"},{"family":"Perrin","given":"W F"}],"issued":{"date-parts":[["1973"]]}}}],"schema":"https://github.com/citation-style-language/schema/raw/master/csl-citation.json"} </w:instrText>
            </w:r>
            <w:r w:rsidRPr="00854BC1">
              <w:rPr>
                <w:sz w:val="20"/>
                <w:szCs w:val="20"/>
                <w:lang w:val="en-US"/>
              </w:rPr>
              <w:fldChar w:fldCharType="separate"/>
            </w:r>
            <w:r w:rsidRPr="00854BC1">
              <w:rPr>
                <w:noProof/>
                <w:sz w:val="20"/>
                <w:szCs w:val="20"/>
                <w:lang w:val="en-US"/>
              </w:rPr>
              <w:t>(Dailey and Perrin, 1973)</w:t>
            </w:r>
            <w:r w:rsidRPr="00854BC1">
              <w:rPr>
                <w:sz w:val="20"/>
                <w:szCs w:val="20"/>
                <w:lang w:val="en-US"/>
              </w:rPr>
              <w:fldChar w:fldCharType="end"/>
            </w:r>
          </w:p>
        </w:tc>
      </w:tr>
      <w:tr w:rsidR="008E2B89" w:rsidRPr="006F2338" w14:paraId="36B2CDB7" w14:textId="77777777" w:rsidTr="005A3E74">
        <w:tblPrEx>
          <w:tblLook w:val="0000" w:firstRow="0" w:lastRow="0" w:firstColumn="0" w:lastColumn="0" w:noHBand="0" w:noVBand="0"/>
        </w:tblPrEx>
        <w:tc>
          <w:tcPr>
            <w:tcW w:w="1606" w:type="dxa"/>
            <w:vMerge/>
            <w:vAlign w:val="center"/>
          </w:tcPr>
          <w:p w14:paraId="73189020"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105E1FA7"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05F0FF3F"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097CC27F"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123E34DE"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Halocercus sp.</w:t>
            </w:r>
          </w:p>
        </w:tc>
        <w:tc>
          <w:tcPr>
            <w:tcW w:w="1954" w:type="dxa"/>
            <w:vAlign w:val="center"/>
          </w:tcPr>
          <w:p w14:paraId="777EDAFF"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w:t>
            </w:r>
          </w:p>
        </w:tc>
        <w:tc>
          <w:tcPr>
            <w:tcW w:w="3996" w:type="dxa"/>
            <w:vAlign w:val="center"/>
          </w:tcPr>
          <w:p w14:paraId="58A46B3C"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TL0qzJq3","properties":{"formattedCitation":"(Oliveira {\\i{}et al.}, 2011)","plainCitation":"(Oliveira et al., 2011)","noteIndex":0},"citationItems":[{"id":1064,"uris":["http://zotero.org/users/9441463/items/2DKSDFUJ"],"itemData":{"id":1064,"type":"article-journal","container-title":"Veterinary Parasitology","DOI":"10.1016/j.vetpar.2011.05.014","ISSN":"03044017","issue":"2-4","journalAbbreviation":"Veterinary Parasitology","language":"en","page":"319-328","source":"DOI.org (Crossref)","title":"Parasites of cetaceans stranded on the Pacific coast of Costa Rica","volume":"182","author":[{"family":"Oliveira","given":"J.B."},{"family":"Morales","given":"J.A."},{"family":"González-Barrientos","given":"R.C."},{"family":"Hernández-Gamboa","given":"J."},{"family":"Hernández-Mora","given":"G."}],"issued":{"date-parts":[["2011",12]]}}}],"schema":"https://github.com/citation-style-language/schema/raw/master/csl-citation.json"} </w:instrText>
            </w:r>
            <w:r w:rsidRPr="00854BC1">
              <w:rPr>
                <w:sz w:val="20"/>
                <w:szCs w:val="20"/>
                <w:lang w:val="en-US"/>
              </w:rPr>
              <w:fldChar w:fldCharType="separate"/>
            </w:r>
            <w:r w:rsidRPr="00854BC1">
              <w:rPr>
                <w:sz w:val="20"/>
                <w:szCs w:val="20"/>
                <w:lang w:val="en-US"/>
              </w:rPr>
              <w:t xml:space="preserve">(Oliveira </w:t>
            </w:r>
            <w:r w:rsidRPr="00854BC1">
              <w:rPr>
                <w:i/>
                <w:iCs/>
                <w:sz w:val="20"/>
                <w:szCs w:val="20"/>
                <w:lang w:val="en-US"/>
              </w:rPr>
              <w:t>et al.</w:t>
            </w:r>
            <w:r w:rsidRPr="00854BC1">
              <w:rPr>
                <w:sz w:val="20"/>
                <w:szCs w:val="20"/>
                <w:lang w:val="en-US"/>
              </w:rPr>
              <w:t>, 2011)</w:t>
            </w:r>
            <w:r w:rsidRPr="00854BC1">
              <w:rPr>
                <w:sz w:val="20"/>
                <w:szCs w:val="20"/>
                <w:lang w:val="en-US"/>
              </w:rPr>
              <w:fldChar w:fldCharType="end"/>
            </w:r>
          </w:p>
        </w:tc>
      </w:tr>
      <w:tr w:rsidR="008E2B89" w:rsidRPr="006F2338" w14:paraId="29F8A2AB" w14:textId="77777777" w:rsidTr="005A3E74">
        <w:tblPrEx>
          <w:tblLook w:val="0000" w:firstRow="0" w:lastRow="0" w:firstColumn="0" w:lastColumn="0" w:noHBand="0" w:noVBand="0"/>
        </w:tblPrEx>
        <w:tc>
          <w:tcPr>
            <w:tcW w:w="1606" w:type="dxa"/>
            <w:vMerge/>
            <w:vAlign w:val="center"/>
          </w:tcPr>
          <w:p w14:paraId="048AB50F" w14:textId="77777777" w:rsidR="008E2B89" w:rsidRPr="00854BC1" w:rsidRDefault="008E2B89" w:rsidP="0049738F">
            <w:pPr>
              <w:autoSpaceDE w:val="0"/>
              <w:autoSpaceDN w:val="0"/>
              <w:adjustRightInd w:val="0"/>
              <w:rPr>
                <w:i/>
                <w:iCs/>
                <w:sz w:val="20"/>
                <w:szCs w:val="20"/>
                <w:lang w:val="en-US"/>
              </w:rPr>
            </w:pPr>
          </w:p>
        </w:tc>
        <w:tc>
          <w:tcPr>
            <w:tcW w:w="1655" w:type="dxa"/>
            <w:vMerge w:val="restart"/>
            <w:vAlign w:val="center"/>
          </w:tcPr>
          <w:p w14:paraId="5850B02D" w14:textId="77777777" w:rsidR="008E2B89" w:rsidRPr="00854BC1" w:rsidRDefault="008E2B89" w:rsidP="0049738F">
            <w:pPr>
              <w:autoSpaceDE w:val="0"/>
              <w:autoSpaceDN w:val="0"/>
              <w:adjustRightInd w:val="0"/>
              <w:rPr>
                <w:sz w:val="20"/>
                <w:szCs w:val="20"/>
                <w:lang w:val="en-US"/>
              </w:rPr>
            </w:pPr>
            <w:r w:rsidRPr="00854BC1">
              <w:rPr>
                <w:sz w:val="20"/>
                <w:szCs w:val="20"/>
                <w:lang w:val="en-US"/>
              </w:rPr>
              <w:t>Stenella clymene</w:t>
            </w:r>
          </w:p>
        </w:tc>
        <w:tc>
          <w:tcPr>
            <w:tcW w:w="1418" w:type="dxa"/>
            <w:vMerge w:val="restart"/>
            <w:vAlign w:val="center"/>
          </w:tcPr>
          <w:p w14:paraId="2A83A33D"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Clymene dolphin</w:t>
            </w:r>
          </w:p>
        </w:tc>
        <w:tc>
          <w:tcPr>
            <w:tcW w:w="1275" w:type="dxa"/>
            <w:vMerge w:val="restart"/>
            <w:vAlign w:val="center"/>
          </w:tcPr>
          <w:p w14:paraId="171A1C6D" w14:textId="77777777" w:rsidR="008E2B89" w:rsidRPr="00854BC1" w:rsidRDefault="008E2B89" w:rsidP="0049738F">
            <w:pPr>
              <w:autoSpaceDE w:val="0"/>
              <w:autoSpaceDN w:val="0"/>
              <w:adjustRightInd w:val="0"/>
              <w:rPr>
                <w:sz w:val="20"/>
                <w:szCs w:val="20"/>
                <w:lang w:val="en-US"/>
              </w:rPr>
            </w:pPr>
            <w:r w:rsidRPr="00854BC1">
              <w:rPr>
                <w:sz w:val="20"/>
                <w:szCs w:val="20"/>
                <w:lang w:val="en-US"/>
              </w:rPr>
              <w:t>Pseudaliidae</w:t>
            </w:r>
          </w:p>
        </w:tc>
        <w:tc>
          <w:tcPr>
            <w:tcW w:w="1448" w:type="dxa"/>
            <w:vAlign w:val="center"/>
          </w:tcPr>
          <w:p w14:paraId="5FC13D17"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Halocercus brasiliensis</w:t>
            </w:r>
          </w:p>
        </w:tc>
        <w:tc>
          <w:tcPr>
            <w:tcW w:w="1954" w:type="dxa"/>
            <w:vAlign w:val="center"/>
          </w:tcPr>
          <w:p w14:paraId="13517DBD"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w:t>
            </w:r>
          </w:p>
        </w:tc>
        <w:tc>
          <w:tcPr>
            <w:tcW w:w="3996" w:type="dxa"/>
            <w:vAlign w:val="center"/>
          </w:tcPr>
          <w:p w14:paraId="38518218"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uZkypANH","properties":{"formattedCitation":"(Carvalho {\\i{}et al.}, 2010; Guimar\\uc0\\u227{}es {\\i{}et al.}, 2015)","plainCitation":"(Carvalho et al., 2010; Guimarães et al., 2015)","noteIndex":0},"citationItems":[{"id":1124,"uris":["http://zotero.org/users/9441463/items/X5SEIZVU"],"itemData":{"id":1124,"type":"article-journal","abstract":"The parasitic fauna of cetaceans is an important tool for Peba, State of Alagoas, Brazil (10.34463°S, 3630162°W). All animals were ecological studies, including analyses on the causes of death. Halocercusfound stranded and dead on the beach or died in the rehabilitation center. brasiliensis is a nematode frequently found in the bronchi and bronchiolesA total of 30 individuals were necropsied: 1 Feresa attenuatei (Gray, 1874), of some cetaceans, and it is commonly associated with focal inflammation9 Stenella clymene (Gray, 1846), and 20 Sotalia guianensis (van Beneden, of the respiratory tract leading to bacterial pneumonia and septicemi1a864).","container-title":"Journal of Parasitology","DOI":"10.1645/14-513.1","ISSN":"0022-3395, 1937-2345","issue":"2","journalAbbreviation":"Journal of Parasitology","language":"en","page":"248-251","source":"DOI.org (Crossref)","title":"Lesions Associated with Halocercus brasiliensis Lins de Almeida, 1933 in the Lungs of Dolphins Stranded in the Northeast of Brazil","volume":"101","author":[{"family":"Guimarães","given":"J. P."},{"family":"Febronio","given":"A. M. B."},{"family":"Vergara-Parente","given":"J. E."},{"family":"Werneck","given":"M. R."}],"issued":{"date-parts":[["2015",4]]}}},{"id":1063,"uris":["http://zotero.org/users/9441463/items/THKJ6GPN"],"itemData":{"id":1063,"type":"article-journal","abstract":"This study represents the ﬁrst survey of the parasitic fauna of cetaceans off the northeastern coast of Brazil. Parasites were collected from 82 animals rescued from the states of Ceará to Bahia, including the archipelago of Fernando de Noronha. A total of 14 species of cetaceans were evaluated: Sotalia guianensis, Stenella sp., Stenella clymene, Stenella longirostris, Stenella coeruleoalba, Stenella frontalis, Megaptera novaeangliae, Peponocephala electra, Steno bredanensis, Kogia breviceps, Kogia sima, Globicephala macrorhynchus, Tursiops truncatus, Physeter macrocephalus and Lagenodelphis hosei. The parasites were ﬁxed and preserved in 70% ethanol or alcohol–formalin–acetic acid solution (AFA), clariﬁed in phenol and mounted on slides for morphological identiﬁcation. In total, 11 species and 8 genera of endo- and ectoparasites were identiﬁed: Halocercus brasiliensis, Halocercus kleinenbergi, Stenurus globicephalae, Halocercus sp., Anisakis sp., Crassicauda sp. (Nematoda), Phyllobothrium delphini, Monorygma grimaldii, Scolex pleuronectis, Strobicephalus triangularis, Tetrabothrius forsteri, Tetrabothrius sp., Trigonocotyle sp., Diphyllobothrium sp. (Cestoda), Campula sp. (Trematoda), Bolbosoma sp. (Acanthocephala), Cyamus boopis, Syncyamus pseudorcae and Xenobalanus globicipitis (Crustacea). The identiﬁcation of some species represented novel records for the country and increased the occurrence of some parasites to new hosts. The use of standardized methodologies for collecting and evaluating a larger number of animals is essential for a better understanding of host-parasite relationships in cetaceans and their use as biological indicators in the region.","container-title":"Veterinary Parasitology","DOI":"10.1016/j.vetpar.2010.06.023","ISSN":"03044017","issue":"1-2","journalAbbreviation":"Veterinary Parasitology","language":"en","page":"116-122","source":"DOI.org (Crossref)","title":"Metazoan parasites of cetaceans off the northeastern coast of Brazil","volume":"173","author":[{"family":"Carvalho","given":"Vitor Luz"},{"family":"Bevilaqua","given":"Claudia Maria Leal"},{"family":"Iñiguez","given":"Alena Mayo"},{"family":"Mathews-Cascon","given":"Helena"},{"family":"Ribeiro","given":"Felipe Bezerra"},{"family":"Pessoa","given":"Lourdes Marina Bezerra"},{"family":"Meirelles","given":"Ana Carolina Oliveira","non-dropping-particle":"de"},{"family":"Borges","given":"João Carlos Gomes"},{"family":"Marigo","given":"Juliana"},{"family":"Soares","given":"Laiza"},{"family":"Lima Silva","given":"Flávio José","non-dropping-particle":"de"}],"issued":{"date-parts":[["2010",10]]}}}],"schema":"https://github.com/citation-style-language/schema/raw/master/csl-citation.json"} </w:instrText>
            </w:r>
            <w:r w:rsidRPr="00854BC1">
              <w:rPr>
                <w:sz w:val="20"/>
                <w:szCs w:val="20"/>
                <w:lang w:val="en-US"/>
              </w:rPr>
              <w:fldChar w:fldCharType="separate"/>
            </w:r>
            <w:r w:rsidRPr="00854BC1">
              <w:rPr>
                <w:sz w:val="20"/>
                <w:szCs w:val="20"/>
                <w:lang w:val="en-US"/>
              </w:rPr>
              <w:t xml:space="preserve">(Carvalho </w:t>
            </w:r>
            <w:r w:rsidRPr="00854BC1">
              <w:rPr>
                <w:i/>
                <w:iCs/>
                <w:sz w:val="20"/>
                <w:szCs w:val="20"/>
                <w:lang w:val="en-US"/>
              </w:rPr>
              <w:t>et al.</w:t>
            </w:r>
            <w:r w:rsidRPr="00854BC1">
              <w:rPr>
                <w:sz w:val="20"/>
                <w:szCs w:val="20"/>
                <w:lang w:val="en-US"/>
              </w:rPr>
              <w:t xml:space="preserve">, 2010; Guimarães </w:t>
            </w:r>
            <w:r w:rsidRPr="00854BC1">
              <w:rPr>
                <w:i/>
                <w:iCs/>
                <w:sz w:val="20"/>
                <w:szCs w:val="20"/>
                <w:lang w:val="en-US"/>
              </w:rPr>
              <w:t>et al.</w:t>
            </w:r>
            <w:r w:rsidRPr="00854BC1">
              <w:rPr>
                <w:sz w:val="20"/>
                <w:szCs w:val="20"/>
                <w:lang w:val="en-US"/>
              </w:rPr>
              <w:t>, 2015)</w:t>
            </w:r>
            <w:r w:rsidRPr="00854BC1">
              <w:rPr>
                <w:sz w:val="20"/>
                <w:szCs w:val="20"/>
                <w:lang w:val="en-US"/>
              </w:rPr>
              <w:fldChar w:fldCharType="end"/>
            </w:r>
          </w:p>
        </w:tc>
      </w:tr>
      <w:tr w:rsidR="008E2B89" w:rsidRPr="006F2338" w14:paraId="63D8750B" w14:textId="77777777" w:rsidTr="005A3E74">
        <w:tblPrEx>
          <w:tblLook w:val="0000" w:firstRow="0" w:lastRow="0" w:firstColumn="0" w:lastColumn="0" w:noHBand="0" w:noVBand="0"/>
        </w:tblPrEx>
        <w:tc>
          <w:tcPr>
            <w:tcW w:w="1606" w:type="dxa"/>
            <w:vMerge/>
            <w:vAlign w:val="center"/>
          </w:tcPr>
          <w:p w14:paraId="42854CB1"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0EDC0296"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295BF7A1"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4837ABBC"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1AC439BE"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Halocercus delphini</w:t>
            </w:r>
          </w:p>
        </w:tc>
        <w:tc>
          <w:tcPr>
            <w:tcW w:w="1954" w:type="dxa"/>
            <w:vAlign w:val="center"/>
          </w:tcPr>
          <w:p w14:paraId="74E7FDD2"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 Upper respiratory</w:t>
            </w:r>
          </w:p>
        </w:tc>
        <w:tc>
          <w:tcPr>
            <w:tcW w:w="3996" w:type="dxa"/>
            <w:vAlign w:val="center"/>
          </w:tcPr>
          <w:p w14:paraId="03014C4A"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hFyMY2x6","properties":{"formattedCitation":"(Aguilar-Aguilar {\\i{}et al.}, 2010; Hern\\uc0\\u225{}ndez-Orts {\\i{}et al.}, 2021)","plainCitation":"(Aguilar-Aguilar et al., 2010; Hernández-Orts et al., 2021)","noteIndex":0},"citationItems":[{"id":1176,"uris":["http://zotero.org/users/9441463/items/R6XU8AIU"],"itemData":{"id":1176,"type":"article-journal","abstract":"The poorly known Clymene dolphin (Stenella clymene) is a small oceanic cetacean distributed in tropical and subtropical waters of the Atlantic Ocean. In this study, we report, for the ﬁrst time, a vagrant individual of Clymene dolphin in Argentina (Rada Tilly) that represents the current southern-most record for this cetacean species. We provide a molecular identiﬁcation of the dolphin, based on partial sequences of the mitochondrial cytochrome b gene, generated from DNA extracted from its metazoan parasites. Three prey species, namely Argentine hake, Patagonian squid and lobster krill were identiﬁed from hard pieces collected in the stomach. Seven metazoan parasite taxa (three in adult stage, one immature stage and three in larval stage) were identiﬁed using morphological and molecular data, i.e., the digenean Pholeter gastrophilus (new host record), the cestodes Tetrabothrius (Tetrabothrius) forsteri, Clistobothrium grimaldii unidentiﬁed phyllobothriid plerocercoids, the nematodes Anisakis pegrefﬁi (new host record), Halocercus delphini and the acanthocephalan Corynosoma australe (new host record). Our study provides the ﬁrst molecular exploration of the metazoan parasite diversity in delphinids from the southwestern Atlantic, and contributes signiﬁcantly to understand the poorly known parasite fauna of the Clymene dolphin.","container-title":"Frontiers in Marine Science","DOI":"10.3389/fmars.2021.658975","ISSN":"2296-7745","journalAbbreviation":"Front. Mar. Sci.","language":"en","page":"658975","source":"DOI.org (Crossref)","title":"A Visitor of Tropical Waters: First Record of a Clymene Dolphin (Stenella clymene) Off the Patagonian Coast of Argentina, With Comments on Diet and Metazoan Parasites","title-short":"A Visitor of Tropical Waters","volume":"8","author":[{"family":"Hernández-Orts","given":"Jesús S."},{"family":"Hernández-Mena","given":"David I."},{"family":"Pantoja","given":"Camila"},{"family":"Kuchta","given":"Roman"},{"family":"García","given":"Néstor A."},{"family":"Crespo","given":"Enrique A."},{"family":"Loizaga","given":"Rocío"}],"issued":{"date-parts":[["2021",4,15]]}}},{"id":1137,"uris":["http://zotero.org/users/9441463/items/79DLBPAS"],"itemData":{"id":1137,"type":"article-journal","abstract":"Abstract\n            One short-snouted spinner dolphin Stenella clymene individual stranded on the coast of Quintana Roo, Mexico, was examined for stomach and lung nematodes. During necropsy, a large number of nematodes of the species Skrjabinalius guevarai were found in the airways. Additionally, some larval Anisakis sp. were found in the stomach. Both nematode species are reported for the first time from this host. The present is the first helminthological study of the short-snouted spinner dolphin in Mexico and adjacent waters of the Caribbean Sea. S. guevarai is reported for the first time from the western Atlantic Ocean.","container-title":"Helminthologia","DOI":"10.2478/s11687-010-0020-0","ISSN":"1336-9083, 0440-6605","issue":"2","language":"en","page":"136-138","source":"DOI.org (Crossref)","title":"New host report for nematodes in a stranded short-snouted spinner dolphin Stenella clymene (Cetacea: Delphinidae) from the Mexican Caribbean coast","title-short":"New host report for nematodes in a stranded short-snouted spinner dolphin Stenella clymene (Cetacea","volume":"47","author":[{"family":"Aguilar-Aguilar","given":"R."},{"family":"Delgado-Estrella","given":"A."},{"family":"Moreno-Navarrete","given":"R."}],"issued":{"date-parts":[["2010",6,1]]}}}],"schema":"https://github.com/citation-style-language/schema/raw/master/csl-citation.json"} </w:instrText>
            </w:r>
            <w:r w:rsidRPr="00854BC1">
              <w:rPr>
                <w:sz w:val="20"/>
                <w:szCs w:val="20"/>
                <w:lang w:val="en-US"/>
              </w:rPr>
              <w:fldChar w:fldCharType="separate"/>
            </w:r>
            <w:r w:rsidRPr="00854BC1">
              <w:rPr>
                <w:sz w:val="20"/>
                <w:szCs w:val="20"/>
                <w:lang w:val="en-US"/>
              </w:rPr>
              <w:t xml:space="preserve">(Aguilar-Aguilar </w:t>
            </w:r>
            <w:r w:rsidRPr="00854BC1">
              <w:rPr>
                <w:i/>
                <w:iCs/>
                <w:sz w:val="20"/>
                <w:szCs w:val="20"/>
                <w:lang w:val="en-US"/>
              </w:rPr>
              <w:t>et al.</w:t>
            </w:r>
            <w:r w:rsidRPr="00854BC1">
              <w:rPr>
                <w:sz w:val="20"/>
                <w:szCs w:val="20"/>
                <w:lang w:val="en-US"/>
              </w:rPr>
              <w:t xml:space="preserve">, 2010; Hernández-Orts </w:t>
            </w:r>
            <w:r w:rsidRPr="00854BC1">
              <w:rPr>
                <w:i/>
                <w:iCs/>
                <w:sz w:val="20"/>
                <w:szCs w:val="20"/>
                <w:lang w:val="en-US"/>
              </w:rPr>
              <w:t>et al.</w:t>
            </w:r>
            <w:r w:rsidRPr="00854BC1">
              <w:rPr>
                <w:sz w:val="20"/>
                <w:szCs w:val="20"/>
                <w:lang w:val="en-US"/>
              </w:rPr>
              <w:t>, 2021)</w:t>
            </w:r>
            <w:r w:rsidRPr="00854BC1">
              <w:rPr>
                <w:sz w:val="20"/>
                <w:szCs w:val="20"/>
                <w:lang w:val="en-US"/>
              </w:rPr>
              <w:fldChar w:fldCharType="end"/>
            </w:r>
          </w:p>
        </w:tc>
      </w:tr>
      <w:tr w:rsidR="008E2B89" w:rsidRPr="006F2338" w14:paraId="3D616A5C" w14:textId="77777777" w:rsidTr="005A3E74">
        <w:tblPrEx>
          <w:tblLook w:val="0000" w:firstRow="0" w:lastRow="0" w:firstColumn="0" w:lastColumn="0" w:noHBand="0" w:noVBand="0"/>
        </w:tblPrEx>
        <w:tc>
          <w:tcPr>
            <w:tcW w:w="1606" w:type="dxa"/>
            <w:vMerge/>
            <w:vAlign w:val="center"/>
          </w:tcPr>
          <w:p w14:paraId="020F0FC1"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16DC00AF"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1112FB71"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2044DB92"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0CA82863"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Halocercus sp.</w:t>
            </w:r>
          </w:p>
        </w:tc>
        <w:tc>
          <w:tcPr>
            <w:tcW w:w="1954" w:type="dxa"/>
            <w:vAlign w:val="center"/>
          </w:tcPr>
          <w:p w14:paraId="2A222838"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w:t>
            </w:r>
          </w:p>
        </w:tc>
        <w:tc>
          <w:tcPr>
            <w:tcW w:w="3996" w:type="dxa"/>
            <w:vAlign w:val="center"/>
          </w:tcPr>
          <w:p w14:paraId="7B6DC667"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4E367f7n","properties":{"formattedCitation":"(Carvalho {\\i{}et al.}, 2010)","plainCitation":"(Carvalho et al., 2010)","noteIndex":0},"citationItems":[{"id":1063,"uris":["http://zotero.org/users/9441463/items/THKJ6GPN"],"itemData":{"id":1063,"type":"article-journal","abstract":"This study represents the ﬁrst survey of the parasitic fauna of cetaceans off the northeastern coast of Brazil. Parasites were collected from 82 animals rescued from the states of Ceará to Bahia, including the archipelago of Fernando de Noronha. A total of 14 species of cetaceans were evaluated: Sotalia guianensis, Stenella sp., Stenella clymene, Stenella longirostris, Stenella coeruleoalba, Stenella frontalis, Megaptera novaeangliae, Peponocephala electra, Steno bredanensis, Kogia breviceps, Kogia sima, Globicephala macrorhynchus, Tursiops truncatus, Physeter macrocephalus and Lagenodelphis hosei. The parasites were ﬁxed and preserved in 70% ethanol or alcohol–formalin–acetic acid solution (AFA), clariﬁed in phenol and mounted on slides for morphological identiﬁcation. In total, 11 species and 8 genera of endo- and ectoparasites were identiﬁed: Halocercus brasiliensis, Halocercus kleinenbergi, Stenurus globicephalae, Halocercus sp., Anisakis sp., Crassicauda sp. (Nematoda), Phyllobothrium delphini, Monorygma grimaldii, Scolex pleuronectis, Strobicephalus triangularis, Tetrabothrius forsteri, Tetrabothrius sp., Trigonocotyle sp., Diphyllobothrium sp. (Cestoda), Campula sp. (Trematoda), Bolbosoma sp. (Acanthocephala), Cyamus boopis, Syncyamus pseudorcae and Xenobalanus globicipitis (Crustacea). The identiﬁcation of some species represented novel records for the country and increased the occurrence of some parasites to new hosts. The use of standardized methodologies for collecting and evaluating a larger number of animals is essential for a better understanding of host-parasite relationships in cetaceans and their use as biological indicators in the region.","container-title":"Veterinary Parasitology","DOI":"10.1016/j.vetpar.2010.06.023","ISSN":"03044017","issue":"1-2","journalAbbreviation":"Veterinary Parasitology","language":"en","page":"116-122","source":"DOI.org (Crossref)","title":"Metazoan parasites of cetaceans off the northeastern coast of Brazil","volume":"173","author":[{"family":"Carvalho","given":"Vitor Luz"},{"family":"Bevilaqua","given":"Claudia Maria Leal"},{"family":"Iñiguez","given":"Alena Mayo"},{"family":"Mathews-Cascon","given":"Helena"},{"family":"Ribeiro","given":"Felipe Bezerra"},{"family":"Pessoa","given":"Lourdes Marina Bezerra"},{"family":"Meirelles","given":"Ana Carolina Oliveira","non-dropping-particle":"de"},{"family":"Borges","given":"João Carlos Gomes"},{"family":"Marigo","given":"Juliana"},{"family":"Soares","given":"Laiza"},{"family":"Lima Silva","given":"Flávio José","non-dropping-particle":"de"}],"issued":{"date-parts":[["2010",10]]}}}],"schema":"https://github.com/citation-style-language/schema/raw/master/csl-citation.json"} </w:instrText>
            </w:r>
            <w:r w:rsidRPr="00854BC1">
              <w:rPr>
                <w:sz w:val="20"/>
                <w:szCs w:val="20"/>
                <w:lang w:val="en-US"/>
              </w:rPr>
              <w:fldChar w:fldCharType="separate"/>
            </w:r>
            <w:r w:rsidRPr="00854BC1">
              <w:rPr>
                <w:sz w:val="20"/>
                <w:szCs w:val="20"/>
                <w:lang w:val="en-US"/>
              </w:rPr>
              <w:t xml:space="preserve">(Carvalho </w:t>
            </w:r>
            <w:r w:rsidRPr="00854BC1">
              <w:rPr>
                <w:i/>
                <w:iCs/>
                <w:sz w:val="20"/>
                <w:szCs w:val="20"/>
                <w:lang w:val="en-US"/>
              </w:rPr>
              <w:t>et al.</w:t>
            </w:r>
            <w:r w:rsidRPr="00854BC1">
              <w:rPr>
                <w:sz w:val="20"/>
                <w:szCs w:val="20"/>
                <w:lang w:val="en-US"/>
              </w:rPr>
              <w:t>, 2010)</w:t>
            </w:r>
            <w:r w:rsidRPr="00854BC1">
              <w:rPr>
                <w:sz w:val="20"/>
                <w:szCs w:val="20"/>
                <w:lang w:val="en-US"/>
              </w:rPr>
              <w:fldChar w:fldCharType="end"/>
            </w:r>
          </w:p>
        </w:tc>
      </w:tr>
      <w:tr w:rsidR="008E2B89" w:rsidRPr="006F2338" w14:paraId="754C13F9" w14:textId="77777777" w:rsidTr="005A3E74">
        <w:tblPrEx>
          <w:tblLook w:val="0000" w:firstRow="0" w:lastRow="0" w:firstColumn="0" w:lastColumn="0" w:noHBand="0" w:noVBand="0"/>
        </w:tblPrEx>
        <w:tc>
          <w:tcPr>
            <w:tcW w:w="1606" w:type="dxa"/>
            <w:vMerge/>
            <w:vAlign w:val="center"/>
          </w:tcPr>
          <w:p w14:paraId="5D3A1886" w14:textId="77777777" w:rsidR="008E2B89" w:rsidRPr="00854BC1" w:rsidRDefault="008E2B89" w:rsidP="0049738F">
            <w:pPr>
              <w:autoSpaceDE w:val="0"/>
              <w:autoSpaceDN w:val="0"/>
              <w:adjustRightInd w:val="0"/>
              <w:rPr>
                <w:i/>
                <w:iCs/>
                <w:sz w:val="20"/>
                <w:szCs w:val="20"/>
                <w:lang w:val="en-US"/>
              </w:rPr>
            </w:pPr>
          </w:p>
        </w:tc>
        <w:tc>
          <w:tcPr>
            <w:tcW w:w="1655" w:type="dxa"/>
            <w:vMerge w:val="restart"/>
            <w:vAlign w:val="center"/>
          </w:tcPr>
          <w:p w14:paraId="18CBA300" w14:textId="77777777" w:rsidR="008E2B89" w:rsidRPr="00854BC1" w:rsidRDefault="008E2B89" w:rsidP="0049738F">
            <w:pPr>
              <w:autoSpaceDE w:val="0"/>
              <w:autoSpaceDN w:val="0"/>
              <w:adjustRightInd w:val="0"/>
              <w:rPr>
                <w:sz w:val="20"/>
                <w:szCs w:val="20"/>
                <w:lang w:val="en-US"/>
              </w:rPr>
            </w:pPr>
            <w:r w:rsidRPr="00854BC1">
              <w:rPr>
                <w:sz w:val="20"/>
                <w:szCs w:val="20"/>
                <w:lang w:val="en-US"/>
              </w:rPr>
              <w:t>Stenella coeruleoalba</w:t>
            </w:r>
          </w:p>
        </w:tc>
        <w:tc>
          <w:tcPr>
            <w:tcW w:w="1418" w:type="dxa"/>
            <w:vMerge w:val="restart"/>
            <w:vAlign w:val="center"/>
          </w:tcPr>
          <w:p w14:paraId="5738F411"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Striped dolphin</w:t>
            </w:r>
          </w:p>
        </w:tc>
        <w:tc>
          <w:tcPr>
            <w:tcW w:w="1275" w:type="dxa"/>
            <w:vMerge w:val="restart"/>
            <w:vAlign w:val="center"/>
          </w:tcPr>
          <w:p w14:paraId="3EF80B70" w14:textId="77777777" w:rsidR="008E2B89" w:rsidRPr="00854BC1" w:rsidRDefault="008E2B89" w:rsidP="0049738F">
            <w:pPr>
              <w:autoSpaceDE w:val="0"/>
              <w:autoSpaceDN w:val="0"/>
              <w:adjustRightInd w:val="0"/>
              <w:rPr>
                <w:sz w:val="20"/>
                <w:szCs w:val="20"/>
                <w:lang w:val="en-US"/>
              </w:rPr>
            </w:pPr>
            <w:r w:rsidRPr="00854BC1">
              <w:rPr>
                <w:sz w:val="20"/>
                <w:szCs w:val="20"/>
                <w:lang w:val="en-US"/>
              </w:rPr>
              <w:t>Pseudaliidae</w:t>
            </w:r>
          </w:p>
        </w:tc>
        <w:tc>
          <w:tcPr>
            <w:tcW w:w="1448" w:type="dxa"/>
            <w:vAlign w:val="center"/>
          </w:tcPr>
          <w:p w14:paraId="4CDBAAAB"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Halocercus brasiliensis</w:t>
            </w:r>
          </w:p>
        </w:tc>
        <w:tc>
          <w:tcPr>
            <w:tcW w:w="1954" w:type="dxa"/>
            <w:vAlign w:val="center"/>
          </w:tcPr>
          <w:p w14:paraId="222F39F0"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w:t>
            </w:r>
          </w:p>
        </w:tc>
        <w:tc>
          <w:tcPr>
            <w:tcW w:w="3996" w:type="dxa"/>
            <w:vAlign w:val="center"/>
          </w:tcPr>
          <w:p w14:paraId="08CE8189"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Qmx9KBQj","properties":{"formattedCitation":"(Rosas {\\i{}et al.}, 2002)","plainCitation":"(Rosas et al., 2002)","noteIndex":0},"citationItems":[{"id":1360,"uris":["http://zotero.org/users/9441463/items/RDXL5ZGS"],"itemData":{"id":1360,"type":"article-journal","container-title":"Aquatic Mammals","issue":"1","journalAbbreviation":"Aquatic Mammals","page":"60-66","title":"The striped dolphin, Stenella coeruleoalba (Cetacea: Delphinidae), on the coast of São Paulo State, southeastern Brazil","volume":"28","author":[{"family":"Rosas","given":"F C W"},{"family":"Monteiro-Filho","given":"E L A"},{"family":"Marigo","given":"J"},{"family":"Santos","given":"R A"},{"family":"Andrade","given":"A L V"},{"family":"Rautenberg","given":"M"},{"family":"Olivcira","given":"M R"},{"family":"Bordignon","given":"M O"}],"issued":{"date-parts":[["2002"]]}}}],"schema":"https://github.com/citation-style-language/schema/raw/master/csl-citation.json"} </w:instrText>
            </w:r>
            <w:r w:rsidRPr="00854BC1">
              <w:rPr>
                <w:sz w:val="20"/>
                <w:szCs w:val="20"/>
                <w:lang w:val="en-US"/>
              </w:rPr>
              <w:fldChar w:fldCharType="separate"/>
            </w:r>
            <w:r w:rsidRPr="00854BC1">
              <w:rPr>
                <w:sz w:val="20"/>
                <w:szCs w:val="20"/>
                <w:lang w:val="en-US"/>
              </w:rPr>
              <w:t xml:space="preserve">(Rosas </w:t>
            </w:r>
            <w:r w:rsidRPr="00854BC1">
              <w:rPr>
                <w:i/>
                <w:iCs/>
                <w:sz w:val="20"/>
                <w:szCs w:val="20"/>
                <w:lang w:val="en-US"/>
              </w:rPr>
              <w:t>et al.</w:t>
            </w:r>
            <w:r w:rsidRPr="00854BC1">
              <w:rPr>
                <w:sz w:val="20"/>
                <w:szCs w:val="20"/>
                <w:lang w:val="en-US"/>
              </w:rPr>
              <w:t>, 2002)</w:t>
            </w:r>
            <w:r w:rsidRPr="00854BC1">
              <w:rPr>
                <w:sz w:val="20"/>
                <w:szCs w:val="20"/>
                <w:lang w:val="en-US"/>
              </w:rPr>
              <w:fldChar w:fldCharType="end"/>
            </w:r>
          </w:p>
        </w:tc>
      </w:tr>
      <w:tr w:rsidR="008E2B89" w:rsidRPr="006F2338" w14:paraId="778A0801" w14:textId="77777777" w:rsidTr="005A3E74">
        <w:tblPrEx>
          <w:tblLook w:val="0000" w:firstRow="0" w:lastRow="0" w:firstColumn="0" w:lastColumn="0" w:noHBand="0" w:noVBand="0"/>
        </w:tblPrEx>
        <w:tc>
          <w:tcPr>
            <w:tcW w:w="1606" w:type="dxa"/>
            <w:vMerge/>
            <w:vAlign w:val="center"/>
          </w:tcPr>
          <w:p w14:paraId="02A721EF"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60CD85A5"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478CF125"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050BFFFF"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38688E2A"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Halocercus delphini</w:t>
            </w:r>
          </w:p>
        </w:tc>
        <w:tc>
          <w:tcPr>
            <w:tcW w:w="1954" w:type="dxa"/>
            <w:vAlign w:val="center"/>
          </w:tcPr>
          <w:p w14:paraId="1E22A166"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w:t>
            </w:r>
          </w:p>
        </w:tc>
        <w:tc>
          <w:tcPr>
            <w:tcW w:w="3996" w:type="dxa"/>
            <w:vAlign w:val="center"/>
          </w:tcPr>
          <w:p w14:paraId="31968C1D"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QVNuCmIz","properties":{"formattedCitation":"(Lehnert {\\i{}et al.}, 2017; Pool {\\i{}et al.}, 2020a; b, 2021; Terracciano {\\i{}et al.}, 2020)","plainCitation":"(Lehnert et al., 2017; Pool et al., 2020a; b, 2021; Terracciano et al., 2020)","noteIndex":0},"citationItems":[{"id":1117,"uris":["http://zotero.org/users/9441463/items/X652PM48"],"itemData":{"id":1117,"type":"article-journal","abstract":"Background:  Current data about Pseudaliidae show contrasting patterns of host specificity between congeneric species. We investigated how both contact and compatibility between hosts and parasites contributed to the pat‑terns of lungworm infection observed in a community of five species of cetaceans in the western Mediterranean.\nMethods:  The lungs of 119 striped dolphins Stenella coeruleoalba, 18 bottlenose dolphins Tursiops truncatus, 7 Risso’s dolphins Grampus griseus, 7 long-finned pilot whales Globicephala melas, and 6 common dolphins Delphinus delphis were analysed for lungworms. Parasites were identified by morphology and analysis of ITS2 sequences using both maximum likelihood and Bayesian inference methods. Body length was used as a proxy for lungworm species fitness in different hosts and compared with Kruskal-Wallis tests. Infection parameters were compared between cetacean species using Fisher’s exact tests and Kruskal-Wallis tests. Phylogenetic specificity was explored by collating the overall lungworm species prevalence values in hosts from previous surveys in various localities. To explore the relative impor‑tance of vertical and horizontal transmission, Spearman’s rank correlation was used to look for an association between host size and lungworm burden. A Mantel test was used to explore the association between lungworm species simi‑larity and prey overlap using dietary data.\nResults:  Halocercus delphini had higher infection levels in striped dolphins and common dolphins; Stenurus ovatus had higher infection levels in bottlenose dolphins; and Stenurus globicephalae had higher infection levels in longfinned pilot whales. These results are congruent with findings on a global scale. Morphometric comparison showed that the larger nematodes were found in the same host species that had the highest parasite burden. Lungworms were found in neonatal striped dolphins and a Risso’s dolphin, and there was a weak but significant correlation between host size and parasite burden in striped dolphins and bottlenose dolphins. There was also a weak but signifi‑cant association between prey overlap and lungworm species similarity.\nConclusions:  Data indicate that phylogenetic specificity has an important role in governing host–parasite associa‑tions, as indicated by the higher infection levels and larger nematode size in certain hosts. However, diet can also influence infection patterns in these preferred hosts and contribute to less severe infections in other hosts.","container-title":"Parasites &amp; Vectors","DOI":"10.1186/s13071-021-04629-1","ISSN":"1756-3305","issue":"1","journalAbbreviation":"Parasites Vectors","language":"en","page":"196","source":"DOI.org (Crossref)","title":"Determinants of lungworm specificity in five cetacean species in the western Mediterranean","volume":"14","author":[{"family":"Pool","given":"Rachel"},{"family":"Romero-Rubira","given":"Clara"},{"family":"Raga","given":"Juan Antonio"},{"family":"Fernández","given":"Mercedes"},{"family":"Aznar","given":"Francisco Javier"}],"issued":{"date-parts":[["2021",12]]}}},{"id":1227,"uris":["http://zotero.org/users/9441463/items/QAYTBUM7"],"itemData":{"id":1227,"type":"article-journal","container-title":"Systematic Parasitology","DOI":"10.1007/s11230-020-09921-9","ISSN":"0165-5752, 1573-5192","issue":"4","journalAbbreviation":"Syst Parasitol","language":"en","page":"389-401","source":"DOI.org (Crossref)","title":"The taxonomic status of Skrjabinalius guevarai Gallego &amp; Selva, 1979 (Nematoda: Pseudaliidae) and the synonymy of Skrjabinalius Delyamure, 1942 and Halocercus Baylis &amp; Daubney, 1925","title-short":"The taxonomic status of Skrjabinalius guevarai Gallego &amp; Selva, 1979 (Nematoda","volume":"97","author":[{"family":"Pool","given":"Rachel"},{"family":"Fernández","given":"Mercedes"},{"family":"Chandradeva","given":"Nilani"},{"family":"Raga","given":"Juan Antonio"},{"family":"Aznar","given":"Francisco Javier"}],"issued":{"date-parts":[["2020",8]]}}},{"id":1206,"uris":["http://zotero.org/users/9441463/items/TN3Z3MI2"],"itemData":{"id":1206,"type":"article-journal","container-title":"Parasitology Research","DOI":"10.1007/s00436-017-5573-0","ISSN":"0932-0113, 1432-1955","issue":"10","journalAbbreviation":"Parasitol Res","language":"en","page":"2861-2868","source":"DOI.org (Crossref)","title":"Metazoan parasites from odontocetes off New Zealand: new records","title-short":"Metazoan parasites from odontocetes off New Zealand","volume":"116","author":[{"family":"Lehnert","given":"Kristina"},{"family":"Randhawa","given":"Haseeb"},{"family":"Poulin","given":"Robert"}],"issued":{"date-parts":[["2017",10]]}}},{"id":1114,"uris":["http://zotero.org/users/9441463/items/7SEGHM79"],"itemData":{"id":1114,"type":"article-journal","abstract":"Pseudaliid lungworms infect the lungs and sinuses of cetaceans. Information on the life cycle and epidemiology of pseudaliids is very scarce and mostly concerns species that infect coastal or inshore cetaceans. Available evidence indicates that some pseudaliids are vertically transmitted to the host, whereas others are acquired via infected prey. We documented pseudaliid infections in an oceanic cetacean, the striped dolphin (Stenella coeruleoalba) in the western Mediterranean, and investigated the possibilities of vertical vs. horizontal transmission and the potential influence of host body size, sex, and season on infection levels. We found two species of lungworm in 87 dolphins that stranded along the Spanish Mediterranean coast between 1987 and 2018. One or two larvae of Stenurus ovatus were found in three adult dolphins. Larger numbers of larvae and adults of Skrjabinalius guevarai were collected in 51 dolphins, including unweaned calves. These observations suggested that Skrjabinalius guevarai could be vertically transmitted. The abundance of Skrjabinalius guevarai increased significantly with host size, which suggested that it could be trophically transmitted, as well, with larger hosts consuming more infected prey. Infection levels peaked in spring, outside of the calving season, which is likely a reflection of a seasonal shift in dolphin diet. In summary, results indicate that Skrjabinalius guevarai was capable of both vertical and horizontal transmission, but future research should be directed at clarifying the potential mechanics behind transmission and intermediate hosts.","container-title":"Journal of Wildlife Diseases","DOI":"10.7589/2018-10-242","ISSN":"0090-3558","issue":"1","journalAbbreviation":"Journal of Wildlife Diseases","language":"en","page":"186","source":"DOI.org (Crossref)","title":"Transmission and Predictors of Burden of Lungworms of the Striped Dolphin (Stenella coeruleoalba) in the Western Mediterranean","volume":"56","author":[{"family":"Pool","given":"Rachel"},{"family":"Chandradeva","given":"Nilani"},{"family":"Gkafas","given":"Georgios"},{"family":"Raga","given":"Juan Antonio"},{"family":"Fernández","given":"Mercedes"},{"family":"Aznar","given":"Francisco Javier"}],"issued":{"date-parts":[["2020",1,6]]}}},{"id":1222,"uris":["http://zotero.org/users/9441463/items/EWSEAA7N"],"itemData":{"id":1222,"type":"article-journal","abstract":"Parasite monitoring is considered a necessary step for cetacean management and conservation. Between February 2013 and July 2015, 26 dolphins (15 Stenella coeruleoalba, 10 Tursiops truncatus, and one Grampus griseus) stranded along the Tuscan coastline of the protected marine area “Pelagos Sanctuary”, were examined. Organs, tissues, and faecal and blood samples taken from all animals were analysed by parasitological, immunological, and molecular techniques. Twenty-one out of 26 dolphins (80.77%) tested positive for at least one parasite species, and 13/15 (86.7%) S. coeruleoalba, 7/10 (70%) T. truncatus, and the single G. griseus were found positive. Identiﬁed parasites included the nematodes Skrjabinalius guevarai (7.69%, 2/26), Halocercus lagenorhynchi (3.85%, 1/26), Halocercus delphini (7.69%, 2/26), Stenurus ovatus (7.69%, 2/26), Crassicauda spp. (7.69%, 2/26); the trematodes Pholeter gastrophilus (26.92%, 7/26), Campula palliata (3.85%, 1/26); the cestodes Phyllobothrium delphini (42.31%, 11/26), Monorygma grimaldii (23.08%, 6/26), Tetrabothrium forsteri (7.69%, 2/26), Strobilocephalus triangularis (7.69%, 2/26), and the acanthocephalan Bolbosoma vasculosum (7.69%, 2/26). Moreover, 6/26 (23%) animals scored positive to Toxoplasma gondii at serology, but PCR conﬁrmed the infection (T. gondii Type II genotype) in a single animal. In examined dolphins, obtained results showed a high prevalence of endoparasites, which included species considered as a cause of severe debilitation or death.","container-title":"Pathogens","DOI":"10.3390/pathogens9080612","ISSN":"2076-0817","issue":"8","journalAbbreviation":"Pathogens","language":"en","page":"612","source":"DOI.org (Crossref)","title":"Dolphins Stranded along the Tuscan Coastline (Central Italy) of the “Pelagos Sanctuary”: A Parasitological Investigation","title-short":"Dolphins Stranded along the Tuscan Coastline (Central Italy) of the “Pelagos Sanctuary”","volume":"9","author":[{"family":"Terracciano","given":"Giuliana"},{"family":"Fichi","given":"Gianluca"},{"family":"Comentale","given":"Antonia"},{"family":"Ricci","given":"Enrica"},{"family":"Mancusi","given":"Cecilia"},{"family":"Perrucci","given":"Stefania"}],"issued":{"date-parts":[["2020",7,27]]}}}],"schema":"https://github.com/citation-style-language/schema/raw/master/csl-citation.json"} </w:instrText>
            </w:r>
            <w:r w:rsidRPr="00854BC1">
              <w:rPr>
                <w:sz w:val="20"/>
                <w:szCs w:val="20"/>
                <w:lang w:val="en-US"/>
              </w:rPr>
              <w:fldChar w:fldCharType="separate"/>
            </w:r>
            <w:r w:rsidRPr="00854BC1">
              <w:rPr>
                <w:sz w:val="20"/>
                <w:szCs w:val="20"/>
                <w:lang w:val="en-US"/>
              </w:rPr>
              <w:t xml:space="preserve">(Lehnert </w:t>
            </w:r>
            <w:r w:rsidRPr="00854BC1">
              <w:rPr>
                <w:i/>
                <w:iCs/>
                <w:sz w:val="20"/>
                <w:szCs w:val="20"/>
                <w:lang w:val="en-US"/>
              </w:rPr>
              <w:t>et al.</w:t>
            </w:r>
            <w:r w:rsidRPr="00854BC1">
              <w:rPr>
                <w:sz w:val="20"/>
                <w:szCs w:val="20"/>
                <w:lang w:val="en-US"/>
              </w:rPr>
              <w:t xml:space="preserve">, 2017; Pool </w:t>
            </w:r>
            <w:r w:rsidRPr="00854BC1">
              <w:rPr>
                <w:i/>
                <w:iCs/>
                <w:sz w:val="20"/>
                <w:szCs w:val="20"/>
                <w:lang w:val="en-US"/>
              </w:rPr>
              <w:t>et al.</w:t>
            </w:r>
            <w:r w:rsidRPr="00854BC1">
              <w:rPr>
                <w:sz w:val="20"/>
                <w:szCs w:val="20"/>
                <w:lang w:val="en-US"/>
              </w:rPr>
              <w:t xml:space="preserve">, 2020a; b, 2021; Terracciano </w:t>
            </w:r>
            <w:r w:rsidRPr="00854BC1">
              <w:rPr>
                <w:i/>
                <w:iCs/>
                <w:sz w:val="20"/>
                <w:szCs w:val="20"/>
                <w:lang w:val="en-US"/>
              </w:rPr>
              <w:t>et al.</w:t>
            </w:r>
            <w:r w:rsidRPr="00854BC1">
              <w:rPr>
                <w:sz w:val="20"/>
                <w:szCs w:val="20"/>
                <w:lang w:val="en-US"/>
              </w:rPr>
              <w:t>, 2020)</w:t>
            </w:r>
            <w:r w:rsidRPr="00854BC1">
              <w:rPr>
                <w:sz w:val="20"/>
                <w:szCs w:val="20"/>
                <w:lang w:val="en-US"/>
              </w:rPr>
              <w:fldChar w:fldCharType="end"/>
            </w:r>
          </w:p>
        </w:tc>
      </w:tr>
      <w:tr w:rsidR="008E2B89" w:rsidRPr="006F2338" w14:paraId="782815EB" w14:textId="77777777" w:rsidTr="005A3E74">
        <w:tblPrEx>
          <w:tblLook w:val="0000" w:firstRow="0" w:lastRow="0" w:firstColumn="0" w:lastColumn="0" w:noHBand="0" w:noVBand="0"/>
        </w:tblPrEx>
        <w:tc>
          <w:tcPr>
            <w:tcW w:w="1606" w:type="dxa"/>
            <w:vMerge/>
            <w:vAlign w:val="center"/>
          </w:tcPr>
          <w:p w14:paraId="0561F58B"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1A158D9F"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47E6C21C"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7AB19298"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0951DD0A"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Halocercus lagenorhynchi</w:t>
            </w:r>
          </w:p>
        </w:tc>
        <w:tc>
          <w:tcPr>
            <w:tcW w:w="1954" w:type="dxa"/>
            <w:vAlign w:val="center"/>
          </w:tcPr>
          <w:p w14:paraId="24997A03"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w:t>
            </w:r>
          </w:p>
        </w:tc>
        <w:tc>
          <w:tcPr>
            <w:tcW w:w="3996" w:type="dxa"/>
            <w:vAlign w:val="center"/>
          </w:tcPr>
          <w:p w14:paraId="2EEA9377"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GYggFgVG","properties":{"formattedCitation":"(Ross and Bass, 1971; Gibson {\\i{}et al.}, 1998; Oliveira {\\i{}et al.}, 2011; Terracciano {\\i{}et al.}, 2020)","plainCitation":"(Ross and Bass, 1971; Gibson et al., 1998; Oliveira et al., 2011; Terracciano et al., 2020)","noteIndex":0},"citationItems":[{"id":1182,"uris":["http://zotero.org/users/9441463/items/PE3XBIEC"],"itemData":{"id":1182,"type":"article-journal","abstract":"The helminth parasites from more than 300 cetaceans stranded on the coast of England and Wales during the period 1990±1994 were identi®ed, this being the largest organized survey of cetacean parasites yet undertaken. Thirteen species of cetaceans were examined, although the majority were common (harbour) porpoises Phocoena phocoena (n = 173) and common dolphins Delphinus delphis (n = 101). The parasites found included 11 species of nematode (Anisakis simplex, Pseudalius in¯exus, Torynurus convolutus, Stenurus globicephalae, S. minor, Halocercus delphini, H. invaginatus, H. lagenorhynchi, H. taurica, Crassicauda boopis, Crassicauda sp.), ®ve cestodes (Diphyllobothrium polyrugosum, D. stemmacephalum, Phyllobothrium delphini, Monorygma grimaldii, Tetrabothrius sp.), ®ve digeneans (Campula oblonga, Oschmarinella albamarina, O. rochebruni, Lecithodesmus palliatus, Pholeter gastrophilus) and two acanthocephalans (Bolbosoma capitatum, B. physeteris). The results of this survey are tabulated and each helminth species is discussed in terms of its biology and pathogenicity.","container-title":"Journal of Zoology","DOI":"10.1111/j.1469-7998.1998.tb00061.x","ISSN":"0952-8369, 1469-7998","issue":"4","journalAbbreviation":"J Zoology","language":"en","page":"563-574","source":"DOI.org (Crossref)","title":"A survey of the helminth parasites of cetaceans stranded on the coast of England and Wales during the period 1990-1994","volume":"244","author":[{"family":"Gibson","given":"D. I."},{"family":"Harris","given":"E. A."},{"family":"Bray","given":"R. A."},{"family":"Jepson","given":"P. D."},{"family":"Kuiken","given":"T."},{"family":"Baker","given":"J. R."},{"family":"Simpson","given":"V. R."}],"issued":{"date-parts":[["1998",4]]}}},{"id":1064,"uris":["http://zotero.org/users/9441463/items/2DKSDFUJ"],"itemData":{"id":1064,"type":"article-journal","container-title":"Veterinary Parasitology","DOI":"10.1016/j.vetpar.2011.05.014","ISSN":"03044017","issue":"2-4","journalAbbreviation":"Veterinary Parasitology","language":"en","page":"319-328","source":"DOI.org (Crossref)","title":"Parasites of cetaceans stranded on the Pacific coast of Costa Rica","volume":"182","author":[{"family":"Oliveira","given":"J.B."},{"family":"Morales","given":"J.A."},{"family":"González-Barrientos","given":"R.C."},{"family":"Hernández-Gamboa","given":"J."},{"family":"Hernández-Mora","given":"G."}],"issued":{"date-parts":[["2011",12]]}}},{"id":1222,"uris":["http://zotero.org/users/9441463/items/EWSEAA7N"],"itemData":{"id":1222,"type":"article-journal","abstract":"Parasite monitoring is considered a necessary step for cetacean management and conservation. Between February 2013 and July 2015, 26 dolphins (15 Stenella coeruleoalba, 10 Tursiops truncatus, and one Grampus griseus) stranded along the Tuscan coastline of the protected marine area “Pelagos Sanctuary”, were examined. Organs, tissues, and faecal and blood samples taken from all animals were analysed by parasitological, immunological, and molecular techniques. Twenty-one out of 26 dolphins (80.77%) tested positive for at least one parasite species, and 13/15 (86.7%) S. coeruleoalba, 7/10 (70%) T. truncatus, and the single G. griseus were found positive. Identiﬁed parasites included the nematodes Skrjabinalius guevarai (7.69%, 2/26), Halocercus lagenorhynchi (3.85%, 1/26), Halocercus delphini (7.69%, 2/26), Stenurus ovatus (7.69%, 2/26), Crassicauda spp. (7.69%, 2/26); the trematodes Pholeter gastrophilus (26.92%, 7/26), Campula palliata (3.85%, 1/26); the cestodes Phyllobothrium delphini (42.31%, 11/26), Monorygma grimaldii (23.08%, 6/26), Tetrabothrium forsteri (7.69%, 2/26), Strobilocephalus triangularis (7.69%, 2/26), and the acanthocephalan Bolbosoma vasculosum (7.69%, 2/26). Moreover, 6/26 (23%) animals scored positive to Toxoplasma gondii at serology, but PCR conﬁrmed the infection (T. gondii Type II genotype) in a single animal. In examined dolphins, obtained results showed a high prevalence of endoparasites, which included species considered as a cause of severe debilitation or death.","container-title":"Pathogens","DOI":"10.3390/pathogens9080612","ISSN":"2076-0817","issue":"8","journalAbbreviation":"Pathogens","language":"en","page":"612","source":"DOI.org (Crossref)","title":"Dolphins Stranded along the Tuscan Coastline (Central Italy) of the “Pelagos Sanctuary”: A Parasitological Investigation","title-short":"Dolphins Stranded along the Tuscan Coastline (Central Italy) of the “Pelagos Sanctuary”","volume":"9","author":[{"family":"Terracciano","given":"Giuliana"},{"family":"Fichi","given":"Gianluca"},{"family":"Comentale","given":"Antonia"},{"family":"Ricci","given":"Enrica"},{"family":"Mancusi","given":"Cecilia"},{"family":"Perrucci","given":"Stefania"}],"issued":{"date-parts":[["2020",7,27]]}}},{"id":1138,"uris":["http://zotero.org/users/9441463/items/A4PSM475"],"itemData":{"id":1138,"type":"article-journal","container-title":"South African Journal of Science","language":"en","source":"Zotero","title":"Shark attack on an ailing dolphin, Stenella Coeruleoalba (Meyen)","author":[{"family":"Ross","given":"G J B"},{"family":"Bass","given":"A J"}],"issued":{"date-parts":[["1971",8]]}}}],"schema":"https://github.com/citation-style-language/schema/raw/master/csl-citation.json"} </w:instrText>
            </w:r>
            <w:r w:rsidRPr="00854BC1">
              <w:rPr>
                <w:sz w:val="20"/>
                <w:szCs w:val="20"/>
                <w:lang w:val="en-US"/>
              </w:rPr>
              <w:fldChar w:fldCharType="separate"/>
            </w:r>
            <w:r w:rsidRPr="00854BC1">
              <w:rPr>
                <w:sz w:val="20"/>
                <w:szCs w:val="20"/>
                <w:lang w:val="en-US"/>
              </w:rPr>
              <w:t xml:space="preserve">(Ross and Bass, 1971; Gibson </w:t>
            </w:r>
            <w:r w:rsidRPr="00854BC1">
              <w:rPr>
                <w:i/>
                <w:iCs/>
                <w:sz w:val="20"/>
                <w:szCs w:val="20"/>
                <w:lang w:val="en-US"/>
              </w:rPr>
              <w:t>et al.</w:t>
            </w:r>
            <w:r w:rsidRPr="00854BC1">
              <w:rPr>
                <w:sz w:val="20"/>
                <w:szCs w:val="20"/>
                <w:lang w:val="en-US"/>
              </w:rPr>
              <w:t xml:space="preserve">, 1998; Oliveira </w:t>
            </w:r>
            <w:r w:rsidRPr="00854BC1">
              <w:rPr>
                <w:i/>
                <w:iCs/>
                <w:sz w:val="20"/>
                <w:szCs w:val="20"/>
                <w:lang w:val="en-US"/>
              </w:rPr>
              <w:t>et al.</w:t>
            </w:r>
            <w:r w:rsidRPr="00854BC1">
              <w:rPr>
                <w:sz w:val="20"/>
                <w:szCs w:val="20"/>
                <w:lang w:val="en-US"/>
              </w:rPr>
              <w:t xml:space="preserve">, 2011; Terracciano </w:t>
            </w:r>
            <w:r w:rsidRPr="00854BC1">
              <w:rPr>
                <w:i/>
                <w:iCs/>
                <w:sz w:val="20"/>
                <w:szCs w:val="20"/>
                <w:lang w:val="en-US"/>
              </w:rPr>
              <w:t>et al.</w:t>
            </w:r>
            <w:r w:rsidRPr="00854BC1">
              <w:rPr>
                <w:sz w:val="20"/>
                <w:szCs w:val="20"/>
                <w:lang w:val="en-US"/>
              </w:rPr>
              <w:t>, 2020)</w:t>
            </w:r>
            <w:r w:rsidRPr="00854BC1">
              <w:rPr>
                <w:sz w:val="20"/>
                <w:szCs w:val="20"/>
                <w:lang w:val="en-US"/>
              </w:rPr>
              <w:fldChar w:fldCharType="end"/>
            </w:r>
          </w:p>
        </w:tc>
      </w:tr>
      <w:tr w:rsidR="008E2B89" w:rsidRPr="006F2338" w14:paraId="39D90695" w14:textId="77777777" w:rsidTr="005A3E74">
        <w:tblPrEx>
          <w:tblLook w:val="0000" w:firstRow="0" w:lastRow="0" w:firstColumn="0" w:lastColumn="0" w:noHBand="0" w:noVBand="0"/>
        </w:tblPrEx>
        <w:tc>
          <w:tcPr>
            <w:tcW w:w="1606" w:type="dxa"/>
            <w:vMerge/>
            <w:vAlign w:val="center"/>
          </w:tcPr>
          <w:p w14:paraId="34DDC278"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3A7A573A"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0271198D"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47EDE2A8"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0C1D15DD"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Halocercus sp.</w:t>
            </w:r>
          </w:p>
        </w:tc>
        <w:tc>
          <w:tcPr>
            <w:tcW w:w="1954" w:type="dxa"/>
            <w:vAlign w:val="center"/>
          </w:tcPr>
          <w:p w14:paraId="52DC66B2"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w:t>
            </w:r>
          </w:p>
        </w:tc>
        <w:tc>
          <w:tcPr>
            <w:tcW w:w="3996" w:type="dxa"/>
            <w:vAlign w:val="center"/>
          </w:tcPr>
          <w:p w14:paraId="6C5CA955"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8L3JhNl2","properties":{"formattedCitation":"(Abollo {\\i{}et al.}, 1998; Carvalho {\\i{}et al.}, 2010; Zafra {\\i{}et al.}, 2015b; Lehnert {\\i{}et al.}, 2017; Vargas-Castro {\\i{}et al.}, 2020; Garc\\uc0\\u237{}a de los R\\uc0\\u237{}os y Loshuertos {\\i{}et al.}, 2021)","plainCitation":"(Abollo et al., 1998; Carvalho et al., 2010; Zafra et al., 2015b; Lehnert et al., 2017; Vargas-Castro et al., 2020; García de los Ríos y Loshuertos et al., 2021)","noteIndex":0},"citationItems":[{"id":1136,"uris":["http://zotero.org/users/9441463/items/Y28P4MM7"],"itemData":{"id":1136,"type":"article-journal","abstract":"An extensive parasitological survey was carried out during autopsy of 80 cetaceans representing 8 species within 4 families (Delphinus delphis, Stenella coeruleoalba, Tursiops truncatus, Grampus griseus, Globicephala melas, Kogia breviceps, Phocoena phocoena and Megaptera novaean glide) collected on the northwestern Spanish Atlantic coast from February 1991 to October 1996. Two species of tetraphyllidean cestodes (Phyllobothnum delphjni a n d Monorygnla grimaldii), 2 ascaridoid nematodes (Anisakis simplex and A. physeteris), a single spirurid nematode (Crassicauda magna), 4 rhabditidiform nematodes (Halocercus delphini, H. invaginatus, Halocercus spp. and Stenurus glob)cephalae), a single polymorphynae acanthocephalan (Bolboson~as p . ) ,and 2 amphipods (Isocyamus delphini and Cyamus boopis) were found. This paper presents 6 new geographic records of macroparasites from cetaceans in temperate Atlanto-Iber~anwaters. A total of 11 component parasite s p e c ~ e s were found, mainly parasitizing the blubber, mesentery and stomach of cetaceans. Cetaceans harboured a suite of 4 generalist and 8 specialist species.","container-title":"Diseases of Aquatic Organisms","DOI":"10.3354/dao032227","ISSN":"0177-5103, 1616-1580","journalAbbreviation":"Dis. Aquat. Org.","language":"en","page":"227-231","source":"DOI.org (Crossref)","title":"Macroparasites in cetaceans stranded on the northwestern Spanish Atlantic coast","volume":"32","author":[{"family":"Abollo","given":"E"},{"family":"López","given":"A"},{"family":"Gestal","given":"C"},{"family":"Benavente","given":"P"},{"family":"Pascual","given":"S"}],"issued":{"date-parts":[["1998"]]}}},{"id":1206,"uris":["http://zotero.org/users/9441463/items/TN3Z3MI2"],"itemData":{"id":1206,"type":"article-journal","container-title":"Parasitology Research","DOI":"10.1007/s00436-017-5573-0","ISSN":"0932-0113, 1432-1955","issue":"10","journalAbbreviation":"Parasitol Res","language":"en","page":"2861-2868","source":"DOI.org (Crossref)","title":"Metazoan parasites from odontocetes off New Zealand: new records","title-short":"Metazoan parasites from odontocetes off New Zealand","volume":"116","author":[{"family":"Lehnert","given":"Kristina"},{"family":"Randhawa","given":"Haseeb"},{"family":"Poulin","given":"Robert"}],"issued":{"date-parts":[["2017",10]]}}},{"id":1059,"uris":["http://zotero.org/users/9441463/items/Q5DE2C46"],"itemData":{"id":1059,"type":"article-journal","abstract":"This is the ﬁrst work that applies immunohistochemistry in the characterisation of the inﬂammatory inﬁltrate of verminous bronchopneumonia associated with lungworm parasites in stranded dolphins. Samples from three different species (Stenella coerulealba, Stenella frontalis and Delphinus delphis) stranded in the Canary Islands were used. The most common ﬁndings found in these animals varied from bronchitis to verminous bronchopneumonia with different degree of severity. The immunohistochemical study showed variable expressions of Lysozyme, MHC-II, iNOS and IgG. The main population presenting in the inﬂammatory inﬁltrates were CD3+ lymphocytes. However, moderate number of Foxp3+ lymphocytes was found in lymph nodes even though no Foxp3+ cells were found in lung lesions in any of the samples analysed. This study revealed that lung lesions showed a chronic inﬂammatory inﬁltrate mainly composed by lymphocytes CD3+. Deeper studies are needed in order to provide a more complete scope about the inﬁltrates involved in these types of lesions.","container-title":"Research in Veterinary Science","DOI":"10.1016/j.rvsc.2015.03.021","ISSN":"00345288","journalAbbreviation":"Research in Veterinary Science","language":"en","page":"207-212","source":"DOI.org (Crossref)","title":"Immunohistochemical characterisation of parasitic pneumonias of dolphins stranded in the Canary Islands","volume":"100","author":[{"family":"Zafra","given":"R."},{"family":"Jaber","given":"J.R."},{"family":"Pérez","given":"J."},{"family":"Fuente","given":"J.","non-dropping-particle":"de la"},{"family":"Arbelo","given":"M."},{"family":"Andrada","given":"M."},{"family":"Fernández","given":"A."}],"issued":{"date-parts":[["2015",6]]}}},{"id":1063,"uris":["http://zotero.org/users/9441463/items/THKJ6GPN"],"itemData":{"id":1063,"type":"article-journal","abstract":"This study represents the ﬁrst survey of the parasitic fauna of cetaceans off the northeastern coast of Brazil. Parasites were collected from 82 animals rescued from the states of Ceará to Bahia, including the archipelago of Fernando de Noronha. A total of 14 species of cetaceans were evaluated: Sotalia guianensis, Stenella sp., Stenella clymene, Stenella longirostris, Stenella coeruleoalba, Stenella frontalis, Megaptera novaeangliae, Peponocephala electra, Steno bredanensis, Kogia breviceps, Kogia sima, Globicephala macrorhynchus, Tursiops truncatus, Physeter macrocephalus and Lagenodelphis hosei. The parasites were ﬁxed and preserved in 70% ethanol or alcohol–formalin–acetic acid solution (AFA), clariﬁed in phenol and mounted on slides for morphological identiﬁcation. In total, 11 species and 8 genera of endo- and ectoparasites were identiﬁed: Halocercus brasiliensis, Halocercus kleinenbergi, Stenurus globicephalae, Halocercus sp., Anisakis sp., Crassicauda sp. (Nematoda), Phyllobothrium delphini, Monorygma grimaldii, Scolex pleuronectis, Strobicephalus triangularis, Tetrabothrius forsteri, Tetrabothrius sp., Trigonocotyle sp., Diphyllobothrium sp. (Cestoda), Campula sp. (Trematoda), Bolbosoma sp. (Acanthocephala), Cyamus boopis, Syncyamus pseudorcae and Xenobalanus globicipitis (Crustacea). The identiﬁcation of some species represented novel records for the country and increased the occurrence of some parasites to new hosts. The use of standardized methodologies for collecting and evaluating a larger number of animals is essential for a better understanding of host-parasite relationships in cetaceans and their use as biological indicators in the region.","container-title":"Veterinary Parasitology","DOI":"10.1016/j.vetpar.2010.06.023","ISSN":"03044017","issue":"1-2","journalAbbreviation":"Veterinary Parasitology","language":"en","page":"116-122","source":"DOI.org (Crossref)","title":"Metazoan parasites of cetaceans off the northeastern coast of Brazil","volume":"173","author":[{"family":"Carvalho","given":"Vitor Luz"},{"family":"Bevilaqua","given":"Claudia Maria Leal"},{"family":"Iñiguez","given":"Alena Mayo"},{"family":"Mathews-Cascon","given":"Helena"},{"family":"Ribeiro","given":"Felipe Bezerra"},{"family":"Pessoa","given":"Lourdes Marina Bezerra"},{"family":"Meirelles","given":"Ana Carolina Oliveira","non-dropping-particle":"de"},{"family":"Borges","given":"João Carlos Gomes"},{"family":"Marigo","given":"Juliana"},{"family":"Soares","given":"Laiza"},{"family":"Lima Silva","given":"Flávio José","non-dropping-particle":"de"}],"issued":{"date-parts":[["2010",10]]}}},{"id":1139,"uris":["http://zotero.org/users/9441463/items/NJ9B77ZN"],"itemData":{"id":1139,"type":"article-journal","abstract":"Our goal was to analyze the main anatomical structures of the dolphin external nose and nasal cavity from fetal developmental stages to adult. Endoscopy was used to study the common development of the external nose and the melon, and nasal mucosa. Magnetic resonance imaging (MRI) and anatomical sections were correlated with anatomical sections. Computed tomography (CT) was used to generate 3D reconstructions of the nasal bones and nasal cavities to study its development. Dissections, histological and pathological studies were carried out on the nasal mucosa to understand its function. These results were compared with the horse. Endoscopy showed an external nose with two lips and the upper lip is divided by a groove due to the nasal septum and an obstruction of right nasal cavity was diagnosed in a newborn. Two diverticula (air sacs) were found in the nasal vestibule and an incisive recess (premaxillary sac) in the nasal cavity. These findings were corroborated by 3D reconstructions of the nasal cavities, MRI, anatomical sections and dissections. The presphenoid and ethmoid bones were fused at early stages of fetal development. The ethmoid is the last bone to ossify in the nasal cavity.","container-title":"Animals","DOI":"10.3390/ani11020441","ISSN":"2076-2615","issue":"2","journalAbbreviation":"Animals","language":"en","page":"441","source":"DOI.org (Crossref)","title":"Comparative Anatomy of the Nasal Cavity in the Common Dolphin Delphinus delphis L., Striped Dolphin Stenella coeruleoalba M. and Pilot Whale Globicephala melas T.: A Developmental Study","title-short":"Comparative Anatomy of the Nasal Cavity in the Common Dolphin Delphinus delphis L., Striped Dolphin Stenella coeruleoalba M. and Pilot Whale Globicephala melas T.","volume":"11","author":[{"family":"García de los Ríos y Loshuertos","given":"Alvaro"},{"family":"Soler Laguía","given":"Marta"},{"family":"Arencibia Espinosa","given":"Alberto"},{"family":"López Fernández","given":"Alfredo"},{"family":"Covelo Figueiredo","given":"Pablo"},{"family":"Martínez Gomariz","given":"Francisco"},{"family":"Sánchez Collado","given":"Cayetano"},{"family":"García Carrillo","given":"Nuria"},{"family":"Ramírez Zarzosa","given":"Gregorio"}],"issued":{"date-parts":[["2021",2,8]]}}},{"id":1235,"uris":["http://zotero.org/users/9441463/items/B6AQVDQI"],"itemData":{"id":1235,"type":"article-journal","abstract":"Background: Herpesvirus infections in cetaceans have always been attributed to the Alphaherpesvirinae and Gammaherpesvirinae subfamilies. To date, gammaherpesviruses have not been reported in the central nervous system of odontocetes. Case presentation: A mass stranding of 14 striped dolphins (Stenella coeruleoalba) occurred in Cantabria (Spain) on 18th May 2019. Tissue samples were collected and tested for herpesvirus using nested polymerase chain reaction (PCR), and for cetacean morbillivirus using reverse transcription-PCR. Cetacean morbillivirus was not detected in any of the animals, while gammaherpesvirus was detected in nine male and one female dolphins. Three of these males were coinfected by alphaherpesviruses. Alphaherpesvirus sequences were detected in the cerebrum, spinal cord and tracheobronchial lymph node, while gammaherpesvirus sequences were detected in the cerebrum, cerebellum, spinal cord, pharyngeal tonsils, mesenteric lymph node, tracheobronchial lymph node, lung, skin and penile mucosa. Macroscopic and histopathological post-mortem examinations did not unveil the potential cause of the mass stranding event or any evidence of severe infectious disease in the dolphins. The only observed lesions that may be associated with herpesvirus were three cases of balanitis and one penile papilloma. Conclusions: To the authors’ knowledge, this is the first report of gammaherpesvirus infection in the central nervous system of odontocete cetaceans. This raises new questions for future studies about how gammaherpesviruses reach the central nervous system and how infection manifests clinically.","container-title":"BMC Veterinary Research","DOI":"10.1186/s12917-020-02511-3","ISSN":"1746-6148","issue":"1","journalAbbreviation":"BMC Vet Res","language":"en","page":"288","source":"DOI.org (Crossref)","title":"Alpha- and gammaherpesviruses in stranded striped dolphins (Stenella coeruleoalba) from Spain: first molecular detection of gammaherpesvirus infection in central nervous system of odontocetes","title-short":"Alpha- and gammaherpesviruses in stranded striped dolphins (Stenella coeruleoalba) from Spain","volume":"16","author":[{"family":"Vargas-Castro","given":"Ignacio"},{"family":"Crespo-Picazo","given":"José Luis"},{"family":"Rivera-Arroyo","given":"Belén"},{"family":"Sánchez","given":"Rocío"},{"family":"Marco-Cabedo","given":"Vicente"},{"family":"Jiménez-Martínez","given":"María Ángeles"},{"family":"Fayos","given":"Manena"},{"family":"Serdio","given":"Ángel"},{"family":"García-Párraga","given":"Daniel"},{"family":"Sánchez-Vizcaíno","given":"José Manuel"}],"issued":{"date-parts":[["2020",12]]}}}],"schema":"https://github.com/citation-style-language/schema/raw/master/csl-citation.json"} </w:instrText>
            </w:r>
            <w:r w:rsidRPr="00854BC1">
              <w:rPr>
                <w:sz w:val="20"/>
                <w:szCs w:val="20"/>
                <w:lang w:val="en-US"/>
              </w:rPr>
              <w:fldChar w:fldCharType="separate"/>
            </w:r>
            <w:r w:rsidRPr="00854BC1">
              <w:rPr>
                <w:sz w:val="20"/>
                <w:szCs w:val="20"/>
                <w:lang w:val="en-US"/>
              </w:rPr>
              <w:t xml:space="preserve">(Abollo </w:t>
            </w:r>
            <w:r w:rsidRPr="00854BC1">
              <w:rPr>
                <w:i/>
                <w:iCs/>
                <w:sz w:val="20"/>
                <w:szCs w:val="20"/>
                <w:lang w:val="en-US"/>
              </w:rPr>
              <w:t>et al.</w:t>
            </w:r>
            <w:r w:rsidRPr="00854BC1">
              <w:rPr>
                <w:sz w:val="20"/>
                <w:szCs w:val="20"/>
                <w:lang w:val="en-US"/>
              </w:rPr>
              <w:t xml:space="preserve">, 1998; Carvalho </w:t>
            </w:r>
            <w:r w:rsidRPr="00854BC1">
              <w:rPr>
                <w:i/>
                <w:iCs/>
                <w:sz w:val="20"/>
                <w:szCs w:val="20"/>
                <w:lang w:val="en-US"/>
              </w:rPr>
              <w:t>et al.</w:t>
            </w:r>
            <w:r w:rsidRPr="00854BC1">
              <w:rPr>
                <w:sz w:val="20"/>
                <w:szCs w:val="20"/>
                <w:lang w:val="en-US"/>
              </w:rPr>
              <w:t xml:space="preserve">, 2010; Zafra </w:t>
            </w:r>
            <w:r w:rsidRPr="00854BC1">
              <w:rPr>
                <w:i/>
                <w:iCs/>
                <w:sz w:val="20"/>
                <w:szCs w:val="20"/>
                <w:lang w:val="en-US"/>
              </w:rPr>
              <w:t>et al.</w:t>
            </w:r>
            <w:r w:rsidRPr="00854BC1">
              <w:rPr>
                <w:sz w:val="20"/>
                <w:szCs w:val="20"/>
                <w:lang w:val="en-US"/>
              </w:rPr>
              <w:t xml:space="preserve">, 2015b; Lehnert </w:t>
            </w:r>
            <w:r w:rsidRPr="00854BC1">
              <w:rPr>
                <w:i/>
                <w:iCs/>
                <w:sz w:val="20"/>
                <w:szCs w:val="20"/>
                <w:lang w:val="en-US"/>
              </w:rPr>
              <w:t>et al.</w:t>
            </w:r>
            <w:r w:rsidRPr="00854BC1">
              <w:rPr>
                <w:sz w:val="20"/>
                <w:szCs w:val="20"/>
                <w:lang w:val="en-US"/>
              </w:rPr>
              <w:t xml:space="preserve">, 2017; Vargas-Castro </w:t>
            </w:r>
            <w:r w:rsidRPr="00854BC1">
              <w:rPr>
                <w:i/>
                <w:iCs/>
                <w:sz w:val="20"/>
                <w:szCs w:val="20"/>
                <w:lang w:val="en-US"/>
              </w:rPr>
              <w:t>et al.</w:t>
            </w:r>
            <w:r w:rsidRPr="00854BC1">
              <w:rPr>
                <w:sz w:val="20"/>
                <w:szCs w:val="20"/>
                <w:lang w:val="en-US"/>
              </w:rPr>
              <w:t xml:space="preserve">, 2020; García de los Ríos y Loshuertos </w:t>
            </w:r>
            <w:r w:rsidRPr="00854BC1">
              <w:rPr>
                <w:i/>
                <w:iCs/>
                <w:sz w:val="20"/>
                <w:szCs w:val="20"/>
                <w:lang w:val="en-US"/>
              </w:rPr>
              <w:t>et al.</w:t>
            </w:r>
            <w:r w:rsidRPr="00854BC1">
              <w:rPr>
                <w:sz w:val="20"/>
                <w:szCs w:val="20"/>
                <w:lang w:val="en-US"/>
              </w:rPr>
              <w:t>, 2021)</w:t>
            </w:r>
            <w:r w:rsidRPr="00854BC1">
              <w:rPr>
                <w:sz w:val="20"/>
                <w:szCs w:val="20"/>
                <w:lang w:val="en-US"/>
              </w:rPr>
              <w:fldChar w:fldCharType="end"/>
            </w:r>
          </w:p>
        </w:tc>
      </w:tr>
      <w:tr w:rsidR="008E2B89" w:rsidRPr="006F2338" w14:paraId="69C0E5B7" w14:textId="77777777" w:rsidTr="005A3E74">
        <w:tblPrEx>
          <w:tblLook w:val="0000" w:firstRow="0" w:lastRow="0" w:firstColumn="0" w:lastColumn="0" w:noHBand="0" w:noVBand="0"/>
        </w:tblPrEx>
        <w:tc>
          <w:tcPr>
            <w:tcW w:w="1606" w:type="dxa"/>
            <w:vMerge/>
            <w:vAlign w:val="center"/>
          </w:tcPr>
          <w:p w14:paraId="55DE60C3"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4F33027D"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72F35398"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7BDAD46B"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151403C9"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Pharurus sp.</w:t>
            </w:r>
          </w:p>
        </w:tc>
        <w:tc>
          <w:tcPr>
            <w:tcW w:w="1954" w:type="dxa"/>
            <w:vAlign w:val="center"/>
          </w:tcPr>
          <w:p w14:paraId="3BE1F3B0" w14:textId="77777777" w:rsidR="008E2B89" w:rsidRPr="00854BC1" w:rsidRDefault="008E2B89" w:rsidP="0049738F">
            <w:pPr>
              <w:autoSpaceDE w:val="0"/>
              <w:autoSpaceDN w:val="0"/>
              <w:adjustRightInd w:val="0"/>
              <w:rPr>
                <w:sz w:val="20"/>
                <w:szCs w:val="20"/>
                <w:lang w:val="en-US"/>
              </w:rPr>
            </w:pPr>
            <w:r w:rsidRPr="00854BC1">
              <w:rPr>
                <w:sz w:val="20"/>
                <w:szCs w:val="20"/>
                <w:lang w:val="en-US"/>
              </w:rPr>
              <w:t>N/A</w:t>
            </w:r>
          </w:p>
        </w:tc>
        <w:tc>
          <w:tcPr>
            <w:tcW w:w="3996" w:type="dxa"/>
            <w:vAlign w:val="center"/>
          </w:tcPr>
          <w:p w14:paraId="664E6D38"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vrhxu98b","properties":{"formattedCitation":"(Garc\\uc0\\u237{}a de los R\\uc0\\u237{}os y Loshuertos {\\i{}et al.}, 2021)","plainCitation":"(García de los Ríos y Loshuertos et al., 2021)","noteIndex":0},"citationItems":[{"id":1139,"uris":["http://zotero.org/users/9441463/items/NJ9B77ZN"],"itemData":{"id":1139,"type":"article-journal","abstract":"Our goal was to analyze the main anatomical structures of the dolphin external nose and nasal cavity from fetal developmental stages to adult. Endoscopy was used to study the common development of the external nose and the melon, and nasal mucosa. Magnetic resonance imaging (MRI) and anatomical sections were correlated with anatomical sections. Computed tomography (CT) was used to generate 3D reconstructions of the nasal bones and nasal cavities to study its development. Dissections, histological and pathological studies were carried out on the nasal mucosa to understand its function. These results were compared with the horse. Endoscopy showed an external nose with two lips and the upper lip is divided by a groove due to the nasal septum and an obstruction of right nasal cavity was diagnosed in a newborn. Two diverticula (air sacs) were found in the nasal vestibule and an incisive recess (premaxillary sac) in the nasal cavity. These findings were corroborated by 3D reconstructions of the nasal cavities, MRI, anatomical sections and dissections. The presphenoid and ethmoid bones were fused at early stages of fetal development. The ethmoid is the last bone to ossify in the nasal cavity.","container-title":"Animals","DOI":"10.3390/ani11020441","ISSN":"2076-2615","issue":"2","journalAbbreviation":"Animals","language":"en","page":"441","source":"DOI.org (Crossref)","title":"Comparative Anatomy of the Nasal Cavity in the Common Dolphin Delphinus delphis L., Striped Dolphin Stenella coeruleoalba M. and Pilot Whale Globicephala melas T.: A Developmental Study","title-short":"Comparative Anatomy of the Nasal Cavity in the Common Dolphin Delphinus delphis L., Striped Dolphin Stenella coeruleoalba M. and Pilot Whale Globicephala melas T.","volume":"11","author":[{"family":"García de los Ríos y Loshuertos","given":"Alvaro"},{"family":"Soler Laguía","given":"Marta"},{"family":"Arencibia Espinosa","given":"Alberto"},{"family":"López Fernández","given":"Alfredo"},{"family":"Covelo Figueiredo","given":"Pablo"},{"family":"Martínez Gomariz","given":"Francisco"},{"family":"Sánchez Collado","given":"Cayetano"},{"family":"García Carrillo","given":"Nuria"},{"family":"Ramírez Zarzosa","given":"Gregorio"}],"issued":{"date-parts":[["2021",2,8]]}}}],"schema":"https://github.com/citation-style-language/schema/raw/master/csl-citation.json"} </w:instrText>
            </w:r>
            <w:r w:rsidRPr="00854BC1">
              <w:rPr>
                <w:sz w:val="20"/>
                <w:szCs w:val="20"/>
                <w:lang w:val="en-US"/>
              </w:rPr>
              <w:fldChar w:fldCharType="separate"/>
            </w:r>
            <w:r w:rsidRPr="00854BC1">
              <w:rPr>
                <w:sz w:val="20"/>
                <w:szCs w:val="20"/>
                <w:lang w:val="en-US"/>
              </w:rPr>
              <w:t xml:space="preserve">(García de los Ríos y Loshuertos </w:t>
            </w:r>
            <w:r w:rsidRPr="00854BC1">
              <w:rPr>
                <w:i/>
                <w:iCs/>
                <w:sz w:val="20"/>
                <w:szCs w:val="20"/>
                <w:lang w:val="en-US"/>
              </w:rPr>
              <w:t>et al.</w:t>
            </w:r>
            <w:r w:rsidRPr="00854BC1">
              <w:rPr>
                <w:sz w:val="20"/>
                <w:szCs w:val="20"/>
                <w:lang w:val="en-US"/>
              </w:rPr>
              <w:t>, 2021)</w:t>
            </w:r>
            <w:r w:rsidRPr="00854BC1">
              <w:rPr>
                <w:sz w:val="20"/>
                <w:szCs w:val="20"/>
                <w:lang w:val="en-US"/>
              </w:rPr>
              <w:fldChar w:fldCharType="end"/>
            </w:r>
          </w:p>
        </w:tc>
      </w:tr>
      <w:tr w:rsidR="008E2B89" w:rsidRPr="006F2338" w14:paraId="1CA1C5A3" w14:textId="77777777" w:rsidTr="005A3E74">
        <w:tblPrEx>
          <w:tblLook w:val="0000" w:firstRow="0" w:lastRow="0" w:firstColumn="0" w:lastColumn="0" w:noHBand="0" w:noVBand="0"/>
        </w:tblPrEx>
        <w:tc>
          <w:tcPr>
            <w:tcW w:w="1606" w:type="dxa"/>
            <w:vMerge/>
            <w:vAlign w:val="center"/>
          </w:tcPr>
          <w:p w14:paraId="28399EA9"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45887291"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1E9FEEDB"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789B1AA7"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715A635D"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Pseudalius sp.</w:t>
            </w:r>
          </w:p>
        </w:tc>
        <w:tc>
          <w:tcPr>
            <w:tcW w:w="1954" w:type="dxa"/>
            <w:vAlign w:val="center"/>
          </w:tcPr>
          <w:p w14:paraId="33A2D9CD" w14:textId="77777777" w:rsidR="008E2B89" w:rsidRPr="00854BC1" w:rsidRDefault="008E2B89" w:rsidP="0049738F">
            <w:pPr>
              <w:autoSpaceDE w:val="0"/>
              <w:autoSpaceDN w:val="0"/>
              <w:adjustRightInd w:val="0"/>
              <w:rPr>
                <w:sz w:val="20"/>
                <w:szCs w:val="20"/>
                <w:lang w:val="en-US"/>
              </w:rPr>
            </w:pPr>
            <w:r w:rsidRPr="00854BC1">
              <w:rPr>
                <w:sz w:val="20"/>
                <w:szCs w:val="20"/>
                <w:lang w:val="en-US"/>
              </w:rPr>
              <w:t>N/A</w:t>
            </w:r>
          </w:p>
        </w:tc>
        <w:tc>
          <w:tcPr>
            <w:tcW w:w="3996" w:type="dxa"/>
            <w:vAlign w:val="center"/>
          </w:tcPr>
          <w:p w14:paraId="098A606C"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F7AiBm0b","properties":{"formattedCitation":"(Garc\\uc0\\u237{}a de los R\\uc0\\u237{}os y Loshuertos {\\i{}et al.}, 2021)","plainCitation":"(García de los Ríos y Loshuertos et al., 2021)","noteIndex":0},"citationItems":[{"id":1139,"uris":["http://zotero.org/users/9441463/items/NJ9B77ZN"],"itemData":{"id":1139,"type":"article-journal","abstract":"Our goal was to analyze the main anatomical structures of the dolphin external nose and nasal cavity from fetal developmental stages to adult. Endoscopy was used to study the common development of the external nose and the melon, and nasal mucosa. Magnetic resonance imaging (MRI) and anatomical sections were correlated with anatomical sections. Computed tomography (CT) was used to generate 3D reconstructions of the nasal bones and nasal cavities to study its development. Dissections, histological and pathological studies were carried out on the nasal mucosa to understand its function. These results were compared with the horse. Endoscopy showed an external nose with two lips and the upper lip is divided by a groove due to the nasal septum and an obstruction of right nasal cavity was diagnosed in a newborn. Two diverticula (air sacs) were found in the nasal vestibule and an incisive recess (premaxillary sac) in the nasal cavity. These findings were corroborated by 3D reconstructions of the nasal cavities, MRI, anatomical sections and dissections. The presphenoid and ethmoid bones were fused at early stages of fetal development. The ethmoid is the last bone to ossify in the nasal cavity.","container-title":"Animals","DOI":"10.3390/ani11020441","ISSN":"2076-2615","issue":"2","journalAbbreviation":"Animals","language":"en","page":"441","source":"DOI.org (Crossref)","title":"Comparative Anatomy of the Nasal Cavity in the Common Dolphin Delphinus delphis L., Striped Dolphin Stenella coeruleoalba M. and Pilot Whale Globicephala melas T.: A Developmental Study","title-short":"Comparative Anatomy of the Nasal Cavity in the Common Dolphin Delphinus delphis L., Striped Dolphin Stenella coeruleoalba M. and Pilot Whale Globicephala melas T.","volume":"11","author":[{"family":"García de los Ríos y Loshuertos","given":"Alvaro"},{"family":"Soler Laguía","given":"Marta"},{"family":"Arencibia Espinosa","given":"Alberto"},{"family":"López Fernández","given":"Alfredo"},{"family":"Covelo Figueiredo","given":"Pablo"},{"family":"Martínez Gomariz","given":"Francisco"},{"family":"Sánchez Collado","given":"Cayetano"},{"family":"García Carrillo","given":"Nuria"},{"family":"Ramírez Zarzosa","given":"Gregorio"}],"issued":{"date-parts":[["2021",2,8]]}}}],"schema":"https://github.com/citation-style-language/schema/raw/master/csl-citation.json"} </w:instrText>
            </w:r>
            <w:r w:rsidRPr="00854BC1">
              <w:rPr>
                <w:sz w:val="20"/>
                <w:szCs w:val="20"/>
                <w:lang w:val="en-US"/>
              </w:rPr>
              <w:fldChar w:fldCharType="separate"/>
            </w:r>
            <w:r w:rsidRPr="00854BC1">
              <w:rPr>
                <w:sz w:val="20"/>
                <w:szCs w:val="20"/>
                <w:lang w:val="en-US"/>
              </w:rPr>
              <w:t xml:space="preserve">(García de los Ríos y Loshuertos </w:t>
            </w:r>
            <w:r w:rsidRPr="00854BC1">
              <w:rPr>
                <w:i/>
                <w:iCs/>
                <w:sz w:val="20"/>
                <w:szCs w:val="20"/>
                <w:lang w:val="en-US"/>
              </w:rPr>
              <w:t>et al.</w:t>
            </w:r>
            <w:r w:rsidRPr="00854BC1">
              <w:rPr>
                <w:sz w:val="20"/>
                <w:szCs w:val="20"/>
                <w:lang w:val="en-US"/>
              </w:rPr>
              <w:t>, 2021)</w:t>
            </w:r>
            <w:r w:rsidRPr="00854BC1">
              <w:rPr>
                <w:sz w:val="20"/>
                <w:szCs w:val="20"/>
                <w:lang w:val="en-US"/>
              </w:rPr>
              <w:fldChar w:fldCharType="end"/>
            </w:r>
          </w:p>
        </w:tc>
      </w:tr>
      <w:tr w:rsidR="008E2B89" w:rsidRPr="006F2338" w14:paraId="5D7CCB00" w14:textId="77777777" w:rsidTr="005A3E74">
        <w:tblPrEx>
          <w:tblLook w:val="0000" w:firstRow="0" w:lastRow="0" w:firstColumn="0" w:lastColumn="0" w:noHBand="0" w:noVBand="0"/>
        </w:tblPrEx>
        <w:tc>
          <w:tcPr>
            <w:tcW w:w="1606" w:type="dxa"/>
            <w:vMerge/>
            <w:vAlign w:val="center"/>
          </w:tcPr>
          <w:p w14:paraId="0527ACC0"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5E1AED82"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4A167110"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59FC4EAC"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3F6310D9"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Stenurus minor</w:t>
            </w:r>
          </w:p>
        </w:tc>
        <w:tc>
          <w:tcPr>
            <w:tcW w:w="1954" w:type="dxa"/>
            <w:vAlign w:val="center"/>
          </w:tcPr>
          <w:p w14:paraId="568A320B" w14:textId="77777777" w:rsidR="008E2B89" w:rsidRPr="00854BC1" w:rsidRDefault="008E2B89" w:rsidP="0049738F">
            <w:pPr>
              <w:autoSpaceDE w:val="0"/>
              <w:autoSpaceDN w:val="0"/>
              <w:adjustRightInd w:val="0"/>
              <w:rPr>
                <w:sz w:val="20"/>
                <w:szCs w:val="20"/>
                <w:lang w:val="en-US"/>
              </w:rPr>
            </w:pPr>
            <w:r w:rsidRPr="00854BC1">
              <w:rPr>
                <w:sz w:val="20"/>
                <w:szCs w:val="20"/>
                <w:lang w:val="en-US"/>
              </w:rPr>
              <w:t>Gastrointestinal</w:t>
            </w:r>
          </w:p>
        </w:tc>
        <w:tc>
          <w:tcPr>
            <w:tcW w:w="3996" w:type="dxa"/>
            <w:vAlign w:val="center"/>
          </w:tcPr>
          <w:p w14:paraId="0EAEA857"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DrMOFMbA","properties":{"formattedCitation":"(Aytemiz {\\i{}et al.}, 2012)","plainCitation":"(Aytemiz et al., 2012)","noteIndex":0},"citationItems":[{"id":1217,"uris":["http://zotero.org/users/9441463/items/X6DXSX8K"],"itemData":{"id":1217,"type":"article-journal","abstract":"One of the causes for major health problems in marine mammals is parasites in their digestive systems. These parasites are common and they result in various pathological disorders such as ulceration, obstructions, gastric and intestinal bleeding in cetaceans. In Turkey there have been studies on feeding ecology of cetaceans; however there is insufficient information on parasites, including those found in stomachs. In this study, macroparasites were collected and examined from the stomach contents of six striped dolphins (Stenella coeruleoalba) bycaught during the swordfish fishing off the Turkish coastal town Fethiye in the Eastern Mediterranean Sea in 2003 and 2004. All stomachs were infected by nematodes. These nematodes were preserved in 70% ethanol and examined and measured after cleaning and transparation by lactophenol. They were identified as Anisakis spp., Contraceucum spp., Pseudoterronova spp. and Steneurus minor. Different larval forms were observed. This is the first study on parasites found in the stomach contents of striped dolphins in Eastern Mediterranean. It is, however, only a preliminary one, thus more samples should be collected and examined to understand the cetacean parasites in the Turkish waters.","container-title":"Journal of the Black Sea / Mediterranean Environment","issue":"2","journalAbbreviation":"J. Black Sea/Mediterranean Environment","language":"en","page":"238-245","source":"Zotero","title":"Morphological identification of parasites found in the stomach contents of bycaught striped dolphins (Stenella coeruleoalba) from Turkish Eastern Mediterranean Sea coast","volume":"18","author":[{"family":"Aytemiz","given":"Işıl"},{"family":"Dede","given":"Ayhan"},{"family":"Danyer","given":"Erdem"},{"family":"Tonay","given":"Arda M"}],"issued":{"date-parts":[["2012"]]}}}],"schema":"https://github.com/citation-style-language/schema/raw/master/csl-citation.json"} </w:instrText>
            </w:r>
            <w:r w:rsidRPr="00854BC1">
              <w:rPr>
                <w:sz w:val="20"/>
                <w:szCs w:val="20"/>
                <w:lang w:val="en-US"/>
              </w:rPr>
              <w:fldChar w:fldCharType="separate"/>
            </w:r>
            <w:r w:rsidRPr="00854BC1">
              <w:rPr>
                <w:sz w:val="20"/>
                <w:szCs w:val="20"/>
                <w:lang w:val="en-US"/>
              </w:rPr>
              <w:t xml:space="preserve">(Aytemiz </w:t>
            </w:r>
            <w:r w:rsidRPr="00854BC1">
              <w:rPr>
                <w:i/>
                <w:iCs/>
                <w:sz w:val="20"/>
                <w:szCs w:val="20"/>
                <w:lang w:val="en-US"/>
              </w:rPr>
              <w:t>et al.</w:t>
            </w:r>
            <w:r w:rsidRPr="00854BC1">
              <w:rPr>
                <w:sz w:val="20"/>
                <w:szCs w:val="20"/>
                <w:lang w:val="en-US"/>
              </w:rPr>
              <w:t>, 2012)</w:t>
            </w:r>
            <w:r w:rsidRPr="00854BC1">
              <w:rPr>
                <w:sz w:val="20"/>
                <w:szCs w:val="20"/>
                <w:lang w:val="en-US"/>
              </w:rPr>
              <w:fldChar w:fldCharType="end"/>
            </w:r>
          </w:p>
        </w:tc>
      </w:tr>
      <w:tr w:rsidR="008E2B89" w:rsidRPr="006F2338" w14:paraId="13C458AA" w14:textId="77777777" w:rsidTr="005A3E74">
        <w:tblPrEx>
          <w:tblLook w:val="0000" w:firstRow="0" w:lastRow="0" w:firstColumn="0" w:lastColumn="0" w:noHBand="0" w:noVBand="0"/>
        </w:tblPrEx>
        <w:tc>
          <w:tcPr>
            <w:tcW w:w="1606" w:type="dxa"/>
            <w:vMerge/>
            <w:vAlign w:val="center"/>
          </w:tcPr>
          <w:p w14:paraId="17849E16"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55B178B9"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14713D08"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573F1DFE"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2B6E7B0E"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Stenurus ovatus</w:t>
            </w:r>
          </w:p>
        </w:tc>
        <w:tc>
          <w:tcPr>
            <w:tcW w:w="1954" w:type="dxa"/>
            <w:vAlign w:val="center"/>
          </w:tcPr>
          <w:p w14:paraId="4873A380"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w:t>
            </w:r>
          </w:p>
        </w:tc>
        <w:tc>
          <w:tcPr>
            <w:tcW w:w="3996" w:type="dxa"/>
            <w:vAlign w:val="center"/>
          </w:tcPr>
          <w:p w14:paraId="1754300E"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cm16ME7z","properties":{"formattedCitation":"(Pool {\\i{}et al.}, 2020a, 2021)","plainCitation":"(Pool et al., 2020a, 2021)","noteIndex":0},"citationItems":[{"id":1117,"uris":["http://zotero.org/users/9441463/items/X652PM48"],"itemData":{"id":1117,"type":"article-journal","abstract":"Background:  Current data about Pseudaliidae show contrasting patterns of host specificity between congeneric species. We investigated how both contact and compatibility between hosts and parasites contributed to the pat‑terns of lungworm infection observed in a community of five species of cetaceans in the western Mediterranean.\nMethods:  The lungs of 119 striped dolphins Stenella coeruleoalba, 18 bottlenose dolphins Tursiops truncatus, 7 Risso’s dolphins Grampus griseus, 7 long-finned pilot whales Globicephala melas, and 6 common dolphins Delphinus delphis were analysed for lungworms. Parasites were identified by morphology and analysis of ITS2 sequences using both maximum likelihood and Bayesian inference methods. Body length was used as a proxy for lungworm species fitness in different hosts and compared with Kruskal-Wallis tests. Infection parameters were compared between cetacean species using Fisher’s exact tests and Kruskal-Wallis tests. Phylogenetic specificity was explored by collating the overall lungworm species prevalence values in hosts from previous surveys in various localities. To explore the relative impor‑tance of vertical and horizontal transmission, Spearman’s rank correlation was used to look for an association between host size and lungworm burden. A Mantel test was used to explore the association between lungworm species simi‑larity and prey overlap using dietary data.\nResults:  Halocercus delphini had higher infection levels in striped dolphins and common dolphins; Stenurus ovatus had higher infection levels in bottlenose dolphins; and Stenurus globicephalae had higher infection levels in longfinned pilot whales. These results are congruent with findings on a global scale. Morphometric comparison showed that the larger nematodes were found in the same host species that had the highest parasite burden. Lungworms were found in neonatal striped dolphins and a Risso’s dolphin, and there was a weak but significant correlation between host size and parasite burden in striped dolphins and bottlenose dolphins. There was also a weak but signifi‑cant association between prey overlap and lungworm species similarity.\nConclusions:  Data indicate that phylogenetic specificity has an important role in governing host–parasite associa‑tions, as indicated by the higher infection levels and larger nematode size in certain hosts. However, diet can also influence infection patterns in these preferred hosts and contribute to less severe infections in other hosts.","container-title":"Parasites &amp; Vectors","DOI":"10.1186/s13071-021-04629-1","ISSN":"1756-3305","issue":"1","journalAbbreviation":"Parasites Vectors","language":"en","page":"196","source":"DOI.org (Crossref)","title":"Determinants of lungworm specificity in five cetacean species in the western Mediterranean","volume":"14","author":[{"family":"Pool","given":"Rachel"},{"family":"Romero-Rubira","given":"Clara"},{"family":"Raga","given":"Juan Antonio"},{"family":"Fernández","given":"Mercedes"},{"family":"Aznar","given":"Francisco Javier"}],"issued":{"date-parts":[["2021",12]]}}},{"id":1114,"uris":["http://zotero.org/users/9441463/items/7SEGHM79"],"itemData":{"id":1114,"type":"article-journal","abstract":"Pseudaliid lungworms infect the lungs and sinuses of cetaceans. Information on the life cycle and epidemiology of pseudaliids is very scarce and mostly concerns species that infect coastal or inshore cetaceans. Available evidence indicates that some pseudaliids are vertically transmitted to the host, whereas others are acquired via infected prey. We documented pseudaliid infections in an oceanic cetacean, the striped dolphin (Stenella coeruleoalba) in the western Mediterranean, and investigated the possibilities of vertical vs. horizontal transmission and the potential influence of host body size, sex, and season on infection levels. We found two species of lungworm in 87 dolphins that stranded along the Spanish Mediterranean coast between 1987 and 2018. One or two larvae of Stenurus ovatus were found in three adult dolphins. Larger numbers of larvae and adults of Skrjabinalius guevarai were collected in 51 dolphins, including unweaned calves. These observations suggested that Skrjabinalius guevarai could be vertically transmitted. The abundance of Skrjabinalius guevarai increased significantly with host size, which suggested that it could be trophically transmitted, as well, with larger hosts consuming more infected prey. Infection levels peaked in spring, outside of the calving season, which is likely a reflection of a seasonal shift in dolphin diet. In summary, results indicate that Skrjabinalius guevarai was capable of both vertical and horizontal transmission, but future research should be directed at clarifying the potential mechanics behind transmission and intermediate hosts.","container-title":"Journal of Wildlife Diseases","DOI":"10.7589/2018-10-242","ISSN":"0090-3558","issue":"1","journalAbbreviation":"Journal of Wildlife Diseases","language":"en","page":"186","source":"DOI.org (Crossref)","title":"Transmission and Predictors of Burden of Lungworms of the Striped Dolphin (Stenella coeruleoalba) in the Western Mediterranean","volume":"56","author":[{"family":"Pool","given":"Rachel"},{"family":"Chandradeva","given":"Nilani"},{"family":"Gkafas","given":"Georgios"},{"family":"Raga","given":"Juan Antonio"},{"family":"Fernández","given":"Mercedes"},{"family":"Aznar","given":"Francisco Javier"}],"issued":{"date-parts":[["2020",1,6]]}}}],"schema":"https://github.com/citation-style-language/schema/raw/master/csl-citation.json"} </w:instrText>
            </w:r>
            <w:r w:rsidRPr="00854BC1">
              <w:rPr>
                <w:sz w:val="20"/>
                <w:szCs w:val="20"/>
                <w:lang w:val="en-US"/>
              </w:rPr>
              <w:fldChar w:fldCharType="separate"/>
            </w:r>
            <w:r w:rsidRPr="00854BC1">
              <w:rPr>
                <w:sz w:val="20"/>
                <w:szCs w:val="20"/>
                <w:lang w:val="en-US"/>
              </w:rPr>
              <w:t xml:space="preserve">(Pool </w:t>
            </w:r>
            <w:r w:rsidRPr="00854BC1">
              <w:rPr>
                <w:i/>
                <w:iCs/>
                <w:sz w:val="20"/>
                <w:szCs w:val="20"/>
                <w:lang w:val="en-US"/>
              </w:rPr>
              <w:t>et al.</w:t>
            </w:r>
            <w:r w:rsidRPr="00854BC1">
              <w:rPr>
                <w:sz w:val="20"/>
                <w:szCs w:val="20"/>
                <w:lang w:val="en-US"/>
              </w:rPr>
              <w:t>, 2020a, 2021)</w:t>
            </w:r>
            <w:r w:rsidRPr="00854BC1">
              <w:rPr>
                <w:sz w:val="20"/>
                <w:szCs w:val="20"/>
                <w:lang w:val="en-US"/>
              </w:rPr>
              <w:fldChar w:fldCharType="end"/>
            </w:r>
          </w:p>
        </w:tc>
      </w:tr>
      <w:tr w:rsidR="008E2B89" w:rsidRPr="006F2338" w14:paraId="1DB2F92D" w14:textId="77777777" w:rsidTr="005A3E74">
        <w:tblPrEx>
          <w:tblLook w:val="0000" w:firstRow="0" w:lastRow="0" w:firstColumn="0" w:lastColumn="0" w:noHBand="0" w:noVBand="0"/>
        </w:tblPrEx>
        <w:tc>
          <w:tcPr>
            <w:tcW w:w="1606" w:type="dxa"/>
            <w:vMerge/>
            <w:vAlign w:val="center"/>
          </w:tcPr>
          <w:p w14:paraId="6E8A217C"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443386EF"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07CC6674"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47832BA2"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0E2DC83C"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 xml:space="preserve">Stenurus sp. </w:t>
            </w:r>
          </w:p>
        </w:tc>
        <w:tc>
          <w:tcPr>
            <w:tcW w:w="1954" w:type="dxa"/>
            <w:vAlign w:val="center"/>
          </w:tcPr>
          <w:p w14:paraId="0D676C3C" w14:textId="77777777" w:rsidR="008E2B89" w:rsidRPr="00854BC1" w:rsidRDefault="008E2B89" w:rsidP="0049738F">
            <w:pPr>
              <w:autoSpaceDE w:val="0"/>
              <w:autoSpaceDN w:val="0"/>
              <w:adjustRightInd w:val="0"/>
              <w:rPr>
                <w:sz w:val="20"/>
                <w:szCs w:val="20"/>
                <w:lang w:val="en-US"/>
              </w:rPr>
            </w:pPr>
            <w:r w:rsidRPr="00854BC1">
              <w:rPr>
                <w:sz w:val="20"/>
                <w:szCs w:val="20"/>
                <w:lang w:val="en-US"/>
              </w:rPr>
              <w:t>N/A</w:t>
            </w:r>
          </w:p>
        </w:tc>
        <w:tc>
          <w:tcPr>
            <w:tcW w:w="3996" w:type="dxa"/>
            <w:vAlign w:val="center"/>
          </w:tcPr>
          <w:p w14:paraId="53AFE362"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4oBx3qeR","properties":{"formattedCitation":"(Garc\\uc0\\u237{}a de los R\\uc0\\u237{}os y Loshuertos {\\i{}et al.}, 2021)","plainCitation":"(García de los Ríos y Loshuertos et al., 2021)","noteIndex":0},"citationItems":[{"id":1139,"uris":["http://zotero.org/users/9441463/items/NJ9B77ZN"],"itemData":{"id":1139,"type":"article-journal","abstract":"Our goal was to analyze the main anatomical structures of the dolphin external nose and nasal cavity from fetal developmental stages to adult. Endoscopy was used to study the common development of the external nose and the melon, and nasal mucosa. Magnetic resonance imaging (MRI) and anatomical sections were correlated with anatomical sections. Computed tomography (CT) was used to generate 3D reconstructions of the nasal bones and nasal cavities to study its development. Dissections, histological and pathological studies were carried out on the nasal mucosa to understand its function. These results were compared with the horse. Endoscopy showed an external nose with two lips and the upper lip is divided by a groove due to the nasal septum and an obstruction of right nasal cavity was diagnosed in a newborn. Two diverticula (air sacs) were found in the nasal vestibule and an incisive recess (premaxillary sac) in the nasal cavity. These findings were corroborated by 3D reconstructions of the nasal cavities, MRI, anatomical sections and dissections. The presphenoid and ethmoid bones were fused at early stages of fetal development. The ethmoid is the last bone to ossify in the nasal cavity.","container-title":"Animals","DOI":"10.3390/ani11020441","ISSN":"2076-2615","issue":"2","journalAbbreviation":"Animals","language":"en","page":"441","source":"DOI.org (Crossref)","title":"Comparative Anatomy of the Nasal Cavity in the Common Dolphin Delphinus delphis L., Striped Dolphin Stenella coeruleoalba M. and Pilot Whale Globicephala melas T.: A Developmental Study","title-short":"Comparative Anatomy of the Nasal Cavity in the Common Dolphin Delphinus delphis L., Striped Dolphin Stenella coeruleoalba M. and Pilot Whale Globicephala melas T.","volume":"11","author":[{"family":"García de los Ríos y Loshuertos","given":"Alvaro"},{"family":"Soler Laguía","given":"Marta"},{"family":"Arencibia Espinosa","given":"Alberto"},{"family":"López Fernández","given":"Alfredo"},{"family":"Covelo Figueiredo","given":"Pablo"},{"family":"Martínez Gomariz","given":"Francisco"},{"family":"Sánchez Collado","given":"Cayetano"},{"family":"García Carrillo","given":"Nuria"},{"family":"Ramírez Zarzosa","given":"Gregorio"}],"issued":{"date-parts":[["2021",2,8]]}}}],"schema":"https://github.com/citation-style-language/schema/raw/master/csl-citation.json"} </w:instrText>
            </w:r>
            <w:r w:rsidRPr="00854BC1">
              <w:rPr>
                <w:sz w:val="20"/>
                <w:szCs w:val="20"/>
                <w:lang w:val="en-US"/>
              </w:rPr>
              <w:fldChar w:fldCharType="separate"/>
            </w:r>
            <w:r w:rsidRPr="00854BC1">
              <w:rPr>
                <w:sz w:val="20"/>
                <w:szCs w:val="20"/>
                <w:lang w:val="en-US"/>
              </w:rPr>
              <w:t xml:space="preserve">(García de los Ríos y Loshuertos </w:t>
            </w:r>
            <w:r w:rsidRPr="00854BC1">
              <w:rPr>
                <w:i/>
                <w:iCs/>
                <w:sz w:val="20"/>
                <w:szCs w:val="20"/>
                <w:lang w:val="en-US"/>
              </w:rPr>
              <w:t>et al.</w:t>
            </w:r>
            <w:r w:rsidRPr="00854BC1">
              <w:rPr>
                <w:sz w:val="20"/>
                <w:szCs w:val="20"/>
                <w:lang w:val="en-US"/>
              </w:rPr>
              <w:t>, 2021)</w:t>
            </w:r>
            <w:r w:rsidRPr="00854BC1">
              <w:rPr>
                <w:sz w:val="20"/>
                <w:szCs w:val="20"/>
                <w:lang w:val="en-US"/>
              </w:rPr>
              <w:fldChar w:fldCharType="end"/>
            </w:r>
          </w:p>
        </w:tc>
      </w:tr>
      <w:tr w:rsidR="008E2B89" w:rsidRPr="006F2338" w14:paraId="3F13511A" w14:textId="77777777" w:rsidTr="005A3E74">
        <w:tblPrEx>
          <w:tblLook w:val="0000" w:firstRow="0" w:lastRow="0" w:firstColumn="0" w:lastColumn="0" w:noHBand="0" w:noVBand="0"/>
        </w:tblPrEx>
        <w:tc>
          <w:tcPr>
            <w:tcW w:w="1606" w:type="dxa"/>
            <w:vMerge/>
            <w:vAlign w:val="center"/>
          </w:tcPr>
          <w:p w14:paraId="760DED44" w14:textId="77777777" w:rsidR="008E2B89" w:rsidRPr="00854BC1" w:rsidRDefault="008E2B89" w:rsidP="0049738F">
            <w:pPr>
              <w:autoSpaceDE w:val="0"/>
              <w:autoSpaceDN w:val="0"/>
              <w:adjustRightInd w:val="0"/>
              <w:rPr>
                <w:i/>
                <w:iCs/>
                <w:sz w:val="20"/>
                <w:szCs w:val="20"/>
                <w:lang w:val="en-US"/>
              </w:rPr>
            </w:pPr>
          </w:p>
        </w:tc>
        <w:tc>
          <w:tcPr>
            <w:tcW w:w="1655" w:type="dxa"/>
            <w:vMerge w:val="restart"/>
            <w:vAlign w:val="center"/>
          </w:tcPr>
          <w:p w14:paraId="0F543335" w14:textId="77777777" w:rsidR="008E2B89" w:rsidRPr="00854BC1" w:rsidRDefault="008E2B89" w:rsidP="0049738F">
            <w:pPr>
              <w:autoSpaceDE w:val="0"/>
              <w:autoSpaceDN w:val="0"/>
              <w:adjustRightInd w:val="0"/>
              <w:rPr>
                <w:sz w:val="20"/>
                <w:szCs w:val="20"/>
                <w:lang w:val="en-US"/>
              </w:rPr>
            </w:pPr>
            <w:r w:rsidRPr="00854BC1">
              <w:rPr>
                <w:sz w:val="20"/>
                <w:szCs w:val="20"/>
                <w:lang w:val="en-US"/>
              </w:rPr>
              <w:t>Stenella frontalis</w:t>
            </w:r>
          </w:p>
        </w:tc>
        <w:tc>
          <w:tcPr>
            <w:tcW w:w="1418" w:type="dxa"/>
            <w:vMerge w:val="restart"/>
            <w:vAlign w:val="center"/>
          </w:tcPr>
          <w:p w14:paraId="2C3D2224"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Spotted dolphin</w:t>
            </w:r>
          </w:p>
        </w:tc>
        <w:tc>
          <w:tcPr>
            <w:tcW w:w="1275" w:type="dxa"/>
            <w:vMerge w:val="restart"/>
            <w:vAlign w:val="center"/>
          </w:tcPr>
          <w:p w14:paraId="40538729" w14:textId="77777777" w:rsidR="008E2B89" w:rsidRPr="00854BC1" w:rsidRDefault="008E2B89" w:rsidP="0049738F">
            <w:pPr>
              <w:autoSpaceDE w:val="0"/>
              <w:autoSpaceDN w:val="0"/>
              <w:adjustRightInd w:val="0"/>
              <w:rPr>
                <w:sz w:val="20"/>
                <w:szCs w:val="20"/>
                <w:lang w:val="en-US"/>
              </w:rPr>
            </w:pPr>
            <w:r w:rsidRPr="00854BC1">
              <w:rPr>
                <w:sz w:val="20"/>
                <w:szCs w:val="20"/>
                <w:lang w:val="en-US"/>
              </w:rPr>
              <w:t>Pseudaliidae</w:t>
            </w:r>
          </w:p>
        </w:tc>
        <w:tc>
          <w:tcPr>
            <w:tcW w:w="1448" w:type="dxa"/>
            <w:vAlign w:val="center"/>
          </w:tcPr>
          <w:p w14:paraId="5F74FFB1"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Halocercus delphini</w:t>
            </w:r>
          </w:p>
        </w:tc>
        <w:tc>
          <w:tcPr>
            <w:tcW w:w="1954" w:type="dxa"/>
            <w:vAlign w:val="center"/>
          </w:tcPr>
          <w:p w14:paraId="2682144D" w14:textId="77777777" w:rsidR="008E2B89" w:rsidRPr="00854BC1" w:rsidRDefault="008E2B89" w:rsidP="0049738F">
            <w:pPr>
              <w:autoSpaceDE w:val="0"/>
              <w:autoSpaceDN w:val="0"/>
              <w:adjustRightInd w:val="0"/>
              <w:rPr>
                <w:sz w:val="20"/>
                <w:szCs w:val="20"/>
                <w:lang w:val="en-US"/>
              </w:rPr>
            </w:pPr>
            <w:r w:rsidRPr="00854BC1">
              <w:rPr>
                <w:sz w:val="20"/>
                <w:szCs w:val="20"/>
                <w:lang w:val="en-US"/>
              </w:rPr>
              <w:t>N/A</w:t>
            </w:r>
          </w:p>
        </w:tc>
        <w:tc>
          <w:tcPr>
            <w:tcW w:w="3996" w:type="dxa"/>
            <w:vAlign w:val="center"/>
          </w:tcPr>
          <w:p w14:paraId="67519022"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fR8ytFG6","properties":{"formattedCitation":"(Perrin {\\i{}et al.}, 1994)","plainCitation":"(Perrin et al., 1994)","noteIndex":0},"citationItems":[{"id":1378,"uris":["http://zotero.org/users/9441463/items/I6W2R2KV"],"itemData":{"id":1378,"type":"article-journal","container-title":"Handbook of marine mammals","journalAbbreviation":"Handbook of marine mammals","page":"173-190","title":"Atlantic spotted dolphin Stenella frontalis (G. Cuvier, 1829)","volume":"5","author":[{"family":"Perrin","given":"William F"},{"family":"Caldwell","given":"David K"},{"family":"Caldwell","given":"MC"}],"issued":{"date-parts":[["1994"]]}}}],"schema":"https://github.com/citation-style-language/schema/raw/master/csl-citation.json"} </w:instrText>
            </w:r>
            <w:r w:rsidRPr="00854BC1">
              <w:rPr>
                <w:sz w:val="20"/>
                <w:szCs w:val="20"/>
                <w:lang w:val="en-US"/>
              </w:rPr>
              <w:fldChar w:fldCharType="separate"/>
            </w:r>
            <w:r w:rsidRPr="00854BC1">
              <w:rPr>
                <w:sz w:val="20"/>
                <w:szCs w:val="20"/>
                <w:lang w:val="en-US"/>
              </w:rPr>
              <w:t xml:space="preserve">(Perrin </w:t>
            </w:r>
            <w:r w:rsidRPr="00854BC1">
              <w:rPr>
                <w:i/>
                <w:iCs/>
                <w:sz w:val="20"/>
                <w:szCs w:val="20"/>
                <w:lang w:val="en-US"/>
              </w:rPr>
              <w:t>et al.</w:t>
            </w:r>
            <w:r w:rsidRPr="00854BC1">
              <w:rPr>
                <w:sz w:val="20"/>
                <w:szCs w:val="20"/>
                <w:lang w:val="en-US"/>
              </w:rPr>
              <w:t>, 1994)</w:t>
            </w:r>
            <w:r w:rsidRPr="00854BC1">
              <w:rPr>
                <w:sz w:val="20"/>
                <w:szCs w:val="20"/>
                <w:lang w:val="en-US"/>
              </w:rPr>
              <w:fldChar w:fldCharType="end"/>
            </w:r>
          </w:p>
        </w:tc>
      </w:tr>
      <w:tr w:rsidR="008E2B89" w:rsidRPr="006F2338" w14:paraId="2986C8E7" w14:textId="77777777" w:rsidTr="005A3E74">
        <w:tblPrEx>
          <w:tblLook w:val="0000" w:firstRow="0" w:lastRow="0" w:firstColumn="0" w:lastColumn="0" w:noHBand="0" w:noVBand="0"/>
        </w:tblPrEx>
        <w:tc>
          <w:tcPr>
            <w:tcW w:w="1606" w:type="dxa"/>
            <w:vMerge/>
            <w:vAlign w:val="center"/>
          </w:tcPr>
          <w:p w14:paraId="631B29BC"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241D0297"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07F926E9"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7C567A21"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1C983AC1"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Halocercus lagenorhynchi</w:t>
            </w:r>
          </w:p>
        </w:tc>
        <w:tc>
          <w:tcPr>
            <w:tcW w:w="1954" w:type="dxa"/>
            <w:vAlign w:val="center"/>
          </w:tcPr>
          <w:p w14:paraId="1712ADD8" w14:textId="77777777" w:rsidR="008E2B89" w:rsidRPr="00854BC1" w:rsidRDefault="008E2B89" w:rsidP="0049738F">
            <w:pPr>
              <w:autoSpaceDE w:val="0"/>
              <w:autoSpaceDN w:val="0"/>
              <w:adjustRightInd w:val="0"/>
              <w:rPr>
                <w:sz w:val="20"/>
                <w:szCs w:val="20"/>
                <w:lang w:val="en-US"/>
              </w:rPr>
            </w:pPr>
            <w:r w:rsidRPr="00854BC1">
              <w:rPr>
                <w:sz w:val="20"/>
                <w:szCs w:val="20"/>
                <w:lang w:val="en-US"/>
              </w:rPr>
              <w:t>N/A</w:t>
            </w:r>
          </w:p>
        </w:tc>
        <w:tc>
          <w:tcPr>
            <w:tcW w:w="3996" w:type="dxa"/>
            <w:vAlign w:val="center"/>
          </w:tcPr>
          <w:p w14:paraId="42A405FE"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rZoNNFeO","properties":{"formattedCitation":"(Perrin {\\i{}et al.}, 1987)","plainCitation":"(Perrin et al., 1987)","noteIndex":0},"citationItems":[{"id":1362,"uris":["http://zotero.org/users/9441463/items/E3TIQDZA"],"itemData":{"id":1362,"type":"article-journal","container-title":"Marine Mammal Science","DOI":"10.1111/j.1748-7692.1987.tb00158.x","ISSN":"0824-0469, 1748-7692","issue":"2","journalAbbreviation":"Marine Mammal Sci","language":"en","page":"99-170","source":"DOI.org (Crossref)","title":"Revision of the spotted dolphins, Stenella spp.","volume":"3","author":[{"family":"Perrin","given":"W. F."},{"family":"Mitchell","given":"E. D."},{"family":"Mead","given":"J. G."},{"family":"Caldwell","given":"D. K."},{"family":"Caldwell","given":"M. C."},{"family":"Bree","given":"P. J. H."},{"family":"Dawbin","given":"W. H."}],"issued":{"date-parts":[["1987",4]]}}}],"schema":"https://github.com/citation-style-language/schema/raw/master/csl-citation.json"} </w:instrText>
            </w:r>
            <w:r w:rsidRPr="00854BC1">
              <w:rPr>
                <w:sz w:val="20"/>
                <w:szCs w:val="20"/>
                <w:lang w:val="en-US"/>
              </w:rPr>
              <w:fldChar w:fldCharType="separate"/>
            </w:r>
            <w:r w:rsidRPr="00854BC1">
              <w:rPr>
                <w:sz w:val="20"/>
                <w:szCs w:val="20"/>
                <w:lang w:val="en-US"/>
              </w:rPr>
              <w:t xml:space="preserve">(Perrin </w:t>
            </w:r>
            <w:r w:rsidRPr="00854BC1">
              <w:rPr>
                <w:i/>
                <w:iCs/>
                <w:sz w:val="20"/>
                <w:szCs w:val="20"/>
                <w:lang w:val="en-US"/>
              </w:rPr>
              <w:t>et al.</w:t>
            </w:r>
            <w:r w:rsidRPr="00854BC1">
              <w:rPr>
                <w:sz w:val="20"/>
                <w:szCs w:val="20"/>
                <w:lang w:val="en-US"/>
              </w:rPr>
              <w:t>, 1987)</w:t>
            </w:r>
            <w:r w:rsidRPr="00854BC1">
              <w:rPr>
                <w:sz w:val="20"/>
                <w:szCs w:val="20"/>
                <w:lang w:val="en-US"/>
              </w:rPr>
              <w:fldChar w:fldCharType="end"/>
            </w:r>
          </w:p>
        </w:tc>
      </w:tr>
      <w:tr w:rsidR="008E2B89" w:rsidRPr="006F2338" w14:paraId="4C811476" w14:textId="77777777" w:rsidTr="005A3E74">
        <w:tblPrEx>
          <w:tblLook w:val="0000" w:firstRow="0" w:lastRow="0" w:firstColumn="0" w:lastColumn="0" w:noHBand="0" w:noVBand="0"/>
        </w:tblPrEx>
        <w:tc>
          <w:tcPr>
            <w:tcW w:w="1606" w:type="dxa"/>
            <w:vMerge/>
            <w:vAlign w:val="center"/>
          </w:tcPr>
          <w:p w14:paraId="32D6016A"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5700FB86"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5BBE3079"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2A568845"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54B691A3"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Halocercus sp.</w:t>
            </w:r>
          </w:p>
        </w:tc>
        <w:tc>
          <w:tcPr>
            <w:tcW w:w="1954" w:type="dxa"/>
            <w:vAlign w:val="center"/>
          </w:tcPr>
          <w:p w14:paraId="7AFDFA7F"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w:t>
            </w:r>
          </w:p>
        </w:tc>
        <w:tc>
          <w:tcPr>
            <w:tcW w:w="3996" w:type="dxa"/>
            <w:vAlign w:val="center"/>
          </w:tcPr>
          <w:p w14:paraId="7C7FC3A2"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35mmy3t9","properties":{"formattedCitation":"(Zafra {\\i{}et al.}, 2015b)","plainCitation":"(Zafra et al., 2015b)","noteIndex":0},"citationItems":[{"id":1059,"uris":["http://zotero.org/users/9441463/items/Q5DE2C46"],"itemData":{"id":1059,"type":"article-journal","abstract":"This is the ﬁrst work that applies immunohistochemistry in the characterisation of the inﬂammatory inﬁltrate of verminous bronchopneumonia associated with lungworm parasites in stranded dolphins. Samples from three different species (Stenella coerulealba, Stenella frontalis and Delphinus delphis) stranded in the Canary Islands were used. The most common ﬁndings found in these animals varied from bronchitis to verminous bronchopneumonia with different degree of severity. The immunohistochemical study showed variable expressions of Lysozyme, MHC-II, iNOS and IgG. The main population presenting in the inﬂammatory inﬁltrates were CD3+ lymphocytes. However, moderate number of Foxp3+ lymphocytes was found in lymph nodes even though no Foxp3+ cells were found in lung lesions in any of the samples analysed. This study revealed that lung lesions showed a chronic inﬂammatory inﬁltrate mainly composed by lymphocytes CD3+. Deeper studies are needed in order to provide a more complete scope about the inﬁltrates involved in these types of lesions.","container-title":"Research in Veterinary Science","DOI":"10.1016/j.rvsc.2015.03.021","ISSN":"00345288","journalAbbreviation":"Research in Veterinary Science","language":"en","page":"207-212","source":"DOI.org (Crossref)","title":"Immunohistochemical characterisation of parasitic pneumonias of dolphins stranded in the Canary Islands","volume":"100","author":[{"family":"Zafra","given":"R."},{"family":"Jaber","given":"J.R."},{"family":"Pérez","given":"J."},{"family":"Fuente","given":"J.","non-dropping-particle":"de la"},{"family":"Arbelo","given":"M."},{"family":"Andrada","given":"M."},{"family":"Fernández","given":"A."}],"issued":{"date-parts":[["2015",6]]}}}],"schema":"https://github.com/citation-style-language/schema/raw/master/csl-citation.json"} </w:instrText>
            </w:r>
            <w:r w:rsidRPr="00854BC1">
              <w:rPr>
                <w:sz w:val="20"/>
                <w:szCs w:val="20"/>
                <w:lang w:val="en-US"/>
              </w:rPr>
              <w:fldChar w:fldCharType="separate"/>
            </w:r>
            <w:r w:rsidRPr="00854BC1">
              <w:rPr>
                <w:sz w:val="20"/>
                <w:szCs w:val="20"/>
                <w:lang w:val="en-US"/>
              </w:rPr>
              <w:t xml:space="preserve">(Zafra </w:t>
            </w:r>
            <w:r w:rsidRPr="00854BC1">
              <w:rPr>
                <w:i/>
                <w:iCs/>
                <w:sz w:val="20"/>
                <w:szCs w:val="20"/>
                <w:lang w:val="en-US"/>
              </w:rPr>
              <w:t>et al.</w:t>
            </w:r>
            <w:r w:rsidRPr="00854BC1">
              <w:rPr>
                <w:sz w:val="20"/>
                <w:szCs w:val="20"/>
                <w:lang w:val="en-US"/>
              </w:rPr>
              <w:t>, 2015b)</w:t>
            </w:r>
            <w:r w:rsidRPr="00854BC1">
              <w:rPr>
                <w:sz w:val="20"/>
                <w:szCs w:val="20"/>
                <w:lang w:val="en-US"/>
              </w:rPr>
              <w:fldChar w:fldCharType="end"/>
            </w:r>
          </w:p>
        </w:tc>
      </w:tr>
      <w:tr w:rsidR="008E2B89" w:rsidRPr="006F2338" w14:paraId="3E154208" w14:textId="77777777" w:rsidTr="005A3E74">
        <w:tblPrEx>
          <w:tblLook w:val="0000" w:firstRow="0" w:lastRow="0" w:firstColumn="0" w:lastColumn="0" w:noHBand="0" w:noVBand="0"/>
        </w:tblPrEx>
        <w:tc>
          <w:tcPr>
            <w:tcW w:w="1606" w:type="dxa"/>
            <w:vMerge/>
            <w:vAlign w:val="center"/>
          </w:tcPr>
          <w:p w14:paraId="0EFAE164"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49A569BB"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69D611CF"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54761B19"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51FA734F"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Pseudalius sp.</w:t>
            </w:r>
          </w:p>
        </w:tc>
        <w:tc>
          <w:tcPr>
            <w:tcW w:w="1954" w:type="dxa"/>
            <w:vAlign w:val="center"/>
          </w:tcPr>
          <w:p w14:paraId="102686C0"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w:t>
            </w:r>
          </w:p>
        </w:tc>
        <w:tc>
          <w:tcPr>
            <w:tcW w:w="3996" w:type="dxa"/>
            <w:vAlign w:val="center"/>
          </w:tcPr>
          <w:p w14:paraId="310C408E"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TNKr9d7n","properties":{"formattedCitation":"(Zafra {\\i{}et al.}, 2015b)","plainCitation":"(Zafra et al., 2015b)","noteIndex":0},"citationItems":[{"id":1059,"uris":["http://zotero.org/users/9441463/items/Q5DE2C46"],"itemData":{"id":1059,"type":"article-journal","abstract":"This is the ﬁrst work that applies immunohistochemistry in the characterisation of the inﬂammatory inﬁltrate of verminous bronchopneumonia associated with lungworm parasites in stranded dolphins. Samples from three different species (Stenella coerulealba, Stenella frontalis and Delphinus delphis) stranded in the Canary Islands were used. The most common ﬁndings found in these animals varied from bronchitis to verminous bronchopneumonia with different degree of severity. The immunohistochemical study showed variable expressions of Lysozyme, MHC-II, iNOS and IgG. The main population presenting in the inﬂammatory inﬁltrates were CD3+ lymphocytes. However, moderate number of Foxp3+ lymphocytes was found in lymph nodes even though no Foxp3+ cells were found in lung lesions in any of the samples analysed. This study revealed that lung lesions showed a chronic inﬂammatory inﬁltrate mainly composed by lymphocytes CD3+. Deeper studies are needed in order to provide a more complete scope about the inﬁltrates involved in these types of lesions.","container-title":"Research in Veterinary Science","DOI":"10.1016/j.rvsc.2015.03.021","ISSN":"00345288","journalAbbreviation":"Research in Veterinary Science","language":"en","page":"207-212","source":"DOI.org (Crossref)","title":"Immunohistochemical characterisation of parasitic pneumonias of dolphins stranded in the Canary Islands","volume":"100","author":[{"family":"Zafra","given":"R."},{"family":"Jaber","given":"J.R."},{"family":"Pérez","given":"J."},{"family":"Fuente","given":"J.","non-dropping-particle":"de la"},{"family":"Arbelo","given":"M."},{"family":"Andrada","given":"M."},{"family":"Fernández","given":"A."}],"issued":{"date-parts":[["2015",6]]}}}],"schema":"https://github.com/citation-style-language/schema/raw/master/csl-citation.json"} </w:instrText>
            </w:r>
            <w:r w:rsidRPr="00854BC1">
              <w:rPr>
                <w:sz w:val="20"/>
                <w:szCs w:val="20"/>
                <w:lang w:val="en-US"/>
              </w:rPr>
              <w:fldChar w:fldCharType="separate"/>
            </w:r>
            <w:r w:rsidRPr="00854BC1">
              <w:rPr>
                <w:sz w:val="20"/>
                <w:szCs w:val="20"/>
                <w:lang w:val="en-US"/>
              </w:rPr>
              <w:t xml:space="preserve">(Zafra </w:t>
            </w:r>
            <w:r w:rsidRPr="00854BC1">
              <w:rPr>
                <w:i/>
                <w:iCs/>
                <w:sz w:val="20"/>
                <w:szCs w:val="20"/>
                <w:lang w:val="en-US"/>
              </w:rPr>
              <w:t>et al.</w:t>
            </w:r>
            <w:r w:rsidRPr="00854BC1">
              <w:rPr>
                <w:sz w:val="20"/>
                <w:szCs w:val="20"/>
                <w:lang w:val="en-US"/>
              </w:rPr>
              <w:t>, 2015b)</w:t>
            </w:r>
            <w:r w:rsidRPr="00854BC1">
              <w:rPr>
                <w:sz w:val="20"/>
                <w:szCs w:val="20"/>
                <w:lang w:val="en-US"/>
              </w:rPr>
              <w:fldChar w:fldCharType="end"/>
            </w:r>
          </w:p>
        </w:tc>
      </w:tr>
      <w:tr w:rsidR="008E2B89" w:rsidRPr="006F2338" w14:paraId="358FA46D" w14:textId="77777777" w:rsidTr="005A3E74">
        <w:tblPrEx>
          <w:tblLook w:val="0000" w:firstRow="0" w:lastRow="0" w:firstColumn="0" w:lastColumn="0" w:noHBand="0" w:noVBand="0"/>
        </w:tblPrEx>
        <w:tc>
          <w:tcPr>
            <w:tcW w:w="1606" w:type="dxa"/>
            <w:vMerge/>
            <w:vAlign w:val="center"/>
          </w:tcPr>
          <w:p w14:paraId="5092FA75" w14:textId="77777777" w:rsidR="008E2B89" w:rsidRPr="00854BC1" w:rsidRDefault="008E2B89" w:rsidP="0049738F">
            <w:pPr>
              <w:autoSpaceDE w:val="0"/>
              <w:autoSpaceDN w:val="0"/>
              <w:adjustRightInd w:val="0"/>
              <w:rPr>
                <w:i/>
                <w:iCs/>
                <w:sz w:val="20"/>
                <w:szCs w:val="20"/>
                <w:lang w:val="en-US"/>
              </w:rPr>
            </w:pPr>
          </w:p>
        </w:tc>
        <w:tc>
          <w:tcPr>
            <w:tcW w:w="1655" w:type="dxa"/>
            <w:vMerge w:val="restart"/>
            <w:vAlign w:val="center"/>
          </w:tcPr>
          <w:p w14:paraId="319F3445" w14:textId="77777777" w:rsidR="008E2B89" w:rsidRPr="00854BC1" w:rsidRDefault="008E2B89" w:rsidP="0049738F">
            <w:pPr>
              <w:autoSpaceDE w:val="0"/>
              <w:autoSpaceDN w:val="0"/>
              <w:adjustRightInd w:val="0"/>
              <w:rPr>
                <w:sz w:val="20"/>
                <w:szCs w:val="20"/>
                <w:lang w:val="en-US"/>
              </w:rPr>
            </w:pPr>
            <w:r w:rsidRPr="00854BC1">
              <w:rPr>
                <w:sz w:val="20"/>
                <w:szCs w:val="20"/>
                <w:lang w:val="en-US"/>
              </w:rPr>
              <w:t xml:space="preserve">Stenella longirostris </w:t>
            </w:r>
          </w:p>
        </w:tc>
        <w:tc>
          <w:tcPr>
            <w:tcW w:w="1418" w:type="dxa"/>
            <w:vMerge w:val="restart"/>
            <w:vAlign w:val="center"/>
          </w:tcPr>
          <w:p w14:paraId="43A505C5"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Spinner dolphin</w:t>
            </w:r>
          </w:p>
        </w:tc>
        <w:tc>
          <w:tcPr>
            <w:tcW w:w="1275" w:type="dxa"/>
            <w:vMerge w:val="restart"/>
            <w:vAlign w:val="center"/>
          </w:tcPr>
          <w:p w14:paraId="2CDB3414" w14:textId="77777777" w:rsidR="008E2B89" w:rsidRPr="00854BC1" w:rsidRDefault="008E2B89" w:rsidP="0049738F">
            <w:pPr>
              <w:autoSpaceDE w:val="0"/>
              <w:autoSpaceDN w:val="0"/>
              <w:adjustRightInd w:val="0"/>
              <w:rPr>
                <w:sz w:val="20"/>
                <w:szCs w:val="20"/>
                <w:lang w:val="en-US"/>
              </w:rPr>
            </w:pPr>
            <w:r w:rsidRPr="00854BC1">
              <w:rPr>
                <w:sz w:val="20"/>
                <w:szCs w:val="20"/>
                <w:lang w:val="en-US"/>
              </w:rPr>
              <w:t>Pseudaliidae</w:t>
            </w:r>
          </w:p>
        </w:tc>
        <w:tc>
          <w:tcPr>
            <w:tcW w:w="1448" w:type="dxa"/>
            <w:vAlign w:val="center"/>
          </w:tcPr>
          <w:p w14:paraId="7069B11D"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Halocercus brasiliensis</w:t>
            </w:r>
          </w:p>
        </w:tc>
        <w:tc>
          <w:tcPr>
            <w:tcW w:w="1954" w:type="dxa"/>
            <w:vAlign w:val="center"/>
          </w:tcPr>
          <w:p w14:paraId="21BC9B2D"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w:t>
            </w:r>
          </w:p>
        </w:tc>
        <w:tc>
          <w:tcPr>
            <w:tcW w:w="3996" w:type="dxa"/>
            <w:vAlign w:val="center"/>
          </w:tcPr>
          <w:p w14:paraId="5B99C7B7"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1xFhq7nT","properties":{"formattedCitation":"(Carvalho {\\i{}et al.}, 2010; Domiciano {\\i{}et al.}, 2016)","plainCitation":"(Carvalho et al., 2010; Domiciano et al., 2016)","noteIndex":0},"citationItems":[{"id":1063,"uris":["http://zotero.org/users/9441463/items/THKJ6GPN"],"itemData":{"id":1063,"type":"article-journal","abstract":"This study represents the ﬁrst survey of the parasitic fauna of cetaceans off the northeastern coast of Brazil. Parasites were collected from 82 animals rescued from the states of Ceará to Bahia, including the archipelago of Fernando de Noronha. A total of 14 species of cetaceans were evaluated: Sotalia guianensis, Stenella sp., Stenella clymene, Stenella longirostris, Stenella coeruleoalba, Stenella frontalis, Megaptera novaeangliae, Peponocephala electra, Steno bredanensis, Kogia breviceps, Kogia sima, Globicephala macrorhynchus, Tursiops truncatus, Physeter macrocephalus and Lagenodelphis hosei. The parasites were ﬁxed and preserved in 70% ethanol or alcohol–formalin–acetic acid solution (AFA), clariﬁed in phenol and mounted on slides for morphological identiﬁcation. In total, 11 species and 8 genera of endo- and ectoparasites were identiﬁed: Halocercus brasiliensis, Halocercus kleinenbergi, Stenurus globicephalae, Halocercus sp., Anisakis sp., Crassicauda sp. (Nematoda), Phyllobothrium delphini, Monorygma grimaldii, Scolex pleuronectis, Strobicephalus triangularis, Tetrabothrius forsteri, Tetrabothrius sp., Trigonocotyle sp., Diphyllobothrium sp. (Cestoda), Campula sp. (Trematoda), Bolbosoma sp. (Acanthocephala), Cyamus boopis, Syncyamus pseudorcae and Xenobalanus globicipitis (Crustacea). The identiﬁcation of some species represented novel records for the country and increased the occurrence of some parasites to new hosts. The use of standardized methodologies for collecting and evaluating a larger number of animals is essential for a better understanding of host-parasite relationships in cetaceans and their use as biological indicators in the region.","container-title":"Veterinary Parasitology","DOI":"10.1016/j.vetpar.2010.06.023","ISSN":"03044017","issue":"1-2","journalAbbreviation":"Veterinary Parasitology","language":"en","page":"116-122","source":"DOI.org (Crossref)","title":"Metazoan parasites of cetaceans off the northeastern coast of Brazil","volume":"173","author":[{"family":"Carvalho","given":"Vitor Luz"},{"family":"Bevilaqua","given":"Claudia Maria Leal"},{"family":"Iñiguez","given":"Alena Mayo"},{"family":"Mathews-Cascon","given":"Helena"},{"family":"Ribeiro","given":"Felipe Bezerra"},{"family":"Pessoa","given":"Lourdes Marina Bezerra"},{"family":"Meirelles","given":"Ana Carolina Oliveira","non-dropping-particle":"de"},{"family":"Borges","given":"João Carlos Gomes"},{"family":"Marigo","given":"Juliana"},{"family":"Soares","given":"Laiza"},{"family":"Lima Silva","given":"Flávio José","non-dropping-particle":"de"}],"issued":{"date-parts":[["2010",10]]}}},{"id":1226,"uris":["http://zotero.org/users/9441463/items/MKS2US54"],"itemData":{"id":1226,"type":"article-journal","container-title":"PLOS ONE","DOI":"10.1371/journal.pone.0149295","ISSN":"1932-6203","issue":"2","journalAbbreviation":"PLoS ONE","language":"en","page":"e0149295","source":"DOI.org (Crossref)","title":"Assessing Disease and Mortality among Small Cetaceans Stranded at a World Heritage Site in Southern Brazil","volume":"11","author":[{"family":"Domiciano","given":"Isabela G."},{"family":"Domit","given":"Camila"},{"family":"Broadhurst","given":"Matt K."},{"family":"Koch","given":"Mariana S."},{"family":"Bracarense","given":"Ana Paula F. R. L."}],"editor":[{"family":"Fenton","given":"Brock"}],"issued":{"date-parts":[["2016",2,12]]}}}],"schema":"https://github.com/citation-style-language/schema/raw/master/csl-citation.json"} </w:instrText>
            </w:r>
            <w:r w:rsidRPr="00854BC1">
              <w:rPr>
                <w:sz w:val="20"/>
                <w:szCs w:val="20"/>
                <w:lang w:val="en-US"/>
              </w:rPr>
              <w:fldChar w:fldCharType="separate"/>
            </w:r>
            <w:r w:rsidRPr="00854BC1">
              <w:rPr>
                <w:sz w:val="20"/>
                <w:szCs w:val="20"/>
                <w:lang w:val="en-US"/>
              </w:rPr>
              <w:t xml:space="preserve">(Carvalho </w:t>
            </w:r>
            <w:r w:rsidRPr="00854BC1">
              <w:rPr>
                <w:i/>
                <w:iCs/>
                <w:sz w:val="20"/>
                <w:szCs w:val="20"/>
                <w:lang w:val="en-US"/>
              </w:rPr>
              <w:t>et al.</w:t>
            </w:r>
            <w:r w:rsidRPr="00854BC1">
              <w:rPr>
                <w:sz w:val="20"/>
                <w:szCs w:val="20"/>
                <w:lang w:val="en-US"/>
              </w:rPr>
              <w:t xml:space="preserve">, 2010; Domiciano </w:t>
            </w:r>
            <w:r w:rsidRPr="00854BC1">
              <w:rPr>
                <w:i/>
                <w:iCs/>
                <w:sz w:val="20"/>
                <w:szCs w:val="20"/>
                <w:lang w:val="en-US"/>
              </w:rPr>
              <w:t>et al.</w:t>
            </w:r>
            <w:r w:rsidRPr="00854BC1">
              <w:rPr>
                <w:sz w:val="20"/>
                <w:szCs w:val="20"/>
                <w:lang w:val="en-US"/>
              </w:rPr>
              <w:t>, 2016)</w:t>
            </w:r>
            <w:r w:rsidRPr="00854BC1">
              <w:rPr>
                <w:sz w:val="20"/>
                <w:szCs w:val="20"/>
                <w:lang w:val="en-US"/>
              </w:rPr>
              <w:fldChar w:fldCharType="end"/>
            </w:r>
          </w:p>
        </w:tc>
      </w:tr>
      <w:tr w:rsidR="008E2B89" w:rsidRPr="006F2338" w14:paraId="7E95DFEB" w14:textId="77777777" w:rsidTr="005A3E74">
        <w:tblPrEx>
          <w:tblLook w:val="0000" w:firstRow="0" w:lastRow="0" w:firstColumn="0" w:lastColumn="0" w:noHBand="0" w:noVBand="0"/>
        </w:tblPrEx>
        <w:tc>
          <w:tcPr>
            <w:tcW w:w="1606" w:type="dxa"/>
            <w:vMerge/>
            <w:vAlign w:val="center"/>
          </w:tcPr>
          <w:p w14:paraId="62A3C77B"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4028AA60"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731D05E8"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3B7877BD"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17965B37"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Halocercus delphini</w:t>
            </w:r>
          </w:p>
        </w:tc>
        <w:tc>
          <w:tcPr>
            <w:tcW w:w="1954" w:type="dxa"/>
            <w:vAlign w:val="center"/>
          </w:tcPr>
          <w:p w14:paraId="7E360061"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w:t>
            </w:r>
          </w:p>
        </w:tc>
        <w:tc>
          <w:tcPr>
            <w:tcW w:w="3996" w:type="dxa"/>
            <w:vAlign w:val="center"/>
          </w:tcPr>
          <w:p w14:paraId="78B97A4D"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yhtU2cGm","properties":{"formattedCitation":"(Dailey and Perrin, 1973)","plainCitation":"(Dailey and Perrin, 1973)","noteIndex":0},"citationItems":[{"id":1188,"uris":["http://zotero.org/users/9441463/items/BMGY8QRZ"],"itemData":{"id":1188,"type":"article-journal","container-title":"Fishery Bulletin","issue":"2","language":"en","page":"455-471","source":"Zotero","title":"Helminth parasities of porpoises of the genus Stenella in the eastern tropical pacific, with descriptions of two new species: Mastigonema stenellae gen. et. sp. n. (Nematoda: spiruroidea) and Zalophotrema pacificum sp. n. (Trematoda: digenea)","volume":"71","author":[{"family":"Dailey","given":"M D"},{"family":"Perrin","given":"W F"}],"issued":{"date-parts":[["1973"]]}}}],"schema":"https://github.com/citation-style-language/schema/raw/master/csl-citation.json"} </w:instrText>
            </w:r>
            <w:r w:rsidRPr="00854BC1">
              <w:rPr>
                <w:sz w:val="20"/>
                <w:szCs w:val="20"/>
                <w:lang w:val="en-US"/>
              </w:rPr>
              <w:fldChar w:fldCharType="separate"/>
            </w:r>
            <w:r w:rsidRPr="00854BC1">
              <w:rPr>
                <w:noProof/>
                <w:sz w:val="20"/>
                <w:szCs w:val="20"/>
                <w:lang w:val="en-US"/>
              </w:rPr>
              <w:t>(Dailey and Perrin, 1973)</w:t>
            </w:r>
            <w:r w:rsidRPr="00854BC1">
              <w:rPr>
                <w:sz w:val="20"/>
                <w:szCs w:val="20"/>
                <w:lang w:val="en-US"/>
              </w:rPr>
              <w:fldChar w:fldCharType="end"/>
            </w:r>
          </w:p>
        </w:tc>
      </w:tr>
      <w:tr w:rsidR="008E2B89" w:rsidRPr="006F2338" w14:paraId="02FE83B3" w14:textId="77777777" w:rsidTr="005A3E74">
        <w:tblPrEx>
          <w:tblLook w:val="0000" w:firstRow="0" w:lastRow="0" w:firstColumn="0" w:lastColumn="0" w:noHBand="0" w:noVBand="0"/>
        </w:tblPrEx>
        <w:tc>
          <w:tcPr>
            <w:tcW w:w="1606" w:type="dxa"/>
            <w:vMerge/>
            <w:vAlign w:val="center"/>
          </w:tcPr>
          <w:p w14:paraId="56BC35A1"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0D6233B0"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0B65A462"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555FF4FA"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5D460F8F"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Halocercus sp.</w:t>
            </w:r>
          </w:p>
        </w:tc>
        <w:tc>
          <w:tcPr>
            <w:tcW w:w="1954" w:type="dxa"/>
            <w:vAlign w:val="center"/>
          </w:tcPr>
          <w:p w14:paraId="63CFBAA3"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w:t>
            </w:r>
          </w:p>
        </w:tc>
        <w:tc>
          <w:tcPr>
            <w:tcW w:w="3996" w:type="dxa"/>
            <w:vAlign w:val="center"/>
          </w:tcPr>
          <w:p w14:paraId="3337E950"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ywjyrtFx","properties":{"formattedCitation":"(Carvalho {\\i{}et al.}, 2010; Oliveira {\\i{}et al.}, 2011)","plainCitation":"(Carvalho et al., 2010; Oliveira et al., 2011)","noteIndex":0},"citationItems":[{"id":1063,"uris":["http://zotero.org/users/9441463/items/THKJ6GPN"],"itemData":{"id":1063,"type":"article-journal","abstract":"This study represents the ﬁrst survey of the parasitic fauna of cetaceans off the northeastern coast of Brazil. Parasites were collected from 82 animals rescued from the states of Ceará to Bahia, including the archipelago of Fernando de Noronha. A total of 14 species of cetaceans were evaluated: Sotalia guianensis, Stenella sp., Stenella clymene, Stenella longirostris, Stenella coeruleoalba, Stenella frontalis, Megaptera novaeangliae, Peponocephala electra, Steno bredanensis, Kogia breviceps, Kogia sima, Globicephala macrorhynchus, Tursiops truncatus, Physeter macrocephalus and Lagenodelphis hosei. The parasites were ﬁxed and preserved in 70% ethanol or alcohol–formalin–acetic acid solution (AFA), clariﬁed in phenol and mounted on slides for morphological identiﬁcation. In total, 11 species and 8 genera of endo- and ectoparasites were identiﬁed: Halocercus brasiliensis, Halocercus kleinenbergi, Stenurus globicephalae, Halocercus sp., Anisakis sp., Crassicauda sp. (Nematoda), Phyllobothrium delphini, Monorygma grimaldii, Scolex pleuronectis, Strobicephalus triangularis, Tetrabothrius forsteri, Tetrabothrius sp., Trigonocotyle sp., Diphyllobothrium sp. (Cestoda), Campula sp. (Trematoda), Bolbosoma sp. (Acanthocephala), Cyamus boopis, Syncyamus pseudorcae and Xenobalanus globicipitis (Crustacea). The identiﬁcation of some species represented novel records for the country and increased the occurrence of some parasites to new hosts. The use of standardized methodologies for collecting and evaluating a larger number of animals is essential for a better understanding of host-parasite relationships in cetaceans and their use as biological indicators in the region.","container-title":"Veterinary Parasitology","DOI":"10.1016/j.vetpar.2010.06.023","ISSN":"03044017","issue":"1-2","journalAbbreviation":"Veterinary Parasitology","language":"en","page":"116-122","source":"DOI.org (Crossref)","title":"Metazoan parasites of cetaceans off the northeastern coast of Brazil","volume":"173","author":[{"family":"Carvalho","given":"Vitor Luz"},{"family":"Bevilaqua","given":"Claudia Maria Leal"},{"family":"Iñiguez","given":"Alena Mayo"},{"family":"Mathews-Cascon","given":"Helena"},{"family":"Ribeiro","given":"Felipe Bezerra"},{"family":"Pessoa","given":"Lourdes Marina Bezerra"},{"family":"Meirelles","given":"Ana Carolina Oliveira","non-dropping-particle":"de"},{"family":"Borges","given":"João Carlos Gomes"},{"family":"Marigo","given":"Juliana"},{"family":"Soares","given":"Laiza"},{"family":"Lima Silva","given":"Flávio José","non-dropping-particle":"de"}],"issued":{"date-parts":[["2010",10]]}}},{"id":1064,"uris":["http://zotero.org/users/9441463/items/2DKSDFUJ"],"itemData":{"id":1064,"type":"article-journal","container-title":"Veterinary Parasitology","DOI":"10.1016/j.vetpar.2011.05.014","ISSN":"03044017","issue":"2-4","journalAbbreviation":"Veterinary Parasitology","language":"en","page":"319-328","source":"DOI.org (Crossref)","title":"Parasites of cetaceans stranded on the Pacific coast of Costa Rica","volume":"182","author":[{"family":"Oliveira","given":"J.B."},{"family":"Morales","given":"J.A."},{"family":"González-Barrientos","given":"R.C."},{"family":"Hernández-Gamboa","given":"J."},{"family":"Hernández-Mora","given":"G."}],"issued":{"date-parts":[["2011",12]]}}}],"schema":"https://github.com/citation-style-language/schema/raw/master/csl-citation.json"} </w:instrText>
            </w:r>
            <w:r w:rsidRPr="00854BC1">
              <w:rPr>
                <w:sz w:val="20"/>
                <w:szCs w:val="20"/>
                <w:lang w:val="en-US"/>
              </w:rPr>
              <w:fldChar w:fldCharType="separate"/>
            </w:r>
            <w:r w:rsidRPr="00854BC1">
              <w:rPr>
                <w:sz w:val="20"/>
                <w:szCs w:val="20"/>
                <w:lang w:val="en-US"/>
              </w:rPr>
              <w:t xml:space="preserve">(Carvalho </w:t>
            </w:r>
            <w:r w:rsidRPr="00854BC1">
              <w:rPr>
                <w:i/>
                <w:iCs/>
                <w:sz w:val="20"/>
                <w:szCs w:val="20"/>
                <w:lang w:val="en-US"/>
              </w:rPr>
              <w:t>et al.</w:t>
            </w:r>
            <w:r w:rsidRPr="00854BC1">
              <w:rPr>
                <w:sz w:val="20"/>
                <w:szCs w:val="20"/>
                <w:lang w:val="en-US"/>
              </w:rPr>
              <w:t xml:space="preserve">, 2010; Oliveira </w:t>
            </w:r>
            <w:r w:rsidRPr="00854BC1">
              <w:rPr>
                <w:i/>
                <w:iCs/>
                <w:sz w:val="20"/>
                <w:szCs w:val="20"/>
                <w:lang w:val="en-US"/>
              </w:rPr>
              <w:t>et al.</w:t>
            </w:r>
            <w:r w:rsidRPr="00854BC1">
              <w:rPr>
                <w:sz w:val="20"/>
                <w:szCs w:val="20"/>
                <w:lang w:val="en-US"/>
              </w:rPr>
              <w:t>, 2011)</w:t>
            </w:r>
            <w:r w:rsidRPr="00854BC1">
              <w:rPr>
                <w:sz w:val="20"/>
                <w:szCs w:val="20"/>
                <w:lang w:val="en-US"/>
              </w:rPr>
              <w:fldChar w:fldCharType="end"/>
            </w:r>
          </w:p>
        </w:tc>
      </w:tr>
      <w:tr w:rsidR="008E2B89" w:rsidRPr="006F2338" w14:paraId="021F9AF7" w14:textId="77777777" w:rsidTr="005A3E74">
        <w:tblPrEx>
          <w:tblLook w:val="0000" w:firstRow="0" w:lastRow="0" w:firstColumn="0" w:lastColumn="0" w:noHBand="0" w:noVBand="0"/>
        </w:tblPrEx>
        <w:tc>
          <w:tcPr>
            <w:tcW w:w="1606" w:type="dxa"/>
            <w:vMerge/>
            <w:vAlign w:val="center"/>
          </w:tcPr>
          <w:p w14:paraId="790F1123" w14:textId="77777777" w:rsidR="008E2B89" w:rsidRPr="00854BC1" w:rsidRDefault="008E2B89" w:rsidP="0049738F">
            <w:pPr>
              <w:autoSpaceDE w:val="0"/>
              <w:autoSpaceDN w:val="0"/>
              <w:adjustRightInd w:val="0"/>
              <w:rPr>
                <w:i/>
                <w:iCs/>
                <w:sz w:val="20"/>
                <w:szCs w:val="20"/>
                <w:lang w:val="en-US"/>
              </w:rPr>
            </w:pPr>
          </w:p>
        </w:tc>
        <w:tc>
          <w:tcPr>
            <w:tcW w:w="1655" w:type="dxa"/>
            <w:vAlign w:val="center"/>
          </w:tcPr>
          <w:p w14:paraId="521164E0" w14:textId="77777777" w:rsidR="008E2B89" w:rsidRPr="00854BC1" w:rsidRDefault="008E2B89" w:rsidP="0049738F">
            <w:pPr>
              <w:autoSpaceDE w:val="0"/>
              <w:autoSpaceDN w:val="0"/>
              <w:adjustRightInd w:val="0"/>
              <w:rPr>
                <w:sz w:val="20"/>
                <w:szCs w:val="20"/>
                <w:lang w:val="en-US"/>
              </w:rPr>
            </w:pPr>
            <w:r w:rsidRPr="00854BC1">
              <w:rPr>
                <w:sz w:val="20"/>
                <w:szCs w:val="20"/>
                <w:lang w:val="en-US"/>
              </w:rPr>
              <w:t>Steno bredanensis</w:t>
            </w:r>
          </w:p>
        </w:tc>
        <w:tc>
          <w:tcPr>
            <w:tcW w:w="1418" w:type="dxa"/>
            <w:vAlign w:val="center"/>
          </w:tcPr>
          <w:p w14:paraId="0057CB35"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Rough-toothed dolphin</w:t>
            </w:r>
          </w:p>
        </w:tc>
        <w:tc>
          <w:tcPr>
            <w:tcW w:w="1275" w:type="dxa"/>
            <w:vAlign w:val="center"/>
          </w:tcPr>
          <w:p w14:paraId="431B5DF6" w14:textId="77777777" w:rsidR="008E2B89" w:rsidRPr="00854BC1" w:rsidRDefault="008E2B89" w:rsidP="0049738F">
            <w:pPr>
              <w:autoSpaceDE w:val="0"/>
              <w:autoSpaceDN w:val="0"/>
              <w:adjustRightInd w:val="0"/>
              <w:rPr>
                <w:sz w:val="20"/>
                <w:szCs w:val="20"/>
                <w:lang w:val="en-US"/>
              </w:rPr>
            </w:pPr>
            <w:r w:rsidRPr="00854BC1">
              <w:rPr>
                <w:sz w:val="20"/>
                <w:szCs w:val="20"/>
                <w:lang w:val="en-US"/>
              </w:rPr>
              <w:t>Pseudaliidae</w:t>
            </w:r>
          </w:p>
        </w:tc>
        <w:tc>
          <w:tcPr>
            <w:tcW w:w="1448" w:type="dxa"/>
            <w:vAlign w:val="center"/>
          </w:tcPr>
          <w:p w14:paraId="0BF07892"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Stenurus sp.</w:t>
            </w:r>
          </w:p>
        </w:tc>
        <w:tc>
          <w:tcPr>
            <w:tcW w:w="1954" w:type="dxa"/>
            <w:vAlign w:val="center"/>
          </w:tcPr>
          <w:p w14:paraId="234E1E81" w14:textId="77777777" w:rsidR="008E2B89" w:rsidRPr="00854BC1" w:rsidRDefault="008E2B89" w:rsidP="0049738F">
            <w:pPr>
              <w:autoSpaceDE w:val="0"/>
              <w:autoSpaceDN w:val="0"/>
              <w:adjustRightInd w:val="0"/>
              <w:rPr>
                <w:sz w:val="20"/>
                <w:szCs w:val="20"/>
                <w:lang w:val="en-US"/>
              </w:rPr>
            </w:pPr>
            <w:r w:rsidRPr="00854BC1">
              <w:rPr>
                <w:sz w:val="20"/>
                <w:szCs w:val="20"/>
                <w:lang w:val="en-US"/>
              </w:rPr>
              <w:t>Otic apparatus</w:t>
            </w:r>
          </w:p>
        </w:tc>
        <w:tc>
          <w:tcPr>
            <w:tcW w:w="3996" w:type="dxa"/>
            <w:vAlign w:val="center"/>
          </w:tcPr>
          <w:p w14:paraId="06F50DD0"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FCuzFwJN","properties":{"formattedCitation":"(Ewing {\\i{}et al.}, 2020)","plainCitation":"(Ewing et al., 2020)","noteIndex":0},"citationItems":[{"id":1180,"uris":["http://zotero.org/users/9441463/items/KJXM9VDF"],"itemData":{"id":1180,"type":"article-journal","abstract":"Group-1 and 2 animals, respectively. Other lesions observed were mild and incidental with a frequency rate &lt;20%. The ﬁndings from this Steno stranding provide a unique window into baseline individual and population clinical conditions and additional perspective into potential clinical sequelae of rehabilitation efforts.","container-title":"Frontiers in Veterinary Science","DOI":"10.3389/fvets.2020.00572","ISSN":"2297-1769","journalAbbreviation":"Front. Vet. Sci.","language":"en","page":"572","source":"DOI.org (Crossref)","title":"Macroscopic and Histopathologic Findings From a Mass Stranding of Rough-Toothed Dolphins (Steno bredanensis) in 2005 on Marathon Key, Florida, USA","volume":"7","author":[{"family":"Ewing","given":"Ruth Y."},{"family":"Rotstein","given":"David S."},{"family":"McLellan","given":"William A."},{"family":"Costidis","given":"Alexander M."},{"family":"Lovewell","given":"Gretchen"},{"family":"Schaefer","given":"Adam M."},{"family":"Romero","given":"Carlos H."},{"family":"Bossart","given":"Gregory D."}],"issued":{"date-parts":[["2020",9,2]]}}}],"schema":"https://github.com/citation-style-language/schema/raw/master/csl-citation.json"} </w:instrText>
            </w:r>
            <w:r w:rsidRPr="00854BC1">
              <w:rPr>
                <w:sz w:val="20"/>
                <w:szCs w:val="20"/>
                <w:lang w:val="en-US"/>
              </w:rPr>
              <w:fldChar w:fldCharType="separate"/>
            </w:r>
            <w:r w:rsidRPr="00854BC1">
              <w:rPr>
                <w:sz w:val="20"/>
                <w:szCs w:val="20"/>
                <w:lang w:val="en-US"/>
              </w:rPr>
              <w:t xml:space="preserve">(Ewing </w:t>
            </w:r>
            <w:r w:rsidRPr="00854BC1">
              <w:rPr>
                <w:i/>
                <w:iCs/>
                <w:sz w:val="20"/>
                <w:szCs w:val="20"/>
                <w:lang w:val="en-US"/>
              </w:rPr>
              <w:t>et al.</w:t>
            </w:r>
            <w:r w:rsidRPr="00854BC1">
              <w:rPr>
                <w:sz w:val="20"/>
                <w:szCs w:val="20"/>
                <w:lang w:val="en-US"/>
              </w:rPr>
              <w:t>, 2020)</w:t>
            </w:r>
            <w:r w:rsidRPr="00854BC1">
              <w:rPr>
                <w:sz w:val="20"/>
                <w:szCs w:val="20"/>
                <w:lang w:val="en-US"/>
              </w:rPr>
              <w:fldChar w:fldCharType="end"/>
            </w:r>
          </w:p>
        </w:tc>
      </w:tr>
      <w:tr w:rsidR="008E2B89" w:rsidRPr="006F2338" w14:paraId="0675111C" w14:textId="77777777" w:rsidTr="005A3E74">
        <w:tblPrEx>
          <w:tblLook w:val="0000" w:firstRow="0" w:lastRow="0" w:firstColumn="0" w:lastColumn="0" w:noHBand="0" w:noVBand="0"/>
        </w:tblPrEx>
        <w:tc>
          <w:tcPr>
            <w:tcW w:w="1606" w:type="dxa"/>
            <w:vMerge/>
            <w:vAlign w:val="center"/>
          </w:tcPr>
          <w:p w14:paraId="1188A444" w14:textId="77777777" w:rsidR="008E2B89" w:rsidRPr="00854BC1" w:rsidRDefault="008E2B89" w:rsidP="0049738F">
            <w:pPr>
              <w:autoSpaceDE w:val="0"/>
              <w:autoSpaceDN w:val="0"/>
              <w:adjustRightInd w:val="0"/>
              <w:rPr>
                <w:i/>
                <w:iCs/>
                <w:sz w:val="20"/>
                <w:szCs w:val="20"/>
                <w:lang w:val="en-US"/>
              </w:rPr>
            </w:pPr>
          </w:p>
        </w:tc>
        <w:tc>
          <w:tcPr>
            <w:tcW w:w="1655" w:type="dxa"/>
            <w:vMerge w:val="restart"/>
            <w:vAlign w:val="center"/>
          </w:tcPr>
          <w:p w14:paraId="42127077" w14:textId="77777777" w:rsidR="008E2B89" w:rsidRPr="00854BC1" w:rsidRDefault="008E2B89" w:rsidP="0049738F">
            <w:pPr>
              <w:autoSpaceDE w:val="0"/>
              <w:autoSpaceDN w:val="0"/>
              <w:adjustRightInd w:val="0"/>
              <w:rPr>
                <w:sz w:val="20"/>
                <w:szCs w:val="20"/>
                <w:lang w:val="en-US"/>
              </w:rPr>
            </w:pPr>
            <w:r w:rsidRPr="00854BC1">
              <w:rPr>
                <w:sz w:val="20"/>
                <w:szCs w:val="20"/>
                <w:lang w:val="en-US"/>
              </w:rPr>
              <w:t>Tursiops aduncus</w:t>
            </w:r>
          </w:p>
        </w:tc>
        <w:tc>
          <w:tcPr>
            <w:tcW w:w="1418" w:type="dxa"/>
            <w:vMerge w:val="restart"/>
            <w:vAlign w:val="center"/>
          </w:tcPr>
          <w:p w14:paraId="587152B5"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Indo-Pacific bottlenose dolphin</w:t>
            </w:r>
          </w:p>
        </w:tc>
        <w:tc>
          <w:tcPr>
            <w:tcW w:w="1275" w:type="dxa"/>
            <w:vMerge w:val="restart"/>
            <w:vAlign w:val="center"/>
          </w:tcPr>
          <w:p w14:paraId="0E7EBC8E" w14:textId="77777777" w:rsidR="008E2B89" w:rsidRPr="00854BC1" w:rsidRDefault="008E2B89" w:rsidP="0049738F">
            <w:pPr>
              <w:autoSpaceDE w:val="0"/>
              <w:autoSpaceDN w:val="0"/>
              <w:adjustRightInd w:val="0"/>
              <w:rPr>
                <w:sz w:val="20"/>
                <w:szCs w:val="20"/>
                <w:lang w:val="en-US"/>
              </w:rPr>
            </w:pPr>
            <w:r w:rsidRPr="00854BC1">
              <w:rPr>
                <w:sz w:val="20"/>
                <w:szCs w:val="20"/>
                <w:lang w:val="en-US"/>
              </w:rPr>
              <w:t>Pseudaliidae</w:t>
            </w:r>
          </w:p>
        </w:tc>
        <w:tc>
          <w:tcPr>
            <w:tcW w:w="1448" w:type="dxa"/>
            <w:vAlign w:val="center"/>
          </w:tcPr>
          <w:p w14:paraId="2F143C0C"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Halocercus lagenorhynchi</w:t>
            </w:r>
          </w:p>
        </w:tc>
        <w:tc>
          <w:tcPr>
            <w:tcW w:w="1954" w:type="dxa"/>
            <w:vAlign w:val="center"/>
          </w:tcPr>
          <w:p w14:paraId="3650757F"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w:t>
            </w:r>
          </w:p>
        </w:tc>
        <w:tc>
          <w:tcPr>
            <w:tcW w:w="3996" w:type="dxa"/>
            <w:vAlign w:val="center"/>
          </w:tcPr>
          <w:p w14:paraId="47B85A82"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efU23evC","properties":{"formattedCitation":"(Tomo {\\i{}et al.}, 2010)","plainCitation":"(Tomo et al., 2010)","noteIndex":0},"citationItems":[{"id":1095,"uris":["http://zotero.org/users/9441463/items/SFLK4XGN"],"itemData":{"id":1095,"type":"article-journal","abstract":"Between 1990 and 2007, carcasses of opportunistically collected short-beaked common dolphins (Delphinus delphis; n5238), Indo-Pacific bottlenose dolphins (Tursiops aduncus; n5167), and common bottlenose dolphins (Tursiops truncatus; n515) were examined for parasites and life history data. Three species of lung nematodes (Halocercus lagenorhynchi, Stenurus ovatus, Pharurus alatus) were identified in surface nodules, subsurface lesions, or airways. Nematode burdens were light to heavy and, in many cases, would have compromised the dolphins’ health. The number of dolphins infected was related to species, year, season, age class, and geographic region. Nematodes were found in all three species but were more prevalent in short-beaked common dolphins (mean annual prevalence526%) than in bottlenose dolphins (12%). There was a significant increase in prevalence of nematodes in short-beaked common dolphins in 2005–06 (63%) compared to 1990–2004 (14%), with a peak in April–June. More young short-beaked common dolphins were infected than subadults and adults and, during the unusual infection event, there were more dependent calves (,130 cm) than juveniles. There were also more infections in dependent bottlenose dolphin (Tursiops spp.) calves but no increase in overall prevalence was detected during 2005–06. Because neonates of both short-beaked common dolphins and bottlenose dolphins were infected, mother-to-calf transmission is suspected for these species in South Australia. Numbers of infections in short-beaked common dolphins were higher in Gulf St Vincent than elsewhere in South Australia, particularly in 2005–06. The cause of the unusual infection event in short-beaked common dolphins is unknown. We discuss the influence of dolphin diet, life history, and external factors.","container-title":"Journal of Wildlife Diseases","DOI":"10.7589/0090-3558-46.2.488","ISSN":"0090-3558","issue":"2","journalAbbreviation":"Journal of Wildlife Diseases","language":"en","page":"488-498","source":"DOI.org (Crossref)","title":"Eighteen-year study of south Australian dolphins shows variation in lung nematodes by season, year, age class, and location","volume":"46","author":[{"family":"Tomo","given":"Ikuko"},{"family":"Kemper","given":"Catherine M."},{"family":"Lavery","given":"Trish J."}],"issued":{"date-parts":[["2010",4]]}}}],"schema":"https://github.com/citation-style-language/schema/raw/master/csl-citation.json"} </w:instrText>
            </w:r>
            <w:r w:rsidRPr="00854BC1">
              <w:rPr>
                <w:sz w:val="20"/>
                <w:szCs w:val="20"/>
                <w:lang w:val="en-US"/>
              </w:rPr>
              <w:fldChar w:fldCharType="separate"/>
            </w:r>
            <w:r w:rsidRPr="00854BC1">
              <w:rPr>
                <w:sz w:val="20"/>
                <w:szCs w:val="20"/>
                <w:lang w:val="en-US"/>
              </w:rPr>
              <w:t xml:space="preserve">(Tomo </w:t>
            </w:r>
            <w:r w:rsidRPr="00854BC1">
              <w:rPr>
                <w:i/>
                <w:iCs/>
                <w:sz w:val="20"/>
                <w:szCs w:val="20"/>
                <w:lang w:val="en-US"/>
              </w:rPr>
              <w:t>et al.</w:t>
            </w:r>
            <w:r w:rsidRPr="00854BC1">
              <w:rPr>
                <w:sz w:val="20"/>
                <w:szCs w:val="20"/>
                <w:lang w:val="en-US"/>
              </w:rPr>
              <w:t>, 2010)</w:t>
            </w:r>
            <w:r w:rsidRPr="00854BC1">
              <w:rPr>
                <w:sz w:val="20"/>
                <w:szCs w:val="20"/>
                <w:lang w:val="en-US"/>
              </w:rPr>
              <w:fldChar w:fldCharType="end"/>
            </w:r>
          </w:p>
        </w:tc>
      </w:tr>
      <w:tr w:rsidR="008E2B89" w:rsidRPr="006F2338" w14:paraId="0023D707" w14:textId="77777777" w:rsidTr="005A3E74">
        <w:tblPrEx>
          <w:tblLook w:val="0000" w:firstRow="0" w:lastRow="0" w:firstColumn="0" w:lastColumn="0" w:noHBand="0" w:noVBand="0"/>
        </w:tblPrEx>
        <w:tc>
          <w:tcPr>
            <w:tcW w:w="1606" w:type="dxa"/>
            <w:vMerge/>
            <w:vAlign w:val="center"/>
          </w:tcPr>
          <w:p w14:paraId="541E1784"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21791393"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3CF0A21A"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7687A605"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4CF90135"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Halocercus sp.</w:t>
            </w:r>
          </w:p>
        </w:tc>
        <w:tc>
          <w:tcPr>
            <w:tcW w:w="1954" w:type="dxa"/>
            <w:vAlign w:val="center"/>
          </w:tcPr>
          <w:p w14:paraId="07B01D9B"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w:t>
            </w:r>
          </w:p>
        </w:tc>
        <w:tc>
          <w:tcPr>
            <w:tcW w:w="3996" w:type="dxa"/>
            <w:vAlign w:val="center"/>
          </w:tcPr>
          <w:p w14:paraId="0A6C8480"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kn3YJpob","properties":{"formattedCitation":"(Stephens {\\i{}et al.}, 2014; Lane {\\i{}et al.}, 2014)","plainCitation":"(Stephens et al., 2014; Lane et al., 2014)","noteIndex":0},"citationItems":[{"id":1225,"uris":["http://zotero.org/users/9441463/items/8KELYZ84"],"itemData":{"id":1225,"type":"article-journal","abstract":"Coastal dolphins are regarded as indicators of changes in coastal marine ecosystem health that could impact humans utilizing the marine environment for food or recreation. Necropsy and histology examinations were performed on 35 Indian Ocean bottlenose dolphins (Tursiops aduncus) and five Indo-Pacific humpback dolphins (Sousa plumbea) incidentally caught in shark nets off the KwaZulu-Natal coast, South Africa, between 2010 and 2012. Parasitic lesions included pneumonia (85%), abdominal and thoracic serositis (75%), gastroenteritis (70%), hepatitis (62%), and endometritis (42%). Parasitic species identified were Halocercus sp. (lung), Crassicauda sp. (skeletal muscle) and Xenobalanus globicipitis (skin). Additional findings included bronchiolar epithelial mineralisation (83%), splenic filamentous tags (45%), non-suppurative meningoencephalitis (39%), and myocardial fibrosis (26%). No immunohistochemically positive reaction was present in lesions suggestive of dolphin morbillivirus, Toxoplasma gondii and Brucella spp. The first confirmed cases of lobomycosis and sarcocystosis in South African dolphins were documented. Most lesions were mild, and all animals were considered to be in good nutritional condition, based on blubber thickness and muscle mass. Apparent temporal changes in parasitic disease prevalence may indicate a change in the host/parasite interface. This study provided valuable baseline information on conditions affecting coastal dolphin populations in South Africa and, to our knowledge, constitutes the first reported systematic health assessment in incidentally caught dolphins in the Southern Hemisphere. Further research on temporal disease trends as well as disease pathophysiology and anthropogenic factors affecting these populations is needed.","container-title":"PLoS ONE","DOI":"10.1371/journal.pone.0107038","ISSN":"1932-6203","issue":"9","journalAbbreviation":"PLoS ONE","language":"en","source":"DOI.org (Crossref)","title":"A Systematic Health Assessment of Indian Ocean Bottlenose (Tursiops aduncus) and Indo-Pacific Humpback (Sousa plumbea) Dolphins Incidentally Caught in Shark Nets off the KwaZulu-Natal Coast, South Africa","URL":"https://dx.plos.org/10.1371/journal.pone.0107038","volume":"9","author":[{"family":"Lane","given":"Emily P."},{"family":"Wet","given":"Morné","non-dropping-particle":"de"},{"family":"Thompson","given":"Peter"},{"family":"Siebert","given":"Ursula"},{"family":"Wohlsein","given":"Peter"},{"family":"Plön","given":"Stephanie"}],"editor":[{"family":"Vaughan","given":"Lloyd"}],"accessed":{"date-parts":[["2021",11,13]]},"issued":{"date-parts":[["2014",9,9]]}}},{"id":1072,"uris":["http://zotero.org/users/9441463/items/WNGJD5YI"],"itemData":{"id":1072,"type":"article-journal","container-title":"Emerging Infectious Diseases","DOI":"10.3201/eid2004.131714","ISSN":"1080-6040, 1080-6059","issue":"4","journalAbbreviation":"Emerg. Infect. Dis.","language":"en","page":"672-676","source":"DOI.org (Crossref)","title":"Cetacean Morbillivirus in Coastal Indo-Pacific Bottlenose Dolphins, Western Australia","volume":"20","author":[{"family":"Stephens","given":"Nahiid"},{"family":"Duignan","given":"Pádraig J."},{"family":"Wang","given":"Jianning"},{"family":"Bingham","given":"John"},{"family":"Finn","given":"Hugh"},{"family":"Bejder","given":"Lars"},{"family":"Patterson","given":"Anthony P."},{"family":"Holyoake","given":"Carly"}],"issued":{"date-parts":[["2014",4]]}}}],"schema":"https://github.com/citation-style-language/schema/raw/master/csl-citation.json"} </w:instrText>
            </w:r>
            <w:r w:rsidRPr="00854BC1">
              <w:rPr>
                <w:sz w:val="20"/>
                <w:szCs w:val="20"/>
                <w:lang w:val="en-US"/>
              </w:rPr>
              <w:fldChar w:fldCharType="separate"/>
            </w:r>
            <w:r w:rsidRPr="00854BC1">
              <w:rPr>
                <w:sz w:val="20"/>
                <w:szCs w:val="20"/>
                <w:lang w:val="en-US"/>
              </w:rPr>
              <w:t xml:space="preserve">(Stephens </w:t>
            </w:r>
            <w:r w:rsidRPr="00854BC1">
              <w:rPr>
                <w:i/>
                <w:iCs/>
                <w:sz w:val="20"/>
                <w:szCs w:val="20"/>
                <w:lang w:val="en-US"/>
              </w:rPr>
              <w:t>et al.</w:t>
            </w:r>
            <w:r w:rsidRPr="00854BC1">
              <w:rPr>
                <w:sz w:val="20"/>
                <w:szCs w:val="20"/>
                <w:lang w:val="en-US"/>
              </w:rPr>
              <w:t xml:space="preserve">, 2014; Lane </w:t>
            </w:r>
            <w:r w:rsidRPr="00854BC1">
              <w:rPr>
                <w:i/>
                <w:iCs/>
                <w:sz w:val="20"/>
                <w:szCs w:val="20"/>
                <w:lang w:val="en-US"/>
              </w:rPr>
              <w:t>et al.</w:t>
            </w:r>
            <w:r w:rsidRPr="00854BC1">
              <w:rPr>
                <w:sz w:val="20"/>
                <w:szCs w:val="20"/>
                <w:lang w:val="en-US"/>
              </w:rPr>
              <w:t>, 2014)</w:t>
            </w:r>
            <w:r w:rsidRPr="00854BC1">
              <w:rPr>
                <w:sz w:val="20"/>
                <w:szCs w:val="20"/>
                <w:lang w:val="en-US"/>
              </w:rPr>
              <w:fldChar w:fldCharType="end"/>
            </w:r>
          </w:p>
        </w:tc>
      </w:tr>
      <w:tr w:rsidR="008E2B89" w:rsidRPr="006F2338" w14:paraId="5BD72022" w14:textId="77777777" w:rsidTr="005A3E74">
        <w:tblPrEx>
          <w:tblLook w:val="0000" w:firstRow="0" w:lastRow="0" w:firstColumn="0" w:lastColumn="0" w:noHBand="0" w:noVBand="0"/>
        </w:tblPrEx>
        <w:tc>
          <w:tcPr>
            <w:tcW w:w="1606" w:type="dxa"/>
            <w:vMerge/>
            <w:vAlign w:val="center"/>
          </w:tcPr>
          <w:p w14:paraId="79FCE7AE"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7650EAA1"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19462AC9"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33E42415"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524902E8"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Stenurus ovatus</w:t>
            </w:r>
          </w:p>
        </w:tc>
        <w:tc>
          <w:tcPr>
            <w:tcW w:w="1954" w:type="dxa"/>
            <w:vAlign w:val="center"/>
          </w:tcPr>
          <w:p w14:paraId="560170D8"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w:t>
            </w:r>
          </w:p>
        </w:tc>
        <w:tc>
          <w:tcPr>
            <w:tcW w:w="3996" w:type="dxa"/>
            <w:vAlign w:val="center"/>
          </w:tcPr>
          <w:p w14:paraId="10530442"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J42LvscH","properties":{"formattedCitation":"(Tomo {\\i{}et al.}, 2010)","plainCitation":"(Tomo et al., 2010)","noteIndex":0},"citationItems":[{"id":1095,"uris":["http://zotero.org/users/9441463/items/SFLK4XGN"],"itemData":{"id":1095,"type":"article-journal","abstract":"Between 1990 and 2007, carcasses of opportunistically collected short-beaked common dolphins (Delphinus delphis; n5238), Indo-Pacific bottlenose dolphins (Tursiops aduncus; n5167), and common bottlenose dolphins (Tursiops truncatus; n515) were examined for parasites and life history data. Three species of lung nematodes (Halocercus lagenorhynchi, Stenurus ovatus, Pharurus alatus) were identified in surface nodules, subsurface lesions, or airways. Nematode burdens were light to heavy and, in many cases, would have compromised the dolphins’ health. The number of dolphins infected was related to species, year, season, age class, and geographic region. Nematodes were found in all three species but were more prevalent in short-beaked common dolphins (mean annual prevalence526%) than in bottlenose dolphins (12%). There was a significant increase in prevalence of nematodes in short-beaked common dolphins in 2005–06 (63%) compared to 1990–2004 (14%), with a peak in April–June. More young short-beaked common dolphins were infected than subadults and adults and, during the unusual infection event, there were more dependent calves (,130 cm) than juveniles. There were also more infections in dependent bottlenose dolphin (Tursiops spp.) calves but no increase in overall prevalence was detected during 2005–06. Because neonates of both short-beaked common dolphins and bottlenose dolphins were infected, mother-to-calf transmission is suspected for these species in South Australia. Numbers of infections in short-beaked common dolphins were higher in Gulf St Vincent than elsewhere in South Australia, particularly in 2005–06. The cause of the unusual infection event in short-beaked common dolphins is unknown. We discuss the influence of dolphin diet, life history, and external factors.","container-title":"Journal of Wildlife Diseases","DOI":"10.7589/0090-3558-46.2.488","ISSN":"0090-3558","issue":"2","journalAbbreviation":"Journal of Wildlife Diseases","language":"en","page":"488-498","source":"DOI.org (Crossref)","title":"Eighteen-year study of south Australian dolphins shows variation in lung nematodes by season, year, age class, and location","volume":"46","author":[{"family":"Tomo","given":"Ikuko"},{"family":"Kemper","given":"Catherine M."},{"family":"Lavery","given":"Trish J."}],"issued":{"date-parts":[["2010",4]]}}}],"schema":"https://github.com/citation-style-language/schema/raw/master/csl-citation.json"} </w:instrText>
            </w:r>
            <w:r w:rsidRPr="00854BC1">
              <w:rPr>
                <w:sz w:val="20"/>
                <w:szCs w:val="20"/>
                <w:lang w:val="en-US"/>
              </w:rPr>
              <w:fldChar w:fldCharType="separate"/>
            </w:r>
            <w:r w:rsidRPr="00854BC1">
              <w:rPr>
                <w:sz w:val="20"/>
                <w:szCs w:val="20"/>
                <w:lang w:val="en-US"/>
              </w:rPr>
              <w:t xml:space="preserve">(Tomo </w:t>
            </w:r>
            <w:r w:rsidRPr="00854BC1">
              <w:rPr>
                <w:i/>
                <w:iCs/>
                <w:sz w:val="20"/>
                <w:szCs w:val="20"/>
                <w:lang w:val="en-US"/>
              </w:rPr>
              <w:t>et al.</w:t>
            </w:r>
            <w:r w:rsidRPr="00854BC1">
              <w:rPr>
                <w:sz w:val="20"/>
                <w:szCs w:val="20"/>
                <w:lang w:val="en-US"/>
              </w:rPr>
              <w:t>, 2010)</w:t>
            </w:r>
            <w:r w:rsidRPr="00854BC1">
              <w:rPr>
                <w:sz w:val="20"/>
                <w:szCs w:val="20"/>
                <w:lang w:val="en-US"/>
              </w:rPr>
              <w:fldChar w:fldCharType="end"/>
            </w:r>
          </w:p>
        </w:tc>
      </w:tr>
      <w:tr w:rsidR="008E2B89" w:rsidRPr="006F2338" w14:paraId="6D6E9893" w14:textId="77777777" w:rsidTr="005A3E74">
        <w:tblPrEx>
          <w:tblLook w:val="0000" w:firstRow="0" w:lastRow="0" w:firstColumn="0" w:lastColumn="0" w:noHBand="0" w:noVBand="0"/>
        </w:tblPrEx>
        <w:tc>
          <w:tcPr>
            <w:tcW w:w="1606" w:type="dxa"/>
            <w:vMerge/>
            <w:vAlign w:val="center"/>
          </w:tcPr>
          <w:p w14:paraId="66F88F1E" w14:textId="77777777" w:rsidR="008E2B89" w:rsidRPr="00854BC1" w:rsidRDefault="008E2B89" w:rsidP="0049738F">
            <w:pPr>
              <w:autoSpaceDE w:val="0"/>
              <w:autoSpaceDN w:val="0"/>
              <w:adjustRightInd w:val="0"/>
              <w:rPr>
                <w:i/>
                <w:iCs/>
                <w:sz w:val="20"/>
                <w:szCs w:val="20"/>
                <w:lang w:val="en-US"/>
              </w:rPr>
            </w:pPr>
          </w:p>
        </w:tc>
        <w:tc>
          <w:tcPr>
            <w:tcW w:w="1655" w:type="dxa"/>
            <w:vMerge w:val="restart"/>
            <w:vAlign w:val="center"/>
          </w:tcPr>
          <w:p w14:paraId="689758C6" w14:textId="77777777" w:rsidR="008E2B89" w:rsidRPr="00854BC1" w:rsidRDefault="008E2B89" w:rsidP="0049738F">
            <w:pPr>
              <w:autoSpaceDE w:val="0"/>
              <w:autoSpaceDN w:val="0"/>
              <w:adjustRightInd w:val="0"/>
              <w:rPr>
                <w:sz w:val="20"/>
                <w:szCs w:val="20"/>
                <w:lang w:val="en-US"/>
              </w:rPr>
            </w:pPr>
            <w:r w:rsidRPr="00854BC1">
              <w:rPr>
                <w:sz w:val="20"/>
                <w:szCs w:val="20"/>
                <w:lang w:val="en-US"/>
              </w:rPr>
              <w:t>Tursiops truncatus</w:t>
            </w:r>
          </w:p>
        </w:tc>
        <w:tc>
          <w:tcPr>
            <w:tcW w:w="1418" w:type="dxa"/>
            <w:vMerge w:val="restart"/>
            <w:vAlign w:val="center"/>
          </w:tcPr>
          <w:p w14:paraId="11358CD5"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Common bottlenose dolphin</w:t>
            </w:r>
          </w:p>
        </w:tc>
        <w:tc>
          <w:tcPr>
            <w:tcW w:w="1275" w:type="dxa"/>
            <w:vMerge w:val="restart"/>
            <w:vAlign w:val="center"/>
          </w:tcPr>
          <w:p w14:paraId="4E68863E" w14:textId="77777777" w:rsidR="008E2B89" w:rsidRPr="00854BC1" w:rsidRDefault="008E2B89" w:rsidP="0049738F">
            <w:pPr>
              <w:autoSpaceDE w:val="0"/>
              <w:autoSpaceDN w:val="0"/>
              <w:adjustRightInd w:val="0"/>
              <w:rPr>
                <w:sz w:val="20"/>
                <w:szCs w:val="20"/>
                <w:lang w:val="en-US"/>
              </w:rPr>
            </w:pPr>
            <w:r w:rsidRPr="00854BC1">
              <w:rPr>
                <w:sz w:val="20"/>
                <w:szCs w:val="20"/>
                <w:lang w:val="en-US"/>
              </w:rPr>
              <w:t>Pseudaliidae</w:t>
            </w:r>
          </w:p>
        </w:tc>
        <w:tc>
          <w:tcPr>
            <w:tcW w:w="1448" w:type="dxa"/>
            <w:vAlign w:val="center"/>
          </w:tcPr>
          <w:p w14:paraId="1AF2E193"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Halocercus cryptocephalus</w:t>
            </w:r>
          </w:p>
        </w:tc>
        <w:tc>
          <w:tcPr>
            <w:tcW w:w="1954" w:type="dxa"/>
            <w:vAlign w:val="center"/>
          </w:tcPr>
          <w:p w14:paraId="72C49133"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w:t>
            </w:r>
          </w:p>
        </w:tc>
        <w:tc>
          <w:tcPr>
            <w:tcW w:w="3996" w:type="dxa"/>
            <w:vAlign w:val="center"/>
          </w:tcPr>
          <w:p w14:paraId="7A0358B2"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tfnWervF","properties":{"formattedCitation":"(Bowie, 1984; Fauquier {\\i{}et al.}, 2009)","plainCitation":"(Bowie, 1984; Fauquier et al., 2009)","noteIndex":0},"citationItems":[{"id":1171,"uris":["http://zotero.org/users/9441463/items/UVUC2AY3"],"itemData":{"id":1171,"type":"article-journal","abstract":"Parasitism of the respiratory system is a relatively common finding in stranded cetaceans; however, no systematic investigations regarding the severity, distribution, and clinical consequences of these infections in bottlenose dolphins Tursiops truncatus have been conducted previously. The present study determined the prevalence of lungworm infections in dead stranded (n = 22) and live bottlenose dolphins (n = 44) from southwestern Florida, USA, during the period from 2003 to 2005. Dead stranded bottlenose dolphins were necropsied and lungs were examined visually, by palpation, and histologically for lesions consistent with verminous pneumonia. When present, nematodes were counted, measured, and identified to species based upon their morphology. Dolphin feces and blowhole swabs were collected and examined for nematode larvae. Lungworm prevalence was 77% in dead animals (n = 22). The lesions in most cases were mild, chronic, and not the primary cause of death. Only 13% of dead animals examined had patent infections, with larvae present in blowhole and fecal cytology, and only 18% of animals had intact worms present at necropsy, with a geometric mean intensity of infection of 22.6 worms animal–1. Intact worms were identified as either Halocercus lagenorhynchi or Skrjabinalius cryptocephalus. The highest prevalence of active infections was found in neonates and calves, including 1 stillborn calf. For free-ranging animals, all blowhole swabs (n = 44) were negative, and fecal cytology (n = 22) showed a 3% prevalence of patent infection. Findings from the present study support the theory that bottlenose dolphins can be infected transplacentally by lungworms. The impact that such infections may have on neonatal survival is unknown; however, these infections could increase neonatal mortality.","container-title":"Diseases of Aquatic Organisms","DOI":"10.3354/dao02095","ISSN":"0177-5103, 1616-1580","journalAbbreviation":"Dis. Aquat. Org.","language":"en","page":"85-90","source":"DOI.org (Crossref)","title":"Prevalence and pathology of lungworm infection in bottlenose dolphins Tursiops truncatus from southwest Florida","volume":"88","author":[{"family":"Fauquier","given":"Da"},{"family":"Kinsel","given":"Mj"},{"family":"Dailey","given":"Md"},{"family":"Sutton","given":"Ge"},{"family":"Stolen","given":"Mk"},{"family":"Wells","given":"Rs"},{"family":"Gulland","given":"Fmd"}],"issued":{"date-parts":[["2009",12,22]]}}},{"id":1220,"uris":["http://zotero.org/users/9441463/items/7JJY2AWK"],"itemData":{"id":1220,"type":"article-journal","abstract":"Helminth parasites were recovered from a male Atlantic bottle-nose dolphin (Tursiops truncatus) found dead in Otago Harbour, South Island, New Zealand. The dolphin was found to have a kidney neoplasm. The parasites found were: Synthesium tursionis (Digenea); Anisakis simplex, Skrjabinalius cryptocephalus, Stenurus ovatus (Nematoda); Bolbosoma sp. (Acanthocephala); Phyllobothrium sp. (Cestoda). Skrjabinalius cryptocephalus is reported from this host for the first time; Synthesium tursionis and Skrjabinalius cryptocephalus are reported from the Southern Hemisphere for the first time. A checklist of the parasites of the Atlantic bottle-nose dolphin is included. Voucher specimens have been deposited in the National Museum, Wellington, New Zealand.","container-title":"New Zealand Journal of Zoology","DOI":"10.1080/03014223.1984.10428253","ISSN":"0301-4223, 1175-8821","issue":"4","journalAbbreviation":"New Zealand Journal of Zoology","language":"en","page":"395-398","source":"DOI.org (Crossref)","title":"Parasites from an Atlantic bottle-nose dolphin ( &lt;i&gt;Tursiops truncatus&lt;/i&gt; ), and a revised checklist of parasites of this host","volume":"11","author":[{"family":"Bowie","given":"J. Y."}],"issued":{"date-parts":[["1984",10]]}}}],"schema":"https://github.com/citation-style-language/schema/raw/master/csl-citation.json"} </w:instrText>
            </w:r>
            <w:r w:rsidRPr="00854BC1">
              <w:rPr>
                <w:sz w:val="20"/>
                <w:szCs w:val="20"/>
                <w:lang w:val="en-US"/>
              </w:rPr>
              <w:fldChar w:fldCharType="separate"/>
            </w:r>
            <w:r w:rsidRPr="00854BC1">
              <w:rPr>
                <w:sz w:val="20"/>
                <w:szCs w:val="20"/>
                <w:lang w:val="en-US"/>
              </w:rPr>
              <w:t xml:space="preserve">(Bowie, 1984; Fauquier </w:t>
            </w:r>
            <w:r w:rsidRPr="00854BC1">
              <w:rPr>
                <w:i/>
                <w:iCs/>
                <w:sz w:val="20"/>
                <w:szCs w:val="20"/>
                <w:lang w:val="en-US"/>
              </w:rPr>
              <w:t>et al.</w:t>
            </w:r>
            <w:r w:rsidRPr="00854BC1">
              <w:rPr>
                <w:sz w:val="20"/>
                <w:szCs w:val="20"/>
                <w:lang w:val="en-US"/>
              </w:rPr>
              <w:t>, 2009)</w:t>
            </w:r>
            <w:r w:rsidRPr="00854BC1">
              <w:rPr>
                <w:sz w:val="20"/>
                <w:szCs w:val="20"/>
                <w:lang w:val="en-US"/>
              </w:rPr>
              <w:fldChar w:fldCharType="end"/>
            </w:r>
          </w:p>
        </w:tc>
      </w:tr>
      <w:tr w:rsidR="008E2B89" w:rsidRPr="006F2338" w14:paraId="6722B21F" w14:textId="77777777" w:rsidTr="005A3E74">
        <w:tblPrEx>
          <w:tblLook w:val="0000" w:firstRow="0" w:lastRow="0" w:firstColumn="0" w:lastColumn="0" w:noHBand="0" w:noVBand="0"/>
        </w:tblPrEx>
        <w:tc>
          <w:tcPr>
            <w:tcW w:w="1606" w:type="dxa"/>
            <w:vMerge/>
            <w:vAlign w:val="center"/>
          </w:tcPr>
          <w:p w14:paraId="46E03F9B"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23F4EF0F"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0683CC73"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0946FB86"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032BE973"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Halocercus delphini</w:t>
            </w:r>
          </w:p>
        </w:tc>
        <w:tc>
          <w:tcPr>
            <w:tcW w:w="1954" w:type="dxa"/>
            <w:vAlign w:val="center"/>
          </w:tcPr>
          <w:p w14:paraId="46A782DF"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w:t>
            </w:r>
          </w:p>
        </w:tc>
        <w:tc>
          <w:tcPr>
            <w:tcW w:w="3996" w:type="dxa"/>
            <w:vAlign w:val="center"/>
          </w:tcPr>
          <w:p w14:paraId="798B1146" w14:textId="778CD843" w:rsidR="008E2B89" w:rsidRPr="00854BC1" w:rsidRDefault="008E2B89" w:rsidP="00164B5B">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1Xzg3jwp","properties":{"formattedCitation":"(Abollo {\\i{}et al.}, 1998; Terracciano {\\i{}et al.}, 2020; Pool {\\i{}et al.}, 2021)","plainCitation":"(Abollo et al., 1998; Terracciano et al., 2020; Pool et al., 2021)","noteIndex":0},"citationItems":[{"id":1117,"uris":["http://zotero.org/users/9441463/items/X652PM48"],"itemData":{"id":1117,"type":"article-journal","abstract":"Background:  Current data about Pseudaliidae show contrasting patterns of host specificity between congeneric species. We investigated how both contact and compatibility between hosts and parasites contributed to the pat‑terns of lungworm infection observed in a community of five species of cetaceans in the western Mediterranean.\nMethods:  The lungs of 119 striped dolphins Stenella coeruleoalba, 18 bottlenose dolphins Tursiops truncatus, 7 Risso’s dolphins Grampus griseus, 7 long-finned pilot whales Globicephala melas, and 6 common dolphins Delphinus delphis were analysed for lungworms. Parasites were identified by morphology and analysis of ITS2 sequences using both maximum likelihood and Bayesian inference methods. Body length was used as a proxy for lungworm species fitness in different hosts and compared with Kruskal-Wallis tests. Infection parameters were compared between cetacean species using Fisher’s exact tests and Kruskal-Wallis tests. Phylogenetic specificity was explored by collating the overall lungworm species prevalence values in hosts from previous surveys in various localities. To explore the relative impor‑tance of vertical and horizontal transmission, Spearman’s rank correlation was used to look for an association between host size and lungworm burden. A Mantel test was used to explore the association between lungworm species simi‑larity and prey overlap using dietary data.\nResults:  Halocercus delphini had higher infection levels in striped dolphins and common dolphins; Stenurus ovatus had higher infection levels in bottlenose dolphins; and Stenurus globicephalae had higher infection levels in longfinned pilot whales. These results are congruent with findings on a global scale. Morphometric comparison showed that the larger nematodes were found in the same host species that had the highest parasite burden. Lungworms were found in neonatal striped dolphins and a Risso’s dolphin, and there was a weak but significant correlation between host size and parasite burden in striped dolphins and bottlenose dolphins. There was also a weak but signifi‑cant association between prey overlap and lungworm species similarity.\nConclusions:  Data indicate that phylogenetic specificity has an important role in governing host–parasite associa‑tions, as indicated by the higher infection levels and larger nematode size in certain hosts. However, diet can also influence infection patterns in these preferred hosts and contribute to less severe infections in other hosts.","container-title":"Parasites &amp; Vectors","DOI":"10.1186/s13071-021-04629-1","ISSN":"1756-3305","issue":"1","journalAbbreviation":"Parasites Vectors","language":"en","page":"196","source":"DOI.org (Crossref)","title":"Determinants of lungworm specificity in five cetacean species in the western Mediterranean","volume":"14","author":[{"family":"Pool","given":"Rachel"},{"family":"Romero-Rubira","given":"Clara"},{"family":"Raga","given":"Juan Antonio"},{"family":"Fernández","given":"Mercedes"},{"family":"Aznar","given":"Francisco Javier"}],"issued":{"date-parts":[["2021",12]]}}},{"id":1136,"uris":["http://zotero.org/users/9441463/items/Y28P4MM7"],"itemData":{"id":1136,"type":"article-journal","abstract":"An extensive parasitological survey was carried out during autopsy of 80 cetaceans representing 8 species within 4 families (Delphinus delphis, Stenella coeruleoalba, Tursiops truncatus, Grampus griseus, Globicephala melas, Kogia breviceps, Phocoena phocoena and Megaptera novaean glide) collected on the northwestern Spanish Atlantic coast from February 1991 to October 1996. Two species of tetraphyllidean cestodes (Phyllobothnum delphjni a n d Monorygnla grimaldii), 2 ascaridoid nematodes (Anisakis simplex and A. physeteris), a single spirurid nematode (Crassicauda magna), 4 rhabditidiform nematodes (Halocercus delphini, H. invaginatus, Halocercus spp. and Stenurus glob)cephalae), a single polymorphynae acanthocephalan (Bolboson~as p . ) ,and 2 amphipods (Isocyamus delphini and Cyamus boopis) were found. This paper presents 6 new geographic records of macroparasites from cetaceans in temperate Atlanto-Iber~anwaters. A total of 11 component parasite s p e c ~ e s were found, mainly parasitizing the blubber, mesentery and stomach of cetaceans. Cetaceans harboured a suite of 4 generalist and 8 specialist species.","container-title":"Diseases of Aquatic Organisms","DOI":"10.3354/dao032227","ISSN":"0177-5103, 1616-1580","journalAbbreviation":"Dis. Aquat. Org.","language":"en","page":"227-231","source":"DOI.org (Crossref)","title":"Macroparasites in cetaceans stranded on the northwestern Spanish Atlantic coast","volume":"32","author":[{"family":"Abollo","given":"E"},{"family":"López","given":"A"},{"family":"Gestal","given":"C"},{"family":"Benavente","given":"P"},{"family":"Pascual","given":"S"}],"issued":{"date-parts":[["1998"]]}}},{"id":1222,"uris":["http://zotero.org/users/9441463/items/EWSEAA7N"],"itemData":{"id":1222,"type":"article-journal","abstract":"Parasite monitoring is considered a necessary step for cetacean management and conservation. Between February 2013 and July 2015, 26 dolphins (15 Stenella coeruleoalba, 10 Tursiops truncatus, and one Grampus griseus) stranded along the Tuscan coastline of the protected marine area “Pelagos Sanctuary”, were examined. Organs, tissues, and faecal and blood samples taken from all animals were analysed by parasitological, immunological, and molecular techniques. Twenty-one out of 26 dolphins (80.77%) tested positive for at least one parasite species, and 13/15 (86.7%) S. coeruleoalba, 7/10 (70%) T. truncatus, and the single G. griseus were found positive. Identiﬁed parasites included the nematodes Skrjabinalius guevarai (7.69%, 2/26), Halocercus lagenorhynchi (3.85%, 1/26), Halocercus delphini (7.69%, 2/26), Stenurus ovatus (7.69%, 2/26), Crassicauda spp. (7.69%, 2/26); the trematodes Pholeter gastrophilus (26.92%, 7/26), Campula palliata (3.85%, 1/26); the cestodes Phyllobothrium delphini (42.31%, 11/26), Monorygma grimaldii (23.08%, 6/26), Tetrabothrium forsteri (7.69%, 2/26), Strobilocephalus triangularis (7.69%, 2/26), and the acanthocephalan Bolbosoma vasculosum (7.69%, 2/26). Moreover, 6/26 (23%) animals scored positive to Toxoplasma gondii at serology, but PCR conﬁrmed the infection (T. gondii Type II genotype) in a single animal. In examined dolphins, obtained results showed a high prevalence of endoparasites, which included species considered as a cause of severe debilitation or death.","container-title":"Pathogens","DOI":"10.3390/pathogens9080612","ISSN":"2076-0817","issue":"8","journalAbbreviation":"Pathogens","language":"en","page":"612","source":"DOI.org (Crossref)","title":"Dolphins Stranded along the Tuscan Coastline (Central Italy) of the “Pelagos Sanctuary”: A Parasitological Investigation","title-short":"Dolphins Stranded along the Tuscan Coastline (Central Italy) of the “Pelagos Sanctuary”","volume":"9","author":[{"family":"Terracciano","given":"Giuliana"},{"family":"Fichi","given":"Gianluca"},{"family":"Comentale","given":"Antonia"},{"family":"Ricci","given":"Enrica"},{"family":"Mancusi","given":"Cecilia"},{"family":"Perrucci","given":"Stefania"}],"issued":{"date-parts":[["2020",7,27]]}}}],"schema":"https://github.com/citation-style-language/schema/raw/master/csl-citation.json"} </w:instrText>
            </w:r>
            <w:r w:rsidRPr="00854BC1">
              <w:rPr>
                <w:sz w:val="20"/>
                <w:szCs w:val="20"/>
                <w:lang w:val="en-US"/>
              </w:rPr>
              <w:fldChar w:fldCharType="separate"/>
            </w:r>
            <w:r w:rsidRPr="00854BC1">
              <w:rPr>
                <w:sz w:val="20"/>
                <w:szCs w:val="20"/>
                <w:lang w:val="en-US"/>
              </w:rPr>
              <w:t xml:space="preserve">(Abollo </w:t>
            </w:r>
            <w:r w:rsidRPr="00854BC1">
              <w:rPr>
                <w:i/>
                <w:iCs/>
                <w:sz w:val="20"/>
                <w:szCs w:val="20"/>
                <w:lang w:val="en-US"/>
              </w:rPr>
              <w:t>et al.</w:t>
            </w:r>
            <w:r w:rsidRPr="00854BC1">
              <w:rPr>
                <w:sz w:val="20"/>
                <w:szCs w:val="20"/>
                <w:lang w:val="en-US"/>
              </w:rPr>
              <w:t xml:space="preserve">, 1998; Terracciano </w:t>
            </w:r>
            <w:r w:rsidRPr="00854BC1">
              <w:rPr>
                <w:i/>
                <w:iCs/>
                <w:sz w:val="20"/>
                <w:szCs w:val="20"/>
                <w:lang w:val="en-US"/>
              </w:rPr>
              <w:t>et al.</w:t>
            </w:r>
            <w:r w:rsidRPr="00854BC1">
              <w:rPr>
                <w:sz w:val="20"/>
                <w:szCs w:val="20"/>
                <w:lang w:val="en-US"/>
              </w:rPr>
              <w:t xml:space="preserve">, 2020; Pool </w:t>
            </w:r>
            <w:r w:rsidRPr="00854BC1">
              <w:rPr>
                <w:i/>
                <w:iCs/>
                <w:sz w:val="20"/>
                <w:szCs w:val="20"/>
                <w:lang w:val="en-US"/>
              </w:rPr>
              <w:t>et al.</w:t>
            </w:r>
            <w:r w:rsidRPr="00854BC1">
              <w:rPr>
                <w:sz w:val="20"/>
                <w:szCs w:val="20"/>
                <w:lang w:val="en-US"/>
              </w:rPr>
              <w:t>, 2021)</w:t>
            </w:r>
            <w:r w:rsidRPr="00854BC1">
              <w:rPr>
                <w:sz w:val="20"/>
                <w:szCs w:val="20"/>
                <w:lang w:val="en-US"/>
              </w:rPr>
              <w:fldChar w:fldCharType="end"/>
            </w:r>
          </w:p>
        </w:tc>
      </w:tr>
      <w:tr w:rsidR="008E2B89" w:rsidRPr="006F2338" w14:paraId="511D0C88" w14:textId="77777777" w:rsidTr="005A3E74">
        <w:tblPrEx>
          <w:tblLook w:val="0000" w:firstRow="0" w:lastRow="0" w:firstColumn="0" w:lastColumn="0" w:noHBand="0" w:noVBand="0"/>
        </w:tblPrEx>
        <w:tc>
          <w:tcPr>
            <w:tcW w:w="1606" w:type="dxa"/>
            <w:vMerge/>
            <w:vAlign w:val="center"/>
          </w:tcPr>
          <w:p w14:paraId="39184DAB"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74685D01"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62C4DEEE"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35A93C22"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3874BEDE"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Halocercus invaginatus</w:t>
            </w:r>
          </w:p>
        </w:tc>
        <w:tc>
          <w:tcPr>
            <w:tcW w:w="1954" w:type="dxa"/>
            <w:vAlign w:val="center"/>
          </w:tcPr>
          <w:p w14:paraId="71CB0E4E" w14:textId="77777777" w:rsidR="008E2B89" w:rsidRPr="00854BC1" w:rsidRDefault="008E2B89" w:rsidP="0049738F">
            <w:pPr>
              <w:autoSpaceDE w:val="0"/>
              <w:autoSpaceDN w:val="0"/>
              <w:adjustRightInd w:val="0"/>
              <w:rPr>
                <w:sz w:val="20"/>
                <w:szCs w:val="20"/>
                <w:lang w:val="en-US"/>
              </w:rPr>
            </w:pPr>
            <w:r w:rsidRPr="00854BC1">
              <w:rPr>
                <w:sz w:val="20"/>
                <w:szCs w:val="20"/>
                <w:lang w:val="en-US"/>
              </w:rPr>
              <w:t>N/A</w:t>
            </w:r>
          </w:p>
        </w:tc>
        <w:tc>
          <w:tcPr>
            <w:tcW w:w="3996" w:type="dxa"/>
            <w:vAlign w:val="center"/>
          </w:tcPr>
          <w:p w14:paraId="15F0C75E"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KoxB4rks","properties":{"formattedCitation":"(Birkun and Krivokhizhin, 1996)","plainCitation":"(Birkun and Krivokhizhin, 1996)","noteIndex":0},"citationItems":[{"id":1363,"uris":["http://zotero.org/users/9441463/items/R5UC9DS5"],"itemData":{"id":1363,"type":"article-journal","container-title":"Vestnik Zoologii","journalAbbreviation":"Vestnik Zoologii N","page":"36-42","title":"Present state and causes of the Black Sea cetacean populations suppression. Parts I and II","volume":"3","author":[{"family":"Birkun","given":"A A Jr."},{"family":"Krivokhizhin","given":"S V"}],"issued":{"date-parts":[["1996"]]}}}],"schema":"https://github.com/citation-style-language/schema/raw/master/csl-citation.json"} </w:instrText>
            </w:r>
            <w:r w:rsidRPr="00854BC1">
              <w:rPr>
                <w:sz w:val="20"/>
                <w:szCs w:val="20"/>
                <w:lang w:val="en-US"/>
              </w:rPr>
              <w:fldChar w:fldCharType="separate"/>
            </w:r>
            <w:r w:rsidRPr="00854BC1">
              <w:rPr>
                <w:noProof/>
                <w:sz w:val="20"/>
                <w:szCs w:val="20"/>
                <w:lang w:val="en-US"/>
              </w:rPr>
              <w:t>(Birkun and Krivokhizhin, 1996)</w:t>
            </w:r>
            <w:r w:rsidRPr="00854BC1">
              <w:rPr>
                <w:sz w:val="20"/>
                <w:szCs w:val="20"/>
                <w:lang w:val="en-US"/>
              </w:rPr>
              <w:fldChar w:fldCharType="end"/>
            </w:r>
          </w:p>
        </w:tc>
      </w:tr>
      <w:tr w:rsidR="008E2B89" w:rsidRPr="006F2338" w14:paraId="3F2ACAE3" w14:textId="77777777" w:rsidTr="005A3E74">
        <w:tblPrEx>
          <w:tblLook w:val="0000" w:firstRow="0" w:lastRow="0" w:firstColumn="0" w:lastColumn="0" w:noHBand="0" w:noVBand="0"/>
        </w:tblPrEx>
        <w:tc>
          <w:tcPr>
            <w:tcW w:w="1606" w:type="dxa"/>
            <w:vMerge/>
            <w:vAlign w:val="center"/>
          </w:tcPr>
          <w:p w14:paraId="62769DC3"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7B8F324E"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3F89CCD4"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2483A979"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6A09533B"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Halocercus lagenorhynchi</w:t>
            </w:r>
          </w:p>
        </w:tc>
        <w:tc>
          <w:tcPr>
            <w:tcW w:w="1954" w:type="dxa"/>
            <w:vAlign w:val="center"/>
          </w:tcPr>
          <w:p w14:paraId="02CAFB31"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w:t>
            </w:r>
          </w:p>
        </w:tc>
        <w:tc>
          <w:tcPr>
            <w:tcW w:w="3996" w:type="dxa"/>
            <w:vAlign w:val="center"/>
          </w:tcPr>
          <w:p w14:paraId="40134AD6"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vLqNOrlH","properties":{"formattedCitation":"(Woodard {\\i{}et al.}, 1969; Dailey {\\i{}et al.}, 1991b; Lipscomb {\\i{}et al.}, 1996; Mazzariol {\\i{}et al.}, 2007; McFee and Lipscomb, 2009; Fauquier {\\i{}et al.}, 2009)","plainCitation":"(Woodard et al., 1969; Dailey et al., 1991b; Lipscomb et al., 1996; Mazzariol et al., 2007; McFee and Lipscomb, 2009; Fauquier et al., 2009)","noteIndex":0},"citationItems":[{"id":1171,"uris":["http://zotero.org/users/9441463/items/UVUC2AY3"],"itemData":{"id":1171,"type":"article-journal","abstract":"Parasitism of the respiratory system is a relatively common finding in stranded cetaceans; however, no systematic investigations regarding the severity, distribution, and clinical consequences of these infections in bottlenose dolphins Tursiops truncatus have been conducted previously. The present study determined the prevalence of lungworm infections in dead stranded (n = 22) and live bottlenose dolphins (n = 44) from southwestern Florida, USA, during the period from 2003 to 2005. Dead stranded bottlenose dolphins were necropsied and lungs were examined visually, by palpation, and histologically for lesions consistent with verminous pneumonia. When present, nematodes were counted, measured, and identified to species based upon their morphology. Dolphin feces and blowhole swabs were collected and examined for nematode larvae. Lungworm prevalence was 77% in dead animals (n = 22). The lesions in most cases were mild, chronic, and not the primary cause of death. Only 13% of dead animals examined had patent infections, with larvae present in blowhole and fecal cytology, and only 18% of animals had intact worms present at necropsy, with a geometric mean intensity of infection of 22.6 worms animal–1. Intact worms were identified as either Halocercus lagenorhynchi or Skrjabinalius cryptocephalus. The highest prevalence of active infections was found in neonates and calves, including 1 stillborn calf. For free-ranging animals, all blowhole swabs (n = 44) were negative, and fecal cytology (n = 22) showed a 3% prevalence of patent infection. Findings from the present study support the theory that bottlenose dolphins can be infected transplacentally by lungworms. The impact that such infections may have on neonatal survival is unknown; however, these infections could increase neonatal mortality.","container-title":"Diseases of Aquatic Organisms","DOI":"10.3354/dao02095","ISSN":"0177-5103, 1616-1580","journalAbbreviation":"Dis. Aquat. Org.","language":"en","page":"85-90","source":"DOI.org (Crossref)","title":"Prevalence and pathology of lungworm infection in bottlenose dolphins Tursiops truncatus from southwest Florida","volume":"88","author":[{"family":"Fauquier","given":"Da"},{"family":"Kinsel","given":"Mj"},{"family":"Dailey","given":"Md"},{"family":"Sutton","given":"Ge"},{"family":"Stolen","given":"Mk"},{"family":"Wells","given":"Rs"},{"family":"Gulland","given":"Fmd"}],"issued":{"date-parts":[["2009",12,22]]}}},{"id":1131,"uris":["http://zotero.org/users/9441463/items/DHIPWEDE"],"itemData":{"id":1131,"type":"article-journal","abstract":"Lungworm infection ( Halocercus sp.) in the Atlantic bottlenose dolphin ( Tursiops truncatus) was found to be very common in animals captured from the wild and in those raised within an aquarium. Infection of the Amazon dolphin ( Inia geoffrensis) with Hunterotrema caballeroi causes pulmonary atelectasis. An unidentified holotrich ciliate was found in the blowholes of over 50% of the animals examined and was responsible for a purulent pneumonia in 1 instance. Hepatic and pancreatic trematodiasis which caused interstitial fibrosis occurred frequently in T. truncatus; the trematode was identified as Campula palliata. Pholeter gastrophilus, a trematode, results in the proliferation of a tumorous mass of fibrous tissue in the wall of the stomach. The sclerotic tissue surrounds cavities containing parasites and ova.","container-title":"Pathologia veterinaria","DOI":"10.1177/030098586900600307","ISSN":"0031-2975","issue":"3","journalAbbreviation":"Pathologia veterinaria","language":"en","page":"257-272","source":"DOI.org (Crossref)","title":"Some Parasitic Diseases of Dolphins","volume":"6","author":[{"family":"Woodard","given":"James C."},{"family":"Zam","given":"Stephen G."},{"family":"Caldwell","given":"David K."},{"family":"Caldwell","given":"Melba C."}],"issued":{"date-parts":[["1969",5]]}}},{"id":1293,"uris":["http://zotero.org/users/9441463/items/5UN7SVLE"],"itemData":{"id":1293,"type":"article-journal","abstract":"Adult lung nematodes identified as Halocercus lagenorhynchi were collected from the lungs of four Tursiops truncatus calves. The calves ranged in age from newborn to 3-wk-old and were found on both the Atlantic and Gulf coasts of Florida (USA). This finding suggests the possibility of a more cosmopolitan distribution of prenatal infection with lung nematodes in cetaceans than previously suspected.","container-title":"Journal of Wildlife Diseases","DOI":"10.7589/0090-3558-27.1.164","ISSN":"0090-3558","issue":"1","journalAbbreviation":"J Wildl Dis","language":"eng","note":"PMID: 2023318","page":"164-165","source":"PubMed","title":"Evidence of prenatal infection in the bottlenose dolphin (Tursiops truncatus) with the lungworm Halocercus lagenorhynchi (Nematoda: Pseudaliidae)","title-short":"Evidence of prenatal infection in the bottlenose dolphin (Tursiops truncatus) with the lungworm Halocercus lagenorhynchi (Nematoda","volume":"27","author":[{"family":"Dailey","given":"M."},{"family":"Walsh","given":"M."},{"family":"Odell","given":"D."},{"family":"Campbell","given":"T."}],"issued":{"date-parts":[["1991",1]]}}},{"id":1093,"uris":["http://zotero.org/users/9441463/items/ZWMKR8C9"],"itemData":{"id":1093,"type":"article-journal","abstract":"Although cause-of-death information on bottlenose dolphins (Tursiops truncatus) can be located in the literature, few citations include mortality data over a long period of time covering a broad geographic region. This study describes major pathologic findings and probable causes of death of bottlenose dolphins over a 14-yr period (1993–2006) for the coastal region of South Carolina. Probable causes of death for 97 cases were determined based on gross pathology and histopathology. In an additional 30 cases, probable cause of death was apparent from gross pathology alone, and carcass condition precluded histopathology. Of the 97 dolphins examined grossly and histologically, 30 (31%) likely died of infectious disease and 46 (47%) of noninfectious disease; the cause of death was unknown in 21 (22%). Bacterial infections accounted for the large majority of fatal infections and emaciation was the leading cause of noninfectious mortality. Twelve dolphins were killed by human interactions. Of the 30 dolphins diagnosed from gross examination alone, 23 likely died from human interaction and seven were killed by stingray-spine inflictions. Although the absence of consistent use of microbiology, biotoxin analysis and contaminant testing decreases the conclusiveness of the findings, this study has broad implications in establishing baseline data on causes of death of bottlenose dolphins for future studies and for the detection of emerging diseases.","container-title":"Journal of Wildlife Diseases","DOI":"10.7589/0090-3558-45.3.575","ISSN":"0090-3558","issue":"3","journalAbbreviation":"Journal of Wildlife Diseases","language":"en","page":"575-593","source":"DOI.org (Crossref)","title":"Major pathological findings and probable causes of mortality in bottlenose dolphins stranded in South Carolina from 1993 to 2006","volume":"45","author":[{"family":"McFee","given":"W"},{"family":"Lipscomb","given":"Thomas P."}],"issued":{"date-parts":[["2009",7]]}}},{"id":1134,"uris":["http://zotero.org/users/9441463/items/XVR6TUMC"],"itemData":{"id":1134,"type":"article-journal","abstract":"Morbillivirus infection was diagnosed in 3 5/67 bottlenose dolphins (Tursiops truncatus ) from the Gulf of Mexico that stranded from October 1 993 through April 1 994 in Alabama, Mississippi, and Texas (US A) during periods of increased dolphin strandings in each of the 3 states. Diagnosis was based on histologic lesions, immunohistochemical demonstration of morbilliviral antigen, and detection of morbilliviral RNA by a reverse transcriptase polymerase chain reaction (RT-PCR) test performed on formalin-fixed, paraffin-embedded tissue (5 dolphins), on histologic lesions and detection of morbilliviral RNA by RT-PCR performed on formalinfixed, paraffin-embedded tissue (1 dolphin), and on detection of morbilliviral RNA by RT-PCR performed on unfixed lung samples collected from carcasses with advanced postmortem autolysis (2 9 dolphins). Histologic lesions included proliferative interstitial pneumonia with syncytial cells and eosinophilic intranuclear and intracytoplasmic inclusion bodies, lymphoid depletion and syncytial cells with eosinophilic intranuclear inclusion bodies in lymph nodes, eosinophilic intracytoplasmic inclusion bodies in transitional epithelium of urinary bladder, and a syncytial cell with eosinophilic intranuclear inclusion bodies in epidermis. Concomitant pulmonary aspergillosis was diagnosed histologically in 4 dolphins. This is the 5th reported morbilliviral epizootic of aquatic mammals and the 2 nd involving bottlenose dolphins in the United S tates.","container-title":"Journal of Veterinary Diagnostic Investigation","DOI":"10.1177/104063879600800302","ISSN":"1040-6387, 1943-4936","issue":"3","journalAbbreviation":"J VET Diagn Invest","language":"en","page":"283-290","source":"DOI.org (Crossref)","title":"Morbilliviral Epizootic in Bottlenose Dolphins of the Gulf of Mexico","volume":"8","author":[{"family":"Lipscomb","given":"Thomas P."},{"family":"Kennedy","given":"Seamus"},{"family":"Moffett","given":"Deborah"},{"family":"Krafft","given":"Amy"},{"family":"Klaunberg","given":"Brenda A."},{"family":"Lichy","given":"Jack H."},{"family":"Regan","given":"Gerald T."},{"family":"Worthy","given":"Graham A. J."},{"family":"Taubenberger","given":"Jeffery K."}],"issued":{"date-parts":[["1996",7]]}}},{"id":1260,"uris":["http://zotero.org/users/9441463/items/Q6ZQXI2G"],"itemData":{"id":1260,"type":"chapter","title":"Post-mortem Findings in Cetacean Stranded along Italian Adriatic Sea coastline (2000-2006)","author":[{"family":"Mazzariol","given":"S"},{"family":"Marruchella","given":"G"},{"family":"Di Guardo","given":"G"},{"family":"Podesta","given":"M"},{"family":"Olivieri","given":"V"},{"family":"Colangelo","given":"P"},{"family":"Kennedy","given":"S"},{"family":"Castagnaro","given":"M"},{"family":"Cozzi","given":"B"}],"issued":{"date-parts":[["2007"]]}}}],"schema":"https://github.com/citation-style-language/schema/raw/master/csl-citation.json"} </w:instrText>
            </w:r>
            <w:r w:rsidRPr="00854BC1">
              <w:rPr>
                <w:sz w:val="20"/>
                <w:szCs w:val="20"/>
                <w:lang w:val="en-US"/>
              </w:rPr>
              <w:fldChar w:fldCharType="separate"/>
            </w:r>
            <w:r w:rsidRPr="00854BC1">
              <w:rPr>
                <w:sz w:val="20"/>
                <w:szCs w:val="20"/>
                <w:lang w:val="en-US"/>
              </w:rPr>
              <w:t xml:space="preserve">(Woodard </w:t>
            </w:r>
            <w:r w:rsidRPr="00854BC1">
              <w:rPr>
                <w:i/>
                <w:iCs/>
                <w:sz w:val="20"/>
                <w:szCs w:val="20"/>
                <w:lang w:val="en-US"/>
              </w:rPr>
              <w:t>et al.</w:t>
            </w:r>
            <w:r w:rsidRPr="00854BC1">
              <w:rPr>
                <w:sz w:val="20"/>
                <w:szCs w:val="20"/>
                <w:lang w:val="en-US"/>
              </w:rPr>
              <w:t xml:space="preserve">, 1969; Dailey </w:t>
            </w:r>
            <w:r w:rsidRPr="00854BC1">
              <w:rPr>
                <w:i/>
                <w:iCs/>
                <w:sz w:val="20"/>
                <w:szCs w:val="20"/>
                <w:lang w:val="en-US"/>
              </w:rPr>
              <w:t>et al.</w:t>
            </w:r>
            <w:r w:rsidRPr="00854BC1">
              <w:rPr>
                <w:sz w:val="20"/>
                <w:szCs w:val="20"/>
                <w:lang w:val="en-US"/>
              </w:rPr>
              <w:t xml:space="preserve">, 1991b; Lipscomb </w:t>
            </w:r>
            <w:r w:rsidRPr="00854BC1">
              <w:rPr>
                <w:i/>
                <w:iCs/>
                <w:sz w:val="20"/>
                <w:szCs w:val="20"/>
                <w:lang w:val="en-US"/>
              </w:rPr>
              <w:t>et al.</w:t>
            </w:r>
            <w:r w:rsidRPr="00854BC1">
              <w:rPr>
                <w:sz w:val="20"/>
                <w:szCs w:val="20"/>
                <w:lang w:val="en-US"/>
              </w:rPr>
              <w:t xml:space="preserve">, 1996; Mazzariol </w:t>
            </w:r>
            <w:r w:rsidRPr="00854BC1">
              <w:rPr>
                <w:i/>
                <w:iCs/>
                <w:sz w:val="20"/>
                <w:szCs w:val="20"/>
                <w:lang w:val="en-US"/>
              </w:rPr>
              <w:t>et al.</w:t>
            </w:r>
            <w:r w:rsidRPr="00854BC1">
              <w:rPr>
                <w:sz w:val="20"/>
                <w:szCs w:val="20"/>
                <w:lang w:val="en-US"/>
              </w:rPr>
              <w:t xml:space="preserve">, 2007; McFee and Lipscomb, 2009; Fauquier </w:t>
            </w:r>
            <w:r w:rsidRPr="00854BC1">
              <w:rPr>
                <w:i/>
                <w:iCs/>
                <w:sz w:val="20"/>
                <w:szCs w:val="20"/>
                <w:lang w:val="en-US"/>
              </w:rPr>
              <w:t>et al.</w:t>
            </w:r>
            <w:r w:rsidRPr="00854BC1">
              <w:rPr>
                <w:sz w:val="20"/>
                <w:szCs w:val="20"/>
                <w:lang w:val="en-US"/>
              </w:rPr>
              <w:t>, 2009)</w:t>
            </w:r>
            <w:r w:rsidRPr="00854BC1">
              <w:rPr>
                <w:sz w:val="20"/>
                <w:szCs w:val="20"/>
                <w:lang w:val="en-US"/>
              </w:rPr>
              <w:fldChar w:fldCharType="end"/>
            </w:r>
          </w:p>
        </w:tc>
      </w:tr>
      <w:tr w:rsidR="008E2B89" w:rsidRPr="006F2338" w14:paraId="5FF4D5CD" w14:textId="77777777" w:rsidTr="005A3E74">
        <w:tblPrEx>
          <w:tblLook w:val="0000" w:firstRow="0" w:lastRow="0" w:firstColumn="0" w:lastColumn="0" w:noHBand="0" w:noVBand="0"/>
        </w:tblPrEx>
        <w:tc>
          <w:tcPr>
            <w:tcW w:w="1606" w:type="dxa"/>
            <w:vMerge/>
            <w:vAlign w:val="center"/>
          </w:tcPr>
          <w:p w14:paraId="67B63A75"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54ED8C18"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38245CA5"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6602FD4E"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1BBC9199"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Halocercus sp.</w:t>
            </w:r>
          </w:p>
        </w:tc>
        <w:tc>
          <w:tcPr>
            <w:tcW w:w="1954" w:type="dxa"/>
            <w:vAlign w:val="center"/>
          </w:tcPr>
          <w:p w14:paraId="2C2A6284"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w:t>
            </w:r>
          </w:p>
        </w:tc>
        <w:tc>
          <w:tcPr>
            <w:tcW w:w="3996" w:type="dxa"/>
            <w:vAlign w:val="center"/>
          </w:tcPr>
          <w:p w14:paraId="711223D0"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FfxZim7D","properties":{"formattedCitation":"(Sierra {\\i{}et al.}, 2014; Seguel {\\i{}et al.}, 2020b)","plainCitation":"(Sierra et al., 2014; Seguel et al., 2020b)","noteIndex":0},"citationItems":[{"id":1166,"uris":["http://zotero.org/users/9441463/items/278MZAVM"],"itemData":{"id":1166,"type":"article-journal","abstract":"Between 2007 and 2013, before the 2013 cetacean morbillivirus outbreak, 26 fresh bottlenose dolphin carcasses were necropsied on the coast of Georgia, USA. Here, we present the pathological and microbiological findings associated with their most likely causes of death. The primary cause of death was determined in 25 individuals and included systemic bacterial infection (n = 7), verminous and bacterial bronchopneumonia (n = 5), drowning/entanglement (n = 5), disseminated histoplasmosis (n = 1), intestinal intussusception (n = 1), vegetative endocarditis (n = 1), meningitis (n = 1), necrotizing dermatitis (n = 1), disseminated angiomatosis (n = 1), emaciation (n = 1) and stingray spine trauma (n = 1). Histiocytic and eosinophilic bronchopneumonia associated with Halocerchus sp. infection was observed in 69% of the animals (18/26) and eosinophilic gastritis due to Anisakidae nematodes was found in 36% of the examined stomachs (8/22). Moderate to severe eosinophilic pancreatitis with fibrosis was observed in 4 animals infected with Brachycladiidae trematodes. Proliferative and ulcerative lymphoplasmacytic dermatitis was found in 5 animals and was considered to contribute to deteriorated health status in 2 calves. Pulmonary and lymph node angiomatosis were observed in 15 and 10 animals, respectively. In at least 2 animals, the concentration of polychlorinated biphenyls (PCBs) in the blubber exceeded 1500 µg g−1 of lipid. Bottlenose dolphins stranded on the Georgia coast have a wide range of inflammatory lesions associated with a variety of helminth, bacterial, and fungal pathogens. Some resident animals have also been exposed to high levels of PCB contamination, which could reduce host immunocompetence. Higher exposure to these or other pathogens could result in further decline in the health of resident and migrant dolphin populations in this region.","container-title":"Diseases of Aquatic Organisms","DOI":"10.3354/dao03509","ISSN":"0177-5103, 1616-1580","journalAbbreviation":"Dis. Aquat. Org.","language":"en","page":"25-38","source":"DOI.org (Crossref)","title":"Pathologic findings and causes of death in bottlenose dolphins Tursiops truncatus stranded along the Georgia coast, USA (2007-2013)","volume":"141","author":[{"family":"Seguel","given":"M"},{"family":"George","given":"Rc"},{"family":"Maboni","given":"G"},{"family":"Sanchez","given":"S"},{"family":"Page-Karjian","given":"A"},{"family":"Wirth","given":"E"},{"family":"McFee","given":"W"},{"family":"Gottdenker","given":"Nl"}],"issued":{"date-parts":[["2020",9,17]]}}},{"id":1071,"uris":["http://zotero.org/users/9441463/items/W3LN2KZB"],"itemData":{"id":1071,"type":"article-journal","container-title":"Emerging Infectious Diseases","DOI":"10.3201/eid2002.131463","ISSN":"1080-6040, 1080-6059","issue":"2","journalAbbreviation":"Emerg. Infect. Dis.","language":"en","page":"269-271","source":"DOI.org (Crossref)","title":"Fatal Systemic Morbillivirus Infection in Bottlenose Dolphin, Canary Islands, Spain","volume":"20","author":[{"family":"Sierra","given":"Eva"},{"family":"Zucca","given":"Daniele"},{"family":"Arbelo","given":"Manuel"},{"family":"García-Álvarez","given":"Natalia"},{"family":"Andrada","given":"Marisa"},{"family":"Déniz","given":"Soraya"},{"family":"Fernández","given":"Antonio"}],"issued":{"date-parts":[["2014",2]]}}}],"schema":"https://github.com/citation-style-language/schema/raw/master/csl-citation.json"} </w:instrText>
            </w:r>
            <w:r w:rsidRPr="00854BC1">
              <w:rPr>
                <w:sz w:val="20"/>
                <w:szCs w:val="20"/>
                <w:lang w:val="en-US"/>
              </w:rPr>
              <w:fldChar w:fldCharType="separate"/>
            </w:r>
            <w:r w:rsidRPr="00854BC1">
              <w:rPr>
                <w:sz w:val="20"/>
                <w:szCs w:val="20"/>
                <w:lang w:val="en-US"/>
              </w:rPr>
              <w:t xml:space="preserve">(Sierra </w:t>
            </w:r>
            <w:r w:rsidRPr="00854BC1">
              <w:rPr>
                <w:i/>
                <w:iCs/>
                <w:sz w:val="20"/>
                <w:szCs w:val="20"/>
                <w:lang w:val="en-US"/>
              </w:rPr>
              <w:t>et al.</w:t>
            </w:r>
            <w:r w:rsidRPr="00854BC1">
              <w:rPr>
                <w:sz w:val="20"/>
                <w:szCs w:val="20"/>
                <w:lang w:val="en-US"/>
              </w:rPr>
              <w:t xml:space="preserve">, 2014; Seguel </w:t>
            </w:r>
            <w:r w:rsidRPr="00854BC1">
              <w:rPr>
                <w:i/>
                <w:iCs/>
                <w:sz w:val="20"/>
                <w:szCs w:val="20"/>
                <w:lang w:val="en-US"/>
              </w:rPr>
              <w:t>et al.</w:t>
            </w:r>
            <w:r w:rsidRPr="00854BC1">
              <w:rPr>
                <w:sz w:val="20"/>
                <w:szCs w:val="20"/>
                <w:lang w:val="en-US"/>
              </w:rPr>
              <w:t>, 2020b)</w:t>
            </w:r>
            <w:r w:rsidRPr="00854BC1">
              <w:rPr>
                <w:sz w:val="20"/>
                <w:szCs w:val="20"/>
                <w:lang w:val="en-US"/>
              </w:rPr>
              <w:fldChar w:fldCharType="end"/>
            </w:r>
          </w:p>
        </w:tc>
      </w:tr>
      <w:tr w:rsidR="008E2B89" w:rsidRPr="006F2338" w14:paraId="1E7FA7E2" w14:textId="77777777" w:rsidTr="005A3E74">
        <w:tblPrEx>
          <w:tblLook w:val="0000" w:firstRow="0" w:lastRow="0" w:firstColumn="0" w:lastColumn="0" w:noHBand="0" w:noVBand="0"/>
        </w:tblPrEx>
        <w:tc>
          <w:tcPr>
            <w:tcW w:w="1606" w:type="dxa"/>
            <w:vMerge/>
            <w:vAlign w:val="center"/>
          </w:tcPr>
          <w:p w14:paraId="4EBB0166"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77317D6B"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40A56A22"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24E5625C"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0EFB2C41"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Pharurus alatus</w:t>
            </w:r>
          </w:p>
        </w:tc>
        <w:tc>
          <w:tcPr>
            <w:tcW w:w="1954" w:type="dxa"/>
            <w:vAlign w:val="center"/>
          </w:tcPr>
          <w:p w14:paraId="54DD825E"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w:t>
            </w:r>
          </w:p>
        </w:tc>
        <w:tc>
          <w:tcPr>
            <w:tcW w:w="3996" w:type="dxa"/>
            <w:vAlign w:val="center"/>
          </w:tcPr>
          <w:p w14:paraId="50DF384C"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zTajHK21","properties":{"formattedCitation":"(Tomo {\\i{}et al.}, 2010)","plainCitation":"(Tomo et al., 2010)","noteIndex":0},"citationItems":[{"id":1095,"uris":["http://zotero.org/users/9441463/items/SFLK4XGN"],"itemData":{"id":1095,"type":"article-journal","abstract":"Between 1990 and 2007, carcasses of opportunistically collected short-beaked common dolphins (Delphinus delphis; n5238), Indo-Pacific bottlenose dolphins (Tursiops aduncus; n5167), and common bottlenose dolphins (Tursiops truncatus; n515) were examined for parasites and life history data. Three species of lung nematodes (Halocercus lagenorhynchi, Stenurus ovatus, Pharurus alatus) were identified in surface nodules, subsurface lesions, or airways. Nematode burdens were light to heavy and, in many cases, would have compromised the dolphins’ health. The number of dolphins infected was related to species, year, season, age class, and geographic region. Nematodes were found in all three species but were more prevalent in short-beaked common dolphins (mean annual prevalence526%) than in bottlenose dolphins (12%). There was a significant increase in prevalence of nematodes in short-beaked common dolphins in 2005–06 (63%) compared to 1990–2004 (14%), with a peak in April–June. More young short-beaked common dolphins were infected than subadults and adults and, during the unusual infection event, there were more dependent calves (,130 cm) than juveniles. There were also more infections in dependent bottlenose dolphin (Tursiops spp.) calves but no increase in overall prevalence was detected during 2005–06. Because neonates of both short-beaked common dolphins and bottlenose dolphins were infected, mother-to-calf transmission is suspected for these species in South Australia. Numbers of infections in short-beaked common dolphins were higher in Gulf St Vincent than elsewhere in South Australia, particularly in 2005–06. The cause of the unusual infection event in short-beaked common dolphins is unknown. We discuss the influence of dolphin diet, life history, and external factors.","container-title":"Journal of Wildlife Diseases","DOI":"10.7589/0090-3558-46.2.488","ISSN":"0090-3558","issue":"2","journalAbbreviation":"Journal of Wildlife Diseases","language":"en","page":"488-498","source":"DOI.org (Crossref)","title":"Eighteen-year study of south Australian dolphins shows variation in lung nematodes by season, year, age class, and location","volume":"46","author":[{"family":"Tomo","given":"Ikuko"},{"family":"Kemper","given":"Catherine M."},{"family":"Lavery","given":"Trish J."}],"issued":{"date-parts":[["2010",4]]}}}],"schema":"https://github.com/citation-style-language/schema/raw/master/csl-citation.json"} </w:instrText>
            </w:r>
            <w:r w:rsidRPr="00854BC1">
              <w:rPr>
                <w:sz w:val="20"/>
                <w:szCs w:val="20"/>
                <w:lang w:val="en-US"/>
              </w:rPr>
              <w:fldChar w:fldCharType="separate"/>
            </w:r>
            <w:r w:rsidRPr="00854BC1">
              <w:rPr>
                <w:sz w:val="20"/>
                <w:szCs w:val="20"/>
                <w:lang w:val="en-US"/>
              </w:rPr>
              <w:t xml:space="preserve">(Tomo </w:t>
            </w:r>
            <w:r w:rsidRPr="00854BC1">
              <w:rPr>
                <w:i/>
                <w:iCs/>
                <w:sz w:val="20"/>
                <w:szCs w:val="20"/>
                <w:lang w:val="en-US"/>
              </w:rPr>
              <w:t>et al.</w:t>
            </w:r>
            <w:r w:rsidRPr="00854BC1">
              <w:rPr>
                <w:sz w:val="20"/>
                <w:szCs w:val="20"/>
                <w:lang w:val="en-US"/>
              </w:rPr>
              <w:t>, 2010)</w:t>
            </w:r>
            <w:r w:rsidRPr="00854BC1">
              <w:rPr>
                <w:sz w:val="20"/>
                <w:szCs w:val="20"/>
                <w:lang w:val="en-US"/>
              </w:rPr>
              <w:fldChar w:fldCharType="end"/>
            </w:r>
          </w:p>
        </w:tc>
      </w:tr>
      <w:tr w:rsidR="008E2B89" w:rsidRPr="006F2338" w14:paraId="0DA09C05" w14:textId="77777777" w:rsidTr="005A3E74">
        <w:tblPrEx>
          <w:tblLook w:val="0000" w:firstRow="0" w:lastRow="0" w:firstColumn="0" w:lastColumn="0" w:noHBand="0" w:noVBand="0"/>
        </w:tblPrEx>
        <w:tc>
          <w:tcPr>
            <w:tcW w:w="1606" w:type="dxa"/>
            <w:vMerge/>
            <w:vAlign w:val="center"/>
          </w:tcPr>
          <w:p w14:paraId="22584EA3"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30CD8C45"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588B10BA"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6A0D8B5B"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24A80F75"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Stenurus minor</w:t>
            </w:r>
          </w:p>
        </w:tc>
        <w:tc>
          <w:tcPr>
            <w:tcW w:w="1954" w:type="dxa"/>
            <w:vAlign w:val="center"/>
          </w:tcPr>
          <w:p w14:paraId="5E65B679"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w:t>
            </w:r>
          </w:p>
        </w:tc>
        <w:tc>
          <w:tcPr>
            <w:tcW w:w="3996" w:type="dxa"/>
            <w:vAlign w:val="center"/>
          </w:tcPr>
          <w:p w14:paraId="7F1617EB"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fbdSVMv7","properties":{"formattedCitation":"(Birincio\\uc0\\u287{}lu {\\i{}et al.}, 2017)","plainCitation":"(Birincioğlu et al., 2017)","noteIndex":0},"citationItems":[{"id":1223,"uris":["http://zotero.org/users/9441463/items/MZRQ2322"],"itemData":{"id":1223,"type":"article-journal","abstract":"This case aimed to perform pathological and parasitological examinations on an adult male bottlenose dolphin (Tursiops truncatus), which was found dead on the coast of Aegean Sea (Kusadasi/Davutlar/Aydin-Turkey). At necropsy, intestinal volvulus and fibrinopurulent peritonitis were observed. In the histopathologic examination, severe vascular changes including oedema and hemorrhages were observed in the intestines formed by volvulus and peritoneum. In the parasitological examination revealed some ectoparasites (Copepoda: Pennellidae) on the skin. Also, Stenurus minor (S. minor) was detected in the lungs. In conclusion, severe ectoparasite infestation, intestinal volvulus, S. minor in the lungs, and severe renal calcinosis were defined in the adult bottlenose dolphin.","container-title":"Kafkas Universitesi Veteriner Fakultesi Dergisi","DOI":"10.9775/kvfd.2017.18016","ISSN":"1300-6045","journalAbbreviation":"Kafkas Univ Vet Fak Derg","language":"en","source":"DOI.org (Crossref)","title":"Şişe Burunlu Bir Yunusta (Tursiops truncatus) Patolojik ve Parazitolojik İncelemeler","URL":"http://vetdergikafkas.org/uploads/pdf/pdf_KVFD_L_2143.pdf","author":[{"family":"Birincioğlu","given":"Sümbül Serap"},{"family":"Aypak","given":"Süleyman"},{"family":"Avci","given":"Hamdi"},{"family":"Birincioğlu","given":"Birol"},{"family":"İPek","given":"Emrah"},{"family":"Akkoç","given":"Ayşe Nur"}],"accessed":{"date-parts":[["2021",11,13]]},"issued":{"date-parts":[["2017"]]}}}],"schema":"https://github.com/citation-style-language/schema/raw/master/csl-citation.json"} </w:instrText>
            </w:r>
            <w:r w:rsidRPr="00854BC1">
              <w:rPr>
                <w:sz w:val="20"/>
                <w:szCs w:val="20"/>
                <w:lang w:val="en-US"/>
              </w:rPr>
              <w:fldChar w:fldCharType="separate"/>
            </w:r>
            <w:r w:rsidRPr="00854BC1">
              <w:rPr>
                <w:sz w:val="20"/>
                <w:szCs w:val="20"/>
                <w:lang w:val="en-US"/>
              </w:rPr>
              <w:t xml:space="preserve">(Birincioğlu </w:t>
            </w:r>
            <w:r w:rsidRPr="00854BC1">
              <w:rPr>
                <w:i/>
                <w:iCs/>
                <w:sz w:val="20"/>
                <w:szCs w:val="20"/>
                <w:lang w:val="en-US"/>
              </w:rPr>
              <w:t>et al.</w:t>
            </w:r>
            <w:r w:rsidRPr="00854BC1">
              <w:rPr>
                <w:sz w:val="20"/>
                <w:szCs w:val="20"/>
                <w:lang w:val="en-US"/>
              </w:rPr>
              <w:t>, 2017)</w:t>
            </w:r>
            <w:r w:rsidRPr="00854BC1">
              <w:rPr>
                <w:sz w:val="20"/>
                <w:szCs w:val="20"/>
                <w:lang w:val="en-US"/>
              </w:rPr>
              <w:fldChar w:fldCharType="end"/>
            </w:r>
          </w:p>
        </w:tc>
      </w:tr>
      <w:tr w:rsidR="008E2B89" w:rsidRPr="006F2338" w14:paraId="0696D954" w14:textId="77777777" w:rsidTr="005A3E74">
        <w:tblPrEx>
          <w:tblLook w:val="0000" w:firstRow="0" w:lastRow="0" w:firstColumn="0" w:lastColumn="0" w:noHBand="0" w:noVBand="0"/>
        </w:tblPrEx>
        <w:tc>
          <w:tcPr>
            <w:tcW w:w="1606" w:type="dxa"/>
            <w:vMerge/>
            <w:vAlign w:val="center"/>
          </w:tcPr>
          <w:p w14:paraId="658E12DA"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16762764"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4DD1D3E9"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05BB6E69"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028760AE"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Stenurus ovatus</w:t>
            </w:r>
          </w:p>
        </w:tc>
        <w:tc>
          <w:tcPr>
            <w:tcW w:w="1954" w:type="dxa"/>
            <w:vAlign w:val="center"/>
          </w:tcPr>
          <w:p w14:paraId="1E949EF9"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w:t>
            </w:r>
          </w:p>
        </w:tc>
        <w:tc>
          <w:tcPr>
            <w:tcW w:w="3996" w:type="dxa"/>
            <w:vAlign w:val="center"/>
          </w:tcPr>
          <w:p w14:paraId="46A36CEF"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PR63OP80","properties":{"formattedCitation":"(Bowie, 1984; Kumazawa {\\i{}et al.}, 2006; Kuwamura {\\i{}et al.}, 2007; Tomo {\\i{}et al.}, 2010; Terracciano {\\i{}et al.}, 2020; Pool {\\i{}et al.}, 2021)","plainCitation":"(Bowie, 1984; Kumazawa et al., 2006; Kuwamura et al., 2007; Tomo et al., 2010; Terracciano et al., 2020; Pool et al., 2021)","noteIndex":0},"citationItems":[{"id":1117,"uris":["http://zotero.org/users/9441463/items/X652PM48"],"itemData":{"id":1117,"type":"article-journal","abstract":"Background:  Current data about Pseudaliidae show contrasting patterns of host specificity between congeneric species. We investigated how both contact and compatibility between hosts and parasites contributed to the pat‑terns of lungworm infection observed in a community of five species of cetaceans in the western Mediterranean.\nMethods:  The lungs of 119 striped dolphins Stenella coeruleoalba, 18 bottlenose dolphins Tursiops truncatus, 7 Risso’s dolphins Grampus griseus, 7 long-finned pilot whales Globicephala melas, and 6 common dolphins Delphinus delphis were analysed for lungworms. Parasites were identified by morphology and analysis of ITS2 sequences using both maximum likelihood and Bayesian inference methods. Body length was used as a proxy for lungworm species fitness in different hosts and compared with Kruskal-Wallis tests. Infection parameters were compared between cetacean species using Fisher’s exact tests and Kruskal-Wallis tests. Phylogenetic specificity was explored by collating the overall lungworm species prevalence values in hosts from previous surveys in various localities. To explore the relative impor‑tance of vertical and horizontal transmission, Spearman’s rank correlation was used to look for an association between host size and lungworm burden. A Mantel test was used to explore the association between lungworm species simi‑larity and prey overlap using dietary data.\nResults:  Halocercus delphini had higher infection levels in striped dolphins and common dolphins; Stenurus ovatus had higher infection levels in bottlenose dolphins; and Stenurus globicephalae had higher infection levels in longfinned pilot whales. These results are congruent with findings on a global scale. Morphometric comparison showed that the larger nematodes were found in the same host species that had the highest parasite burden. Lungworms were found in neonatal striped dolphins and a Risso’s dolphin, and there was a weak but significant correlation between host size and parasite burden in striped dolphins and bottlenose dolphins. There was also a weak but signifi‑cant association between prey overlap and lungworm species similarity.\nConclusions:  Data indicate that phylogenetic specificity has an important role in governing host–parasite associa‑tions, as indicated by the higher infection levels and larger nematode size in certain hosts. However, diet can also influence infection patterns in these preferred hosts and contribute to less severe infections in other hosts.","container-title":"Parasites &amp; Vectors","DOI":"10.1186/s13071-021-04629-1","ISSN":"1756-3305","issue":"1","journalAbbreviation":"Parasites Vectors","language":"en","page":"196","source":"DOI.org (Crossref)","title":"Determinants of lungworm specificity in five cetacean species in the western Mediterranean","volume":"14","author":[{"family":"Pool","given":"Rachel"},{"family":"Romero-Rubira","given":"Clara"},{"family":"Raga","given":"Juan Antonio"},{"family":"Fernández","given":"Mercedes"},{"family":"Aznar","given":"Francisco Javier"}],"issued":{"date-parts":[["2021",12]]}}},{"id":1095,"uris":["http://zotero.org/users/9441463/items/SFLK4XGN"],"itemData":{"id":1095,"type":"article-journal","abstract":"Between 1990 and 2007, carcasses of opportunistically collected short-beaked common dolphins (Delphinus delphis; n5238), Indo-Pacific bottlenose dolphins (Tursiops aduncus; n5167), and common bottlenose dolphins (Tursiops truncatus; n515) were examined for parasites and life history data. Three species of lung nematodes (Halocercus lagenorhynchi, Stenurus ovatus, Pharurus alatus) were identified in surface nodules, subsurface lesions, or airways. Nematode burdens were light to heavy and, in many cases, would have compromised the dolphins’ health. The number of dolphins infected was related to species, year, season, age class, and geographic region. Nematodes were found in all three species but were more prevalent in short-beaked common dolphins (mean annual prevalence526%) than in bottlenose dolphins (12%). There was a significant increase in prevalence of nematodes in short-beaked common dolphins in 2005–06 (63%) compared to 1990–2004 (14%), with a peak in April–June. More young short-beaked common dolphins were infected than subadults and adults and, during the unusual infection event, there were more dependent calves (,130 cm) than juveniles. There were also more infections in dependent bottlenose dolphin (Tursiops spp.) calves but no increase in overall prevalence was detected during 2005–06. Because neonates of both short-beaked common dolphins and bottlenose dolphins were infected, mother-to-calf transmission is suspected for these species in South Australia. Numbers of infections in short-beaked common dolphins were higher in Gulf St Vincent than elsewhere in South Australia, particularly in 2005–06. The cause of the unusual infection event in short-beaked common dolphins is unknown. We discuss the influence of dolphin diet, life history, and external factors.","container-title":"Journal of Wildlife Diseases","DOI":"10.7589/0090-3558-46.2.488","ISSN":"0090-3558","issue":"2","journalAbbreviation":"Journal of Wildlife Diseases","language":"en","page":"488-498","source":"DOI.org (Crossref)","title":"Eighteen-year study of south Australian dolphins shows variation in lung nematodes by season, year, age class, and location","volume":"46","author":[{"family":"Tomo","given":"Ikuko"},{"family":"Kemper","given":"Catherine M."},{"family":"Lavery","given":"Trish J."}],"issued":{"date-parts":[["2010",4]]}}},{"id":1222,"uris":["http://zotero.org/users/9441463/items/EWSEAA7N"],"itemData":{"id":1222,"type":"article-journal","abstract":"Parasite monitoring is considered a necessary step for cetacean management and conservation. Between February 2013 and July 2015, 26 dolphins (15 Stenella coeruleoalba, 10 Tursiops truncatus, and one Grampus griseus) stranded along the Tuscan coastline of the protected marine area “Pelagos Sanctuary”, were examined. Organs, tissues, and faecal and blood samples taken from all animals were analysed by parasitological, immunological, and molecular techniques. Twenty-one out of 26 dolphins (80.77%) tested positive for at least one parasite species, and 13/15 (86.7%) S. coeruleoalba, 7/10 (70%) T. truncatus, and the single G. griseus were found positive. Identiﬁed parasites included the nematodes Skrjabinalius guevarai (7.69%, 2/26), Halocercus lagenorhynchi (3.85%, 1/26), Halocercus delphini (7.69%, 2/26), Stenurus ovatus (7.69%, 2/26), Crassicauda spp. (7.69%, 2/26); the trematodes Pholeter gastrophilus (26.92%, 7/26), Campula palliata (3.85%, 1/26); the cestodes Phyllobothrium delphini (42.31%, 11/26), Monorygma grimaldii (23.08%, 6/26), Tetrabothrium forsteri (7.69%, 2/26), Strobilocephalus triangularis (7.69%, 2/26), and the acanthocephalan Bolbosoma vasculosum (7.69%, 2/26). Moreover, 6/26 (23%) animals scored positive to Toxoplasma gondii at serology, but PCR conﬁrmed the infection (T. gondii Type II genotype) in a single animal. In examined dolphins, obtained results showed a high prevalence of endoparasites, which included species considered as a cause of severe debilitation or death.","container-title":"Pathogens","DOI":"10.3390/pathogens9080612","ISSN":"2076-0817","issue":"8","journalAbbreviation":"Pathogens","language":"en","page":"612","source":"DOI.org (Crossref)","title":"Dolphins Stranded along the Tuscan Coastline (Central Italy) of the “Pelagos Sanctuary”: A Parasitological Investigation","title-short":"Dolphins Stranded along the Tuscan Coastline (Central Italy) of the “Pelagos Sanctuary”","volume":"9","author":[{"family":"Terracciano","given":"Giuliana"},{"family":"Fichi","given":"Gianluca"},{"family":"Comentale","given":"Antonia"},{"family":"Ricci","given":"Enrica"},{"family":"Mancusi","given":"Cecilia"},{"family":"Perrucci","given":"Stefania"}],"issued":{"date-parts":[["2020",7,27]]}}},{"id":1220,"uris":["http://zotero.org/users/9441463/items/7JJY2AWK"],"itemData":{"id":1220,"type":"article-journal","abstract":"Helminth parasites were recovered from a male Atlantic bottle-nose dolphin (Tursiops truncatus) found dead in Otago Harbour, South Island, New Zealand. The dolphin was found to have a kidney neoplasm. The parasites found were: Synthesium tursionis (Digenea); Anisakis simplex, Skrjabinalius cryptocephalus, Stenurus ovatus (Nematoda); Bolbosoma sp. (Acanthocephala); Phyllobothrium sp. (Cestoda). Skrjabinalius cryptocephalus is reported from this host for the first time; Synthesium tursionis and Skrjabinalius cryptocephalus are reported from the Southern Hemisphere for the first time. A checklist of the parasites of the Atlantic bottle-nose dolphin is included. Voucher specimens have been deposited in the National Museum, Wellington, New Zealand.","container-title":"New Zealand Journal of Zoology","DOI":"10.1080/03014223.1984.10428253","ISSN":"0301-4223, 1175-8821","issue":"4","journalAbbreviation":"New Zealand Journal of Zoology","language":"en","page":"395-398","source":"DOI.org (Crossref)","title":"Parasites from an Atlantic bottle-nose dolphin ( &lt;i&gt;Tursiops truncatus&lt;/i&gt; ), and a revised checklist of parasites of this host","volume":"11","author":[{"family":"Bowie","given":"J. Y."}],"issued":{"date-parts":[["1984",10]]}}},{"id":1077,"uris":["http://zotero.org/users/9441463/items/U9HHN3YV"],"itemData":{"id":1077,"type":"article-journal","abstract":"A female adult bottlenose dolphin suddenly died at 17 days after the capture. Macroscopically, severe pulmonary congestive edema was found. Histopathology revealed many lungworms in the bronchioli and the worms were identified as Stenurus ovatus. Variously sized vessels proliferated around the lesioned bronchioli. Based on these findings, chronic bronchopneumonia due to the lungworm was diagnosed and vascular proliferation was similar to angiomatosis recently reported in Atlantic bottlenose dolphin.","container-title":"Journal of Veterinary Medical Science","DOI":"10.1292/jvms.69.531","ISSN":"0916-7250, 1347-7439","issue":"5","journalAbbreviation":"J. Vet. Med. Sci.","language":"en","page":"531-533","source":"DOI.org (Crossref)","title":"Pulmonary Vascular Proliferation and Lungworm (Stenurus ovatus) in a Bottlenose Dolphin (Tursiops turncatus)","volume":"69","author":[{"family":"Kuwamura","given":"Mitsuru"},{"family":"Sawamoto","given":"Osamu"},{"family":"Yamate","given":"Jyoji"},{"family":"Aoki","given":"Mika"},{"family":"Ohnishi","given":"Yoshihiro"},{"family":"Kotani","given":"Takao"}],"issued":{"date-parts":[["2007"]]}}},{"id":1250,"uris":["http://zotero.org/users/9441463/items/CPMFGWZR"],"itemData":{"id":1250,"type":"article-journal","container-title":"Japanese Journal of Zoo and Wildlife Medicine","issue":"1","journalAbbreviation":"Jpn. J. Zoo Wildl. Med.","page":"31-34","title":"A Fatal Case of Bronchopneumonia Associated with Lungworm lnfection in a Bottle-nosed dolphin, tursiops truncatus (Cetacea: Dephinidae)","volume":"11","author":[{"family":"Kumazawa","given":"Hideo"},{"family":"Yona","given":"Rishou"},{"family":"Hirai","given":"Mayumi"},{"family":"Hasegawa","given":"Hideo"}],"issued":{"date-parts":[["2006"]]}}}],"schema":"https://github.com/citation-style-language/schema/raw/master/csl-citation.json"} </w:instrText>
            </w:r>
            <w:r w:rsidRPr="00854BC1">
              <w:rPr>
                <w:sz w:val="20"/>
                <w:szCs w:val="20"/>
                <w:lang w:val="en-US"/>
              </w:rPr>
              <w:fldChar w:fldCharType="separate"/>
            </w:r>
            <w:r w:rsidRPr="00854BC1">
              <w:rPr>
                <w:sz w:val="20"/>
                <w:szCs w:val="20"/>
                <w:lang w:val="en-US"/>
              </w:rPr>
              <w:t xml:space="preserve">(Bowie, 1984; Kumazawa </w:t>
            </w:r>
            <w:r w:rsidRPr="00854BC1">
              <w:rPr>
                <w:i/>
                <w:iCs/>
                <w:sz w:val="20"/>
                <w:szCs w:val="20"/>
                <w:lang w:val="en-US"/>
              </w:rPr>
              <w:t>et al.</w:t>
            </w:r>
            <w:r w:rsidRPr="00854BC1">
              <w:rPr>
                <w:sz w:val="20"/>
                <w:szCs w:val="20"/>
                <w:lang w:val="en-US"/>
              </w:rPr>
              <w:t xml:space="preserve">, 2006; Kuwamura </w:t>
            </w:r>
            <w:r w:rsidRPr="00854BC1">
              <w:rPr>
                <w:i/>
                <w:iCs/>
                <w:sz w:val="20"/>
                <w:szCs w:val="20"/>
                <w:lang w:val="en-US"/>
              </w:rPr>
              <w:t>et al.</w:t>
            </w:r>
            <w:r w:rsidRPr="00854BC1">
              <w:rPr>
                <w:sz w:val="20"/>
                <w:szCs w:val="20"/>
                <w:lang w:val="en-US"/>
              </w:rPr>
              <w:t xml:space="preserve">, 2007; Tomo </w:t>
            </w:r>
            <w:r w:rsidRPr="00854BC1">
              <w:rPr>
                <w:i/>
                <w:iCs/>
                <w:sz w:val="20"/>
                <w:szCs w:val="20"/>
                <w:lang w:val="en-US"/>
              </w:rPr>
              <w:t>et al.</w:t>
            </w:r>
            <w:r w:rsidRPr="00854BC1">
              <w:rPr>
                <w:sz w:val="20"/>
                <w:szCs w:val="20"/>
                <w:lang w:val="en-US"/>
              </w:rPr>
              <w:t xml:space="preserve">, 2010; Terracciano </w:t>
            </w:r>
            <w:r w:rsidRPr="00854BC1">
              <w:rPr>
                <w:i/>
                <w:iCs/>
                <w:sz w:val="20"/>
                <w:szCs w:val="20"/>
                <w:lang w:val="en-US"/>
              </w:rPr>
              <w:t>et al.</w:t>
            </w:r>
            <w:r w:rsidRPr="00854BC1">
              <w:rPr>
                <w:sz w:val="20"/>
                <w:szCs w:val="20"/>
                <w:lang w:val="en-US"/>
              </w:rPr>
              <w:t xml:space="preserve">, 2020; Pool </w:t>
            </w:r>
            <w:r w:rsidRPr="00854BC1">
              <w:rPr>
                <w:i/>
                <w:iCs/>
                <w:sz w:val="20"/>
                <w:szCs w:val="20"/>
                <w:lang w:val="en-US"/>
              </w:rPr>
              <w:t>et al.</w:t>
            </w:r>
            <w:r w:rsidRPr="00854BC1">
              <w:rPr>
                <w:sz w:val="20"/>
                <w:szCs w:val="20"/>
                <w:lang w:val="en-US"/>
              </w:rPr>
              <w:t>, 2021)</w:t>
            </w:r>
            <w:r w:rsidRPr="00854BC1">
              <w:rPr>
                <w:sz w:val="20"/>
                <w:szCs w:val="20"/>
                <w:lang w:val="en-US"/>
              </w:rPr>
              <w:fldChar w:fldCharType="end"/>
            </w:r>
          </w:p>
        </w:tc>
      </w:tr>
      <w:tr w:rsidR="008E2B89" w:rsidRPr="006F2338" w14:paraId="3C137D53" w14:textId="77777777" w:rsidTr="005A3E74">
        <w:tblPrEx>
          <w:tblLook w:val="0000" w:firstRow="0" w:lastRow="0" w:firstColumn="0" w:lastColumn="0" w:noHBand="0" w:noVBand="0"/>
        </w:tblPrEx>
        <w:tc>
          <w:tcPr>
            <w:tcW w:w="1606" w:type="dxa"/>
            <w:vMerge/>
            <w:vAlign w:val="center"/>
          </w:tcPr>
          <w:p w14:paraId="641C3073" w14:textId="77777777" w:rsidR="008E2B89" w:rsidRPr="00854BC1" w:rsidRDefault="008E2B89" w:rsidP="0049738F">
            <w:pPr>
              <w:autoSpaceDE w:val="0"/>
              <w:autoSpaceDN w:val="0"/>
              <w:adjustRightInd w:val="0"/>
              <w:rPr>
                <w:i/>
                <w:iCs/>
                <w:sz w:val="20"/>
                <w:szCs w:val="20"/>
                <w:lang w:val="en-US"/>
              </w:rPr>
            </w:pPr>
          </w:p>
        </w:tc>
        <w:tc>
          <w:tcPr>
            <w:tcW w:w="1655" w:type="dxa"/>
            <w:vMerge/>
            <w:vAlign w:val="center"/>
          </w:tcPr>
          <w:p w14:paraId="287B89D0" w14:textId="77777777" w:rsidR="008E2B89" w:rsidRPr="00854BC1" w:rsidRDefault="008E2B89" w:rsidP="0049738F">
            <w:pPr>
              <w:autoSpaceDE w:val="0"/>
              <w:autoSpaceDN w:val="0"/>
              <w:adjustRightInd w:val="0"/>
              <w:rPr>
                <w:sz w:val="20"/>
                <w:szCs w:val="20"/>
                <w:lang w:val="en-US"/>
              </w:rPr>
            </w:pPr>
          </w:p>
        </w:tc>
        <w:tc>
          <w:tcPr>
            <w:tcW w:w="1418" w:type="dxa"/>
            <w:vMerge/>
            <w:vAlign w:val="center"/>
          </w:tcPr>
          <w:p w14:paraId="2662C8D4" w14:textId="77777777" w:rsidR="008E2B89" w:rsidRPr="00854BC1" w:rsidRDefault="008E2B89" w:rsidP="0049738F">
            <w:pPr>
              <w:autoSpaceDE w:val="0"/>
              <w:autoSpaceDN w:val="0"/>
              <w:adjustRightInd w:val="0"/>
              <w:rPr>
                <w:i/>
                <w:iCs/>
                <w:sz w:val="20"/>
                <w:szCs w:val="20"/>
                <w:lang w:val="en-US"/>
              </w:rPr>
            </w:pPr>
          </w:p>
        </w:tc>
        <w:tc>
          <w:tcPr>
            <w:tcW w:w="1275" w:type="dxa"/>
            <w:vMerge/>
            <w:vAlign w:val="center"/>
          </w:tcPr>
          <w:p w14:paraId="36BF45CE" w14:textId="77777777" w:rsidR="008E2B89" w:rsidRPr="00854BC1" w:rsidRDefault="008E2B89" w:rsidP="0049738F">
            <w:pPr>
              <w:autoSpaceDE w:val="0"/>
              <w:autoSpaceDN w:val="0"/>
              <w:adjustRightInd w:val="0"/>
              <w:rPr>
                <w:sz w:val="20"/>
                <w:szCs w:val="20"/>
                <w:lang w:val="en-US"/>
              </w:rPr>
            </w:pPr>
          </w:p>
        </w:tc>
        <w:tc>
          <w:tcPr>
            <w:tcW w:w="1448" w:type="dxa"/>
            <w:vAlign w:val="center"/>
          </w:tcPr>
          <w:p w14:paraId="62E5D30A" w14:textId="77777777" w:rsidR="008E2B89" w:rsidRPr="00854BC1" w:rsidRDefault="008E2B89" w:rsidP="0049738F">
            <w:pPr>
              <w:autoSpaceDE w:val="0"/>
              <w:autoSpaceDN w:val="0"/>
              <w:adjustRightInd w:val="0"/>
              <w:rPr>
                <w:i/>
                <w:iCs/>
                <w:sz w:val="20"/>
                <w:szCs w:val="20"/>
                <w:lang w:val="en-US"/>
              </w:rPr>
            </w:pPr>
            <w:r w:rsidRPr="00854BC1">
              <w:rPr>
                <w:i/>
                <w:iCs/>
                <w:sz w:val="20"/>
                <w:szCs w:val="20"/>
                <w:lang w:val="en-US"/>
              </w:rPr>
              <w:t>Stenurus sp.</w:t>
            </w:r>
          </w:p>
        </w:tc>
        <w:tc>
          <w:tcPr>
            <w:tcW w:w="1954" w:type="dxa"/>
            <w:vAlign w:val="center"/>
          </w:tcPr>
          <w:p w14:paraId="25DE135B" w14:textId="77777777" w:rsidR="008E2B89" w:rsidRPr="00854BC1" w:rsidRDefault="008E2B89" w:rsidP="0049738F">
            <w:pPr>
              <w:autoSpaceDE w:val="0"/>
              <w:autoSpaceDN w:val="0"/>
              <w:adjustRightInd w:val="0"/>
              <w:rPr>
                <w:sz w:val="20"/>
                <w:szCs w:val="20"/>
                <w:lang w:val="en-US"/>
              </w:rPr>
            </w:pPr>
            <w:r w:rsidRPr="00854BC1">
              <w:rPr>
                <w:sz w:val="20"/>
                <w:szCs w:val="20"/>
                <w:lang w:val="en-US"/>
              </w:rPr>
              <w:t>Lower respiratory</w:t>
            </w:r>
          </w:p>
        </w:tc>
        <w:tc>
          <w:tcPr>
            <w:tcW w:w="3996" w:type="dxa"/>
            <w:vAlign w:val="center"/>
          </w:tcPr>
          <w:p w14:paraId="5399530A" w14:textId="77777777" w:rsidR="008E2B89" w:rsidRPr="00854BC1" w:rsidRDefault="008E2B89" w:rsidP="0049738F">
            <w:pPr>
              <w:autoSpaceDE w:val="0"/>
              <w:autoSpaceDN w:val="0"/>
              <w:adjustRightInd w:val="0"/>
              <w:rPr>
                <w:sz w:val="20"/>
                <w:szCs w:val="20"/>
                <w:lang w:val="en-US"/>
              </w:rPr>
            </w:pPr>
            <w:r w:rsidRPr="00854BC1">
              <w:rPr>
                <w:sz w:val="20"/>
                <w:szCs w:val="20"/>
                <w:lang w:val="en-US"/>
              </w:rPr>
              <w:fldChar w:fldCharType="begin"/>
            </w:r>
            <w:r w:rsidRPr="00854BC1">
              <w:rPr>
                <w:sz w:val="20"/>
                <w:szCs w:val="20"/>
                <w:lang w:val="en-US"/>
              </w:rPr>
              <w:instrText xml:space="preserve"> ADDIN ZOTERO_ITEM CSL_CITATION {"citationID":"Z0EG5aU9","properties":{"formattedCitation":"(Sierra {\\i{}et al.}, 2014)","plainCitation":"(Sierra et al., 2014)","noteIndex":0},"citationItems":[{"id":1071,"uris":["http://zotero.org/users/9441463/items/W3LN2KZB"],"itemData":{"id":1071,"type":"article-journal","container-title":"Emerging Infectious Diseases","DOI":"10.3201/eid2002.131463","ISSN":"1080-6040, 1080-6059","issue":"2","journalAbbreviation":"Emerg. Infect. Dis.","language":"en","page":"269-271","source":"DOI.org (Crossref)","title":"Fatal Systemic Morbillivirus Infection in Bottlenose Dolphin, Canary Islands, Spain","volume":"20","author":[{"family":"Sierra","given":"Eva"},{"family":"Zucca","given":"Daniele"},{"family":"Arbelo","given":"Manuel"},{"family":"García-Álvarez","given":"Natalia"},{"family":"Andrada","given":"Marisa"},{"family":"Déniz","given":"Soraya"},{"family":"Fernández","given":"Antonio"}],"issued":{"date-parts":[["2014",2]]}}}],"schema":"https://github.com/citation-style-language/schema/raw/master/csl-citation.json"} </w:instrText>
            </w:r>
            <w:r w:rsidRPr="00854BC1">
              <w:rPr>
                <w:sz w:val="20"/>
                <w:szCs w:val="20"/>
                <w:lang w:val="en-US"/>
              </w:rPr>
              <w:fldChar w:fldCharType="separate"/>
            </w:r>
            <w:r w:rsidRPr="00854BC1">
              <w:rPr>
                <w:sz w:val="20"/>
                <w:szCs w:val="20"/>
                <w:lang w:val="en-US"/>
              </w:rPr>
              <w:t xml:space="preserve">(Sierra </w:t>
            </w:r>
            <w:r w:rsidRPr="00854BC1">
              <w:rPr>
                <w:i/>
                <w:iCs/>
                <w:sz w:val="20"/>
                <w:szCs w:val="20"/>
                <w:lang w:val="en-US"/>
              </w:rPr>
              <w:t>et al.</w:t>
            </w:r>
            <w:r w:rsidRPr="00854BC1">
              <w:rPr>
                <w:sz w:val="20"/>
                <w:szCs w:val="20"/>
                <w:lang w:val="en-US"/>
              </w:rPr>
              <w:t>, 2014)</w:t>
            </w:r>
            <w:r w:rsidRPr="00854BC1">
              <w:rPr>
                <w:sz w:val="20"/>
                <w:szCs w:val="20"/>
                <w:lang w:val="en-US"/>
              </w:rPr>
              <w:fldChar w:fldCharType="end"/>
            </w:r>
          </w:p>
        </w:tc>
      </w:tr>
      <w:tr w:rsidR="008E2B89" w:rsidRPr="006F2338" w14:paraId="7C8AD4E1" w14:textId="77777777" w:rsidTr="005A3E74">
        <w:tblPrEx>
          <w:tblLook w:val="0000" w:firstRow="0" w:lastRow="0" w:firstColumn="0" w:lastColumn="0" w:noHBand="0" w:noVBand="0"/>
        </w:tblPrEx>
        <w:tc>
          <w:tcPr>
            <w:tcW w:w="1606" w:type="dxa"/>
            <w:vMerge w:val="restart"/>
            <w:vAlign w:val="center"/>
          </w:tcPr>
          <w:p w14:paraId="52BBB90F"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Iniidae</w:t>
            </w:r>
          </w:p>
        </w:tc>
        <w:tc>
          <w:tcPr>
            <w:tcW w:w="1655" w:type="dxa"/>
            <w:vMerge w:val="restart"/>
            <w:vAlign w:val="center"/>
          </w:tcPr>
          <w:p w14:paraId="06B76179"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Inia geoffrensis</w:t>
            </w:r>
          </w:p>
        </w:tc>
        <w:tc>
          <w:tcPr>
            <w:tcW w:w="1418" w:type="dxa"/>
            <w:vMerge w:val="restart"/>
            <w:vAlign w:val="center"/>
          </w:tcPr>
          <w:p w14:paraId="44231D73"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Amazon river dolphin</w:t>
            </w:r>
          </w:p>
        </w:tc>
        <w:tc>
          <w:tcPr>
            <w:tcW w:w="1275" w:type="dxa"/>
            <w:vMerge w:val="restart"/>
            <w:vAlign w:val="center"/>
          </w:tcPr>
          <w:p w14:paraId="122D8AFD"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Pseudaliidae</w:t>
            </w:r>
          </w:p>
        </w:tc>
        <w:tc>
          <w:tcPr>
            <w:tcW w:w="1448" w:type="dxa"/>
            <w:vAlign w:val="center"/>
          </w:tcPr>
          <w:p w14:paraId="7839C6F3"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 xml:space="preserve">Halocercus brasiliensis </w:t>
            </w:r>
          </w:p>
        </w:tc>
        <w:tc>
          <w:tcPr>
            <w:tcW w:w="1954" w:type="dxa"/>
            <w:vAlign w:val="center"/>
          </w:tcPr>
          <w:p w14:paraId="5B925D93"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Lower respiratory</w:t>
            </w:r>
          </w:p>
        </w:tc>
        <w:tc>
          <w:tcPr>
            <w:tcW w:w="3996" w:type="dxa"/>
            <w:vAlign w:val="center"/>
          </w:tcPr>
          <w:p w14:paraId="191CAFA4"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fldChar w:fldCharType="begin"/>
            </w:r>
            <w:r w:rsidRPr="00854BC1">
              <w:rPr>
                <w:rFonts w:eastAsiaTheme="minorHAnsi"/>
                <w:sz w:val="20"/>
                <w:szCs w:val="20"/>
                <w:lang w:val="en-US"/>
              </w:rPr>
              <w:instrText xml:space="preserve"> ADDIN ZOTERO_ITEM CSL_CITATION {"citationID":"yizZhcAQ","properties":{"formattedCitation":"(Rodrigues {\\i{}et al.}, 2018)","plainCitation":"(Rodrigues et al., 2018)","noteIndex":0},"citationItems":[{"id":1164,"uris":["http://zotero.org/users/9441463/items/BHE5YVHK"],"itemData":{"id":1164,"type":"article-journal","abstract":"The Amazon river dolphin Inia geoffrensis and tucuxi Sotalia fluviatilis are classified as Data Deficient species. Despite very limited knowledge on health and disease aspects of these species, the main threats to their conservation include incidental mortality in fishing gear, population fragmentation, habitat loss and environmental pollution. It is also suggested that underlying diseases may contribute to their mortality rates. Herein, we retrospectively describe gross and microscopic pulmonary lesions in free-ranging I. geoffrensis (n = 24) and S. fluviatilis (n = 28) found dead. Nearly 85% of the examined animals presented some kind of primary lung disease, wherein the main etiological diagnoses were verminous pneumonia by Halocercus brasiliensis (25%), bacterial pneumonia (25%) and a single case of meconium aspiration syndrome (1.9%). An etiology was not determined in 36.5% (19/52) of animals. These results indicate a high incidence of pulmonary pathology in these species, raising concerns about population impacts and potential zoonotic implications in some instances. These data may provide a scientific basis for future medical and conservation efforts focused on Amazonian dolphins.","container-title":"Diseases of Aquatic Organisms","DOI":"10.3354/dao03280","ISSN":"0177-5103, 1616-1580","issue":"1","journalAbbreviation":"Dis. Aquat. Org.","language":"en","page":"1-11","source":"DOI.org (Crossref)","title":"Retrospective pathological survey of pulmonary disease in free-ranging Amazon river dolphin Inia geoffrensis and tucuxi Sotalia fluviatilis","volume":"131","author":[{"family":"Rodrigues","given":"Tcs"},{"family":"Díaz-Delgado","given":"J"},{"family":"Catão-Dias","given":"Jl"},{"family":"Luz Carvalho","given":"J","non-dropping-particle":"da"},{"family":"Marmontel","given":"M"}],"issued":{"date-parts":[["2018",10,16]]}}}],"schema":"https://github.com/citation-style-language/schema/raw/master/csl-citation.json"} </w:instrText>
            </w:r>
            <w:r w:rsidRPr="00854BC1">
              <w:rPr>
                <w:rFonts w:eastAsiaTheme="minorHAnsi"/>
                <w:sz w:val="20"/>
                <w:szCs w:val="20"/>
                <w:lang w:val="en-US"/>
              </w:rPr>
              <w:fldChar w:fldCharType="separate"/>
            </w:r>
            <w:r w:rsidRPr="00854BC1">
              <w:rPr>
                <w:sz w:val="20"/>
                <w:szCs w:val="20"/>
                <w:lang w:val="en-US"/>
              </w:rPr>
              <w:t xml:space="preserve">(Rodrigues </w:t>
            </w:r>
            <w:r w:rsidRPr="00854BC1">
              <w:rPr>
                <w:i/>
                <w:iCs/>
                <w:sz w:val="20"/>
                <w:szCs w:val="20"/>
                <w:lang w:val="en-US"/>
              </w:rPr>
              <w:t>et al.</w:t>
            </w:r>
            <w:r w:rsidRPr="00854BC1">
              <w:rPr>
                <w:sz w:val="20"/>
                <w:szCs w:val="20"/>
                <w:lang w:val="en-US"/>
              </w:rPr>
              <w:t>, 2018)</w:t>
            </w:r>
            <w:r w:rsidRPr="00854BC1">
              <w:rPr>
                <w:rFonts w:eastAsiaTheme="minorHAnsi"/>
                <w:sz w:val="20"/>
                <w:szCs w:val="20"/>
                <w:lang w:val="en-US"/>
              </w:rPr>
              <w:fldChar w:fldCharType="end"/>
            </w:r>
          </w:p>
        </w:tc>
      </w:tr>
      <w:tr w:rsidR="008E2B89" w:rsidRPr="006F2338" w14:paraId="1CA8CA51" w14:textId="77777777" w:rsidTr="005A3E74">
        <w:tblPrEx>
          <w:tblLook w:val="0000" w:firstRow="0" w:lastRow="0" w:firstColumn="0" w:lastColumn="0" w:noHBand="0" w:noVBand="0"/>
        </w:tblPrEx>
        <w:tc>
          <w:tcPr>
            <w:tcW w:w="1606" w:type="dxa"/>
            <w:vMerge/>
            <w:vAlign w:val="center"/>
          </w:tcPr>
          <w:p w14:paraId="7515C5AE" w14:textId="77777777" w:rsidR="008E2B89" w:rsidRPr="00854BC1" w:rsidRDefault="008E2B89" w:rsidP="0049738F">
            <w:pPr>
              <w:autoSpaceDE w:val="0"/>
              <w:autoSpaceDN w:val="0"/>
              <w:adjustRightInd w:val="0"/>
              <w:rPr>
                <w:rFonts w:eastAsiaTheme="minorHAnsi"/>
                <w:i/>
                <w:iCs/>
                <w:sz w:val="20"/>
                <w:szCs w:val="20"/>
                <w:lang w:val="en-US"/>
              </w:rPr>
            </w:pPr>
          </w:p>
        </w:tc>
        <w:tc>
          <w:tcPr>
            <w:tcW w:w="1655" w:type="dxa"/>
            <w:vMerge/>
            <w:vAlign w:val="center"/>
          </w:tcPr>
          <w:p w14:paraId="5F4D8D7C" w14:textId="77777777" w:rsidR="008E2B89" w:rsidRPr="00854BC1" w:rsidRDefault="008E2B89" w:rsidP="0049738F">
            <w:pPr>
              <w:autoSpaceDE w:val="0"/>
              <w:autoSpaceDN w:val="0"/>
              <w:adjustRightInd w:val="0"/>
              <w:rPr>
                <w:rFonts w:eastAsiaTheme="minorHAnsi"/>
                <w:sz w:val="20"/>
                <w:szCs w:val="20"/>
                <w:lang w:val="en-US"/>
              </w:rPr>
            </w:pPr>
          </w:p>
        </w:tc>
        <w:tc>
          <w:tcPr>
            <w:tcW w:w="1418" w:type="dxa"/>
            <w:vMerge/>
            <w:vAlign w:val="center"/>
          </w:tcPr>
          <w:p w14:paraId="3D39AFD4" w14:textId="77777777" w:rsidR="008E2B89" w:rsidRPr="00854BC1" w:rsidRDefault="008E2B89" w:rsidP="0049738F">
            <w:pPr>
              <w:autoSpaceDE w:val="0"/>
              <w:autoSpaceDN w:val="0"/>
              <w:adjustRightInd w:val="0"/>
              <w:rPr>
                <w:rFonts w:eastAsiaTheme="minorHAnsi"/>
                <w:i/>
                <w:iCs/>
                <w:sz w:val="20"/>
                <w:szCs w:val="20"/>
                <w:lang w:val="en-US"/>
              </w:rPr>
            </w:pPr>
          </w:p>
        </w:tc>
        <w:tc>
          <w:tcPr>
            <w:tcW w:w="1275" w:type="dxa"/>
            <w:vMerge/>
            <w:vAlign w:val="center"/>
          </w:tcPr>
          <w:p w14:paraId="691B336D" w14:textId="77777777" w:rsidR="008E2B89" w:rsidRPr="00854BC1" w:rsidRDefault="008E2B89" w:rsidP="0049738F">
            <w:pPr>
              <w:autoSpaceDE w:val="0"/>
              <w:autoSpaceDN w:val="0"/>
              <w:adjustRightInd w:val="0"/>
              <w:rPr>
                <w:rFonts w:eastAsiaTheme="minorHAnsi"/>
                <w:sz w:val="20"/>
                <w:szCs w:val="20"/>
                <w:lang w:val="en-US"/>
              </w:rPr>
            </w:pPr>
          </w:p>
        </w:tc>
        <w:tc>
          <w:tcPr>
            <w:tcW w:w="1448" w:type="dxa"/>
            <w:vAlign w:val="center"/>
          </w:tcPr>
          <w:p w14:paraId="5390CD84"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 xml:space="preserve">Halocercus sp. </w:t>
            </w:r>
          </w:p>
        </w:tc>
        <w:tc>
          <w:tcPr>
            <w:tcW w:w="1954" w:type="dxa"/>
            <w:vAlign w:val="center"/>
          </w:tcPr>
          <w:p w14:paraId="75291086" w14:textId="77777777" w:rsidR="008E2B89" w:rsidRPr="00854BC1" w:rsidRDefault="008E2B89" w:rsidP="0049738F">
            <w:pPr>
              <w:autoSpaceDE w:val="0"/>
              <w:autoSpaceDN w:val="0"/>
              <w:adjustRightInd w:val="0"/>
              <w:rPr>
                <w:rFonts w:eastAsiaTheme="minorHAnsi"/>
                <w:sz w:val="20"/>
                <w:szCs w:val="20"/>
                <w:lang w:val="en-US"/>
              </w:rPr>
            </w:pPr>
            <w:r w:rsidRPr="00854BC1">
              <w:rPr>
                <w:sz w:val="20"/>
                <w:szCs w:val="20"/>
                <w:lang w:val="en-US"/>
              </w:rPr>
              <w:t>N/A</w:t>
            </w:r>
          </w:p>
        </w:tc>
        <w:tc>
          <w:tcPr>
            <w:tcW w:w="3996" w:type="dxa"/>
            <w:vAlign w:val="center"/>
          </w:tcPr>
          <w:p w14:paraId="436BE123"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fldChar w:fldCharType="begin"/>
            </w:r>
            <w:r w:rsidRPr="00854BC1">
              <w:rPr>
                <w:rFonts w:eastAsiaTheme="minorHAnsi"/>
                <w:sz w:val="20"/>
                <w:szCs w:val="20"/>
                <w:lang w:val="en-US"/>
              </w:rPr>
              <w:instrText xml:space="preserve"> ADDIN ZOTERO_ITEM CSL_CITATION {"citationID":"CNic6t5a","properties":{"formattedCitation":"(Dailey and Brownell, 1972)","plainCitation":"(Dailey and Brownell, 1972)","noteIndex":0},"citationItems":[{"id":1336,"uris":["http://zotero.org/users/9441463/items/DNR7HWAU"],"itemData":{"id":1336,"type":"chapter","container-title":"Mammals of the sea: Biology and medicine, SH Ridgway (ed.). Charles C Thomas, Springfield, Illinois","page":"528-589","title":"A checklist of marine mammal parasites","author":[{"family":"Dailey","given":"M D"},{"family":"Brownell","given":"R L Jr."}],"issued":{"date-parts":[["1972"]]}}}],"schema":"https://github.com/citation-style-language/schema/raw/master/csl-citation.json"} </w:instrText>
            </w:r>
            <w:r w:rsidRPr="00854BC1">
              <w:rPr>
                <w:rFonts w:eastAsiaTheme="minorHAnsi"/>
                <w:sz w:val="20"/>
                <w:szCs w:val="20"/>
                <w:lang w:val="en-US"/>
              </w:rPr>
              <w:fldChar w:fldCharType="separate"/>
            </w:r>
            <w:r w:rsidRPr="00854BC1">
              <w:rPr>
                <w:rFonts w:eastAsiaTheme="minorHAnsi"/>
                <w:noProof/>
                <w:sz w:val="20"/>
                <w:szCs w:val="20"/>
                <w:lang w:val="en-US"/>
              </w:rPr>
              <w:t>(Dailey and Brownell, 1972)</w:t>
            </w:r>
            <w:r w:rsidRPr="00854BC1">
              <w:rPr>
                <w:rFonts w:eastAsiaTheme="minorHAnsi"/>
                <w:sz w:val="20"/>
                <w:szCs w:val="20"/>
                <w:lang w:val="en-US"/>
              </w:rPr>
              <w:fldChar w:fldCharType="end"/>
            </w:r>
          </w:p>
        </w:tc>
      </w:tr>
      <w:tr w:rsidR="008E2B89" w:rsidRPr="006F2338" w14:paraId="1F99EBCC" w14:textId="77777777" w:rsidTr="005A3E74">
        <w:tblPrEx>
          <w:tblLook w:val="0000" w:firstRow="0" w:lastRow="0" w:firstColumn="0" w:lastColumn="0" w:noHBand="0" w:noVBand="0"/>
        </w:tblPrEx>
        <w:tc>
          <w:tcPr>
            <w:tcW w:w="1606" w:type="dxa"/>
            <w:vAlign w:val="center"/>
          </w:tcPr>
          <w:p w14:paraId="12664DA9"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Kogiidae</w:t>
            </w:r>
          </w:p>
        </w:tc>
        <w:tc>
          <w:tcPr>
            <w:tcW w:w="1655" w:type="dxa"/>
            <w:vAlign w:val="center"/>
          </w:tcPr>
          <w:p w14:paraId="79BE03C3"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Kogia breviceps</w:t>
            </w:r>
          </w:p>
        </w:tc>
        <w:tc>
          <w:tcPr>
            <w:tcW w:w="1418" w:type="dxa"/>
            <w:vAlign w:val="center"/>
          </w:tcPr>
          <w:p w14:paraId="09A358F6"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Pygmy sperm whale</w:t>
            </w:r>
          </w:p>
        </w:tc>
        <w:tc>
          <w:tcPr>
            <w:tcW w:w="1275" w:type="dxa"/>
            <w:vAlign w:val="center"/>
          </w:tcPr>
          <w:p w14:paraId="5A98986D"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Pseudaliidae</w:t>
            </w:r>
          </w:p>
        </w:tc>
        <w:tc>
          <w:tcPr>
            <w:tcW w:w="1448" w:type="dxa"/>
            <w:vAlign w:val="center"/>
          </w:tcPr>
          <w:p w14:paraId="2B1C7D3E"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 xml:space="preserve">Halocercus sp. </w:t>
            </w:r>
          </w:p>
        </w:tc>
        <w:tc>
          <w:tcPr>
            <w:tcW w:w="1954" w:type="dxa"/>
            <w:vAlign w:val="center"/>
          </w:tcPr>
          <w:p w14:paraId="7EFD7FB9"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Lower respiratory</w:t>
            </w:r>
          </w:p>
        </w:tc>
        <w:tc>
          <w:tcPr>
            <w:tcW w:w="3996" w:type="dxa"/>
            <w:vAlign w:val="center"/>
          </w:tcPr>
          <w:p w14:paraId="5E19D1FE"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fldChar w:fldCharType="begin"/>
            </w:r>
            <w:r w:rsidRPr="00854BC1">
              <w:rPr>
                <w:rFonts w:eastAsiaTheme="minorHAnsi"/>
                <w:sz w:val="20"/>
                <w:szCs w:val="20"/>
                <w:lang w:val="en-US"/>
              </w:rPr>
              <w:instrText xml:space="preserve"> ADDIN ZOTERO_ITEM CSL_CITATION {"citationID":"ekSHWQmd","properties":{"formattedCitation":"(Carvalho {\\i{}et al.}, 2010)","plainCitation":"(Carvalho et al., 2010)","noteIndex":0},"citationItems":[{"id":1063,"uris":["http://zotero.org/users/9441463/items/THKJ6GPN"],"itemData":{"id":1063,"type":"article-journal","abstract":"This study represents the ﬁrst survey of the parasitic fauna of cetaceans off the northeastern coast of Brazil. Parasites were collected from 82 animals rescued from the states of Ceará to Bahia, including the archipelago of Fernando de Noronha. A total of 14 species of cetaceans were evaluated: Sotalia guianensis, Stenella sp., Stenella clymene, Stenella longirostris, Stenella coeruleoalba, Stenella frontalis, Megaptera novaeangliae, Peponocephala electra, Steno bredanensis, Kogia breviceps, Kogia sima, Globicephala macrorhynchus, Tursiops truncatus, Physeter macrocephalus and Lagenodelphis hosei. The parasites were ﬁxed and preserved in 70% ethanol or alcohol–formalin–acetic acid solution (AFA), clariﬁed in phenol and mounted on slides for morphological identiﬁcation. In total, 11 species and 8 genera of endo- and ectoparasites were identiﬁed: Halocercus brasiliensis, Halocercus kleinenbergi, Stenurus globicephalae, Halocercus sp., Anisakis sp., Crassicauda sp. (Nematoda), Phyllobothrium delphini, Monorygma grimaldii, Scolex pleuronectis, Strobicephalus triangularis, Tetrabothrius forsteri, Tetrabothrius sp., Trigonocotyle sp., Diphyllobothrium sp. (Cestoda), Campula sp. (Trematoda), Bolbosoma sp. (Acanthocephala), Cyamus boopis, Syncyamus pseudorcae and Xenobalanus globicipitis (Crustacea). The identiﬁcation of some species represented novel records for the country and increased the occurrence of some parasites to new hosts. The use of standardized methodologies for collecting and evaluating a larger number of animals is essential for a better understanding of host-parasite relationships in cetaceans and their use as biological indicators in the region.","container-title":"Veterinary Parasitology","DOI":"10.1016/j.vetpar.2010.06.023","ISSN":"03044017","issue":"1-2","journalAbbreviation":"Veterinary Parasitology","language":"en","page":"116-122","source":"DOI.org (Crossref)","title":"Metazoan parasites of cetaceans off the northeastern coast of Brazil","volume":"173","author":[{"family":"Carvalho","given":"Vitor Luz"},{"family":"Bevilaqua","given":"Claudia Maria Leal"},{"family":"Iñiguez","given":"Alena Mayo"},{"family":"Mathews-Cascon","given":"Helena"},{"family":"Ribeiro","given":"Felipe Bezerra"},{"family":"Pessoa","given":"Lourdes Marina Bezerra"},{"family":"Meirelles","given":"Ana Carolina Oliveira","non-dropping-particle":"de"},{"family":"Borges","given":"João Carlos Gomes"},{"family":"Marigo","given":"Juliana"},{"family":"Soares","given":"Laiza"},{"family":"Lima Silva","given":"Flávio José","non-dropping-particle":"de"}],"issued":{"date-parts":[["2010",10]]}}}],"schema":"https://github.com/citation-style-language/schema/raw/master/csl-citation.json"} </w:instrText>
            </w:r>
            <w:r w:rsidRPr="00854BC1">
              <w:rPr>
                <w:rFonts w:eastAsiaTheme="minorHAnsi"/>
                <w:sz w:val="20"/>
                <w:szCs w:val="20"/>
                <w:lang w:val="en-US"/>
              </w:rPr>
              <w:fldChar w:fldCharType="separate"/>
            </w:r>
            <w:r w:rsidRPr="00854BC1">
              <w:rPr>
                <w:sz w:val="20"/>
                <w:szCs w:val="20"/>
                <w:lang w:val="en-US"/>
              </w:rPr>
              <w:t xml:space="preserve">(Carvalho </w:t>
            </w:r>
            <w:r w:rsidRPr="00854BC1">
              <w:rPr>
                <w:i/>
                <w:iCs/>
                <w:sz w:val="20"/>
                <w:szCs w:val="20"/>
                <w:lang w:val="en-US"/>
              </w:rPr>
              <w:t>et al.</w:t>
            </w:r>
            <w:r w:rsidRPr="00854BC1">
              <w:rPr>
                <w:sz w:val="20"/>
                <w:szCs w:val="20"/>
                <w:lang w:val="en-US"/>
              </w:rPr>
              <w:t>, 2010)</w:t>
            </w:r>
            <w:r w:rsidRPr="00854BC1">
              <w:rPr>
                <w:rFonts w:eastAsiaTheme="minorHAnsi"/>
                <w:sz w:val="20"/>
                <w:szCs w:val="20"/>
                <w:lang w:val="en-US"/>
              </w:rPr>
              <w:fldChar w:fldCharType="end"/>
            </w:r>
          </w:p>
        </w:tc>
      </w:tr>
      <w:tr w:rsidR="008E2B89" w:rsidRPr="006F2338" w14:paraId="73EE88C4" w14:textId="77777777" w:rsidTr="005A3E74">
        <w:tc>
          <w:tcPr>
            <w:tcW w:w="1606" w:type="dxa"/>
            <w:vMerge w:val="restart"/>
            <w:vAlign w:val="center"/>
          </w:tcPr>
          <w:p w14:paraId="6EF7A183" w14:textId="77777777" w:rsidR="008E2B89" w:rsidRPr="00854BC1" w:rsidRDefault="008E2B89" w:rsidP="0049738F">
            <w:pPr>
              <w:rPr>
                <w:sz w:val="20"/>
                <w:szCs w:val="20"/>
              </w:rPr>
            </w:pPr>
            <w:r w:rsidRPr="00854BC1">
              <w:rPr>
                <w:sz w:val="20"/>
                <w:szCs w:val="20"/>
              </w:rPr>
              <w:t>Monodontidae</w:t>
            </w:r>
          </w:p>
        </w:tc>
        <w:tc>
          <w:tcPr>
            <w:tcW w:w="1655" w:type="dxa"/>
            <w:vMerge w:val="restart"/>
            <w:noWrap/>
            <w:vAlign w:val="center"/>
            <w:hideMark/>
          </w:tcPr>
          <w:p w14:paraId="2CFC0578" w14:textId="77777777" w:rsidR="008E2B89" w:rsidRPr="00854BC1" w:rsidRDefault="008E2B89" w:rsidP="0049738F">
            <w:pPr>
              <w:rPr>
                <w:sz w:val="20"/>
                <w:szCs w:val="20"/>
              </w:rPr>
            </w:pPr>
            <w:r w:rsidRPr="00854BC1">
              <w:rPr>
                <w:sz w:val="20"/>
                <w:szCs w:val="20"/>
              </w:rPr>
              <w:t>Delphinapterus leucas</w:t>
            </w:r>
          </w:p>
        </w:tc>
        <w:tc>
          <w:tcPr>
            <w:tcW w:w="1418" w:type="dxa"/>
            <w:vMerge w:val="restart"/>
            <w:noWrap/>
            <w:vAlign w:val="center"/>
            <w:hideMark/>
          </w:tcPr>
          <w:p w14:paraId="5B6A8F34" w14:textId="77777777" w:rsidR="008E2B89" w:rsidRPr="00854BC1" w:rsidRDefault="008E2B89" w:rsidP="0049738F">
            <w:pPr>
              <w:rPr>
                <w:i/>
                <w:iCs/>
                <w:sz w:val="20"/>
                <w:szCs w:val="20"/>
              </w:rPr>
            </w:pPr>
            <w:r w:rsidRPr="00854BC1">
              <w:rPr>
                <w:i/>
                <w:iCs/>
                <w:sz w:val="20"/>
                <w:szCs w:val="20"/>
              </w:rPr>
              <w:t>Beluga whale</w:t>
            </w:r>
          </w:p>
        </w:tc>
        <w:tc>
          <w:tcPr>
            <w:tcW w:w="1275" w:type="dxa"/>
            <w:vMerge w:val="restart"/>
            <w:noWrap/>
            <w:vAlign w:val="center"/>
            <w:hideMark/>
          </w:tcPr>
          <w:p w14:paraId="2204AA17" w14:textId="77777777" w:rsidR="008E2B89" w:rsidRPr="00854BC1" w:rsidRDefault="008E2B89" w:rsidP="0049738F">
            <w:pPr>
              <w:rPr>
                <w:sz w:val="20"/>
                <w:szCs w:val="20"/>
              </w:rPr>
            </w:pPr>
            <w:r w:rsidRPr="00854BC1">
              <w:rPr>
                <w:sz w:val="20"/>
                <w:szCs w:val="20"/>
              </w:rPr>
              <w:t>Pseudaliidae</w:t>
            </w:r>
          </w:p>
        </w:tc>
        <w:tc>
          <w:tcPr>
            <w:tcW w:w="1448" w:type="dxa"/>
            <w:noWrap/>
            <w:vAlign w:val="center"/>
            <w:hideMark/>
          </w:tcPr>
          <w:p w14:paraId="27FDF2EC" w14:textId="77777777" w:rsidR="008E2B89" w:rsidRPr="00854BC1" w:rsidRDefault="008E2B89" w:rsidP="0049738F">
            <w:pPr>
              <w:rPr>
                <w:i/>
                <w:iCs/>
                <w:sz w:val="20"/>
                <w:szCs w:val="20"/>
              </w:rPr>
            </w:pPr>
            <w:r w:rsidRPr="00854BC1">
              <w:rPr>
                <w:i/>
                <w:iCs/>
                <w:sz w:val="20"/>
                <w:szCs w:val="20"/>
              </w:rPr>
              <w:t>Halocercus monoceris</w:t>
            </w:r>
          </w:p>
        </w:tc>
        <w:tc>
          <w:tcPr>
            <w:tcW w:w="1954" w:type="dxa"/>
            <w:noWrap/>
            <w:vAlign w:val="center"/>
            <w:hideMark/>
          </w:tcPr>
          <w:p w14:paraId="545D14E9" w14:textId="77777777" w:rsidR="008E2B89" w:rsidRPr="00854BC1" w:rsidRDefault="008E2B89" w:rsidP="0049738F">
            <w:pPr>
              <w:rPr>
                <w:sz w:val="20"/>
                <w:szCs w:val="20"/>
              </w:rPr>
            </w:pPr>
            <w:r w:rsidRPr="00854BC1">
              <w:rPr>
                <w:sz w:val="20"/>
                <w:szCs w:val="20"/>
              </w:rPr>
              <w:t>Cardiovascular, Lower respiratory, Upper respiratory</w:t>
            </w:r>
          </w:p>
        </w:tc>
        <w:tc>
          <w:tcPr>
            <w:tcW w:w="3996" w:type="dxa"/>
            <w:noWrap/>
            <w:vAlign w:val="center"/>
            <w:hideMark/>
          </w:tcPr>
          <w:p w14:paraId="11F80BEF"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m7hTLqAh","properties":{"formattedCitation":"(Measures {\\i{}et al.}, 1995)","plainCitation":"(Measures et al., 1995)","noteIndex":0},"citationItems":[{"id":1246,"uris":["http://zotero.org/users/9441463/items/VGW8AECH"],"itemData":{"id":1246,"type":"article-journal","abstract":"Helminths were identified in 38 belugas, Delphinapterus leucas, stranded in the St. Lawrence estuary and Gulf of St. Lawrence during 1984- 1993. These helminth species were Anisakis simplex, Contracaecinea sp., Pseudoterranova sp., Stenurus arctomarinus, Pharurus pallasii, Halocercus taurica (new host record), Halocercus monoceris (new host record), Hadwenius seymouri, Diphyllobothrium sp., and Bolbosoma sp. (new host record). Of 21 helminths previously reported from populations of belugas worldwide, 7 were found in the St. Lawrence population. Lungworms, such as Halocercus monoceris, may prove useful in identification of beluga populations in the Arctic and may also be an important cause of morbidity and mortality of calves.","container-title":"Canadian Journal of Zoology","DOI":"10.1139/z95-165","ISSN":"0008-4301, 1480-3283","issue":"8","journalAbbreviation":"Can. J. Zool.","language":"en","page":"1402-1409","source":"DOI.org (Crossref)","title":"Helminths of an endangered population of belugas, Delphinapterus leucas , in the St. Lawrence estuary, Canada","volume":"73","author":[{"family":"Measures","given":"L. N."},{"family":"Béland","given":"P."},{"family":"Martineau","given":"D."},{"family":"Guise","given":"S. De"}],"issued":{"date-parts":[["1995",8,1]]}}}],"schema":"https://github.com/citation-style-language/schema/raw/master/csl-citation.json"} </w:instrText>
            </w:r>
            <w:r w:rsidRPr="00854BC1">
              <w:rPr>
                <w:sz w:val="20"/>
                <w:szCs w:val="20"/>
              </w:rPr>
              <w:fldChar w:fldCharType="separate"/>
            </w:r>
            <w:r w:rsidRPr="00854BC1">
              <w:rPr>
                <w:sz w:val="20"/>
                <w:szCs w:val="20"/>
                <w:lang w:val="en-US"/>
              </w:rPr>
              <w:t xml:space="preserve">(Measures </w:t>
            </w:r>
            <w:r w:rsidRPr="00854BC1">
              <w:rPr>
                <w:i/>
                <w:iCs/>
                <w:sz w:val="20"/>
                <w:szCs w:val="20"/>
                <w:lang w:val="en-US"/>
              </w:rPr>
              <w:t>et al.</w:t>
            </w:r>
            <w:r w:rsidRPr="00854BC1">
              <w:rPr>
                <w:sz w:val="20"/>
                <w:szCs w:val="20"/>
                <w:lang w:val="en-US"/>
              </w:rPr>
              <w:t>, 1995)</w:t>
            </w:r>
            <w:r w:rsidRPr="00854BC1">
              <w:rPr>
                <w:sz w:val="20"/>
                <w:szCs w:val="20"/>
              </w:rPr>
              <w:fldChar w:fldCharType="end"/>
            </w:r>
          </w:p>
        </w:tc>
      </w:tr>
      <w:tr w:rsidR="008E2B89" w:rsidRPr="006F2338" w14:paraId="7C2B9764" w14:textId="77777777" w:rsidTr="005A3E74">
        <w:tc>
          <w:tcPr>
            <w:tcW w:w="1606" w:type="dxa"/>
            <w:vMerge/>
            <w:vAlign w:val="center"/>
          </w:tcPr>
          <w:p w14:paraId="2101C935" w14:textId="77777777" w:rsidR="008E2B89" w:rsidRPr="00854BC1" w:rsidRDefault="008E2B89" w:rsidP="0049738F">
            <w:pPr>
              <w:rPr>
                <w:i/>
                <w:iCs/>
                <w:sz w:val="20"/>
                <w:szCs w:val="20"/>
              </w:rPr>
            </w:pPr>
          </w:p>
        </w:tc>
        <w:tc>
          <w:tcPr>
            <w:tcW w:w="1655" w:type="dxa"/>
            <w:vMerge/>
            <w:noWrap/>
            <w:vAlign w:val="center"/>
            <w:hideMark/>
          </w:tcPr>
          <w:p w14:paraId="5C90AF6C" w14:textId="77777777" w:rsidR="008E2B89" w:rsidRPr="00854BC1" w:rsidRDefault="008E2B89" w:rsidP="0049738F">
            <w:pPr>
              <w:rPr>
                <w:sz w:val="20"/>
                <w:szCs w:val="20"/>
              </w:rPr>
            </w:pPr>
          </w:p>
        </w:tc>
        <w:tc>
          <w:tcPr>
            <w:tcW w:w="1418" w:type="dxa"/>
            <w:vMerge/>
            <w:noWrap/>
            <w:vAlign w:val="center"/>
            <w:hideMark/>
          </w:tcPr>
          <w:p w14:paraId="35A6B2C7" w14:textId="77777777" w:rsidR="008E2B89" w:rsidRPr="00854BC1" w:rsidRDefault="008E2B89" w:rsidP="0049738F">
            <w:pPr>
              <w:rPr>
                <w:i/>
                <w:iCs/>
                <w:sz w:val="20"/>
                <w:szCs w:val="20"/>
              </w:rPr>
            </w:pPr>
          </w:p>
        </w:tc>
        <w:tc>
          <w:tcPr>
            <w:tcW w:w="1275" w:type="dxa"/>
            <w:vMerge/>
            <w:noWrap/>
            <w:vAlign w:val="center"/>
            <w:hideMark/>
          </w:tcPr>
          <w:p w14:paraId="57254F63" w14:textId="77777777" w:rsidR="008E2B89" w:rsidRPr="00854BC1" w:rsidRDefault="008E2B89" w:rsidP="0049738F">
            <w:pPr>
              <w:rPr>
                <w:sz w:val="20"/>
                <w:szCs w:val="20"/>
              </w:rPr>
            </w:pPr>
          </w:p>
        </w:tc>
        <w:tc>
          <w:tcPr>
            <w:tcW w:w="1448" w:type="dxa"/>
            <w:noWrap/>
            <w:vAlign w:val="center"/>
            <w:hideMark/>
          </w:tcPr>
          <w:p w14:paraId="4D6373AA" w14:textId="77777777" w:rsidR="008E2B89" w:rsidRPr="00854BC1" w:rsidRDefault="008E2B89" w:rsidP="0049738F">
            <w:pPr>
              <w:rPr>
                <w:i/>
                <w:iCs/>
                <w:sz w:val="20"/>
                <w:szCs w:val="20"/>
              </w:rPr>
            </w:pPr>
            <w:r w:rsidRPr="00854BC1">
              <w:rPr>
                <w:i/>
                <w:iCs/>
                <w:sz w:val="20"/>
                <w:szCs w:val="20"/>
              </w:rPr>
              <w:t>Halocercus taurica</w:t>
            </w:r>
          </w:p>
        </w:tc>
        <w:tc>
          <w:tcPr>
            <w:tcW w:w="1954" w:type="dxa"/>
            <w:noWrap/>
            <w:vAlign w:val="center"/>
            <w:hideMark/>
          </w:tcPr>
          <w:p w14:paraId="7B590D68" w14:textId="77777777" w:rsidR="008E2B89" w:rsidRPr="00854BC1" w:rsidRDefault="008E2B89" w:rsidP="0049738F">
            <w:pPr>
              <w:rPr>
                <w:sz w:val="20"/>
                <w:szCs w:val="20"/>
              </w:rPr>
            </w:pPr>
            <w:r w:rsidRPr="00854BC1">
              <w:rPr>
                <w:sz w:val="20"/>
                <w:szCs w:val="20"/>
              </w:rPr>
              <w:t>Cardiovascular, Lower respiratory, Upper respiratory</w:t>
            </w:r>
          </w:p>
        </w:tc>
        <w:tc>
          <w:tcPr>
            <w:tcW w:w="3996" w:type="dxa"/>
            <w:noWrap/>
            <w:vAlign w:val="center"/>
            <w:hideMark/>
          </w:tcPr>
          <w:p w14:paraId="22644804"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D4HZkfrk","properties":{"formattedCitation":"(Measures {\\i{}et al.}, 1995)","plainCitation":"(Measures et al., 1995)","noteIndex":0},"citationItems":[{"id":1246,"uris":["http://zotero.org/users/9441463/items/VGW8AECH"],"itemData":{"id":1246,"type":"article-journal","abstract":"Helminths were identified in 38 belugas, Delphinapterus leucas, stranded in the St. Lawrence estuary and Gulf of St. Lawrence during 1984- 1993. These helminth species were Anisakis simplex, Contracaecinea sp., Pseudoterranova sp., Stenurus arctomarinus, Pharurus pallasii, Halocercus taurica (new host record), Halocercus monoceris (new host record), Hadwenius seymouri, Diphyllobothrium sp., and Bolbosoma sp. (new host record). Of 21 helminths previously reported from populations of belugas worldwide, 7 were found in the St. Lawrence population. Lungworms, such as Halocercus monoceris, may prove useful in identification of beluga populations in the Arctic and may also be an important cause of morbidity and mortality of calves.","container-title":"Canadian Journal of Zoology","DOI":"10.1139/z95-165","ISSN":"0008-4301, 1480-3283","issue":"8","journalAbbreviation":"Can. J. Zool.","language":"en","page":"1402-1409","source":"DOI.org (Crossref)","title":"Helminths of an endangered population of belugas, Delphinapterus leucas , in the St. Lawrence estuary, Canada","volume":"73","author":[{"family":"Measures","given":"L. N."},{"family":"Béland","given":"P."},{"family":"Martineau","given":"D."},{"family":"Guise","given":"S. De"}],"issued":{"date-parts":[["1995",8,1]]}}}],"schema":"https://github.com/citation-style-language/schema/raw/master/csl-citation.json"} </w:instrText>
            </w:r>
            <w:r w:rsidRPr="00854BC1">
              <w:rPr>
                <w:sz w:val="20"/>
                <w:szCs w:val="20"/>
              </w:rPr>
              <w:fldChar w:fldCharType="separate"/>
            </w:r>
            <w:r w:rsidRPr="00854BC1">
              <w:rPr>
                <w:sz w:val="20"/>
                <w:szCs w:val="20"/>
                <w:lang w:val="en-US"/>
              </w:rPr>
              <w:t xml:space="preserve">(Measures </w:t>
            </w:r>
            <w:r w:rsidRPr="00854BC1">
              <w:rPr>
                <w:i/>
                <w:iCs/>
                <w:sz w:val="20"/>
                <w:szCs w:val="20"/>
                <w:lang w:val="en-US"/>
              </w:rPr>
              <w:t>et al.</w:t>
            </w:r>
            <w:r w:rsidRPr="00854BC1">
              <w:rPr>
                <w:sz w:val="20"/>
                <w:szCs w:val="20"/>
                <w:lang w:val="en-US"/>
              </w:rPr>
              <w:t>, 1995)</w:t>
            </w:r>
            <w:r w:rsidRPr="00854BC1">
              <w:rPr>
                <w:sz w:val="20"/>
                <w:szCs w:val="20"/>
              </w:rPr>
              <w:fldChar w:fldCharType="end"/>
            </w:r>
          </w:p>
        </w:tc>
      </w:tr>
      <w:tr w:rsidR="008E2B89" w:rsidRPr="006F2338" w14:paraId="731E3826" w14:textId="77777777" w:rsidTr="005A3E74">
        <w:tc>
          <w:tcPr>
            <w:tcW w:w="1606" w:type="dxa"/>
            <w:vMerge/>
            <w:vAlign w:val="center"/>
          </w:tcPr>
          <w:p w14:paraId="2F5BE4A5" w14:textId="77777777" w:rsidR="008E2B89" w:rsidRPr="00854BC1" w:rsidRDefault="008E2B89" w:rsidP="0049738F">
            <w:pPr>
              <w:rPr>
                <w:i/>
                <w:iCs/>
                <w:sz w:val="20"/>
                <w:szCs w:val="20"/>
              </w:rPr>
            </w:pPr>
          </w:p>
        </w:tc>
        <w:tc>
          <w:tcPr>
            <w:tcW w:w="1655" w:type="dxa"/>
            <w:vMerge/>
            <w:noWrap/>
            <w:vAlign w:val="center"/>
            <w:hideMark/>
          </w:tcPr>
          <w:p w14:paraId="735F5798" w14:textId="77777777" w:rsidR="008E2B89" w:rsidRPr="00854BC1" w:rsidRDefault="008E2B89" w:rsidP="0049738F">
            <w:pPr>
              <w:rPr>
                <w:sz w:val="20"/>
                <w:szCs w:val="20"/>
              </w:rPr>
            </w:pPr>
          </w:p>
        </w:tc>
        <w:tc>
          <w:tcPr>
            <w:tcW w:w="1418" w:type="dxa"/>
            <w:vMerge/>
            <w:noWrap/>
            <w:vAlign w:val="center"/>
            <w:hideMark/>
          </w:tcPr>
          <w:p w14:paraId="2BB05144" w14:textId="77777777" w:rsidR="008E2B89" w:rsidRPr="00854BC1" w:rsidRDefault="008E2B89" w:rsidP="0049738F">
            <w:pPr>
              <w:rPr>
                <w:i/>
                <w:iCs/>
                <w:sz w:val="20"/>
                <w:szCs w:val="20"/>
              </w:rPr>
            </w:pPr>
          </w:p>
        </w:tc>
        <w:tc>
          <w:tcPr>
            <w:tcW w:w="1275" w:type="dxa"/>
            <w:vMerge/>
            <w:noWrap/>
            <w:vAlign w:val="center"/>
            <w:hideMark/>
          </w:tcPr>
          <w:p w14:paraId="262A58AC" w14:textId="77777777" w:rsidR="008E2B89" w:rsidRPr="00854BC1" w:rsidRDefault="008E2B89" w:rsidP="0049738F">
            <w:pPr>
              <w:rPr>
                <w:sz w:val="20"/>
                <w:szCs w:val="20"/>
              </w:rPr>
            </w:pPr>
          </w:p>
        </w:tc>
        <w:tc>
          <w:tcPr>
            <w:tcW w:w="1448" w:type="dxa"/>
            <w:noWrap/>
            <w:vAlign w:val="center"/>
            <w:hideMark/>
          </w:tcPr>
          <w:p w14:paraId="41989673" w14:textId="77777777" w:rsidR="008E2B89" w:rsidRPr="00854BC1" w:rsidRDefault="008E2B89" w:rsidP="0049738F">
            <w:pPr>
              <w:rPr>
                <w:i/>
                <w:iCs/>
                <w:sz w:val="20"/>
                <w:szCs w:val="20"/>
              </w:rPr>
            </w:pPr>
            <w:r w:rsidRPr="00854BC1">
              <w:rPr>
                <w:i/>
                <w:iCs/>
                <w:sz w:val="20"/>
                <w:szCs w:val="20"/>
              </w:rPr>
              <w:t>Pharurus pallasii</w:t>
            </w:r>
          </w:p>
        </w:tc>
        <w:tc>
          <w:tcPr>
            <w:tcW w:w="1954" w:type="dxa"/>
            <w:noWrap/>
            <w:vAlign w:val="center"/>
            <w:hideMark/>
          </w:tcPr>
          <w:p w14:paraId="15D09D0F" w14:textId="77777777" w:rsidR="008E2B89" w:rsidRPr="00854BC1" w:rsidRDefault="008E2B89" w:rsidP="0049738F">
            <w:pPr>
              <w:rPr>
                <w:sz w:val="20"/>
                <w:szCs w:val="20"/>
              </w:rPr>
            </w:pPr>
            <w:r w:rsidRPr="00854BC1">
              <w:rPr>
                <w:sz w:val="20"/>
                <w:szCs w:val="20"/>
              </w:rPr>
              <w:t>Central Nervous System, Lower respiratory, Otic apparatus</w:t>
            </w:r>
          </w:p>
        </w:tc>
        <w:tc>
          <w:tcPr>
            <w:tcW w:w="3996" w:type="dxa"/>
            <w:noWrap/>
            <w:vAlign w:val="center"/>
            <w:hideMark/>
          </w:tcPr>
          <w:p w14:paraId="7F2615C6"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s95HVYYC","properties":{"formattedCitation":"(Babero and Thomas, 1960; Arnold and Gaskin, 1975; Kenyon and Kenyon, 1977; Wazura {\\i{}et al.}, 1986; Measures {\\i{}et al.}, 1995; Houde {\\i{}et al.}, 2003)","plainCitation":"(Babero and Thomas, 1960; Arnold and Gaskin, 1975; Kenyon and Kenyon, 1977; Wazura et al., 1986; Measures et al., 1995; Houde et al., 2003)","noteIndex":0},"citationItems":[{"id":1244,"uris":["http://zotero.org/users/9441463/items/JDVC95ED"],"itemData":{"id":1244,"type":"article-journal","abstract":"Lungworms were collected from 60 harbor porpoises shot at sea during May to August of 1970 and 1971 in the Bay of Fundy. These have been compared with related species from other odontocetes in order to evaluate the literature on pseudaliids and provide a consistent treatment of the family. This study also gives data on the occurrence of lungworms in odontocetes from Canadian waters. Keys to genera and selected species of pseudaliids in cetaceans are included.The following are redescribed: Pseudalius inflexus (Rudolphi 1808), Stenurus minor (Kuhn 1829), Torynurus convolutus (Kuhn 1829), Halocercus invaginatus (Quekett 1841), and H. taurica Delyamure, in Skrjabin 1942 from harbor porpoise, Phocoena phocoena, collected in eastern Canada; Stenurus globicephalae Baylis and Daubney 1925 from Globicephala melaena, G. macrorhyncha, and Grampus griseus (new host record); Stenurus arctomarinus Delyamure and Kleinenberg 1958 and Pharurus pallasii (van Beneden 1870) n. comb, from Delphinapteras leucas; Torynurus dalli (Yamaguti 1951) from Phocoenoides dalli; and Pharurus alatus (Leuck-art 1848) from Monodon monoceros. Pseudalius inflexus, H. taurica, and S. arctomarinus are reported for the first time from North American hosts; S. globicephalae, P. pallasii, P. alatus, and all the pseudaliids from Phocoena phocoena are reported from new host localities.Torynurus alatus is considered a synonym of Pharurus alatus. Stenurus arcticus (including previously proposed synonyms Strongylus arcticus, Pseudalius arcticus) is considered a synonym of Pharurus pallasii.Halocercus ponticus Delyamure 1946 is considered synonymous with H. invaginatus.","container-title":"Canadian Journal of Zoology","DOI":"10.1139/z75-087","ISSN":"0008-4301, 1480-3283","issue":"6","journalAbbreviation":"Can. J. Zool.","language":"en","page":"713-735","source":"DOI.org (Crossref)","title":"Lungworms (Metastrongyloidea: Pseudaliidae) of harbor porpoise Phocoena phocoena (L. 1758)","title-short":"Lungworms (Metastrongyloidea","volume":"53","author":[{"family":"Arnold","given":"P. W."},{"family":"Gaskin","given":"D. E."}],"issued":{"date-parts":[["1975",6,1]]}}},{"id":1246,"uris":["http://zotero.org/users/9441463/items/VGW8AECH"],"itemData":{"id":1246,"type":"article-journal","abstract":"Helminths were identified in 38 belugas, Delphinapterus leucas, stranded in the St. Lawrence estuary and Gulf of St. Lawrence during 1984- 1993. These helminth species were Anisakis simplex, Contracaecinea sp., Pseudoterranova sp., Stenurus arctomarinus, Pharurus pallasii, Halocercus taurica (new host record), Halocercus monoceris (new host record), Hadwenius seymouri, Diphyllobothrium sp., and Bolbosoma sp. (new host record). Of 21 helminths previously reported from populations of belugas worldwide, 7 were found in the St. Lawrence population. Lungworms, such as Halocercus monoceris, may prove useful in identification of beluga populations in the Arctic and may also be an important cause of morbidity and mortality of calves.","container-title":"Canadian Journal of Zoology","DOI":"10.1139/z95-165","ISSN":"0008-4301, 1480-3283","issue":"8","journalAbbreviation":"Can. J. Zool.","language":"en","page":"1402-1409","source":"DOI.org (Crossref)","title":"Helminths of an endangered population of belugas, Delphinapterus leucas , in the St. Lawrence estuary, Canada","volume":"73","author":[{"family":"Measures","given":"L. N."},{"family":"Béland","given":"P."},{"family":"Martineau","given":"D."},{"family":"Guise","given":"S. De"}],"issued":{"date-parts":[["1995",8,1]]}}},{"id":1190,"uris":["http://zotero.org/users/9441463/items/H7EBRK99"],"itemData":{"id":1190,"type":"article-journal","abstract":"Eighty-eight percent of adult beluga whales, Delphinapterus leucas (age ≥7 years; n = 32), and 72% of juveniles (1 year ≥ age &lt; 7 years; n = 11) were infected with the cranial sinus nematode Pharurus pallasii. No fetuses or young of the year (age ≤1 year; n = 9) were infected. The mean intensity of infection was 419 (range 2–2042) in adults and 179 (range 1–500) in juveniles. There was no difference in mean intensity of infection between the sexes or between juvenile and adult beluga. The absence of P. pallasii in young of the year suggests that transmission is not transplacental or transmammary and that infections are acquired as young beluga begin to feed on infected prey. Pharurus pallasii were 3 times more numerous in the peribullar sinuses than in the frontal sinuses, but were equally distributed laterally. Male and female P. pallasii in heavily infected sinuses were significantly longer than those in lightly infected sinuses. No intensity-dependent effect on fecundity of gravid females was observed. No macroscopic lesions were observed in association with P. pallasii in fresh or frozen carcasses. Low numbers of adult P. pallasii in the lungs suggest that the cranial sinuses are the preferred site of infection. No relationship was found between intensity of infection and body condition of beluga.","container-title":"Canadian Journal of Zoology","journalAbbreviation":"Can. J. Zool.","language":"en","page":"543-551","source":"Zotero","title":"Lungworm (Pharurus pallasii: Metastrongyloidea: Pseudaliidae) infection in the endangered St. Lawrence beluga whale (Delphinapterus leucas)","volume":"81","author":[{"family":"Houde","given":"Magali"},{"family":"Measures","given":"Lena N"},{"family":"Huot","given":"Jean"}],"issued":{"date-parts":[["2003"]]}}},{"id":1303,"uris":["http://zotero.org/users/9441463/items/EEYRQ2ZU"],"itemData":{"id":1303,"type":"article-journal","container-title":"Journal of Wildlife Diseases","DOI":"10.7589/0090-3558-13.4.338","ISSN":"0090-3558","issue":"4","journalAbbreviation":"Journal of Wildlife Diseases","language":"en","page":"338-340","source":"DOI.org (Crossref)","title":"Prevalence of Pharurus pallasii in the beluga whale (Delphinapterus leucas) of Churchill River Basin, Manitoba","volume":"13","author":[{"family":"Kenyon","given":"Alan J."},{"family":"Kenyon","given":"Bonnie J."}],"issued":{"date-parts":[["1977",10]]}}},{"id":1081,"uris":["http://zotero.org/users/9441463/items/AXF36X58"],"itemData":{"id":1081,"type":"article-journal","container-title":"Journal of Wildlife Diseases","DOI":"10.7589/0090-3558-22.3.440","ISSN":"0090-3558","issue":"3","journalAbbreviation":"Journal of Wildlife Diseases","language":"en","page":"440-442","source":"DOI.org (Crossref)","title":"Helminths of the Beluga Whale (Delphinapterus leucas) from the Mackenzie River Delta, Northwest Territories","volume":"22","author":[{"family":"Wazura","given":"K. W."},{"family":"Strong","given":"J. T."},{"family":"Glenn","given":"C. L."},{"family":"Bush","given":"Albert O."}],"issued":{"date-parts":[["1986",7]]}}},{"id":1122,"uris":["http://zotero.org/users/9441463/items/LGPWNS3F"],"itemData":{"id":1122,"type":"article-journal","container-title":"The Journal of Parasitology","DOI":"10.2307/3275519","ISSN":"00223395","issue":"6","journalAbbreviation":"The Journal of Parasitology","language":"en","page":"726","source":"DOI.org (Crossref)","title":"A Record of Pharurus oserkaiae (Skrjabin, 1942) in an Alaskan Whale","volume":"46","author":[{"family":"Babero","given":"Bert B."},{"family":"Thomas","given":"Lyell J."}],"issued":{"date-parts":[["1960",12]]}}}],"schema":"https://github.com/citation-style-language/schema/raw/master/csl-citation.json"} </w:instrText>
            </w:r>
            <w:r w:rsidRPr="00854BC1">
              <w:rPr>
                <w:sz w:val="20"/>
                <w:szCs w:val="20"/>
              </w:rPr>
              <w:fldChar w:fldCharType="separate"/>
            </w:r>
            <w:r w:rsidRPr="00854BC1">
              <w:rPr>
                <w:sz w:val="20"/>
                <w:szCs w:val="20"/>
                <w:lang w:val="en-US"/>
              </w:rPr>
              <w:t xml:space="preserve">(Babero and Thomas, 1960; Arnold and Gaskin, 1975; Kenyon and Kenyon, 1977; Wazura </w:t>
            </w:r>
            <w:r w:rsidRPr="00854BC1">
              <w:rPr>
                <w:i/>
                <w:iCs/>
                <w:sz w:val="20"/>
                <w:szCs w:val="20"/>
                <w:lang w:val="en-US"/>
              </w:rPr>
              <w:t>et al.</w:t>
            </w:r>
            <w:r w:rsidRPr="00854BC1">
              <w:rPr>
                <w:sz w:val="20"/>
                <w:szCs w:val="20"/>
                <w:lang w:val="en-US"/>
              </w:rPr>
              <w:t xml:space="preserve">, 1986; Measures </w:t>
            </w:r>
            <w:r w:rsidRPr="00854BC1">
              <w:rPr>
                <w:i/>
                <w:iCs/>
                <w:sz w:val="20"/>
                <w:szCs w:val="20"/>
                <w:lang w:val="en-US"/>
              </w:rPr>
              <w:t>et al.</w:t>
            </w:r>
            <w:r w:rsidRPr="00854BC1">
              <w:rPr>
                <w:sz w:val="20"/>
                <w:szCs w:val="20"/>
                <w:lang w:val="en-US"/>
              </w:rPr>
              <w:t xml:space="preserve">, 1995; Houde </w:t>
            </w:r>
            <w:r w:rsidRPr="00854BC1">
              <w:rPr>
                <w:i/>
                <w:iCs/>
                <w:sz w:val="20"/>
                <w:szCs w:val="20"/>
                <w:lang w:val="en-US"/>
              </w:rPr>
              <w:t>et al.</w:t>
            </w:r>
            <w:r w:rsidRPr="00854BC1">
              <w:rPr>
                <w:sz w:val="20"/>
                <w:szCs w:val="20"/>
                <w:lang w:val="en-US"/>
              </w:rPr>
              <w:t>, 2003)</w:t>
            </w:r>
            <w:r w:rsidRPr="00854BC1">
              <w:rPr>
                <w:sz w:val="20"/>
                <w:szCs w:val="20"/>
              </w:rPr>
              <w:fldChar w:fldCharType="end"/>
            </w:r>
          </w:p>
        </w:tc>
      </w:tr>
      <w:tr w:rsidR="008E2B89" w:rsidRPr="006F2338" w14:paraId="74890C7D" w14:textId="77777777" w:rsidTr="005A3E74">
        <w:tc>
          <w:tcPr>
            <w:tcW w:w="1606" w:type="dxa"/>
            <w:vMerge/>
            <w:vAlign w:val="center"/>
          </w:tcPr>
          <w:p w14:paraId="695D074F" w14:textId="77777777" w:rsidR="008E2B89" w:rsidRPr="00854BC1" w:rsidRDefault="008E2B89" w:rsidP="0049738F">
            <w:pPr>
              <w:rPr>
                <w:i/>
                <w:iCs/>
                <w:sz w:val="20"/>
                <w:szCs w:val="20"/>
              </w:rPr>
            </w:pPr>
          </w:p>
        </w:tc>
        <w:tc>
          <w:tcPr>
            <w:tcW w:w="1655" w:type="dxa"/>
            <w:vMerge/>
            <w:noWrap/>
            <w:vAlign w:val="center"/>
            <w:hideMark/>
          </w:tcPr>
          <w:p w14:paraId="30EE4521" w14:textId="77777777" w:rsidR="008E2B89" w:rsidRPr="00854BC1" w:rsidRDefault="008E2B89" w:rsidP="0049738F">
            <w:pPr>
              <w:rPr>
                <w:sz w:val="20"/>
                <w:szCs w:val="20"/>
              </w:rPr>
            </w:pPr>
          </w:p>
        </w:tc>
        <w:tc>
          <w:tcPr>
            <w:tcW w:w="1418" w:type="dxa"/>
            <w:vMerge/>
            <w:noWrap/>
            <w:vAlign w:val="center"/>
            <w:hideMark/>
          </w:tcPr>
          <w:p w14:paraId="3FDEDE40" w14:textId="77777777" w:rsidR="008E2B89" w:rsidRPr="00854BC1" w:rsidRDefault="008E2B89" w:rsidP="0049738F">
            <w:pPr>
              <w:rPr>
                <w:i/>
                <w:iCs/>
                <w:sz w:val="20"/>
                <w:szCs w:val="20"/>
              </w:rPr>
            </w:pPr>
          </w:p>
        </w:tc>
        <w:tc>
          <w:tcPr>
            <w:tcW w:w="1275" w:type="dxa"/>
            <w:vMerge/>
            <w:noWrap/>
            <w:vAlign w:val="center"/>
            <w:hideMark/>
          </w:tcPr>
          <w:p w14:paraId="6401203A" w14:textId="77777777" w:rsidR="008E2B89" w:rsidRPr="00854BC1" w:rsidRDefault="008E2B89" w:rsidP="0049738F">
            <w:pPr>
              <w:rPr>
                <w:sz w:val="20"/>
                <w:szCs w:val="20"/>
              </w:rPr>
            </w:pPr>
          </w:p>
        </w:tc>
        <w:tc>
          <w:tcPr>
            <w:tcW w:w="1448" w:type="dxa"/>
            <w:noWrap/>
            <w:vAlign w:val="center"/>
            <w:hideMark/>
          </w:tcPr>
          <w:p w14:paraId="1A3E4F41" w14:textId="77777777" w:rsidR="008E2B89" w:rsidRPr="00854BC1" w:rsidRDefault="008E2B89" w:rsidP="0049738F">
            <w:pPr>
              <w:rPr>
                <w:i/>
                <w:iCs/>
                <w:sz w:val="20"/>
                <w:szCs w:val="20"/>
              </w:rPr>
            </w:pPr>
            <w:r w:rsidRPr="00854BC1">
              <w:rPr>
                <w:i/>
                <w:iCs/>
                <w:sz w:val="20"/>
                <w:szCs w:val="20"/>
              </w:rPr>
              <w:t>Stenurus arctomarinus</w:t>
            </w:r>
          </w:p>
        </w:tc>
        <w:tc>
          <w:tcPr>
            <w:tcW w:w="1954" w:type="dxa"/>
            <w:noWrap/>
            <w:vAlign w:val="center"/>
            <w:hideMark/>
          </w:tcPr>
          <w:p w14:paraId="63731F97" w14:textId="77777777" w:rsidR="008E2B89" w:rsidRPr="00854BC1" w:rsidRDefault="008E2B89" w:rsidP="0049738F">
            <w:pPr>
              <w:rPr>
                <w:sz w:val="20"/>
                <w:szCs w:val="20"/>
              </w:rPr>
            </w:pPr>
            <w:r w:rsidRPr="00854BC1">
              <w:rPr>
                <w:sz w:val="20"/>
                <w:szCs w:val="20"/>
              </w:rPr>
              <w:t>Cardiovascular, Lower respiratory, Upper respiratory</w:t>
            </w:r>
          </w:p>
        </w:tc>
        <w:tc>
          <w:tcPr>
            <w:tcW w:w="3996" w:type="dxa"/>
            <w:noWrap/>
            <w:vAlign w:val="center"/>
            <w:hideMark/>
          </w:tcPr>
          <w:p w14:paraId="528FDFC9"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tEQ8a9y8","properties":{"formattedCitation":"(Arnold and Gaskin, 1975; Measures {\\i{}et al.}, 1995; Burek-Huntington {\\i{}et al.}, 2015)","plainCitation":"(Arnold and Gaskin, 1975; Measures et al., 1995; Burek-Huntington et al., 2015)","noteIndex":0},"citationItems":[{"id":1244,"uris":["http://zotero.org/users/9441463/items/JDVC95ED"],"itemData":{"id":1244,"type":"article-journal","abstract":"Lungworms were collected from 60 harbor porpoises shot at sea during May to August of 1970 and 1971 in the Bay of Fundy. These have been compared with related species from other odontocetes in order to evaluate the literature on pseudaliids and provide a consistent treatment of the family. This study also gives data on the occurrence of lungworms in odontocetes from Canadian waters. Keys to genera and selected species of pseudaliids in cetaceans are included.The following are redescribed: Pseudalius inflexus (Rudolphi 1808), Stenurus minor (Kuhn 1829), Torynurus convolutus (Kuhn 1829), Halocercus invaginatus (Quekett 1841), and H. taurica Delyamure, in Skrjabin 1942 from harbor porpoise, Phocoena phocoena, collected in eastern Canada; Stenurus globicephalae Baylis and Daubney 1925 from Globicephala melaena, G. macrorhyncha, and Grampus griseus (new host record); Stenurus arctomarinus Delyamure and Kleinenberg 1958 and Pharurus pallasii (van Beneden 1870) n. comb, from Delphinapteras leucas; Torynurus dalli (Yamaguti 1951) from Phocoenoides dalli; and Pharurus alatus (Leuck-art 1848) from Monodon monoceros. Pseudalius inflexus, H. taurica, and S. arctomarinus are reported for the first time from North American hosts; S. globicephalae, P. pallasii, P. alatus, and all the pseudaliids from Phocoena phocoena are reported from new host localities.Torynurus alatus is considered a synonym of Pharurus alatus. Stenurus arcticus (including previously proposed synonyms Strongylus arcticus, Pseudalius arcticus) is considered a synonym of Pharurus pallasii.Halocercus ponticus Delyamure 1946 is considered synonymous with H. invaginatus.","container-title":"Canadian Journal of Zoology","DOI":"10.1139/z75-087","ISSN":"0008-4301, 1480-3283","issue":"6","journalAbbreviation":"Can. J. Zool.","language":"en","page":"713-735","source":"DOI.org (Crossref)","title":"Lungworms (Metastrongyloidea: Pseudaliidae) of harbor porpoise Phocoena phocoena (L. 1758)","title-short":"Lungworms (Metastrongyloidea","volume":"53","author":[{"family":"Arnold","given":"P. W."},{"family":"Gaskin","given":"D. E."}],"issued":{"date-parts":[["1975",6,1]]}}},{"id":1246,"uris":["http://zotero.org/users/9441463/items/VGW8AECH"],"itemData":{"id":1246,"type":"article-journal","abstract":"Helminths were identified in 38 belugas, Delphinapterus leucas, stranded in the St. Lawrence estuary and Gulf of St. Lawrence during 1984- 1993. These helminth species were Anisakis simplex, Contracaecinea sp., Pseudoterranova sp., Stenurus arctomarinus, Pharurus pallasii, Halocercus taurica (new host record), Halocercus monoceris (new host record), Hadwenius seymouri, Diphyllobothrium sp., and Bolbosoma sp. (new host record). Of 21 helminths previously reported from populations of belugas worldwide, 7 were found in the St. Lawrence population. Lungworms, such as Halocercus monoceris, may prove useful in identification of beluga populations in the Arctic and may also be an important cause of morbidity and mortality of calves.","container-title":"Canadian Journal of Zoology","DOI":"10.1139/z95-165","ISSN":"0008-4301, 1480-3283","issue":"8","journalAbbreviation":"Can. J. Zool.","language":"en","page":"1402-1409","source":"DOI.org (Crossref)","title":"Helminths of an endangered population of belugas, Delphinapterus leucas , in the St. Lawrence estuary, Canada","volume":"73","author":[{"family":"Measures","given":"L. N."},{"family":"Béland","given":"P."},{"family":"Martineau","given":"D."},{"family":"Guise","given":"S. De"}],"issued":{"date-parts":[["1995",8,1]]}}},{"id":1161,"uris":["http://zotero.org/users/9441463/items/YGQJJGGS"],"itemData":{"id":1161,"type":"article-journal","abstract":"The endangered Cook Inlet (Alaska, USA) stock of beluga whales Delphinapterus leucas declined 47% between 1994 and 1998, from an estimated 653 whales to 347 whales, with a continued decline to approximately 312 in 2012. Between 1998 and 2013, 164 known dead strandings were reported by the National Marine Fisheries Service. Only 38 of these animals, or 23% of the known stranded carcasses, were necropsied. Carcasses were found between April and October. The majority of animals necropsied were adults (n = 25), followed by juveniles (n = 6), calves (n = 3), and aborted fetuses (n = 4). Eight of the 11 mature females were pregnant, post-partum, or lactating. Many (82%) of these belugas were in moderate to advanced autolysis, which hampered determination of a cause of death (COD). Each animal had a single primary COD assigned within a broad set of categories. The CODs were unknown (29%), trauma (18%), perinatal mortality (13%), mass stranding (13%), single stranding (11%), malnutrition (8%), or disease (8%). Other disease processes were coded as contributory or incidental to COD. Multiple animals had mild to moderate verminous pneumonia due to Stenurus arctomarinus, renal granulomas due to Crassicauda giliakiana, and ulcerative gastritis due to Anisakis sp. Each stranding affords a unique opportunity to obtain natural history data and evidence of human interactions, and, by long-term monitoring, to characterize pathologies of importance to individual and population health.","container-title":"Diseases of Aquatic Organisms","DOI":"10.3354/dao02839","ISSN":"0177-5103, 1616-1580","issue":"1","journalAbbreviation":"Dis. Aquat. Org.","language":"en","page":"45-60","source":"DOI.org (Crossref)","title":"Morbidity and mortality in stranded Cook Inlet beluga whales Delphinapterus leucas","volume":"114","author":[{"family":"Burek-Huntington","given":"Ka"},{"family":"Dushane","given":"Jl"},{"family":"Goertz","given":"Cec"},{"family":"Measures","given":"Ln"},{"family":"Romero","given":"Ch"},{"family":"Raverty","given":"Sa"}],"issued":{"date-parts":[["2015",5,11]]}}}],"schema":"https://github.com/citation-style-language/schema/raw/master/csl-citation.json"} </w:instrText>
            </w:r>
            <w:r w:rsidRPr="00854BC1">
              <w:rPr>
                <w:sz w:val="20"/>
                <w:szCs w:val="20"/>
              </w:rPr>
              <w:fldChar w:fldCharType="separate"/>
            </w:r>
            <w:r w:rsidRPr="00854BC1">
              <w:rPr>
                <w:sz w:val="20"/>
                <w:szCs w:val="20"/>
                <w:lang w:val="en-US"/>
              </w:rPr>
              <w:t xml:space="preserve">(Arnold and Gaskin, 1975; Measures </w:t>
            </w:r>
            <w:r w:rsidRPr="00854BC1">
              <w:rPr>
                <w:i/>
                <w:iCs/>
                <w:sz w:val="20"/>
                <w:szCs w:val="20"/>
                <w:lang w:val="en-US"/>
              </w:rPr>
              <w:t>et al.</w:t>
            </w:r>
            <w:r w:rsidRPr="00854BC1">
              <w:rPr>
                <w:sz w:val="20"/>
                <w:szCs w:val="20"/>
                <w:lang w:val="en-US"/>
              </w:rPr>
              <w:t xml:space="preserve">, 1995; Burek-Huntington </w:t>
            </w:r>
            <w:r w:rsidRPr="00854BC1">
              <w:rPr>
                <w:i/>
                <w:iCs/>
                <w:sz w:val="20"/>
                <w:szCs w:val="20"/>
                <w:lang w:val="en-US"/>
              </w:rPr>
              <w:t>et al.</w:t>
            </w:r>
            <w:r w:rsidRPr="00854BC1">
              <w:rPr>
                <w:sz w:val="20"/>
                <w:szCs w:val="20"/>
                <w:lang w:val="en-US"/>
              </w:rPr>
              <w:t>, 2015)</w:t>
            </w:r>
            <w:r w:rsidRPr="00854BC1">
              <w:rPr>
                <w:sz w:val="20"/>
                <w:szCs w:val="20"/>
              </w:rPr>
              <w:fldChar w:fldCharType="end"/>
            </w:r>
          </w:p>
        </w:tc>
      </w:tr>
      <w:tr w:rsidR="008E2B89" w:rsidRPr="006F2338" w14:paraId="20BE10E7" w14:textId="77777777" w:rsidTr="005A3E74">
        <w:tc>
          <w:tcPr>
            <w:tcW w:w="1606" w:type="dxa"/>
            <w:vMerge/>
            <w:vAlign w:val="center"/>
          </w:tcPr>
          <w:p w14:paraId="48B11BE2" w14:textId="77777777" w:rsidR="008E2B89" w:rsidRPr="00854BC1" w:rsidRDefault="008E2B89" w:rsidP="0049738F">
            <w:pPr>
              <w:rPr>
                <w:i/>
                <w:iCs/>
                <w:sz w:val="20"/>
                <w:szCs w:val="20"/>
              </w:rPr>
            </w:pPr>
          </w:p>
        </w:tc>
        <w:tc>
          <w:tcPr>
            <w:tcW w:w="1655" w:type="dxa"/>
            <w:vMerge/>
            <w:noWrap/>
            <w:vAlign w:val="center"/>
            <w:hideMark/>
          </w:tcPr>
          <w:p w14:paraId="4D878C56" w14:textId="77777777" w:rsidR="008E2B89" w:rsidRPr="00854BC1" w:rsidRDefault="008E2B89" w:rsidP="0049738F">
            <w:pPr>
              <w:rPr>
                <w:sz w:val="20"/>
                <w:szCs w:val="20"/>
              </w:rPr>
            </w:pPr>
          </w:p>
        </w:tc>
        <w:tc>
          <w:tcPr>
            <w:tcW w:w="1418" w:type="dxa"/>
            <w:vMerge/>
            <w:noWrap/>
            <w:vAlign w:val="center"/>
            <w:hideMark/>
          </w:tcPr>
          <w:p w14:paraId="641F93E9" w14:textId="77777777" w:rsidR="008E2B89" w:rsidRPr="00854BC1" w:rsidRDefault="008E2B89" w:rsidP="0049738F">
            <w:pPr>
              <w:rPr>
                <w:i/>
                <w:iCs/>
                <w:sz w:val="20"/>
                <w:szCs w:val="20"/>
              </w:rPr>
            </w:pPr>
          </w:p>
        </w:tc>
        <w:tc>
          <w:tcPr>
            <w:tcW w:w="1275" w:type="dxa"/>
            <w:vMerge/>
            <w:noWrap/>
            <w:vAlign w:val="center"/>
            <w:hideMark/>
          </w:tcPr>
          <w:p w14:paraId="2A7A353A" w14:textId="77777777" w:rsidR="008E2B89" w:rsidRPr="00854BC1" w:rsidRDefault="008E2B89" w:rsidP="0049738F">
            <w:pPr>
              <w:rPr>
                <w:sz w:val="20"/>
                <w:szCs w:val="20"/>
              </w:rPr>
            </w:pPr>
          </w:p>
        </w:tc>
        <w:tc>
          <w:tcPr>
            <w:tcW w:w="1448" w:type="dxa"/>
            <w:noWrap/>
            <w:vAlign w:val="center"/>
            <w:hideMark/>
          </w:tcPr>
          <w:p w14:paraId="2D58B4E8" w14:textId="77777777" w:rsidR="008E2B89" w:rsidRPr="00854BC1" w:rsidRDefault="008E2B89" w:rsidP="0049738F">
            <w:pPr>
              <w:rPr>
                <w:i/>
                <w:iCs/>
                <w:sz w:val="20"/>
                <w:szCs w:val="20"/>
              </w:rPr>
            </w:pPr>
            <w:r w:rsidRPr="00854BC1">
              <w:rPr>
                <w:i/>
                <w:iCs/>
                <w:sz w:val="20"/>
                <w:szCs w:val="20"/>
              </w:rPr>
              <w:t>Stenurus minor</w:t>
            </w:r>
          </w:p>
        </w:tc>
        <w:tc>
          <w:tcPr>
            <w:tcW w:w="1954" w:type="dxa"/>
            <w:noWrap/>
            <w:vAlign w:val="center"/>
            <w:hideMark/>
          </w:tcPr>
          <w:p w14:paraId="3F210305" w14:textId="77777777" w:rsidR="008E2B89" w:rsidRPr="00854BC1" w:rsidRDefault="008E2B89" w:rsidP="0049738F">
            <w:pPr>
              <w:rPr>
                <w:sz w:val="20"/>
                <w:szCs w:val="20"/>
              </w:rPr>
            </w:pPr>
            <w:r w:rsidRPr="00854BC1">
              <w:rPr>
                <w:sz w:val="20"/>
                <w:szCs w:val="20"/>
                <w:lang w:val="en-US"/>
              </w:rPr>
              <w:t>N/A</w:t>
            </w:r>
          </w:p>
        </w:tc>
        <w:tc>
          <w:tcPr>
            <w:tcW w:w="3996" w:type="dxa"/>
            <w:noWrap/>
            <w:vAlign w:val="center"/>
            <w:hideMark/>
          </w:tcPr>
          <w:p w14:paraId="707DAF61"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GdVp4Y8N","properties":{"formattedCitation":"(K\\uc0\\u252{}hn, 1829)","plainCitation":"(Kühn, 1829)","noteIndex":0},"citationItems":[{"id":1364,"uris":["http://zotero.org/users/9441463/items/6SX8T5S8"],"itemData":{"id":1364,"type":"article-journal","container-title":"Bulletin du Sciences Naturelles et Geologie","journalAbbreviation":"Bulletin du Sciences Naturelles et Geologie","page":"150-153","title":"Description d’un nouvelle espèce de strongyle trouveé dans le marsouin","volume":"17","author":[{"family":"Kühn","given":"J"}],"issued":{"date-parts":[["1829"]]}}}],"schema":"https://github.com/citation-style-language/schema/raw/master/csl-citation.json"} </w:instrText>
            </w:r>
            <w:r w:rsidRPr="00854BC1">
              <w:rPr>
                <w:sz w:val="20"/>
                <w:szCs w:val="20"/>
              </w:rPr>
              <w:fldChar w:fldCharType="separate"/>
            </w:r>
            <w:r w:rsidRPr="00854BC1">
              <w:rPr>
                <w:sz w:val="20"/>
                <w:szCs w:val="20"/>
                <w:lang w:val="en-US"/>
              </w:rPr>
              <w:t>(Kühn, 1829)</w:t>
            </w:r>
            <w:r w:rsidRPr="00854BC1">
              <w:rPr>
                <w:sz w:val="20"/>
                <w:szCs w:val="20"/>
              </w:rPr>
              <w:fldChar w:fldCharType="end"/>
            </w:r>
          </w:p>
        </w:tc>
      </w:tr>
      <w:tr w:rsidR="008E2B89" w:rsidRPr="006F2338" w14:paraId="29B146EB" w14:textId="77777777" w:rsidTr="005A3E74">
        <w:tc>
          <w:tcPr>
            <w:tcW w:w="1606" w:type="dxa"/>
            <w:vMerge/>
            <w:vAlign w:val="center"/>
          </w:tcPr>
          <w:p w14:paraId="369B40B7" w14:textId="77777777" w:rsidR="008E2B89" w:rsidRPr="00854BC1" w:rsidRDefault="008E2B89" w:rsidP="0049738F">
            <w:pPr>
              <w:rPr>
                <w:i/>
                <w:iCs/>
                <w:sz w:val="20"/>
                <w:szCs w:val="20"/>
              </w:rPr>
            </w:pPr>
          </w:p>
        </w:tc>
        <w:tc>
          <w:tcPr>
            <w:tcW w:w="1655" w:type="dxa"/>
            <w:vMerge w:val="restart"/>
            <w:noWrap/>
            <w:vAlign w:val="center"/>
            <w:hideMark/>
          </w:tcPr>
          <w:p w14:paraId="7D0E7B4D" w14:textId="77777777" w:rsidR="008E2B89" w:rsidRPr="00854BC1" w:rsidRDefault="008E2B89" w:rsidP="0049738F">
            <w:pPr>
              <w:rPr>
                <w:sz w:val="20"/>
                <w:szCs w:val="20"/>
              </w:rPr>
            </w:pPr>
            <w:r w:rsidRPr="00854BC1">
              <w:rPr>
                <w:sz w:val="20"/>
                <w:szCs w:val="20"/>
              </w:rPr>
              <w:t>Monodon monoceros</w:t>
            </w:r>
          </w:p>
        </w:tc>
        <w:tc>
          <w:tcPr>
            <w:tcW w:w="1418" w:type="dxa"/>
            <w:vMerge w:val="restart"/>
            <w:noWrap/>
            <w:vAlign w:val="center"/>
            <w:hideMark/>
          </w:tcPr>
          <w:p w14:paraId="2F9D3C79" w14:textId="77777777" w:rsidR="008E2B89" w:rsidRPr="00854BC1" w:rsidRDefault="008E2B89" w:rsidP="0049738F">
            <w:pPr>
              <w:rPr>
                <w:i/>
                <w:iCs/>
                <w:sz w:val="20"/>
                <w:szCs w:val="20"/>
              </w:rPr>
            </w:pPr>
            <w:r w:rsidRPr="00854BC1">
              <w:rPr>
                <w:i/>
                <w:iCs/>
                <w:sz w:val="20"/>
                <w:szCs w:val="20"/>
              </w:rPr>
              <w:t>Narwhal</w:t>
            </w:r>
          </w:p>
        </w:tc>
        <w:tc>
          <w:tcPr>
            <w:tcW w:w="1275" w:type="dxa"/>
            <w:vMerge w:val="restart"/>
            <w:noWrap/>
            <w:vAlign w:val="center"/>
            <w:hideMark/>
          </w:tcPr>
          <w:p w14:paraId="3E25BF68" w14:textId="77777777" w:rsidR="008E2B89" w:rsidRPr="00854BC1" w:rsidRDefault="008E2B89" w:rsidP="0049738F">
            <w:pPr>
              <w:rPr>
                <w:sz w:val="20"/>
                <w:szCs w:val="20"/>
              </w:rPr>
            </w:pPr>
            <w:r w:rsidRPr="00854BC1">
              <w:rPr>
                <w:sz w:val="20"/>
                <w:szCs w:val="20"/>
              </w:rPr>
              <w:t>Pseudaliidae</w:t>
            </w:r>
          </w:p>
        </w:tc>
        <w:tc>
          <w:tcPr>
            <w:tcW w:w="1448" w:type="dxa"/>
            <w:noWrap/>
            <w:vAlign w:val="center"/>
            <w:hideMark/>
          </w:tcPr>
          <w:p w14:paraId="492CBD44" w14:textId="77777777" w:rsidR="008E2B89" w:rsidRPr="00854BC1" w:rsidRDefault="008E2B89" w:rsidP="0049738F">
            <w:pPr>
              <w:rPr>
                <w:i/>
                <w:iCs/>
                <w:sz w:val="20"/>
                <w:szCs w:val="20"/>
              </w:rPr>
            </w:pPr>
            <w:r w:rsidRPr="00854BC1">
              <w:rPr>
                <w:i/>
                <w:iCs/>
                <w:sz w:val="20"/>
                <w:szCs w:val="20"/>
              </w:rPr>
              <w:t>Halocercus monoceris</w:t>
            </w:r>
          </w:p>
        </w:tc>
        <w:tc>
          <w:tcPr>
            <w:tcW w:w="1954" w:type="dxa"/>
            <w:noWrap/>
            <w:vAlign w:val="center"/>
            <w:hideMark/>
          </w:tcPr>
          <w:p w14:paraId="5465B44A" w14:textId="77777777" w:rsidR="008E2B89" w:rsidRPr="00854BC1" w:rsidRDefault="008E2B89" w:rsidP="0049738F">
            <w:pPr>
              <w:rPr>
                <w:sz w:val="20"/>
                <w:szCs w:val="20"/>
              </w:rPr>
            </w:pPr>
            <w:r w:rsidRPr="00854BC1">
              <w:rPr>
                <w:sz w:val="20"/>
                <w:szCs w:val="20"/>
              </w:rPr>
              <w:t>Lower respiratory</w:t>
            </w:r>
          </w:p>
        </w:tc>
        <w:tc>
          <w:tcPr>
            <w:tcW w:w="3996" w:type="dxa"/>
            <w:noWrap/>
            <w:vAlign w:val="center"/>
            <w:hideMark/>
          </w:tcPr>
          <w:p w14:paraId="5CC26BE0"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p2uGKKng","properties":{"formattedCitation":"(Webster {\\i{}et al.}, 1973; MacNeill {\\i{}et al.}, 1975)","plainCitation":"(Webster et al., 1973; MacNeill et al., 1975)","noteIndex":0},"citationItems":[{"id":1379,"uris":["http://zotero.org/users/9441463/items/6Z9FXK98"],"itemData":{"id":1379,"type":"article-journal","container-title":"Proceedings of the Helminthological Society of Washington","ISSN":"0018-0130","issue":"2","journalAbbreviation":"Proceedings of the Helminthological Society of Washington","note":"publisher: HELMINTHOLOGICAL SOC WASHINGTON C/O ALLEN PRESS INC, 1041 NEW HAMPSHIRE ST …","page":"255-258","title":"Halocercus monoceris sp. n. (Nematoda: Metastrongyloidea) from the Narwhal, Monodon monoceros","volume":"40","author":[{"family":"Webster","given":"WA"},{"family":"Neufeld","given":"JL"},{"family":"MacNeill","given":"AC"}],"issued":{"date-parts":[["1973"]]}}},{"id":1283,"uris":["http://zotero.org/users/9441463/items/8DS96F6S"],"itemData":{"id":1283,"type":"article-journal","container-title":"The Canadian Veterinary Journal = La Revue Veterinaire Canadienne","ISSN":"0008-5286","issue":"2","journalAbbreviation":"Can Vet J","language":"eng","note":"PMID: 1131786\nPMCID: PMC1696795","page":"53-55","source":"PubMed","title":"Pulmonary nematodiasis in a narwhale","volume":"16","author":[{"family":"MacNeill","given":"A. C."},{"family":"Neufeld","given":"J. L."},{"family":"Webster","given":"W. A."}],"issued":{"date-parts":[["1975",2]]}}}],"schema":"https://github.com/citation-style-language/schema/raw/master/csl-citation.json"} </w:instrText>
            </w:r>
            <w:r w:rsidRPr="00854BC1">
              <w:rPr>
                <w:sz w:val="20"/>
                <w:szCs w:val="20"/>
              </w:rPr>
              <w:fldChar w:fldCharType="separate"/>
            </w:r>
            <w:r w:rsidRPr="00854BC1">
              <w:rPr>
                <w:sz w:val="20"/>
                <w:szCs w:val="20"/>
                <w:lang w:val="en-US"/>
              </w:rPr>
              <w:t xml:space="preserve">(Webster </w:t>
            </w:r>
            <w:r w:rsidRPr="00854BC1">
              <w:rPr>
                <w:i/>
                <w:iCs/>
                <w:sz w:val="20"/>
                <w:szCs w:val="20"/>
                <w:lang w:val="en-US"/>
              </w:rPr>
              <w:t>et al.</w:t>
            </w:r>
            <w:r w:rsidRPr="00854BC1">
              <w:rPr>
                <w:sz w:val="20"/>
                <w:szCs w:val="20"/>
                <w:lang w:val="en-US"/>
              </w:rPr>
              <w:t xml:space="preserve">, 1973; MacNeill </w:t>
            </w:r>
            <w:r w:rsidRPr="00854BC1">
              <w:rPr>
                <w:i/>
                <w:iCs/>
                <w:sz w:val="20"/>
                <w:szCs w:val="20"/>
                <w:lang w:val="en-US"/>
              </w:rPr>
              <w:t>et al.</w:t>
            </w:r>
            <w:r w:rsidRPr="00854BC1">
              <w:rPr>
                <w:sz w:val="20"/>
                <w:szCs w:val="20"/>
                <w:lang w:val="en-US"/>
              </w:rPr>
              <w:t>, 1975)</w:t>
            </w:r>
            <w:r w:rsidRPr="00854BC1">
              <w:rPr>
                <w:sz w:val="20"/>
                <w:szCs w:val="20"/>
              </w:rPr>
              <w:fldChar w:fldCharType="end"/>
            </w:r>
          </w:p>
        </w:tc>
      </w:tr>
      <w:tr w:rsidR="008E2B89" w:rsidRPr="006F2338" w14:paraId="035059EA" w14:textId="77777777" w:rsidTr="005A3E74">
        <w:tc>
          <w:tcPr>
            <w:tcW w:w="1606" w:type="dxa"/>
            <w:vMerge/>
            <w:vAlign w:val="center"/>
          </w:tcPr>
          <w:p w14:paraId="10FA7759" w14:textId="77777777" w:rsidR="008E2B89" w:rsidRPr="00854BC1" w:rsidRDefault="008E2B89" w:rsidP="0049738F">
            <w:pPr>
              <w:rPr>
                <w:i/>
                <w:iCs/>
                <w:sz w:val="20"/>
                <w:szCs w:val="20"/>
              </w:rPr>
            </w:pPr>
          </w:p>
        </w:tc>
        <w:tc>
          <w:tcPr>
            <w:tcW w:w="1655" w:type="dxa"/>
            <w:vMerge/>
            <w:noWrap/>
            <w:vAlign w:val="center"/>
            <w:hideMark/>
          </w:tcPr>
          <w:p w14:paraId="73C139DE" w14:textId="77777777" w:rsidR="008E2B89" w:rsidRPr="00854BC1" w:rsidRDefault="008E2B89" w:rsidP="0049738F">
            <w:pPr>
              <w:rPr>
                <w:sz w:val="20"/>
                <w:szCs w:val="20"/>
              </w:rPr>
            </w:pPr>
          </w:p>
        </w:tc>
        <w:tc>
          <w:tcPr>
            <w:tcW w:w="1418" w:type="dxa"/>
            <w:vMerge/>
            <w:noWrap/>
            <w:vAlign w:val="center"/>
            <w:hideMark/>
          </w:tcPr>
          <w:p w14:paraId="56D5DDC0" w14:textId="77777777" w:rsidR="008E2B89" w:rsidRPr="00854BC1" w:rsidRDefault="008E2B89" w:rsidP="0049738F">
            <w:pPr>
              <w:rPr>
                <w:i/>
                <w:iCs/>
                <w:sz w:val="20"/>
                <w:szCs w:val="20"/>
              </w:rPr>
            </w:pPr>
          </w:p>
        </w:tc>
        <w:tc>
          <w:tcPr>
            <w:tcW w:w="1275" w:type="dxa"/>
            <w:vMerge/>
            <w:noWrap/>
            <w:vAlign w:val="center"/>
            <w:hideMark/>
          </w:tcPr>
          <w:p w14:paraId="65A9025D" w14:textId="77777777" w:rsidR="008E2B89" w:rsidRPr="00854BC1" w:rsidRDefault="008E2B89" w:rsidP="0049738F">
            <w:pPr>
              <w:rPr>
                <w:sz w:val="20"/>
                <w:szCs w:val="20"/>
              </w:rPr>
            </w:pPr>
          </w:p>
        </w:tc>
        <w:tc>
          <w:tcPr>
            <w:tcW w:w="1448" w:type="dxa"/>
            <w:noWrap/>
            <w:vAlign w:val="center"/>
            <w:hideMark/>
          </w:tcPr>
          <w:p w14:paraId="1FCC8E0B" w14:textId="77777777" w:rsidR="008E2B89" w:rsidRPr="00854BC1" w:rsidRDefault="008E2B89" w:rsidP="0049738F">
            <w:pPr>
              <w:rPr>
                <w:i/>
                <w:iCs/>
                <w:sz w:val="20"/>
                <w:szCs w:val="20"/>
              </w:rPr>
            </w:pPr>
            <w:r w:rsidRPr="00854BC1">
              <w:rPr>
                <w:i/>
                <w:iCs/>
                <w:sz w:val="20"/>
                <w:szCs w:val="20"/>
              </w:rPr>
              <w:t>Pharurus alatus</w:t>
            </w:r>
          </w:p>
        </w:tc>
        <w:tc>
          <w:tcPr>
            <w:tcW w:w="1954" w:type="dxa"/>
            <w:noWrap/>
            <w:vAlign w:val="center"/>
            <w:hideMark/>
          </w:tcPr>
          <w:p w14:paraId="0571F0D3" w14:textId="77777777" w:rsidR="008E2B89" w:rsidRPr="00854BC1" w:rsidRDefault="008E2B89" w:rsidP="0049738F">
            <w:pPr>
              <w:rPr>
                <w:sz w:val="20"/>
                <w:szCs w:val="20"/>
              </w:rPr>
            </w:pPr>
            <w:r w:rsidRPr="00854BC1">
              <w:rPr>
                <w:sz w:val="20"/>
                <w:szCs w:val="20"/>
                <w:lang w:val="en-US"/>
              </w:rPr>
              <w:t>N/A</w:t>
            </w:r>
          </w:p>
        </w:tc>
        <w:tc>
          <w:tcPr>
            <w:tcW w:w="3996" w:type="dxa"/>
            <w:noWrap/>
            <w:vAlign w:val="center"/>
            <w:hideMark/>
          </w:tcPr>
          <w:p w14:paraId="7F30844C"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XAftLz41","properties":{"formattedCitation":"(Arnold and Gaskin, 1975)","plainCitation":"(Arnold and Gaskin, 1975)","noteIndex":0},"citationItems":[{"id":1244,"uris":["http://zotero.org/users/9441463/items/JDVC95ED"],"itemData":{"id":1244,"type":"article-journal","abstract":"Lungworms were collected from 60 harbor porpoises shot at sea during May to August of 1970 and 1971 in the Bay of Fundy. These have been compared with related species from other odontocetes in order to evaluate the literature on pseudaliids and provide a consistent treatment of the family. This study also gives data on the occurrence of lungworms in odontocetes from Canadian waters. Keys to genera and selected species of pseudaliids in cetaceans are included.The following are redescribed: Pseudalius inflexus (Rudolphi 1808), Stenurus minor (Kuhn 1829), Torynurus convolutus (Kuhn 1829), Halocercus invaginatus (Quekett 1841), and H. taurica Delyamure, in Skrjabin 1942 from harbor porpoise, Phocoena phocoena, collected in eastern Canada; Stenurus globicephalae Baylis and Daubney 1925 from Globicephala melaena, G. macrorhyncha, and Grampus griseus (new host record); Stenurus arctomarinus Delyamure and Kleinenberg 1958 and Pharurus pallasii (van Beneden 1870) n. comb, from Delphinapteras leucas; Torynurus dalli (Yamaguti 1951) from Phocoenoides dalli; and Pharurus alatus (Leuck-art 1848) from Monodon monoceros. Pseudalius inflexus, H. taurica, and S. arctomarinus are reported for the first time from North American hosts; S. globicephalae, P. pallasii, P. alatus, and all the pseudaliids from Phocoena phocoena are reported from new host localities.Torynurus alatus is considered a synonym of Pharurus alatus. Stenurus arcticus (including previously proposed synonyms Strongylus arcticus, Pseudalius arcticus) is considered a synonym of Pharurus pallasii.Halocercus ponticus Delyamure 1946 is considered synonymous with H. invaginatus.","container-title":"Canadian Journal of Zoology","DOI":"10.1139/z75-087","ISSN":"0008-4301, 1480-3283","issue":"6","journalAbbreviation":"Can. J. Zool.","language":"en","page":"713-735","source":"DOI.org (Crossref)","title":"Lungworms (Metastrongyloidea: Pseudaliidae) of harbor porpoise Phocoena phocoena (L. 1758)","title-short":"Lungworms (Metastrongyloidea","volume":"53","author":[{"family":"Arnold","given":"P. W."},{"family":"Gaskin","given":"D. E."}],"issued":{"date-parts":[["1975",6,1]]}}}],"schema":"https://github.com/citation-style-language/schema/raw/master/csl-citation.json"} </w:instrText>
            </w:r>
            <w:r w:rsidRPr="00854BC1">
              <w:rPr>
                <w:sz w:val="20"/>
                <w:szCs w:val="20"/>
              </w:rPr>
              <w:fldChar w:fldCharType="separate"/>
            </w:r>
            <w:r w:rsidRPr="00854BC1">
              <w:rPr>
                <w:noProof/>
                <w:sz w:val="20"/>
                <w:szCs w:val="20"/>
              </w:rPr>
              <w:t>(Arnold and Gaskin, 1975)</w:t>
            </w:r>
            <w:r w:rsidRPr="00854BC1">
              <w:rPr>
                <w:sz w:val="20"/>
                <w:szCs w:val="20"/>
              </w:rPr>
              <w:fldChar w:fldCharType="end"/>
            </w:r>
          </w:p>
        </w:tc>
      </w:tr>
      <w:tr w:rsidR="008E2B89" w:rsidRPr="006F2338" w14:paraId="4CD489C7" w14:textId="77777777" w:rsidTr="005A3E74">
        <w:tc>
          <w:tcPr>
            <w:tcW w:w="1606" w:type="dxa"/>
            <w:vMerge w:val="restart"/>
            <w:vAlign w:val="center"/>
          </w:tcPr>
          <w:p w14:paraId="3C9614B0" w14:textId="77777777" w:rsidR="008E2B89" w:rsidRPr="00854BC1" w:rsidRDefault="008E2B89" w:rsidP="0049738F">
            <w:pPr>
              <w:rPr>
                <w:sz w:val="20"/>
                <w:szCs w:val="20"/>
              </w:rPr>
            </w:pPr>
            <w:r w:rsidRPr="00854BC1">
              <w:rPr>
                <w:sz w:val="20"/>
                <w:szCs w:val="20"/>
              </w:rPr>
              <w:t>Otariidae</w:t>
            </w:r>
          </w:p>
        </w:tc>
        <w:tc>
          <w:tcPr>
            <w:tcW w:w="1655" w:type="dxa"/>
            <w:vMerge w:val="restart"/>
            <w:noWrap/>
            <w:vAlign w:val="center"/>
            <w:hideMark/>
          </w:tcPr>
          <w:p w14:paraId="64A483FF" w14:textId="77777777" w:rsidR="008E2B89" w:rsidRPr="00854BC1" w:rsidRDefault="008E2B89" w:rsidP="0049738F">
            <w:pPr>
              <w:rPr>
                <w:sz w:val="20"/>
                <w:szCs w:val="20"/>
              </w:rPr>
            </w:pPr>
            <w:r w:rsidRPr="00854BC1">
              <w:rPr>
                <w:sz w:val="20"/>
                <w:szCs w:val="20"/>
              </w:rPr>
              <w:t>Arctocephalus australis</w:t>
            </w:r>
          </w:p>
        </w:tc>
        <w:tc>
          <w:tcPr>
            <w:tcW w:w="1418" w:type="dxa"/>
            <w:vMerge w:val="restart"/>
            <w:noWrap/>
            <w:vAlign w:val="center"/>
            <w:hideMark/>
          </w:tcPr>
          <w:p w14:paraId="1668B93D" w14:textId="77777777" w:rsidR="008E2B89" w:rsidRPr="00854BC1" w:rsidRDefault="008E2B89" w:rsidP="0049738F">
            <w:pPr>
              <w:rPr>
                <w:i/>
                <w:iCs/>
                <w:sz w:val="20"/>
                <w:szCs w:val="20"/>
              </w:rPr>
            </w:pPr>
            <w:r w:rsidRPr="00854BC1">
              <w:rPr>
                <w:i/>
                <w:iCs/>
                <w:sz w:val="20"/>
                <w:szCs w:val="20"/>
              </w:rPr>
              <w:t>South american fur seal</w:t>
            </w:r>
          </w:p>
        </w:tc>
        <w:tc>
          <w:tcPr>
            <w:tcW w:w="1275" w:type="dxa"/>
            <w:vMerge w:val="restart"/>
            <w:noWrap/>
            <w:vAlign w:val="center"/>
            <w:hideMark/>
          </w:tcPr>
          <w:p w14:paraId="4A970657" w14:textId="77777777" w:rsidR="008E2B89" w:rsidRPr="00854BC1" w:rsidRDefault="008E2B89" w:rsidP="0049738F">
            <w:pPr>
              <w:rPr>
                <w:sz w:val="20"/>
                <w:szCs w:val="20"/>
              </w:rPr>
            </w:pPr>
            <w:r w:rsidRPr="00854BC1">
              <w:rPr>
                <w:sz w:val="20"/>
                <w:szCs w:val="20"/>
              </w:rPr>
              <w:t>Filaroididae</w:t>
            </w:r>
          </w:p>
        </w:tc>
        <w:tc>
          <w:tcPr>
            <w:tcW w:w="1448" w:type="dxa"/>
            <w:noWrap/>
            <w:vAlign w:val="center"/>
            <w:hideMark/>
          </w:tcPr>
          <w:p w14:paraId="1EDB25C1" w14:textId="77777777" w:rsidR="008E2B89" w:rsidRPr="00854BC1" w:rsidRDefault="008E2B89" w:rsidP="0049738F">
            <w:pPr>
              <w:rPr>
                <w:i/>
                <w:iCs/>
                <w:sz w:val="20"/>
                <w:szCs w:val="20"/>
              </w:rPr>
            </w:pPr>
            <w:r w:rsidRPr="00854BC1">
              <w:rPr>
                <w:i/>
                <w:iCs/>
                <w:sz w:val="20"/>
                <w:szCs w:val="20"/>
              </w:rPr>
              <w:t>Parafilaroides sp.</w:t>
            </w:r>
          </w:p>
        </w:tc>
        <w:tc>
          <w:tcPr>
            <w:tcW w:w="1954" w:type="dxa"/>
            <w:noWrap/>
            <w:vAlign w:val="center"/>
            <w:hideMark/>
          </w:tcPr>
          <w:p w14:paraId="5844110A" w14:textId="77777777" w:rsidR="008E2B89" w:rsidRPr="00854BC1" w:rsidRDefault="008E2B89" w:rsidP="0049738F">
            <w:pPr>
              <w:rPr>
                <w:sz w:val="20"/>
                <w:szCs w:val="20"/>
              </w:rPr>
            </w:pPr>
            <w:r w:rsidRPr="00854BC1">
              <w:rPr>
                <w:sz w:val="20"/>
                <w:szCs w:val="20"/>
              </w:rPr>
              <w:t>Lower respiratory</w:t>
            </w:r>
          </w:p>
        </w:tc>
        <w:tc>
          <w:tcPr>
            <w:tcW w:w="3996" w:type="dxa"/>
            <w:noWrap/>
            <w:vAlign w:val="center"/>
            <w:hideMark/>
          </w:tcPr>
          <w:p w14:paraId="464E81C0"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MJif7mHq","properties":{"formattedCitation":"(Jacobus {\\i{}et al.}, 2016)","plainCitation":"(Jacobus et al., 2016)","noteIndex":0},"citationItems":[{"id":1107,"uris":["http://zotero.org/users/9441463/items/Q3ZYN6WQ"],"itemData":{"id":1107,"type":"article-journal","abstract":"In order to improve understanding of parasitism in South American pinnipeds, respiratory and gastrointestinal samples were collected from 12 Arctocephalus australis (South American fur seal), one Arctocephalus gazella (Antarctic fur seal), and one Otaria ﬂavescens (South American sea lion). Ova and larvae were microscopically identiﬁed from fecal samp¸les and respiratory secretions collected from live A. australis undergoing rehabilitation at Centro de Recuperaca˜ o de Animais Marinhos (CRAM-FURG) in Rio Grande, Rio Grande do Sul, Brazil during June–July 2012. Adult parasites were collected from the lungs and gastrointestinal tracts of animals that died while undergoing treatment or were found dead along the southern Brazil coast. Parasites were identiﬁed by polymerase chain reaction and DNA sequencing, microscopic examination, comparison with keys, and histologic examination of tissues. Lung parasites of the Paraﬁlaroides genus (Metastrongyloidea, Filaroididae) were identiﬁed at necropsy in both A. australis and A. gazella and gastrointestinal parasites were found in all three species of pinniped studied. Gastrointestinal parasites identiﬁed in A. australis included the nematodes Contracaecum sp. and Pseudoterranova cattani, the cestodes Adenocephalus paciﬁcus (previously Diphyllobothrium paciﬁcum), one from the Tetrabothridae family and one undetermined, and the acanthocephalans Corynosoma sp. and Bolbosoma sp.; from A. gazella the nematode Contracaecum sp. and the acanthocephalan Corynosoma sp.; and from O. ﬂavescens the acanthocephalan Corynosoma sp. Ova from fecal samples from A. australis represent ascarid nematodes, Paraﬁlaroides sp., Adenocephalus paciﬁcus, acanthocephalans, and an egg determined either to be a trematode or pseuophyllidean cestode. With limited information surrounding parasitism, these ﬁndings are an important contribution to knowledge of the health of Southern Hemisphere pinnipeds.","container-title":"Journal of Zoo and Wildlife Medicine","DOI":"10.1638/2015-0090.1","ISSN":"1042-7260, 1937-2825","issue":"1","journalAbbreviation":"Journal of Zoo and Wildlife Medicine","language":"en","page":"132-140","source":"DOI.org (Crossref)","title":"Identification of respiratory and gastrointestinal parasites of three species of pinnipeds Arctocephalus australis, Arctocephalus gazella, and Otaria flavescens in southern Brazil","volume":"47","author":[{"family":"Jacobus","given":"Kristy"},{"family":"Marigo","given":"Juliana"},{"family":"Gastal","given":"Silvia Bainy"},{"family":"Taniwaki","given":"Sueli Akemi"},{"family":"Ruoppolo","given":"Valeria"},{"family":"Catão-Dias","given":"José Luiz"},{"family":"Tseng","given":"Florina"}],"issued":{"date-parts":[["2016",3]]}}}],"schema":"https://github.com/citation-style-language/schema/raw/master/csl-citation.json"} </w:instrText>
            </w:r>
            <w:r w:rsidRPr="00854BC1">
              <w:rPr>
                <w:sz w:val="20"/>
                <w:szCs w:val="20"/>
              </w:rPr>
              <w:fldChar w:fldCharType="separate"/>
            </w:r>
            <w:r w:rsidRPr="00854BC1">
              <w:rPr>
                <w:sz w:val="20"/>
                <w:szCs w:val="20"/>
                <w:lang w:val="en-US"/>
              </w:rPr>
              <w:t xml:space="preserve">(Jacobus </w:t>
            </w:r>
            <w:r w:rsidRPr="00854BC1">
              <w:rPr>
                <w:i/>
                <w:iCs/>
                <w:sz w:val="20"/>
                <w:szCs w:val="20"/>
                <w:lang w:val="en-US"/>
              </w:rPr>
              <w:t>et al.</w:t>
            </w:r>
            <w:r w:rsidRPr="00854BC1">
              <w:rPr>
                <w:sz w:val="20"/>
                <w:szCs w:val="20"/>
                <w:lang w:val="en-US"/>
              </w:rPr>
              <w:t>, 2016)</w:t>
            </w:r>
            <w:r w:rsidRPr="00854BC1">
              <w:rPr>
                <w:sz w:val="20"/>
                <w:szCs w:val="20"/>
              </w:rPr>
              <w:fldChar w:fldCharType="end"/>
            </w:r>
          </w:p>
        </w:tc>
      </w:tr>
      <w:tr w:rsidR="008E2B89" w:rsidRPr="006F2338" w14:paraId="3EB657BD" w14:textId="77777777" w:rsidTr="005A3E74">
        <w:tc>
          <w:tcPr>
            <w:tcW w:w="1606" w:type="dxa"/>
            <w:vMerge/>
            <w:vAlign w:val="center"/>
          </w:tcPr>
          <w:p w14:paraId="10B667C5" w14:textId="77777777" w:rsidR="008E2B89" w:rsidRPr="00854BC1" w:rsidRDefault="008E2B89" w:rsidP="0049738F">
            <w:pPr>
              <w:rPr>
                <w:i/>
                <w:iCs/>
                <w:sz w:val="20"/>
                <w:szCs w:val="20"/>
              </w:rPr>
            </w:pPr>
          </w:p>
        </w:tc>
        <w:tc>
          <w:tcPr>
            <w:tcW w:w="1655" w:type="dxa"/>
            <w:vMerge/>
            <w:noWrap/>
            <w:vAlign w:val="center"/>
            <w:hideMark/>
          </w:tcPr>
          <w:p w14:paraId="40B7A730" w14:textId="77777777" w:rsidR="008E2B89" w:rsidRPr="00854BC1" w:rsidRDefault="008E2B89" w:rsidP="0049738F">
            <w:pPr>
              <w:rPr>
                <w:sz w:val="20"/>
                <w:szCs w:val="20"/>
              </w:rPr>
            </w:pPr>
          </w:p>
        </w:tc>
        <w:tc>
          <w:tcPr>
            <w:tcW w:w="1418" w:type="dxa"/>
            <w:vMerge/>
            <w:noWrap/>
            <w:vAlign w:val="center"/>
            <w:hideMark/>
          </w:tcPr>
          <w:p w14:paraId="6095C63C" w14:textId="77777777" w:rsidR="008E2B89" w:rsidRPr="00854BC1" w:rsidRDefault="008E2B89" w:rsidP="0049738F">
            <w:pPr>
              <w:rPr>
                <w:i/>
                <w:iCs/>
                <w:sz w:val="20"/>
                <w:szCs w:val="20"/>
              </w:rPr>
            </w:pPr>
          </w:p>
        </w:tc>
        <w:tc>
          <w:tcPr>
            <w:tcW w:w="1275" w:type="dxa"/>
            <w:vMerge/>
            <w:noWrap/>
            <w:vAlign w:val="center"/>
            <w:hideMark/>
          </w:tcPr>
          <w:p w14:paraId="6CE2D7EA" w14:textId="77777777" w:rsidR="008E2B89" w:rsidRPr="00854BC1" w:rsidRDefault="008E2B89" w:rsidP="0049738F">
            <w:pPr>
              <w:rPr>
                <w:sz w:val="20"/>
                <w:szCs w:val="20"/>
              </w:rPr>
            </w:pPr>
          </w:p>
        </w:tc>
        <w:tc>
          <w:tcPr>
            <w:tcW w:w="1448" w:type="dxa"/>
            <w:noWrap/>
            <w:vAlign w:val="center"/>
            <w:hideMark/>
          </w:tcPr>
          <w:p w14:paraId="55823055" w14:textId="77777777" w:rsidR="008E2B89" w:rsidRPr="00854BC1" w:rsidRDefault="008E2B89" w:rsidP="0049738F">
            <w:pPr>
              <w:rPr>
                <w:i/>
                <w:iCs/>
                <w:sz w:val="20"/>
                <w:szCs w:val="20"/>
              </w:rPr>
            </w:pPr>
            <w:r w:rsidRPr="00854BC1">
              <w:rPr>
                <w:i/>
                <w:iCs/>
                <w:sz w:val="20"/>
                <w:szCs w:val="20"/>
              </w:rPr>
              <w:t>Parafilaroides normani</w:t>
            </w:r>
          </w:p>
        </w:tc>
        <w:tc>
          <w:tcPr>
            <w:tcW w:w="1954" w:type="dxa"/>
            <w:noWrap/>
            <w:vAlign w:val="center"/>
            <w:hideMark/>
          </w:tcPr>
          <w:p w14:paraId="7E84FE53" w14:textId="77777777" w:rsidR="008E2B89" w:rsidRPr="00854BC1" w:rsidRDefault="008E2B89" w:rsidP="0049738F">
            <w:pPr>
              <w:rPr>
                <w:sz w:val="20"/>
                <w:szCs w:val="20"/>
              </w:rPr>
            </w:pPr>
            <w:r w:rsidRPr="00854BC1">
              <w:rPr>
                <w:sz w:val="20"/>
                <w:szCs w:val="20"/>
              </w:rPr>
              <w:t>Lower respiratory</w:t>
            </w:r>
          </w:p>
        </w:tc>
        <w:tc>
          <w:tcPr>
            <w:tcW w:w="3996" w:type="dxa"/>
            <w:noWrap/>
            <w:vAlign w:val="center"/>
            <w:hideMark/>
          </w:tcPr>
          <w:p w14:paraId="4F1DA100"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VMmNu1Jq","properties":{"formattedCitation":"(Echenique {\\i{}et al.}, 2020)","plainCitation":"(Echenique et al., 2020)","noteIndex":0},"citationItems":[{"id":1218,"uris":["http://zotero.org/users/9441463/items/5YSX2RWW"],"itemData":{"id":1218,"type":"article-journal","abstract":"Lungworms are a common finding in seals and fur seals around the world. However, from existing records, the biogeographical distribution of filaroid helminths appears to be restricted, and these parasites are endemic in only certain areas and species, mainly in the Northern Hemisphere. The occurrence of infection in pinniped species in the Southern Hemisphere is scarce. The objective of this work is to verify the prevalence of lungworms in Arctocephalus australis in waters off the southern coast of Brazil. Twenty subadult specimens of A. australis found recently dead on the southern coast of Brazil were necropsied and their lungs were examined. Parasitic cysts were found in only one specimen (prevalence of 5%). The helminths were morphologically identified as Parafilaroides normani (Metastrongyloidea: Filaroididae). This helminth species has been reported in pinnipeds from Australia, New Zealand and South Africa. This is the first record of P. normani in A. australis and for the western South Atlantic, providing additional data regarding the biogeographic distribution of the parasite.","container-title":"Journal of Helminthology","DOI":"10.1017/S0022149X20000826","ISSN":"0022-149X, 1475-2697","journalAbbreviation":"J. Helminthol.","language":"en","page":"1-4","source":"DOI.org (Crossref)","title":"New host and geographical records for Parafilaroides normani (Nematoda: Filaroididae) Dailey, 2009 in South American fur seal, Arctocephalus australis, from southern Brazil","title-short":"New host and geographical records for &lt;i&gt;Parafilaroides normani&lt;/i&gt; (Nematoda","volume":"94","author":[{"family":"Echenique","given":"J."},{"family":"Pereira","given":"E."},{"family":"Prado","given":"J."},{"family":"Schild","given":"A.L."},{"family":"Valente","given":"A.L."}],"issued":{"date-parts":[["2020"]]}}}],"schema":"https://github.com/citation-style-language/schema/raw/master/csl-citation.json"} </w:instrText>
            </w:r>
            <w:r w:rsidRPr="00854BC1">
              <w:rPr>
                <w:sz w:val="20"/>
                <w:szCs w:val="20"/>
              </w:rPr>
              <w:fldChar w:fldCharType="separate"/>
            </w:r>
            <w:r w:rsidRPr="00854BC1">
              <w:rPr>
                <w:sz w:val="20"/>
                <w:szCs w:val="20"/>
                <w:lang w:val="en-US"/>
              </w:rPr>
              <w:t xml:space="preserve">(Echenique </w:t>
            </w:r>
            <w:r w:rsidRPr="00854BC1">
              <w:rPr>
                <w:i/>
                <w:iCs/>
                <w:sz w:val="20"/>
                <w:szCs w:val="20"/>
                <w:lang w:val="en-US"/>
              </w:rPr>
              <w:t>et al.</w:t>
            </w:r>
            <w:r w:rsidRPr="00854BC1">
              <w:rPr>
                <w:sz w:val="20"/>
                <w:szCs w:val="20"/>
                <w:lang w:val="en-US"/>
              </w:rPr>
              <w:t>, 2020)</w:t>
            </w:r>
            <w:r w:rsidRPr="00854BC1">
              <w:rPr>
                <w:sz w:val="20"/>
                <w:szCs w:val="20"/>
              </w:rPr>
              <w:fldChar w:fldCharType="end"/>
            </w:r>
          </w:p>
        </w:tc>
      </w:tr>
      <w:tr w:rsidR="008E2B89" w:rsidRPr="006F2338" w14:paraId="4CC33C02" w14:textId="77777777" w:rsidTr="005A3E74">
        <w:tc>
          <w:tcPr>
            <w:tcW w:w="1606" w:type="dxa"/>
            <w:vMerge/>
            <w:vAlign w:val="center"/>
          </w:tcPr>
          <w:p w14:paraId="7450C639" w14:textId="77777777" w:rsidR="008E2B89" w:rsidRPr="00854BC1" w:rsidRDefault="008E2B89" w:rsidP="0049738F">
            <w:pPr>
              <w:rPr>
                <w:i/>
                <w:iCs/>
                <w:sz w:val="20"/>
                <w:szCs w:val="20"/>
              </w:rPr>
            </w:pPr>
          </w:p>
        </w:tc>
        <w:tc>
          <w:tcPr>
            <w:tcW w:w="1655" w:type="dxa"/>
            <w:noWrap/>
            <w:vAlign w:val="center"/>
            <w:hideMark/>
          </w:tcPr>
          <w:p w14:paraId="59D16D5E" w14:textId="77777777" w:rsidR="008E2B89" w:rsidRPr="00854BC1" w:rsidRDefault="008E2B89" w:rsidP="0049738F">
            <w:pPr>
              <w:rPr>
                <w:sz w:val="20"/>
                <w:szCs w:val="20"/>
              </w:rPr>
            </w:pPr>
            <w:r w:rsidRPr="00854BC1">
              <w:rPr>
                <w:sz w:val="20"/>
                <w:szCs w:val="20"/>
              </w:rPr>
              <w:t>Arctocephalus forsteri</w:t>
            </w:r>
          </w:p>
        </w:tc>
        <w:tc>
          <w:tcPr>
            <w:tcW w:w="1418" w:type="dxa"/>
            <w:noWrap/>
            <w:vAlign w:val="center"/>
            <w:hideMark/>
          </w:tcPr>
          <w:p w14:paraId="525DA84F" w14:textId="77777777" w:rsidR="008E2B89" w:rsidRPr="00854BC1" w:rsidRDefault="008E2B89" w:rsidP="0049738F">
            <w:pPr>
              <w:rPr>
                <w:i/>
                <w:iCs/>
                <w:sz w:val="20"/>
                <w:szCs w:val="20"/>
              </w:rPr>
            </w:pPr>
            <w:r w:rsidRPr="00854BC1">
              <w:rPr>
                <w:i/>
                <w:iCs/>
                <w:sz w:val="20"/>
                <w:szCs w:val="20"/>
              </w:rPr>
              <w:t>New zealand fur seal</w:t>
            </w:r>
          </w:p>
        </w:tc>
        <w:tc>
          <w:tcPr>
            <w:tcW w:w="1275" w:type="dxa"/>
            <w:noWrap/>
            <w:vAlign w:val="center"/>
            <w:hideMark/>
          </w:tcPr>
          <w:p w14:paraId="6E0EAD85" w14:textId="77777777" w:rsidR="008E2B89" w:rsidRPr="00854BC1" w:rsidRDefault="008E2B89" w:rsidP="0049738F">
            <w:pPr>
              <w:rPr>
                <w:sz w:val="20"/>
                <w:szCs w:val="20"/>
              </w:rPr>
            </w:pPr>
            <w:r w:rsidRPr="00854BC1">
              <w:rPr>
                <w:sz w:val="20"/>
                <w:szCs w:val="20"/>
              </w:rPr>
              <w:t>Filaroididae</w:t>
            </w:r>
          </w:p>
        </w:tc>
        <w:tc>
          <w:tcPr>
            <w:tcW w:w="1448" w:type="dxa"/>
            <w:noWrap/>
            <w:vAlign w:val="center"/>
            <w:hideMark/>
          </w:tcPr>
          <w:p w14:paraId="4423CAD1" w14:textId="77777777" w:rsidR="008E2B89" w:rsidRPr="00854BC1" w:rsidRDefault="008E2B89" w:rsidP="0049738F">
            <w:pPr>
              <w:rPr>
                <w:i/>
                <w:iCs/>
                <w:sz w:val="20"/>
                <w:szCs w:val="20"/>
              </w:rPr>
            </w:pPr>
            <w:r w:rsidRPr="00854BC1">
              <w:rPr>
                <w:i/>
                <w:iCs/>
                <w:sz w:val="20"/>
                <w:szCs w:val="20"/>
              </w:rPr>
              <w:t>Parafilaroides normani</w:t>
            </w:r>
          </w:p>
        </w:tc>
        <w:tc>
          <w:tcPr>
            <w:tcW w:w="1954" w:type="dxa"/>
            <w:noWrap/>
            <w:vAlign w:val="center"/>
            <w:hideMark/>
          </w:tcPr>
          <w:p w14:paraId="2C288560" w14:textId="77777777" w:rsidR="008E2B89" w:rsidRPr="00854BC1" w:rsidRDefault="008E2B89" w:rsidP="0049738F">
            <w:pPr>
              <w:rPr>
                <w:sz w:val="20"/>
                <w:szCs w:val="20"/>
              </w:rPr>
            </w:pPr>
            <w:r w:rsidRPr="00854BC1">
              <w:rPr>
                <w:sz w:val="20"/>
                <w:szCs w:val="20"/>
              </w:rPr>
              <w:t>Lower respiratory</w:t>
            </w:r>
          </w:p>
        </w:tc>
        <w:tc>
          <w:tcPr>
            <w:tcW w:w="3996" w:type="dxa"/>
            <w:noWrap/>
            <w:vAlign w:val="center"/>
            <w:hideMark/>
          </w:tcPr>
          <w:p w14:paraId="2991785C"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oRIJQ6US","properties":{"formattedCitation":"(Dailey, 2009)","plainCitation":"(Dailey, 2009)","noteIndex":0},"citationItems":[{"id":1125,"uris":["http://zotero.org/users/9441463/items/5X7SBZME"],"itemData":{"id":1125,"type":"article-journal","abstract":"Blocks of frozen lungs of 2 Australian fur seals (Arctocephalus pusillus doriferus Wood Jones, 1925), 2 New Zealand fur seals (A. forsten [Lesson, 1828]), and 1 sub-Antarctic fur seal (A. tropicalis [Gray, 1872]) from 3 different locations (Australia, New Zealand, and South Africa, respectively) were examined and found to contain lung parasites. This represents the first thorough description and identification of a new species, Parafilaroides normani, from an eared seal (Otariidae) in the Southern Hemisphere. The new species is described, illustrated, and differentiated from the 6 recognized species in the genus by body size, spicule shape and size, vulva to anus length, and vaginal sphincter musculature.","container-title":"Journal of Parasitology","DOI":"10.1645/GE-1521.1","ISSN":"0022-3395, 1937-2345","issue":"1","journalAbbreviation":"Journal of Parasitology","language":"en","page":"156-159","source":"DOI.org (Crossref)","title":"A New Species of Parafilaroides (Nematoda: Filaroididae) in Three Species of Fur Seals (Carnivora: Otariidae) From the Southern Hemisphere","title-short":"A New Species of Parafilaroides (Nematoda","volume":"95","author":[{"family":"Dailey","given":"Murray D."}],"issued":{"date-parts":[["2009",2]]}}}],"schema":"https://github.com/citation-style-language/schema/raw/master/csl-citation.json"} </w:instrText>
            </w:r>
            <w:r w:rsidRPr="00854BC1">
              <w:rPr>
                <w:sz w:val="20"/>
                <w:szCs w:val="20"/>
              </w:rPr>
              <w:fldChar w:fldCharType="separate"/>
            </w:r>
            <w:r w:rsidRPr="00854BC1">
              <w:rPr>
                <w:noProof/>
                <w:sz w:val="20"/>
                <w:szCs w:val="20"/>
              </w:rPr>
              <w:t>(Dailey, 2009)</w:t>
            </w:r>
            <w:r w:rsidRPr="00854BC1">
              <w:rPr>
                <w:sz w:val="20"/>
                <w:szCs w:val="20"/>
              </w:rPr>
              <w:fldChar w:fldCharType="end"/>
            </w:r>
          </w:p>
        </w:tc>
      </w:tr>
      <w:tr w:rsidR="008E2B89" w:rsidRPr="006F2338" w14:paraId="5704D8BE" w14:textId="77777777" w:rsidTr="005A3E74">
        <w:tc>
          <w:tcPr>
            <w:tcW w:w="1606" w:type="dxa"/>
            <w:vMerge/>
            <w:vAlign w:val="center"/>
          </w:tcPr>
          <w:p w14:paraId="78E209B7" w14:textId="77777777" w:rsidR="008E2B89" w:rsidRPr="00854BC1" w:rsidRDefault="008E2B89" w:rsidP="0049738F">
            <w:pPr>
              <w:rPr>
                <w:i/>
                <w:iCs/>
                <w:sz w:val="20"/>
                <w:szCs w:val="20"/>
              </w:rPr>
            </w:pPr>
          </w:p>
        </w:tc>
        <w:tc>
          <w:tcPr>
            <w:tcW w:w="1655" w:type="dxa"/>
            <w:noWrap/>
            <w:vAlign w:val="center"/>
            <w:hideMark/>
          </w:tcPr>
          <w:p w14:paraId="129BAE64" w14:textId="77777777" w:rsidR="008E2B89" w:rsidRPr="00854BC1" w:rsidRDefault="008E2B89" w:rsidP="0049738F">
            <w:pPr>
              <w:rPr>
                <w:sz w:val="20"/>
                <w:szCs w:val="20"/>
              </w:rPr>
            </w:pPr>
            <w:r w:rsidRPr="00854BC1">
              <w:rPr>
                <w:sz w:val="20"/>
                <w:szCs w:val="20"/>
              </w:rPr>
              <w:t>Arctocephalus gazella</w:t>
            </w:r>
          </w:p>
        </w:tc>
        <w:tc>
          <w:tcPr>
            <w:tcW w:w="1418" w:type="dxa"/>
            <w:noWrap/>
            <w:vAlign w:val="center"/>
            <w:hideMark/>
          </w:tcPr>
          <w:p w14:paraId="797DDE02" w14:textId="77777777" w:rsidR="008E2B89" w:rsidRPr="00854BC1" w:rsidRDefault="008E2B89" w:rsidP="0049738F">
            <w:pPr>
              <w:rPr>
                <w:i/>
                <w:iCs/>
                <w:sz w:val="20"/>
                <w:szCs w:val="20"/>
              </w:rPr>
            </w:pPr>
            <w:r w:rsidRPr="00854BC1">
              <w:rPr>
                <w:i/>
                <w:iCs/>
                <w:sz w:val="20"/>
                <w:szCs w:val="20"/>
              </w:rPr>
              <w:t>Antarctic fur seal</w:t>
            </w:r>
          </w:p>
        </w:tc>
        <w:tc>
          <w:tcPr>
            <w:tcW w:w="1275" w:type="dxa"/>
            <w:noWrap/>
            <w:vAlign w:val="center"/>
            <w:hideMark/>
          </w:tcPr>
          <w:p w14:paraId="6CBAEEF5" w14:textId="77777777" w:rsidR="008E2B89" w:rsidRPr="00854BC1" w:rsidRDefault="008E2B89" w:rsidP="0049738F">
            <w:pPr>
              <w:rPr>
                <w:sz w:val="20"/>
                <w:szCs w:val="20"/>
              </w:rPr>
            </w:pPr>
            <w:r w:rsidRPr="00854BC1">
              <w:rPr>
                <w:sz w:val="20"/>
                <w:szCs w:val="20"/>
              </w:rPr>
              <w:t>Filaroididae</w:t>
            </w:r>
          </w:p>
        </w:tc>
        <w:tc>
          <w:tcPr>
            <w:tcW w:w="1448" w:type="dxa"/>
            <w:noWrap/>
            <w:vAlign w:val="center"/>
            <w:hideMark/>
          </w:tcPr>
          <w:p w14:paraId="5A6E0D23" w14:textId="77777777" w:rsidR="008E2B89" w:rsidRPr="00854BC1" w:rsidRDefault="008E2B89" w:rsidP="0049738F">
            <w:pPr>
              <w:rPr>
                <w:i/>
                <w:iCs/>
                <w:sz w:val="20"/>
                <w:szCs w:val="20"/>
              </w:rPr>
            </w:pPr>
            <w:r w:rsidRPr="00854BC1">
              <w:rPr>
                <w:i/>
                <w:iCs/>
                <w:sz w:val="20"/>
                <w:szCs w:val="20"/>
              </w:rPr>
              <w:t>Parafilaroides normani</w:t>
            </w:r>
          </w:p>
        </w:tc>
        <w:tc>
          <w:tcPr>
            <w:tcW w:w="1954" w:type="dxa"/>
            <w:noWrap/>
            <w:vAlign w:val="center"/>
            <w:hideMark/>
          </w:tcPr>
          <w:p w14:paraId="4AFAD35A" w14:textId="77777777" w:rsidR="008E2B89" w:rsidRPr="00854BC1" w:rsidRDefault="008E2B89" w:rsidP="0049738F">
            <w:pPr>
              <w:rPr>
                <w:sz w:val="20"/>
                <w:szCs w:val="20"/>
              </w:rPr>
            </w:pPr>
            <w:r w:rsidRPr="00854BC1">
              <w:rPr>
                <w:sz w:val="20"/>
                <w:szCs w:val="20"/>
              </w:rPr>
              <w:t>Lower respiratory</w:t>
            </w:r>
          </w:p>
        </w:tc>
        <w:tc>
          <w:tcPr>
            <w:tcW w:w="3996" w:type="dxa"/>
            <w:noWrap/>
            <w:vAlign w:val="center"/>
            <w:hideMark/>
          </w:tcPr>
          <w:p w14:paraId="138B0328"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dAxKPK2W","properties":{"formattedCitation":"(Jacobus {\\i{}et al.}, 2016)","plainCitation":"(Jacobus et al., 2016)","noteIndex":0},"citationItems":[{"id":1107,"uris":["http://zotero.org/users/9441463/items/Q3ZYN6WQ"],"itemData":{"id":1107,"type":"article-journal","abstract":"In order to improve understanding of parasitism in South American pinnipeds, respiratory and gastrointestinal samples were collected from 12 Arctocephalus australis (South American fur seal), one Arctocephalus gazella (Antarctic fur seal), and one Otaria ﬂavescens (South American sea lion). Ova and larvae were microscopically identiﬁed from fecal samp¸les and respiratory secretions collected from live A. australis undergoing rehabilitation at Centro de Recuperaca˜ o de Animais Marinhos (CRAM-FURG) in Rio Grande, Rio Grande do Sul, Brazil during June–July 2012. Adult parasites were collected from the lungs and gastrointestinal tracts of animals that died while undergoing treatment or were found dead along the southern Brazil coast. Parasites were identiﬁed by polymerase chain reaction and DNA sequencing, microscopic examination, comparison with keys, and histologic examination of tissues. Lung parasites of the Paraﬁlaroides genus (Metastrongyloidea, Filaroididae) were identiﬁed at necropsy in both A. australis and A. gazella and gastrointestinal parasites were found in all three species of pinniped studied. Gastrointestinal parasites identiﬁed in A. australis included the nematodes Contracaecum sp. and Pseudoterranova cattani, the cestodes Adenocephalus paciﬁcus (previously Diphyllobothrium paciﬁcum), one from the Tetrabothridae family and one undetermined, and the acanthocephalans Corynosoma sp. and Bolbosoma sp.; from A. gazella the nematode Contracaecum sp. and the acanthocephalan Corynosoma sp.; and from O. ﬂavescens the acanthocephalan Corynosoma sp. Ova from fecal samples from A. australis represent ascarid nematodes, Paraﬁlaroides sp., Adenocephalus paciﬁcus, acanthocephalans, and an egg determined either to be a trematode or pseuophyllidean cestode. With limited information surrounding parasitism, these ﬁndings are an important contribution to knowledge of the health of Southern Hemisphere pinnipeds.","container-title":"Journal of Zoo and Wildlife Medicine","DOI":"10.1638/2015-0090.1","ISSN":"1042-7260, 1937-2825","issue":"1","journalAbbreviation":"Journal of Zoo and Wildlife Medicine","language":"en","page":"132-140","source":"DOI.org (Crossref)","title":"Identification of respiratory and gastrointestinal parasites of three species of pinnipeds Arctocephalus australis, Arctocephalus gazella, and Otaria flavescens in southern Brazil","volume":"47","author":[{"family":"Jacobus","given":"Kristy"},{"family":"Marigo","given":"Juliana"},{"family":"Gastal","given":"Silvia Bainy"},{"family":"Taniwaki","given":"Sueli Akemi"},{"family":"Ruoppolo","given":"Valeria"},{"family":"Catão-Dias","given":"José Luiz"},{"family":"Tseng","given":"Florina"}],"issued":{"date-parts":[["2016",3]]}}}],"schema":"https://github.com/citation-style-language/schema/raw/master/csl-citation.json"} </w:instrText>
            </w:r>
            <w:r w:rsidRPr="00854BC1">
              <w:rPr>
                <w:sz w:val="20"/>
                <w:szCs w:val="20"/>
              </w:rPr>
              <w:fldChar w:fldCharType="separate"/>
            </w:r>
            <w:r w:rsidRPr="00854BC1">
              <w:rPr>
                <w:sz w:val="20"/>
                <w:szCs w:val="20"/>
                <w:lang w:val="en-US"/>
              </w:rPr>
              <w:t xml:space="preserve">(Jacobus </w:t>
            </w:r>
            <w:r w:rsidRPr="00854BC1">
              <w:rPr>
                <w:i/>
                <w:iCs/>
                <w:sz w:val="20"/>
                <w:szCs w:val="20"/>
                <w:lang w:val="en-US"/>
              </w:rPr>
              <w:t>et al.</w:t>
            </w:r>
            <w:r w:rsidRPr="00854BC1">
              <w:rPr>
                <w:sz w:val="20"/>
                <w:szCs w:val="20"/>
                <w:lang w:val="en-US"/>
              </w:rPr>
              <w:t>, 2016)</w:t>
            </w:r>
            <w:r w:rsidRPr="00854BC1">
              <w:rPr>
                <w:sz w:val="20"/>
                <w:szCs w:val="20"/>
              </w:rPr>
              <w:fldChar w:fldCharType="end"/>
            </w:r>
          </w:p>
        </w:tc>
      </w:tr>
      <w:tr w:rsidR="008E2B89" w:rsidRPr="006F2338" w14:paraId="15F3A323" w14:textId="77777777" w:rsidTr="005A3E74">
        <w:tc>
          <w:tcPr>
            <w:tcW w:w="1606" w:type="dxa"/>
            <w:vMerge/>
            <w:vAlign w:val="center"/>
          </w:tcPr>
          <w:p w14:paraId="6FFBC83D" w14:textId="77777777" w:rsidR="008E2B89" w:rsidRPr="00854BC1" w:rsidRDefault="008E2B89" w:rsidP="0049738F">
            <w:pPr>
              <w:rPr>
                <w:i/>
                <w:iCs/>
                <w:sz w:val="20"/>
                <w:szCs w:val="20"/>
              </w:rPr>
            </w:pPr>
          </w:p>
        </w:tc>
        <w:tc>
          <w:tcPr>
            <w:tcW w:w="1655" w:type="dxa"/>
            <w:noWrap/>
            <w:vAlign w:val="center"/>
            <w:hideMark/>
          </w:tcPr>
          <w:p w14:paraId="293DB67C" w14:textId="77777777" w:rsidR="008E2B89" w:rsidRPr="00854BC1" w:rsidRDefault="008E2B89" w:rsidP="0049738F">
            <w:pPr>
              <w:rPr>
                <w:sz w:val="20"/>
                <w:szCs w:val="20"/>
              </w:rPr>
            </w:pPr>
            <w:r w:rsidRPr="00854BC1">
              <w:rPr>
                <w:sz w:val="20"/>
                <w:szCs w:val="20"/>
              </w:rPr>
              <w:t>Arctocephalus philippii</w:t>
            </w:r>
          </w:p>
        </w:tc>
        <w:tc>
          <w:tcPr>
            <w:tcW w:w="1418" w:type="dxa"/>
            <w:noWrap/>
            <w:vAlign w:val="center"/>
            <w:hideMark/>
          </w:tcPr>
          <w:p w14:paraId="3F8E834C" w14:textId="77777777" w:rsidR="008E2B89" w:rsidRPr="00854BC1" w:rsidRDefault="008E2B89" w:rsidP="0049738F">
            <w:pPr>
              <w:rPr>
                <w:i/>
                <w:iCs/>
                <w:sz w:val="20"/>
                <w:szCs w:val="20"/>
              </w:rPr>
            </w:pPr>
            <w:r w:rsidRPr="00854BC1">
              <w:rPr>
                <w:i/>
                <w:iCs/>
                <w:sz w:val="20"/>
                <w:szCs w:val="20"/>
              </w:rPr>
              <w:t>Guadalupe Fur seal</w:t>
            </w:r>
          </w:p>
        </w:tc>
        <w:tc>
          <w:tcPr>
            <w:tcW w:w="1275" w:type="dxa"/>
            <w:noWrap/>
            <w:vAlign w:val="center"/>
            <w:hideMark/>
          </w:tcPr>
          <w:p w14:paraId="594FC2B0" w14:textId="77777777" w:rsidR="008E2B89" w:rsidRPr="00854BC1" w:rsidRDefault="008E2B89" w:rsidP="0049738F">
            <w:pPr>
              <w:rPr>
                <w:sz w:val="20"/>
                <w:szCs w:val="20"/>
              </w:rPr>
            </w:pPr>
            <w:r w:rsidRPr="00854BC1">
              <w:rPr>
                <w:sz w:val="20"/>
                <w:szCs w:val="20"/>
              </w:rPr>
              <w:t>Filaroididae</w:t>
            </w:r>
          </w:p>
        </w:tc>
        <w:tc>
          <w:tcPr>
            <w:tcW w:w="1448" w:type="dxa"/>
            <w:noWrap/>
            <w:vAlign w:val="center"/>
            <w:hideMark/>
          </w:tcPr>
          <w:p w14:paraId="63ECD019" w14:textId="77777777" w:rsidR="008E2B89" w:rsidRPr="00854BC1" w:rsidRDefault="008E2B89" w:rsidP="0049738F">
            <w:pPr>
              <w:rPr>
                <w:i/>
                <w:iCs/>
                <w:sz w:val="20"/>
                <w:szCs w:val="20"/>
              </w:rPr>
            </w:pPr>
            <w:r w:rsidRPr="00854BC1">
              <w:rPr>
                <w:i/>
                <w:iCs/>
                <w:sz w:val="20"/>
                <w:szCs w:val="20"/>
              </w:rPr>
              <w:t>Parafilaroides decorus</w:t>
            </w:r>
          </w:p>
        </w:tc>
        <w:tc>
          <w:tcPr>
            <w:tcW w:w="1954" w:type="dxa"/>
            <w:noWrap/>
            <w:vAlign w:val="center"/>
            <w:hideMark/>
          </w:tcPr>
          <w:p w14:paraId="0EF83A15" w14:textId="77777777" w:rsidR="008E2B89" w:rsidRPr="00854BC1" w:rsidRDefault="008E2B89" w:rsidP="0049738F">
            <w:pPr>
              <w:rPr>
                <w:sz w:val="20"/>
                <w:szCs w:val="20"/>
              </w:rPr>
            </w:pPr>
            <w:r w:rsidRPr="00854BC1">
              <w:rPr>
                <w:sz w:val="20"/>
                <w:szCs w:val="20"/>
              </w:rPr>
              <w:t>Cardiovascular, Lower respiratory</w:t>
            </w:r>
          </w:p>
        </w:tc>
        <w:tc>
          <w:tcPr>
            <w:tcW w:w="3996" w:type="dxa"/>
            <w:noWrap/>
            <w:vAlign w:val="center"/>
            <w:hideMark/>
          </w:tcPr>
          <w:p w14:paraId="63D8F9CA"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4S5LmZmP","properties":{"formattedCitation":"(Seguel {\\i{}et al.}, 2018a; Williams {\\i{}et al.}, 2020)","plainCitation":"(Seguel et al., 2018a; Williams et al., 2020)","noteIndex":0},"citationItems":[{"id":1112,"uris":["http://zotero.org/users/9441463/items/8MPRPR8X"],"itemData":{"id":1112,"type":"article-journal","abstract":"A free-ranging, male, yearling Guadalupe fur seal (Arctocephalus philippii townsendi) died due to multifocal verminous vasculitis with thrombosis and several embolic infarcts in liver, kidney, and brain. Nematodes extracted from lung blood vessels were identified as Parafilaroides decorus, a parasite normally found in alveoli of California sea lions (Zalophus californianus).","container-title":"Journal of Wildlife Diseases","DOI":"10.7589/2017-12-291","ISSN":"0090-3558","issue":"3","journalAbbreviation":"Journal of Wildlife Diseases","language":"en","page":"638-641","source":"DOI.org (Crossref)","title":"Vasculitis and Thrombosis due to the Sea Lion Lungworm, &lt;i&gt;Parafilaroides decorus&lt;/i&gt; , in a Guadalupe Fur Seal ( &lt;i&gt;Arctocephalus philippii townsendi&lt;/i&gt; )","volume":"54","author":[{"family":"Seguel","given":"Mauricio"},{"family":"Nadler","given":"Steven"},{"family":"Field","given":"Cara"},{"family":"Duignan","given":"Padraig"}],"issued":{"date-parts":[["2018",7]]}}},{"id":1211,"uris":["http://zotero.org/users/9441463/items/V5UA4GWD"],"itemData":{"id":1211,"type":"article-journal","abstract":"Paraﬁlaroides decorus, also known as sea lion lungworm, is a metastrongyloid nematode that infects otariid hosts, such as the charismatic California sea lion, Zalophus californianus. P. decorus causes bronchointerstitial pneumonia, respiratory distress, reduced ability to swim, dive and hunt and as a result, increased mortality particularly in young animals. Respiratory disease is a leading cause of stranding and admission to rehabilitation centers on the Paciﬁc coast. Low-coverage genomic sequencing of four P. decorus individuals analyzed through Galaxy's RepeatExplorer identiﬁed a novel repeat DNA family we employed to design a sensitive quantitative PCR (qPCR) assay for diagnosing infections from fecal or sputum samples. The assay detects as little as 10 fg of P. decorus DNA and a linear regression model developed using a standard curve can be used to estimate the concentration of P. decorus DNA in a sample, ± 0.015 ng. This knowledge can be leveraged to estimate the level of parasite burden, which can be used to design improved treatments for animals in rehabilitation. Improved treatment of infections will aid in more animals being successfully released back into the wild.","container-title":"International Journal for Parasitology: Parasites and Wildlife","DOI":"10.1016/j.ijppaw.2020.04.012","ISSN":"22132244","journalAbbreviation":"International Journal for Parasitology: Parasites and Wildlife","language":"en","page":"85-92","source":"DOI.org (Crossref)","title":"A novel quantitative real-time PCR diagnostic assay for fecal and nasal swab detection of an otariid lungworm, Parafilaroides decorus","volume":"12","author":[{"family":"Williams","given":"Kalani M."},{"family":"Fessler","given":"M.K."},{"family":"Bloomfield","given":"R.A."},{"family":"Sandke","given":"William D."},{"family":"Malekshahi","given":"Clara R."},{"family":"Keroack","given":"Caroline D."},{"family":"Duignan","given":"Pádraig J."},{"family":"Torquato","given":"Samantha D."},{"family":"Williams","given":"Steven A."}],"issued":{"date-parts":[["2020",8]]}}}],"schema":"https://github.com/citation-style-language/schema/raw/master/csl-citation.json"} </w:instrText>
            </w:r>
            <w:r w:rsidRPr="00854BC1">
              <w:rPr>
                <w:sz w:val="20"/>
                <w:szCs w:val="20"/>
              </w:rPr>
              <w:fldChar w:fldCharType="separate"/>
            </w:r>
            <w:r w:rsidRPr="00854BC1">
              <w:rPr>
                <w:sz w:val="20"/>
                <w:szCs w:val="20"/>
                <w:lang w:val="en-US"/>
              </w:rPr>
              <w:t xml:space="preserve">(Seguel </w:t>
            </w:r>
            <w:r w:rsidRPr="00854BC1">
              <w:rPr>
                <w:i/>
                <w:iCs/>
                <w:sz w:val="20"/>
                <w:szCs w:val="20"/>
                <w:lang w:val="en-US"/>
              </w:rPr>
              <w:t>et al.</w:t>
            </w:r>
            <w:r w:rsidRPr="00854BC1">
              <w:rPr>
                <w:sz w:val="20"/>
                <w:szCs w:val="20"/>
                <w:lang w:val="en-US"/>
              </w:rPr>
              <w:t xml:space="preserve">, 2018a; Williams </w:t>
            </w:r>
            <w:r w:rsidRPr="00854BC1">
              <w:rPr>
                <w:i/>
                <w:iCs/>
                <w:sz w:val="20"/>
                <w:szCs w:val="20"/>
                <w:lang w:val="en-US"/>
              </w:rPr>
              <w:t>et al.</w:t>
            </w:r>
            <w:r w:rsidRPr="00854BC1">
              <w:rPr>
                <w:sz w:val="20"/>
                <w:szCs w:val="20"/>
                <w:lang w:val="en-US"/>
              </w:rPr>
              <w:t>, 2020)</w:t>
            </w:r>
            <w:r w:rsidRPr="00854BC1">
              <w:rPr>
                <w:sz w:val="20"/>
                <w:szCs w:val="20"/>
              </w:rPr>
              <w:fldChar w:fldCharType="end"/>
            </w:r>
          </w:p>
        </w:tc>
      </w:tr>
      <w:tr w:rsidR="008E2B89" w:rsidRPr="006F2338" w14:paraId="26EB5672" w14:textId="77777777" w:rsidTr="005A3E74">
        <w:tc>
          <w:tcPr>
            <w:tcW w:w="1606" w:type="dxa"/>
            <w:vMerge/>
            <w:vAlign w:val="center"/>
          </w:tcPr>
          <w:p w14:paraId="3EC626A5" w14:textId="77777777" w:rsidR="008E2B89" w:rsidRPr="00854BC1" w:rsidRDefault="008E2B89" w:rsidP="0049738F">
            <w:pPr>
              <w:rPr>
                <w:i/>
                <w:iCs/>
                <w:sz w:val="20"/>
                <w:szCs w:val="20"/>
              </w:rPr>
            </w:pPr>
          </w:p>
        </w:tc>
        <w:tc>
          <w:tcPr>
            <w:tcW w:w="1655" w:type="dxa"/>
            <w:noWrap/>
            <w:vAlign w:val="center"/>
            <w:hideMark/>
          </w:tcPr>
          <w:p w14:paraId="52C552DE" w14:textId="77777777" w:rsidR="008E2B89" w:rsidRPr="00854BC1" w:rsidRDefault="008E2B89" w:rsidP="0049738F">
            <w:pPr>
              <w:rPr>
                <w:sz w:val="20"/>
                <w:szCs w:val="20"/>
              </w:rPr>
            </w:pPr>
            <w:r w:rsidRPr="00854BC1">
              <w:rPr>
                <w:sz w:val="20"/>
                <w:szCs w:val="20"/>
              </w:rPr>
              <w:t>Arctocephalus pusillus</w:t>
            </w:r>
          </w:p>
        </w:tc>
        <w:tc>
          <w:tcPr>
            <w:tcW w:w="1418" w:type="dxa"/>
            <w:noWrap/>
            <w:vAlign w:val="center"/>
            <w:hideMark/>
          </w:tcPr>
          <w:p w14:paraId="77090110" w14:textId="77777777" w:rsidR="008E2B89" w:rsidRPr="00854BC1" w:rsidRDefault="008E2B89" w:rsidP="0049738F">
            <w:pPr>
              <w:rPr>
                <w:i/>
                <w:iCs/>
                <w:sz w:val="20"/>
                <w:szCs w:val="20"/>
              </w:rPr>
            </w:pPr>
            <w:r w:rsidRPr="00854BC1">
              <w:rPr>
                <w:i/>
                <w:iCs/>
                <w:sz w:val="20"/>
                <w:szCs w:val="20"/>
              </w:rPr>
              <w:t>Australian fur seal</w:t>
            </w:r>
          </w:p>
        </w:tc>
        <w:tc>
          <w:tcPr>
            <w:tcW w:w="1275" w:type="dxa"/>
            <w:noWrap/>
            <w:vAlign w:val="center"/>
            <w:hideMark/>
          </w:tcPr>
          <w:p w14:paraId="2F7AAAAA" w14:textId="77777777" w:rsidR="008E2B89" w:rsidRPr="00854BC1" w:rsidRDefault="008E2B89" w:rsidP="0049738F">
            <w:pPr>
              <w:rPr>
                <w:sz w:val="20"/>
                <w:szCs w:val="20"/>
              </w:rPr>
            </w:pPr>
            <w:r w:rsidRPr="00854BC1">
              <w:rPr>
                <w:sz w:val="20"/>
                <w:szCs w:val="20"/>
              </w:rPr>
              <w:t>Filaroididae</w:t>
            </w:r>
          </w:p>
        </w:tc>
        <w:tc>
          <w:tcPr>
            <w:tcW w:w="1448" w:type="dxa"/>
            <w:noWrap/>
            <w:vAlign w:val="center"/>
            <w:hideMark/>
          </w:tcPr>
          <w:p w14:paraId="0FF20C4F" w14:textId="77777777" w:rsidR="008E2B89" w:rsidRPr="00854BC1" w:rsidRDefault="008E2B89" w:rsidP="0049738F">
            <w:pPr>
              <w:rPr>
                <w:i/>
                <w:iCs/>
                <w:sz w:val="20"/>
                <w:szCs w:val="20"/>
              </w:rPr>
            </w:pPr>
            <w:r w:rsidRPr="00854BC1">
              <w:rPr>
                <w:i/>
                <w:iCs/>
                <w:sz w:val="20"/>
                <w:szCs w:val="20"/>
              </w:rPr>
              <w:t>Parafilaroides normani</w:t>
            </w:r>
          </w:p>
        </w:tc>
        <w:tc>
          <w:tcPr>
            <w:tcW w:w="1954" w:type="dxa"/>
            <w:noWrap/>
            <w:vAlign w:val="center"/>
            <w:hideMark/>
          </w:tcPr>
          <w:p w14:paraId="53CEF04A" w14:textId="77777777" w:rsidR="008E2B89" w:rsidRPr="00854BC1" w:rsidRDefault="008E2B89" w:rsidP="0049738F">
            <w:pPr>
              <w:rPr>
                <w:sz w:val="20"/>
                <w:szCs w:val="20"/>
              </w:rPr>
            </w:pPr>
            <w:r w:rsidRPr="00854BC1">
              <w:rPr>
                <w:sz w:val="20"/>
                <w:szCs w:val="20"/>
              </w:rPr>
              <w:t>Lower respiratory</w:t>
            </w:r>
          </w:p>
        </w:tc>
        <w:tc>
          <w:tcPr>
            <w:tcW w:w="3996" w:type="dxa"/>
            <w:noWrap/>
            <w:vAlign w:val="center"/>
            <w:hideMark/>
          </w:tcPr>
          <w:p w14:paraId="44E52C8F"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KKz6tu2H","properties":{"formattedCitation":"(Dailey, 2009; Jabbar {\\i{}et al.}, 2014)","plainCitation":"(Dailey, 2009; Jabbar et al., 2014)","noteIndex":0},"citationItems":[{"id":1125,"uris":["http://zotero.org/users/9441463/items/5X7SBZME"],"itemData":{"id":1125,"type":"article-journal","abstract":"Blocks of frozen lungs of 2 Australian fur seals (Arctocephalus pusillus doriferus Wood Jones, 1925), 2 New Zealand fur seals (A. forsten [Lesson, 1828]), and 1 sub-Antarctic fur seal (A. tropicalis [Gray, 1872]) from 3 different locations (Australia, New Zealand, and South Africa, respectively) were examined and found to contain lung parasites. This represents the first thorough description and identification of a new species, Parafilaroides normani, from an eared seal (Otariidae) in the Southern Hemisphere. The new species is described, illustrated, and differentiated from the 6 recognized species in the genus by body size, spicule shape and size, vulva to anus length, and vaginal sphincter musculature.","container-title":"Journal of Parasitology","DOI":"10.1645/GE-1521.1","ISSN":"0022-3395, 1937-2345","issue":"1","journalAbbreviation":"Journal of Parasitology","language":"en","page":"156-159","source":"DOI.org (Crossref)","title":"A New Species of Parafilaroides (Nematoda: Filaroididae) in Three Species of Fur Seals (Carnivora: Otariidae) From the Southern Hemisphere","title-short":"A New Species of Parafilaroides (Nematoda","volume":"95","author":[{"family":"Dailey","given":"Murray D."}],"issued":{"date-parts":[["2009",2]]}}},{"id":1197,"uris":["http://zotero.org/users/9441463/items/JIXBKTTG"],"itemData":{"id":1197,"type":"article-journal","abstract":"Parafilaroides normani is a metastrongyloid nematode of clinical relevance in some species of pinnipeds. The taxonomy, biology and epidemiology of this and related species are not well understood. Mitochondrial (mt) DNA can provide markers for studies in these areas, but genetic data are scant. Here, we characterised the mt genome of P. normani. Adults of this nematode were collected from Arctocephalus pusillus doriferus from Phillip Island, Victoria, Australia, and genomic DNA was extracted from individuals. The complete mt genome was amplified from DNA from a single adult male by long-range PCR, as two overlapping amplicons (~5 and ~10 kb), and then sequenced employing 454 technology (Roche). The mt genome was assembled from reads of ~300 bp and annotated using an established bioinformatic pipeline. This circular mt genome is 13,411 bp and contains two ribosomal RNA, 12 protein-coding and 22 transfer RNA genes, consistent with those of other lungworms studied to date. This mt genome is intended to provide a source of genetic markers for future investigations of the biology, epidemiology and systematics of Parafilaroides spp. and related lungworms.","container-title":"Parasitology Research","DOI":"10.1007/s00436-014-3968-8","ISSN":"0932-0113, 1432-1955","issue":"8","journalAbbreviation":"Parasitol Res","language":"en","page":"3049-3055","source":"DOI.org (Crossref)","title":"Characterisation of the mitochondrial genome of Parafilaroides normani (lungworm) of Arctocephalus pusillus doriferus (Australian fur seal)","volume":"113","author":[{"family":"Jabbar","given":"Abdul"},{"family":"Mohandas","given":"Namitha"},{"family":"Gasser","given":"Robin B."}],"issued":{"date-parts":[["2014",8]]}}}],"schema":"https://github.com/citation-style-language/schema/raw/master/csl-citation.json"} </w:instrText>
            </w:r>
            <w:r w:rsidRPr="00854BC1">
              <w:rPr>
                <w:sz w:val="20"/>
                <w:szCs w:val="20"/>
              </w:rPr>
              <w:fldChar w:fldCharType="separate"/>
            </w:r>
            <w:r w:rsidRPr="00854BC1">
              <w:rPr>
                <w:sz w:val="20"/>
                <w:szCs w:val="20"/>
                <w:lang w:val="en-US"/>
              </w:rPr>
              <w:t xml:space="preserve">(Dailey, 2009; Jabbar </w:t>
            </w:r>
            <w:r w:rsidRPr="00854BC1">
              <w:rPr>
                <w:i/>
                <w:iCs/>
                <w:sz w:val="20"/>
                <w:szCs w:val="20"/>
                <w:lang w:val="en-US"/>
              </w:rPr>
              <w:t>et al.</w:t>
            </w:r>
            <w:r w:rsidRPr="00854BC1">
              <w:rPr>
                <w:sz w:val="20"/>
                <w:szCs w:val="20"/>
                <w:lang w:val="en-US"/>
              </w:rPr>
              <w:t>, 2014)</w:t>
            </w:r>
            <w:r w:rsidRPr="00854BC1">
              <w:rPr>
                <w:sz w:val="20"/>
                <w:szCs w:val="20"/>
              </w:rPr>
              <w:fldChar w:fldCharType="end"/>
            </w:r>
          </w:p>
        </w:tc>
      </w:tr>
      <w:tr w:rsidR="008E2B89" w:rsidRPr="006F2338" w14:paraId="22CE19DE" w14:textId="77777777" w:rsidTr="005A3E74">
        <w:tc>
          <w:tcPr>
            <w:tcW w:w="1606" w:type="dxa"/>
            <w:vMerge/>
            <w:vAlign w:val="center"/>
          </w:tcPr>
          <w:p w14:paraId="2D602DDB" w14:textId="77777777" w:rsidR="008E2B89" w:rsidRPr="00854BC1" w:rsidRDefault="008E2B89" w:rsidP="0049738F">
            <w:pPr>
              <w:rPr>
                <w:i/>
                <w:iCs/>
                <w:sz w:val="20"/>
                <w:szCs w:val="20"/>
              </w:rPr>
            </w:pPr>
          </w:p>
        </w:tc>
        <w:tc>
          <w:tcPr>
            <w:tcW w:w="1655" w:type="dxa"/>
            <w:vMerge w:val="restart"/>
            <w:noWrap/>
            <w:vAlign w:val="center"/>
            <w:hideMark/>
          </w:tcPr>
          <w:p w14:paraId="5DCBE740" w14:textId="77777777" w:rsidR="008E2B89" w:rsidRPr="00854BC1" w:rsidRDefault="008E2B89" w:rsidP="0049738F">
            <w:pPr>
              <w:rPr>
                <w:sz w:val="20"/>
                <w:szCs w:val="20"/>
              </w:rPr>
            </w:pPr>
            <w:r w:rsidRPr="00854BC1">
              <w:rPr>
                <w:sz w:val="20"/>
                <w:szCs w:val="20"/>
              </w:rPr>
              <w:t>Arctocephalus tropicalis</w:t>
            </w:r>
          </w:p>
        </w:tc>
        <w:tc>
          <w:tcPr>
            <w:tcW w:w="1418" w:type="dxa"/>
            <w:vMerge w:val="restart"/>
            <w:noWrap/>
            <w:vAlign w:val="center"/>
            <w:hideMark/>
          </w:tcPr>
          <w:p w14:paraId="72736108" w14:textId="77777777" w:rsidR="008E2B89" w:rsidRPr="00854BC1" w:rsidRDefault="008E2B89" w:rsidP="0049738F">
            <w:pPr>
              <w:rPr>
                <w:i/>
                <w:iCs/>
                <w:sz w:val="20"/>
                <w:szCs w:val="20"/>
              </w:rPr>
            </w:pPr>
            <w:r w:rsidRPr="00854BC1">
              <w:rPr>
                <w:i/>
                <w:iCs/>
                <w:sz w:val="20"/>
                <w:szCs w:val="20"/>
              </w:rPr>
              <w:t>Sub-antarctic fur seal</w:t>
            </w:r>
          </w:p>
        </w:tc>
        <w:tc>
          <w:tcPr>
            <w:tcW w:w="1275" w:type="dxa"/>
            <w:vMerge w:val="restart"/>
            <w:noWrap/>
            <w:vAlign w:val="center"/>
            <w:hideMark/>
          </w:tcPr>
          <w:p w14:paraId="4F5E677E" w14:textId="77777777" w:rsidR="008E2B89" w:rsidRPr="00854BC1" w:rsidRDefault="008E2B89" w:rsidP="0049738F">
            <w:pPr>
              <w:rPr>
                <w:sz w:val="20"/>
                <w:szCs w:val="20"/>
              </w:rPr>
            </w:pPr>
            <w:r w:rsidRPr="00854BC1">
              <w:rPr>
                <w:sz w:val="20"/>
                <w:szCs w:val="20"/>
              </w:rPr>
              <w:t>Filaroididae</w:t>
            </w:r>
          </w:p>
        </w:tc>
        <w:tc>
          <w:tcPr>
            <w:tcW w:w="1448" w:type="dxa"/>
            <w:noWrap/>
            <w:vAlign w:val="center"/>
            <w:hideMark/>
          </w:tcPr>
          <w:p w14:paraId="73B522B7" w14:textId="77777777" w:rsidR="008E2B89" w:rsidRPr="00854BC1" w:rsidRDefault="008E2B89" w:rsidP="0049738F">
            <w:pPr>
              <w:rPr>
                <w:i/>
                <w:iCs/>
                <w:sz w:val="20"/>
                <w:szCs w:val="20"/>
              </w:rPr>
            </w:pPr>
            <w:r w:rsidRPr="00854BC1">
              <w:rPr>
                <w:i/>
                <w:iCs/>
                <w:sz w:val="20"/>
                <w:szCs w:val="20"/>
              </w:rPr>
              <w:t>Parafilaroides sp.</w:t>
            </w:r>
          </w:p>
        </w:tc>
        <w:tc>
          <w:tcPr>
            <w:tcW w:w="1954" w:type="dxa"/>
            <w:noWrap/>
            <w:vAlign w:val="center"/>
            <w:hideMark/>
          </w:tcPr>
          <w:p w14:paraId="0701AD70" w14:textId="77777777" w:rsidR="008E2B89" w:rsidRPr="00854BC1" w:rsidRDefault="008E2B89" w:rsidP="0049738F">
            <w:pPr>
              <w:rPr>
                <w:sz w:val="20"/>
                <w:szCs w:val="20"/>
              </w:rPr>
            </w:pPr>
            <w:r w:rsidRPr="00854BC1">
              <w:rPr>
                <w:sz w:val="20"/>
                <w:szCs w:val="20"/>
              </w:rPr>
              <w:t>Lower respiratory</w:t>
            </w:r>
          </w:p>
        </w:tc>
        <w:tc>
          <w:tcPr>
            <w:tcW w:w="3996" w:type="dxa"/>
            <w:noWrap/>
            <w:vAlign w:val="center"/>
            <w:hideMark/>
          </w:tcPr>
          <w:p w14:paraId="666744FA"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B5Ii3WKb","properties":{"formattedCitation":"(Reisfeld {\\i{}et al.}, 2019)","plainCitation":"(Reisfeld et al., 2019)","noteIndex":0},"citationItems":[{"id":1068,"uris":["http://zotero.org/users/9441463/items/9IC6CRQ3"],"itemData":{"id":1068,"type":"article-journal","abstract":"A juvenile subantarctic fur seal (Arctocephalus tropicalis) found dead in Santa Catarina state, southern Brazil, presented with disseminated verminous pneumonia due to Parafilaroides sp. A concomitant infection with two different gammaherpesviruses was identified by PCR in different tissues; one of them possibly a novel species (tentatively named Otariid herpesvirus 7). Sarcocystis sp. DNA was identified molecularly in skeletal muscle samples with intrasarcoplasmic bradyzoites and no apparent tissue response. All analyzed samples (mandibular, laryngeal, tracheal, and mesenteric lymph nodes, and lung) were PCR-negative for Brucella spp. The most likely cause of death was severe pulmonary parafilaroidiasis. The pathogenic role of the gammaherpesviruses in several of the tissues was not evident. This study describes the pathogenicity of Parafilaroides sp. in a subantarctic fur seal, widens the host range of herpesvirus in pinnipeds, and reports the first molecular identification of Sarcocystis sp. in this species.","container-title":"Revista Brasileira de Parasitologia Veterinária","DOI":"10.1590/s1984-29612019029","ISSN":"1984-2961, 0103-846X","issue":"3","journalAbbreviation":"Rev. Bras. Parasitol. Vet.","language":"en","page":"499-503","source":"DOI.org (Crossref)","title":"Fatal pulmonary parafilaroidiasis in a free-ranging subantarctic fur seal (Arctocephalus tropicalis) coinfected with two gammaherpesviruses and Sarcocystis sp.","volume":"28","author":[{"family":"Reisfeld","given":"Laura"},{"family":"Sacristán","given":"Carlos"},{"family":"Sánchez-Sarmiento","given":"Angélica María"},{"family":"Costa-Silva","given":"Samira"},{"family":"Díaz-Delgado","given":"Josué"},{"family":"Groch","given":"Kátia Regina"},{"family":"Marigo","given":"Juliana"},{"family":"Ewbank","given":"Ana Carolina"},{"family":"Favero","given":"Cíntia Maria"},{"family":"Guerra","given":"Juliana Mariotti"},{"family":"Réssio","given":"Rodrigo Albergaria"},{"family":"Cremer","given":"Marta Jussara"},{"family":"Esperón","given":"Fernando"},{"family":"Catão-Dias","given":"José Luiz"}],"issued":{"date-parts":[["2019",7]]}}}],"schema":"https://github.com/citation-style-language/schema/raw/master/csl-citation.json"} </w:instrText>
            </w:r>
            <w:r w:rsidRPr="00854BC1">
              <w:rPr>
                <w:sz w:val="20"/>
                <w:szCs w:val="20"/>
              </w:rPr>
              <w:fldChar w:fldCharType="separate"/>
            </w:r>
            <w:r w:rsidRPr="00854BC1">
              <w:rPr>
                <w:sz w:val="20"/>
                <w:szCs w:val="20"/>
                <w:lang w:val="en-US"/>
              </w:rPr>
              <w:t xml:space="preserve">(Reisfeld </w:t>
            </w:r>
            <w:r w:rsidRPr="00854BC1">
              <w:rPr>
                <w:i/>
                <w:iCs/>
                <w:sz w:val="20"/>
                <w:szCs w:val="20"/>
                <w:lang w:val="en-US"/>
              </w:rPr>
              <w:t>et al.</w:t>
            </w:r>
            <w:r w:rsidRPr="00854BC1">
              <w:rPr>
                <w:sz w:val="20"/>
                <w:szCs w:val="20"/>
                <w:lang w:val="en-US"/>
              </w:rPr>
              <w:t>, 2019)</w:t>
            </w:r>
            <w:r w:rsidRPr="00854BC1">
              <w:rPr>
                <w:sz w:val="20"/>
                <w:szCs w:val="20"/>
              </w:rPr>
              <w:fldChar w:fldCharType="end"/>
            </w:r>
          </w:p>
        </w:tc>
      </w:tr>
      <w:tr w:rsidR="008E2B89" w:rsidRPr="006F2338" w14:paraId="30A10ABC" w14:textId="77777777" w:rsidTr="005A3E74">
        <w:tc>
          <w:tcPr>
            <w:tcW w:w="1606" w:type="dxa"/>
            <w:vMerge/>
            <w:vAlign w:val="center"/>
          </w:tcPr>
          <w:p w14:paraId="57C31477" w14:textId="77777777" w:rsidR="008E2B89" w:rsidRPr="00854BC1" w:rsidRDefault="008E2B89" w:rsidP="0049738F">
            <w:pPr>
              <w:rPr>
                <w:i/>
                <w:iCs/>
                <w:sz w:val="20"/>
                <w:szCs w:val="20"/>
              </w:rPr>
            </w:pPr>
          </w:p>
        </w:tc>
        <w:tc>
          <w:tcPr>
            <w:tcW w:w="1655" w:type="dxa"/>
            <w:vMerge/>
            <w:noWrap/>
            <w:vAlign w:val="center"/>
            <w:hideMark/>
          </w:tcPr>
          <w:p w14:paraId="71F5099F" w14:textId="77777777" w:rsidR="008E2B89" w:rsidRPr="00854BC1" w:rsidRDefault="008E2B89" w:rsidP="0049738F">
            <w:pPr>
              <w:rPr>
                <w:sz w:val="20"/>
                <w:szCs w:val="20"/>
              </w:rPr>
            </w:pPr>
          </w:p>
        </w:tc>
        <w:tc>
          <w:tcPr>
            <w:tcW w:w="1418" w:type="dxa"/>
            <w:vMerge/>
            <w:noWrap/>
            <w:vAlign w:val="center"/>
            <w:hideMark/>
          </w:tcPr>
          <w:p w14:paraId="607F0448" w14:textId="77777777" w:rsidR="008E2B89" w:rsidRPr="00854BC1" w:rsidRDefault="008E2B89" w:rsidP="0049738F">
            <w:pPr>
              <w:rPr>
                <w:i/>
                <w:iCs/>
                <w:sz w:val="20"/>
                <w:szCs w:val="20"/>
              </w:rPr>
            </w:pPr>
          </w:p>
        </w:tc>
        <w:tc>
          <w:tcPr>
            <w:tcW w:w="1275" w:type="dxa"/>
            <w:vMerge/>
            <w:noWrap/>
            <w:vAlign w:val="center"/>
            <w:hideMark/>
          </w:tcPr>
          <w:p w14:paraId="03D4312D" w14:textId="77777777" w:rsidR="008E2B89" w:rsidRPr="00854BC1" w:rsidRDefault="008E2B89" w:rsidP="0049738F">
            <w:pPr>
              <w:rPr>
                <w:sz w:val="20"/>
                <w:szCs w:val="20"/>
              </w:rPr>
            </w:pPr>
          </w:p>
        </w:tc>
        <w:tc>
          <w:tcPr>
            <w:tcW w:w="1448" w:type="dxa"/>
            <w:noWrap/>
            <w:vAlign w:val="center"/>
            <w:hideMark/>
          </w:tcPr>
          <w:p w14:paraId="7E6F37DA" w14:textId="77777777" w:rsidR="008E2B89" w:rsidRPr="00854BC1" w:rsidRDefault="008E2B89" w:rsidP="0049738F">
            <w:pPr>
              <w:rPr>
                <w:i/>
                <w:iCs/>
                <w:sz w:val="20"/>
                <w:szCs w:val="20"/>
              </w:rPr>
            </w:pPr>
            <w:r w:rsidRPr="00854BC1">
              <w:rPr>
                <w:i/>
                <w:iCs/>
                <w:sz w:val="20"/>
                <w:szCs w:val="20"/>
              </w:rPr>
              <w:t>Parafilaroides normani</w:t>
            </w:r>
          </w:p>
        </w:tc>
        <w:tc>
          <w:tcPr>
            <w:tcW w:w="1954" w:type="dxa"/>
            <w:noWrap/>
            <w:vAlign w:val="center"/>
            <w:hideMark/>
          </w:tcPr>
          <w:p w14:paraId="0BBEA25B" w14:textId="77777777" w:rsidR="008E2B89" w:rsidRPr="00854BC1" w:rsidRDefault="008E2B89" w:rsidP="0049738F">
            <w:pPr>
              <w:rPr>
                <w:sz w:val="20"/>
                <w:szCs w:val="20"/>
              </w:rPr>
            </w:pPr>
            <w:r w:rsidRPr="00854BC1">
              <w:rPr>
                <w:sz w:val="20"/>
                <w:szCs w:val="20"/>
              </w:rPr>
              <w:t>Lower respiratory</w:t>
            </w:r>
          </w:p>
        </w:tc>
        <w:tc>
          <w:tcPr>
            <w:tcW w:w="3996" w:type="dxa"/>
            <w:noWrap/>
            <w:vAlign w:val="center"/>
            <w:hideMark/>
          </w:tcPr>
          <w:p w14:paraId="2B672FC9"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09gwhFNH","properties":{"formattedCitation":"(Dailey, 2009)","plainCitation":"(Dailey, 2009)","noteIndex":0},"citationItems":[{"id":1125,"uris":["http://zotero.org/users/9441463/items/5X7SBZME"],"itemData":{"id":1125,"type":"article-journal","abstract":"Blocks of frozen lungs of 2 Australian fur seals (Arctocephalus pusillus doriferus Wood Jones, 1925), 2 New Zealand fur seals (A. forsten [Lesson, 1828]), and 1 sub-Antarctic fur seal (A. tropicalis [Gray, 1872]) from 3 different locations (Australia, New Zealand, and South Africa, respectively) were examined and found to contain lung parasites. This represents the first thorough description and identification of a new species, Parafilaroides normani, from an eared seal (Otariidae) in the Southern Hemisphere. The new species is described, illustrated, and differentiated from the 6 recognized species in the genus by body size, spicule shape and size, vulva to anus length, and vaginal sphincter musculature.","container-title":"Journal of Parasitology","DOI":"10.1645/GE-1521.1","ISSN":"0022-3395, 1937-2345","issue":"1","journalAbbreviation":"Journal of Parasitology","language":"en","page":"156-159","source":"DOI.org (Crossref)","title":"A New Species of Parafilaroides (Nematoda: Filaroididae) in Three Species of Fur Seals (Carnivora: Otariidae) From the Southern Hemisphere","title-short":"A New Species of Parafilaroides (Nematoda","volume":"95","author":[{"family":"Dailey","given":"Murray D."}],"issued":{"date-parts":[["2009",2]]}}}],"schema":"https://github.com/citation-style-language/schema/raw/master/csl-citation.json"} </w:instrText>
            </w:r>
            <w:r w:rsidRPr="00854BC1">
              <w:rPr>
                <w:sz w:val="20"/>
                <w:szCs w:val="20"/>
              </w:rPr>
              <w:fldChar w:fldCharType="separate"/>
            </w:r>
            <w:r w:rsidRPr="00854BC1">
              <w:rPr>
                <w:noProof/>
                <w:sz w:val="20"/>
                <w:szCs w:val="20"/>
              </w:rPr>
              <w:t>(Dailey, 2009)</w:t>
            </w:r>
            <w:r w:rsidRPr="00854BC1">
              <w:rPr>
                <w:sz w:val="20"/>
                <w:szCs w:val="20"/>
              </w:rPr>
              <w:fldChar w:fldCharType="end"/>
            </w:r>
          </w:p>
        </w:tc>
      </w:tr>
      <w:tr w:rsidR="008E2B89" w:rsidRPr="006F2338" w14:paraId="3B5F62D1" w14:textId="77777777" w:rsidTr="005A3E74">
        <w:tc>
          <w:tcPr>
            <w:tcW w:w="1606" w:type="dxa"/>
            <w:vMerge/>
            <w:vAlign w:val="center"/>
          </w:tcPr>
          <w:p w14:paraId="2D25AA89" w14:textId="77777777" w:rsidR="008E2B89" w:rsidRPr="00854BC1" w:rsidRDefault="008E2B89" w:rsidP="0049738F">
            <w:pPr>
              <w:rPr>
                <w:i/>
                <w:iCs/>
                <w:sz w:val="20"/>
                <w:szCs w:val="20"/>
              </w:rPr>
            </w:pPr>
          </w:p>
        </w:tc>
        <w:tc>
          <w:tcPr>
            <w:tcW w:w="1655" w:type="dxa"/>
            <w:noWrap/>
            <w:vAlign w:val="center"/>
            <w:hideMark/>
          </w:tcPr>
          <w:p w14:paraId="190C1440" w14:textId="77777777" w:rsidR="008E2B89" w:rsidRPr="00854BC1" w:rsidRDefault="008E2B89" w:rsidP="0049738F">
            <w:pPr>
              <w:rPr>
                <w:sz w:val="20"/>
                <w:szCs w:val="20"/>
              </w:rPr>
            </w:pPr>
            <w:r w:rsidRPr="00854BC1">
              <w:rPr>
                <w:sz w:val="20"/>
                <w:szCs w:val="20"/>
              </w:rPr>
              <w:t>Callorhinus ursinus</w:t>
            </w:r>
          </w:p>
        </w:tc>
        <w:tc>
          <w:tcPr>
            <w:tcW w:w="1418" w:type="dxa"/>
            <w:noWrap/>
            <w:vAlign w:val="center"/>
            <w:hideMark/>
          </w:tcPr>
          <w:p w14:paraId="7F71A3DA" w14:textId="77777777" w:rsidR="008E2B89" w:rsidRPr="00854BC1" w:rsidRDefault="008E2B89" w:rsidP="0049738F">
            <w:pPr>
              <w:rPr>
                <w:i/>
                <w:iCs/>
                <w:sz w:val="20"/>
                <w:szCs w:val="20"/>
              </w:rPr>
            </w:pPr>
            <w:r w:rsidRPr="00854BC1">
              <w:rPr>
                <w:i/>
                <w:iCs/>
                <w:sz w:val="20"/>
                <w:szCs w:val="20"/>
              </w:rPr>
              <w:t>Northern fur seal</w:t>
            </w:r>
          </w:p>
        </w:tc>
        <w:tc>
          <w:tcPr>
            <w:tcW w:w="1275" w:type="dxa"/>
            <w:noWrap/>
            <w:vAlign w:val="center"/>
            <w:hideMark/>
          </w:tcPr>
          <w:p w14:paraId="45A7E2C6" w14:textId="77777777" w:rsidR="008E2B89" w:rsidRPr="00854BC1" w:rsidRDefault="008E2B89" w:rsidP="0049738F">
            <w:pPr>
              <w:rPr>
                <w:sz w:val="20"/>
                <w:szCs w:val="20"/>
              </w:rPr>
            </w:pPr>
            <w:r w:rsidRPr="00854BC1">
              <w:rPr>
                <w:sz w:val="20"/>
                <w:szCs w:val="20"/>
              </w:rPr>
              <w:t>Filaroididae</w:t>
            </w:r>
          </w:p>
        </w:tc>
        <w:tc>
          <w:tcPr>
            <w:tcW w:w="1448" w:type="dxa"/>
            <w:noWrap/>
            <w:vAlign w:val="center"/>
            <w:hideMark/>
          </w:tcPr>
          <w:p w14:paraId="54B39414" w14:textId="77777777" w:rsidR="008E2B89" w:rsidRPr="00854BC1" w:rsidRDefault="008E2B89" w:rsidP="0049738F">
            <w:pPr>
              <w:rPr>
                <w:i/>
                <w:iCs/>
                <w:sz w:val="20"/>
                <w:szCs w:val="20"/>
              </w:rPr>
            </w:pPr>
            <w:r w:rsidRPr="00854BC1">
              <w:rPr>
                <w:i/>
                <w:iCs/>
                <w:sz w:val="20"/>
                <w:szCs w:val="20"/>
              </w:rPr>
              <w:t>Parafilaroides decorus</w:t>
            </w:r>
          </w:p>
        </w:tc>
        <w:tc>
          <w:tcPr>
            <w:tcW w:w="1954" w:type="dxa"/>
            <w:noWrap/>
            <w:vAlign w:val="center"/>
            <w:hideMark/>
          </w:tcPr>
          <w:p w14:paraId="0844AE6B" w14:textId="77777777" w:rsidR="008E2B89" w:rsidRPr="00854BC1" w:rsidRDefault="008E2B89" w:rsidP="0049738F">
            <w:pPr>
              <w:rPr>
                <w:sz w:val="20"/>
                <w:szCs w:val="20"/>
              </w:rPr>
            </w:pPr>
            <w:r w:rsidRPr="00854BC1">
              <w:rPr>
                <w:sz w:val="20"/>
                <w:szCs w:val="20"/>
                <w:lang w:val="en-US"/>
              </w:rPr>
              <w:t>N/A</w:t>
            </w:r>
          </w:p>
        </w:tc>
        <w:tc>
          <w:tcPr>
            <w:tcW w:w="3996" w:type="dxa"/>
            <w:noWrap/>
            <w:vAlign w:val="center"/>
            <w:hideMark/>
          </w:tcPr>
          <w:p w14:paraId="4DE3E89B"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rS1gKM8p","properties":{"formattedCitation":"(Gerber {\\i{}et al.}, 1993)","plainCitation":"(Gerber et al., 1993)","noteIndex":0},"citationItems":[{"id":1083,"uris":["http://zotero.org/users/9441463/items/H8476U5G"],"itemData":{"id":1083,"type":"article-journal","container-title":"Journal of Wildlife Diseases","DOI":"10.7589/0090-3558-29.3.423","ISSN":"0090-3558","issue":"3","journalAbbreviation":"Journal of Wildlife Diseases","language":"en","page":"423-433","source":"DOI.org (Crossref)","title":"Findings in pinnipeds stranded along the central and northern California coast, 1984–1990","volume":"29","author":[{"family":"Gerber","given":"Judith A."},{"family":"Roletto","given":"Jan"},{"family":"Morgan","given":"Lance E."},{"family":"Smith","given":"Dawn M."},{"family":"Gage","given":"Laurie J."}],"issued":{"date-parts":[["1993",7]]}}}],"schema":"https://github.com/citation-style-language/schema/raw/master/csl-citation.json"} </w:instrText>
            </w:r>
            <w:r w:rsidRPr="00854BC1">
              <w:rPr>
                <w:sz w:val="20"/>
                <w:szCs w:val="20"/>
              </w:rPr>
              <w:fldChar w:fldCharType="separate"/>
            </w:r>
            <w:r w:rsidRPr="00854BC1">
              <w:rPr>
                <w:sz w:val="20"/>
                <w:szCs w:val="20"/>
                <w:lang w:val="en-US"/>
              </w:rPr>
              <w:t xml:space="preserve">(Gerber </w:t>
            </w:r>
            <w:r w:rsidRPr="00854BC1">
              <w:rPr>
                <w:i/>
                <w:iCs/>
                <w:sz w:val="20"/>
                <w:szCs w:val="20"/>
                <w:lang w:val="en-US"/>
              </w:rPr>
              <w:t>et al.</w:t>
            </w:r>
            <w:r w:rsidRPr="00854BC1">
              <w:rPr>
                <w:sz w:val="20"/>
                <w:szCs w:val="20"/>
                <w:lang w:val="en-US"/>
              </w:rPr>
              <w:t>, 1993)</w:t>
            </w:r>
            <w:r w:rsidRPr="00854BC1">
              <w:rPr>
                <w:sz w:val="20"/>
                <w:szCs w:val="20"/>
              </w:rPr>
              <w:fldChar w:fldCharType="end"/>
            </w:r>
          </w:p>
        </w:tc>
      </w:tr>
      <w:tr w:rsidR="008E2B89" w:rsidRPr="006F2338" w14:paraId="448C1638" w14:textId="77777777" w:rsidTr="005A3E74">
        <w:tc>
          <w:tcPr>
            <w:tcW w:w="1606" w:type="dxa"/>
            <w:vMerge/>
            <w:vAlign w:val="center"/>
          </w:tcPr>
          <w:p w14:paraId="555EC3F7" w14:textId="77777777" w:rsidR="008E2B89" w:rsidRPr="00854BC1" w:rsidRDefault="008E2B89" w:rsidP="0049738F">
            <w:pPr>
              <w:rPr>
                <w:i/>
                <w:iCs/>
                <w:sz w:val="20"/>
                <w:szCs w:val="20"/>
              </w:rPr>
            </w:pPr>
          </w:p>
        </w:tc>
        <w:tc>
          <w:tcPr>
            <w:tcW w:w="1655" w:type="dxa"/>
            <w:vMerge w:val="restart"/>
            <w:noWrap/>
            <w:vAlign w:val="center"/>
            <w:hideMark/>
          </w:tcPr>
          <w:p w14:paraId="2F90C4FB" w14:textId="77777777" w:rsidR="008E2B89" w:rsidRPr="00854BC1" w:rsidRDefault="008E2B89" w:rsidP="0049738F">
            <w:pPr>
              <w:rPr>
                <w:sz w:val="20"/>
                <w:szCs w:val="20"/>
              </w:rPr>
            </w:pPr>
            <w:r w:rsidRPr="00854BC1">
              <w:rPr>
                <w:sz w:val="20"/>
                <w:szCs w:val="20"/>
              </w:rPr>
              <w:t>Eumetopias jubatus</w:t>
            </w:r>
          </w:p>
        </w:tc>
        <w:tc>
          <w:tcPr>
            <w:tcW w:w="1418" w:type="dxa"/>
            <w:vMerge w:val="restart"/>
            <w:noWrap/>
            <w:vAlign w:val="center"/>
            <w:hideMark/>
          </w:tcPr>
          <w:p w14:paraId="5FE19A63" w14:textId="77777777" w:rsidR="008E2B89" w:rsidRPr="00854BC1" w:rsidRDefault="008E2B89" w:rsidP="0049738F">
            <w:pPr>
              <w:rPr>
                <w:i/>
                <w:iCs/>
                <w:sz w:val="20"/>
                <w:szCs w:val="20"/>
              </w:rPr>
            </w:pPr>
            <w:r w:rsidRPr="00854BC1">
              <w:rPr>
                <w:i/>
                <w:iCs/>
                <w:sz w:val="20"/>
                <w:szCs w:val="20"/>
              </w:rPr>
              <w:t>Stellar sea lion</w:t>
            </w:r>
          </w:p>
        </w:tc>
        <w:tc>
          <w:tcPr>
            <w:tcW w:w="1275" w:type="dxa"/>
            <w:vMerge w:val="restart"/>
            <w:noWrap/>
            <w:vAlign w:val="center"/>
            <w:hideMark/>
          </w:tcPr>
          <w:p w14:paraId="6CECB38F" w14:textId="77777777" w:rsidR="008E2B89" w:rsidRPr="00854BC1" w:rsidRDefault="008E2B89" w:rsidP="0049738F">
            <w:pPr>
              <w:rPr>
                <w:sz w:val="20"/>
                <w:szCs w:val="20"/>
              </w:rPr>
            </w:pPr>
            <w:r w:rsidRPr="00854BC1">
              <w:rPr>
                <w:sz w:val="20"/>
                <w:szCs w:val="20"/>
              </w:rPr>
              <w:t>Filaroididae</w:t>
            </w:r>
          </w:p>
        </w:tc>
        <w:tc>
          <w:tcPr>
            <w:tcW w:w="1448" w:type="dxa"/>
            <w:noWrap/>
            <w:vAlign w:val="center"/>
            <w:hideMark/>
          </w:tcPr>
          <w:p w14:paraId="4FB16EDB" w14:textId="77777777" w:rsidR="008E2B89" w:rsidRPr="00854BC1" w:rsidRDefault="008E2B89" w:rsidP="0049738F">
            <w:pPr>
              <w:rPr>
                <w:i/>
                <w:iCs/>
                <w:sz w:val="20"/>
                <w:szCs w:val="20"/>
              </w:rPr>
            </w:pPr>
            <w:r w:rsidRPr="00854BC1">
              <w:rPr>
                <w:i/>
                <w:iCs/>
                <w:sz w:val="20"/>
                <w:szCs w:val="20"/>
              </w:rPr>
              <w:t>Parafilaroides decorus</w:t>
            </w:r>
          </w:p>
        </w:tc>
        <w:tc>
          <w:tcPr>
            <w:tcW w:w="1954" w:type="dxa"/>
            <w:noWrap/>
            <w:vAlign w:val="center"/>
            <w:hideMark/>
          </w:tcPr>
          <w:p w14:paraId="64F6B5C7" w14:textId="77777777" w:rsidR="008E2B89" w:rsidRPr="00854BC1" w:rsidRDefault="008E2B89" w:rsidP="0049738F">
            <w:pPr>
              <w:rPr>
                <w:sz w:val="20"/>
                <w:szCs w:val="20"/>
              </w:rPr>
            </w:pPr>
            <w:r w:rsidRPr="00854BC1">
              <w:rPr>
                <w:sz w:val="20"/>
                <w:szCs w:val="20"/>
              </w:rPr>
              <w:t>Lower respiratory</w:t>
            </w:r>
          </w:p>
        </w:tc>
        <w:tc>
          <w:tcPr>
            <w:tcW w:w="3996" w:type="dxa"/>
            <w:noWrap/>
            <w:vAlign w:val="center"/>
            <w:hideMark/>
          </w:tcPr>
          <w:p w14:paraId="67A8748C"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SUYMQ5Us","properties":{"formattedCitation":"(Stroud, 1978; Stroud and Roffe, 1979)","plainCitation":"(Stroud, 1978; Stroud and Roffe, 1979)","noteIndex":0},"citationItems":[{"id":1298,"uris":["http://zotero.org/users/9441463/items/5ICY6UDR"],"itemData":{"id":1298,"type":"article-journal","container-title":"Journal of Wildlife Diseases","DOI":"10.7589/0090-3558-15.1.91","ISSN":"0090-3558","issue":"1","journalAbbreviation":"Journal of Wildlife Diseases","language":"en","page":"91-97","source":"DOI.org (Crossref)","title":"Causes of death in marine mammals stranded along the oregon coast","volume":"15","author":[{"family":"Stroud","given":"Richard K."},{"family":"Roffe","given":"Thomas J."}],"issued":{"date-parts":[["1979",1]]}}},{"id":1301,"uris":["http://zotero.org/users/9441463/items/4HIVTB79"],"itemData":{"id":1301,"type":"article-journal","abstract":"Forty-two seals and sea lions found dead along the Oregon Coast were examined for parasites and associated pathology. Nematode infections of the lung and/or gastrointestinal tract were the primary cause of death in 5 of 42 animals examined. New distribution records were established for Pricetrema zalophi and Zalophotrema hepaticum. New host records include Z. hepaticum and Diphyllobothrium cordatum in the Steller's sea lion (Eumetopias jubatus); Nanophyetus salmincola in the California sea lion (Zalophus californianus); P. zalophi in the harbor seal (Phoca vitulina); and P. zalophi, Trigonocotyle sp. and Otostrongylus circumlitus in the northern elephant seal (Mirounga angustirostris).","container-title":"Journal of Wildlife Diseases","DOI":"10.7589/0090-3558-14.3.292","ISSN":"0090-3558","issue":"3","journalAbbreviation":"J Wildl Dis","language":"eng","note":"PMID: 567698","page":"292-298","source":"PubMed","title":"Parasites and associated pathology observed in pinnipeds stranded along the Oregon coast","volume":"14","author":[{"family":"Stroud","given":"R. K."}],"issued":{"date-parts":[["1978",7]]}}}],"schema":"https://github.com/citation-style-language/schema/raw/master/csl-citation.json"} </w:instrText>
            </w:r>
            <w:r w:rsidRPr="00854BC1">
              <w:rPr>
                <w:sz w:val="20"/>
                <w:szCs w:val="20"/>
              </w:rPr>
              <w:fldChar w:fldCharType="separate"/>
            </w:r>
            <w:r w:rsidRPr="00854BC1">
              <w:rPr>
                <w:noProof/>
                <w:sz w:val="20"/>
                <w:szCs w:val="20"/>
              </w:rPr>
              <w:t>(Stroud, 1978; Stroud and Roffe, 1979)</w:t>
            </w:r>
            <w:r w:rsidRPr="00854BC1">
              <w:rPr>
                <w:sz w:val="20"/>
                <w:szCs w:val="20"/>
              </w:rPr>
              <w:fldChar w:fldCharType="end"/>
            </w:r>
          </w:p>
        </w:tc>
      </w:tr>
      <w:tr w:rsidR="008E2B89" w:rsidRPr="006F2338" w14:paraId="496A318C" w14:textId="77777777" w:rsidTr="005A3E74">
        <w:tc>
          <w:tcPr>
            <w:tcW w:w="1606" w:type="dxa"/>
            <w:vMerge/>
            <w:vAlign w:val="center"/>
          </w:tcPr>
          <w:p w14:paraId="4D3D49BF" w14:textId="77777777" w:rsidR="008E2B89" w:rsidRPr="00854BC1" w:rsidRDefault="008E2B89" w:rsidP="0049738F">
            <w:pPr>
              <w:rPr>
                <w:i/>
                <w:iCs/>
                <w:sz w:val="20"/>
                <w:szCs w:val="20"/>
              </w:rPr>
            </w:pPr>
          </w:p>
        </w:tc>
        <w:tc>
          <w:tcPr>
            <w:tcW w:w="1655" w:type="dxa"/>
            <w:vMerge/>
            <w:noWrap/>
            <w:vAlign w:val="center"/>
          </w:tcPr>
          <w:p w14:paraId="4342F157" w14:textId="77777777" w:rsidR="008E2B89" w:rsidRPr="00854BC1" w:rsidRDefault="008E2B89" w:rsidP="0049738F">
            <w:pPr>
              <w:rPr>
                <w:sz w:val="20"/>
                <w:szCs w:val="20"/>
              </w:rPr>
            </w:pPr>
          </w:p>
        </w:tc>
        <w:tc>
          <w:tcPr>
            <w:tcW w:w="1418" w:type="dxa"/>
            <w:vMerge/>
            <w:noWrap/>
            <w:vAlign w:val="center"/>
          </w:tcPr>
          <w:p w14:paraId="7A315EFC" w14:textId="77777777" w:rsidR="008E2B89" w:rsidRPr="00854BC1" w:rsidRDefault="008E2B89" w:rsidP="0049738F">
            <w:pPr>
              <w:rPr>
                <w:i/>
                <w:iCs/>
                <w:sz w:val="20"/>
                <w:szCs w:val="20"/>
              </w:rPr>
            </w:pPr>
          </w:p>
        </w:tc>
        <w:tc>
          <w:tcPr>
            <w:tcW w:w="1275" w:type="dxa"/>
            <w:vMerge/>
            <w:noWrap/>
            <w:vAlign w:val="center"/>
          </w:tcPr>
          <w:p w14:paraId="5315D538" w14:textId="77777777" w:rsidR="008E2B89" w:rsidRPr="00854BC1" w:rsidRDefault="008E2B89" w:rsidP="0049738F">
            <w:pPr>
              <w:rPr>
                <w:sz w:val="20"/>
                <w:szCs w:val="20"/>
              </w:rPr>
            </w:pPr>
          </w:p>
        </w:tc>
        <w:tc>
          <w:tcPr>
            <w:tcW w:w="1448" w:type="dxa"/>
            <w:noWrap/>
            <w:vAlign w:val="center"/>
          </w:tcPr>
          <w:p w14:paraId="07A19FF0" w14:textId="77777777" w:rsidR="008E2B89" w:rsidRPr="00854BC1" w:rsidRDefault="008E2B89" w:rsidP="0049738F">
            <w:pPr>
              <w:rPr>
                <w:i/>
                <w:iCs/>
                <w:sz w:val="20"/>
                <w:szCs w:val="20"/>
              </w:rPr>
            </w:pPr>
            <w:r w:rsidRPr="00854BC1">
              <w:rPr>
                <w:i/>
                <w:iCs/>
                <w:sz w:val="20"/>
                <w:szCs w:val="20"/>
              </w:rPr>
              <w:t>Parafilaroides nanus</w:t>
            </w:r>
          </w:p>
        </w:tc>
        <w:tc>
          <w:tcPr>
            <w:tcW w:w="1954" w:type="dxa"/>
            <w:noWrap/>
            <w:vAlign w:val="center"/>
          </w:tcPr>
          <w:p w14:paraId="5E815E74" w14:textId="77777777" w:rsidR="008E2B89" w:rsidRPr="00854BC1" w:rsidRDefault="008E2B89" w:rsidP="0049738F">
            <w:pPr>
              <w:rPr>
                <w:sz w:val="20"/>
                <w:szCs w:val="20"/>
              </w:rPr>
            </w:pPr>
            <w:r w:rsidRPr="00854BC1">
              <w:rPr>
                <w:sz w:val="20"/>
                <w:szCs w:val="20"/>
                <w:lang w:val="en-US"/>
              </w:rPr>
              <w:t>N/A</w:t>
            </w:r>
          </w:p>
        </w:tc>
        <w:tc>
          <w:tcPr>
            <w:tcW w:w="3996" w:type="dxa"/>
            <w:noWrap/>
            <w:vAlign w:val="center"/>
          </w:tcPr>
          <w:p w14:paraId="24115EAF"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UuzP8bJ1","properties":{"formattedCitation":"(Dougherty and Herman, 1947)","plainCitation":"(Dougherty and Herman, 1947)","noteIndex":0},"citationItems":[{"id":1328,"uris":["http://zotero.org/users/9441463/items/NDF8E2HT"],"itemData":{"id":1328,"type":"article-journal","container-title":"Proceedings of the Helminthological Society of Washington","ISSN":"0018-0130","issue":"2","journalAbbreviation":"Proc Helminthol Soc Wash","language":"eng","note":"PMID: 20262499","page":"77-87","source":"PubMed","title":"New species of the genus Parafilaroides Dougherty, 1946 (Nematoda: Metastrongylidae) from sea-lions, with a list of the lungworms of the Pinnipedia","title-short":"New species of the genus Parafilaroides Dougherty, 1946 (Nematoda","volume":"14","author":[{"family":"Dougherty","given":"E. C."},{"family":"Herman","given":"C. M."}],"issued":{"date-parts":[["1947",7]]}}}],"schema":"https://github.com/citation-style-language/schema/raw/master/csl-citation.json"} </w:instrText>
            </w:r>
            <w:r w:rsidRPr="00854BC1">
              <w:rPr>
                <w:sz w:val="20"/>
                <w:szCs w:val="20"/>
              </w:rPr>
              <w:fldChar w:fldCharType="separate"/>
            </w:r>
            <w:r w:rsidRPr="00854BC1">
              <w:rPr>
                <w:noProof/>
                <w:sz w:val="20"/>
                <w:szCs w:val="20"/>
              </w:rPr>
              <w:t>(Dougherty and Herman, 1947)</w:t>
            </w:r>
            <w:r w:rsidRPr="00854BC1">
              <w:rPr>
                <w:sz w:val="20"/>
                <w:szCs w:val="20"/>
              </w:rPr>
              <w:fldChar w:fldCharType="end"/>
            </w:r>
          </w:p>
        </w:tc>
      </w:tr>
      <w:tr w:rsidR="008E2B89" w:rsidRPr="006F2338" w14:paraId="080A0F65" w14:textId="77777777" w:rsidTr="005A3E74">
        <w:tc>
          <w:tcPr>
            <w:tcW w:w="1606" w:type="dxa"/>
            <w:vMerge/>
            <w:vAlign w:val="center"/>
          </w:tcPr>
          <w:p w14:paraId="09FB96C3" w14:textId="77777777" w:rsidR="008E2B89" w:rsidRPr="00854BC1" w:rsidRDefault="008E2B89" w:rsidP="0049738F">
            <w:pPr>
              <w:rPr>
                <w:i/>
                <w:iCs/>
                <w:sz w:val="20"/>
                <w:szCs w:val="20"/>
              </w:rPr>
            </w:pPr>
          </w:p>
        </w:tc>
        <w:tc>
          <w:tcPr>
            <w:tcW w:w="1655" w:type="dxa"/>
            <w:vMerge/>
            <w:noWrap/>
            <w:vAlign w:val="center"/>
          </w:tcPr>
          <w:p w14:paraId="13D37495" w14:textId="77777777" w:rsidR="008E2B89" w:rsidRPr="00854BC1" w:rsidRDefault="008E2B89" w:rsidP="0049738F">
            <w:pPr>
              <w:rPr>
                <w:sz w:val="20"/>
                <w:szCs w:val="20"/>
              </w:rPr>
            </w:pPr>
          </w:p>
        </w:tc>
        <w:tc>
          <w:tcPr>
            <w:tcW w:w="1418" w:type="dxa"/>
            <w:vMerge/>
            <w:noWrap/>
            <w:vAlign w:val="center"/>
          </w:tcPr>
          <w:p w14:paraId="322C4562" w14:textId="77777777" w:rsidR="008E2B89" w:rsidRPr="00854BC1" w:rsidRDefault="008E2B89" w:rsidP="0049738F">
            <w:pPr>
              <w:rPr>
                <w:i/>
                <w:iCs/>
                <w:sz w:val="20"/>
                <w:szCs w:val="20"/>
              </w:rPr>
            </w:pPr>
          </w:p>
        </w:tc>
        <w:tc>
          <w:tcPr>
            <w:tcW w:w="1275" w:type="dxa"/>
            <w:vMerge/>
            <w:noWrap/>
            <w:vAlign w:val="center"/>
          </w:tcPr>
          <w:p w14:paraId="676E7E7E" w14:textId="77777777" w:rsidR="008E2B89" w:rsidRPr="00854BC1" w:rsidRDefault="008E2B89" w:rsidP="0049738F">
            <w:pPr>
              <w:rPr>
                <w:sz w:val="20"/>
                <w:szCs w:val="20"/>
              </w:rPr>
            </w:pPr>
          </w:p>
        </w:tc>
        <w:tc>
          <w:tcPr>
            <w:tcW w:w="1448" w:type="dxa"/>
            <w:noWrap/>
            <w:vAlign w:val="center"/>
          </w:tcPr>
          <w:p w14:paraId="14F782F7" w14:textId="77777777" w:rsidR="008E2B89" w:rsidRPr="00854BC1" w:rsidRDefault="008E2B89" w:rsidP="0049738F">
            <w:pPr>
              <w:rPr>
                <w:i/>
                <w:iCs/>
                <w:sz w:val="20"/>
                <w:szCs w:val="20"/>
              </w:rPr>
            </w:pPr>
            <w:r w:rsidRPr="00854BC1">
              <w:rPr>
                <w:i/>
                <w:iCs/>
                <w:sz w:val="20"/>
                <w:szCs w:val="20"/>
              </w:rPr>
              <w:t>Parafilaroides prolificus</w:t>
            </w:r>
          </w:p>
        </w:tc>
        <w:tc>
          <w:tcPr>
            <w:tcW w:w="1954" w:type="dxa"/>
            <w:noWrap/>
            <w:vAlign w:val="center"/>
          </w:tcPr>
          <w:p w14:paraId="7667F360" w14:textId="77777777" w:rsidR="008E2B89" w:rsidRPr="00854BC1" w:rsidRDefault="008E2B89" w:rsidP="0049738F">
            <w:pPr>
              <w:rPr>
                <w:sz w:val="20"/>
                <w:szCs w:val="20"/>
              </w:rPr>
            </w:pPr>
            <w:r w:rsidRPr="00854BC1">
              <w:rPr>
                <w:sz w:val="20"/>
                <w:szCs w:val="20"/>
                <w:lang w:val="en-US"/>
              </w:rPr>
              <w:t>N/A</w:t>
            </w:r>
          </w:p>
        </w:tc>
        <w:tc>
          <w:tcPr>
            <w:tcW w:w="3996" w:type="dxa"/>
            <w:noWrap/>
            <w:vAlign w:val="center"/>
          </w:tcPr>
          <w:p w14:paraId="0CF0AC2E"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HCq7S3Cc","properties":{"formattedCitation":"(Dougherty and Herman, 1947)","plainCitation":"(Dougherty and Herman, 1947)","noteIndex":0},"citationItems":[{"id":1328,"uris":["http://zotero.org/users/9441463/items/NDF8E2HT"],"itemData":{"id":1328,"type":"article-journal","container-title":"Proceedings of the Helminthological Society of Washington","ISSN":"0018-0130","issue":"2","journalAbbreviation":"Proc Helminthol Soc Wash","language":"eng","note":"PMID: 20262499","page":"77-87","source":"PubMed","title":"New species of the genus Parafilaroides Dougherty, 1946 (Nematoda: Metastrongylidae) from sea-lions, with a list of the lungworms of the Pinnipedia","title-short":"New species of the genus Parafilaroides Dougherty, 1946 (Nematoda","volume":"14","author":[{"family":"Dougherty","given":"E. C."},{"family":"Herman","given":"C. M."}],"issued":{"date-parts":[["1947",7]]}}}],"schema":"https://github.com/citation-style-language/schema/raw/master/csl-citation.json"} </w:instrText>
            </w:r>
            <w:r w:rsidRPr="00854BC1">
              <w:rPr>
                <w:sz w:val="20"/>
                <w:szCs w:val="20"/>
              </w:rPr>
              <w:fldChar w:fldCharType="separate"/>
            </w:r>
            <w:r w:rsidRPr="00854BC1">
              <w:rPr>
                <w:noProof/>
                <w:sz w:val="20"/>
                <w:szCs w:val="20"/>
              </w:rPr>
              <w:t>(Dougherty and Herman, 1947)</w:t>
            </w:r>
            <w:r w:rsidRPr="00854BC1">
              <w:rPr>
                <w:sz w:val="20"/>
                <w:szCs w:val="20"/>
              </w:rPr>
              <w:fldChar w:fldCharType="end"/>
            </w:r>
          </w:p>
        </w:tc>
      </w:tr>
      <w:tr w:rsidR="008E2B89" w:rsidRPr="006F2338" w14:paraId="3E2CD3C1" w14:textId="77777777" w:rsidTr="005A3E74">
        <w:tc>
          <w:tcPr>
            <w:tcW w:w="1606" w:type="dxa"/>
            <w:vMerge/>
            <w:vAlign w:val="center"/>
          </w:tcPr>
          <w:p w14:paraId="04FD4F64" w14:textId="77777777" w:rsidR="008E2B89" w:rsidRPr="00854BC1" w:rsidRDefault="008E2B89" w:rsidP="0049738F">
            <w:pPr>
              <w:rPr>
                <w:i/>
                <w:iCs/>
                <w:sz w:val="20"/>
                <w:szCs w:val="20"/>
              </w:rPr>
            </w:pPr>
          </w:p>
        </w:tc>
        <w:tc>
          <w:tcPr>
            <w:tcW w:w="1655" w:type="dxa"/>
            <w:noWrap/>
            <w:vAlign w:val="center"/>
            <w:hideMark/>
          </w:tcPr>
          <w:p w14:paraId="04DB5D90" w14:textId="77777777" w:rsidR="008E2B89" w:rsidRPr="00854BC1" w:rsidRDefault="008E2B89" w:rsidP="0049738F">
            <w:pPr>
              <w:rPr>
                <w:sz w:val="20"/>
                <w:szCs w:val="20"/>
              </w:rPr>
            </w:pPr>
            <w:r w:rsidRPr="00854BC1">
              <w:rPr>
                <w:sz w:val="20"/>
                <w:szCs w:val="20"/>
              </w:rPr>
              <w:t>Neophoca cinerea</w:t>
            </w:r>
          </w:p>
        </w:tc>
        <w:tc>
          <w:tcPr>
            <w:tcW w:w="1418" w:type="dxa"/>
            <w:noWrap/>
            <w:vAlign w:val="center"/>
            <w:hideMark/>
          </w:tcPr>
          <w:p w14:paraId="6EA1138F" w14:textId="77777777" w:rsidR="008E2B89" w:rsidRPr="00854BC1" w:rsidRDefault="008E2B89" w:rsidP="0049738F">
            <w:pPr>
              <w:rPr>
                <w:i/>
                <w:iCs/>
                <w:sz w:val="20"/>
                <w:szCs w:val="20"/>
              </w:rPr>
            </w:pPr>
            <w:r w:rsidRPr="00854BC1">
              <w:rPr>
                <w:i/>
                <w:iCs/>
                <w:sz w:val="20"/>
                <w:szCs w:val="20"/>
              </w:rPr>
              <w:t>Australian sea lion</w:t>
            </w:r>
          </w:p>
        </w:tc>
        <w:tc>
          <w:tcPr>
            <w:tcW w:w="1275" w:type="dxa"/>
            <w:noWrap/>
            <w:vAlign w:val="center"/>
            <w:hideMark/>
          </w:tcPr>
          <w:p w14:paraId="34784245" w14:textId="77777777" w:rsidR="008E2B89" w:rsidRPr="00854BC1" w:rsidRDefault="008E2B89" w:rsidP="0049738F">
            <w:pPr>
              <w:rPr>
                <w:sz w:val="20"/>
                <w:szCs w:val="20"/>
              </w:rPr>
            </w:pPr>
            <w:r w:rsidRPr="00854BC1">
              <w:rPr>
                <w:sz w:val="20"/>
                <w:szCs w:val="20"/>
              </w:rPr>
              <w:t>Filaroididae</w:t>
            </w:r>
          </w:p>
        </w:tc>
        <w:tc>
          <w:tcPr>
            <w:tcW w:w="1448" w:type="dxa"/>
            <w:noWrap/>
            <w:vAlign w:val="center"/>
            <w:hideMark/>
          </w:tcPr>
          <w:p w14:paraId="04932B82" w14:textId="77777777" w:rsidR="008E2B89" w:rsidRPr="00854BC1" w:rsidRDefault="008E2B89" w:rsidP="0049738F">
            <w:pPr>
              <w:rPr>
                <w:i/>
                <w:iCs/>
                <w:sz w:val="20"/>
                <w:szCs w:val="20"/>
              </w:rPr>
            </w:pPr>
            <w:r w:rsidRPr="00854BC1">
              <w:rPr>
                <w:i/>
                <w:iCs/>
                <w:sz w:val="20"/>
                <w:szCs w:val="20"/>
              </w:rPr>
              <w:t>Parafilaroides sp.</w:t>
            </w:r>
          </w:p>
        </w:tc>
        <w:tc>
          <w:tcPr>
            <w:tcW w:w="1954" w:type="dxa"/>
            <w:noWrap/>
            <w:vAlign w:val="center"/>
            <w:hideMark/>
          </w:tcPr>
          <w:p w14:paraId="1CF8D6EC" w14:textId="77777777" w:rsidR="008E2B89" w:rsidRPr="00854BC1" w:rsidRDefault="008E2B89" w:rsidP="0049738F">
            <w:pPr>
              <w:rPr>
                <w:sz w:val="20"/>
                <w:szCs w:val="20"/>
              </w:rPr>
            </w:pPr>
            <w:r w:rsidRPr="00854BC1">
              <w:rPr>
                <w:sz w:val="20"/>
                <w:szCs w:val="20"/>
              </w:rPr>
              <w:t>Lower respiratory</w:t>
            </w:r>
          </w:p>
        </w:tc>
        <w:tc>
          <w:tcPr>
            <w:tcW w:w="3996" w:type="dxa"/>
            <w:noWrap/>
            <w:vAlign w:val="center"/>
            <w:hideMark/>
          </w:tcPr>
          <w:p w14:paraId="1159D429"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fFHV2IYv","properties":{"formattedCitation":"(Nicholson and Fanning, 1981)","plainCitation":"(Nicholson and Fanning, 1981)","noteIndex":0},"citationItems":[{"id":1332,"uris":["http://zotero.org/users/9441463/items/IPQVYBSV"],"itemData":{"id":1332,"type":"paper-conference","event-title":"Wildlife disease of the Pacific Basin and other countries, ME Fowler (ed.). Proceedings of the Fourth International Conference of the Wildlife Disease Association, Sydney, Australia","page":"178-181","title":"Parasites and associated pathology of the respiratory tract of the Australian sea lion: Neophoca cinerea","author":[{"family":"Nicholson","given":"A"},{"family":"Fanning","given":"JC"}],"issued":{"date-parts":[["1981"]]}}}],"schema":"https://github.com/citation-style-language/schema/raw/master/csl-citation.json"} </w:instrText>
            </w:r>
            <w:r w:rsidRPr="00854BC1">
              <w:rPr>
                <w:sz w:val="20"/>
                <w:szCs w:val="20"/>
              </w:rPr>
              <w:fldChar w:fldCharType="separate"/>
            </w:r>
            <w:r w:rsidRPr="00854BC1">
              <w:rPr>
                <w:noProof/>
                <w:sz w:val="20"/>
                <w:szCs w:val="20"/>
              </w:rPr>
              <w:t>(Nicholson and Fanning, 1981)</w:t>
            </w:r>
            <w:r w:rsidRPr="00854BC1">
              <w:rPr>
                <w:sz w:val="20"/>
                <w:szCs w:val="20"/>
              </w:rPr>
              <w:fldChar w:fldCharType="end"/>
            </w:r>
          </w:p>
        </w:tc>
      </w:tr>
      <w:tr w:rsidR="008E2B89" w:rsidRPr="006F2338" w14:paraId="030177AC" w14:textId="77777777" w:rsidTr="005A3E74">
        <w:tc>
          <w:tcPr>
            <w:tcW w:w="1606" w:type="dxa"/>
            <w:vMerge/>
            <w:vAlign w:val="center"/>
          </w:tcPr>
          <w:p w14:paraId="58C4690E" w14:textId="77777777" w:rsidR="008E2B89" w:rsidRPr="00854BC1" w:rsidRDefault="008E2B89" w:rsidP="0049738F">
            <w:pPr>
              <w:rPr>
                <w:i/>
                <w:iCs/>
                <w:sz w:val="20"/>
                <w:szCs w:val="20"/>
              </w:rPr>
            </w:pPr>
          </w:p>
        </w:tc>
        <w:tc>
          <w:tcPr>
            <w:tcW w:w="1655" w:type="dxa"/>
            <w:vMerge w:val="restart"/>
            <w:noWrap/>
            <w:vAlign w:val="center"/>
            <w:hideMark/>
          </w:tcPr>
          <w:p w14:paraId="01FF250B" w14:textId="77777777" w:rsidR="008E2B89" w:rsidRPr="00854BC1" w:rsidRDefault="008E2B89" w:rsidP="0049738F">
            <w:pPr>
              <w:rPr>
                <w:sz w:val="20"/>
                <w:szCs w:val="20"/>
              </w:rPr>
            </w:pPr>
            <w:r w:rsidRPr="00854BC1">
              <w:rPr>
                <w:sz w:val="20"/>
                <w:szCs w:val="20"/>
              </w:rPr>
              <w:t>Otaria flavescens</w:t>
            </w:r>
          </w:p>
        </w:tc>
        <w:tc>
          <w:tcPr>
            <w:tcW w:w="1418" w:type="dxa"/>
            <w:vMerge w:val="restart"/>
            <w:noWrap/>
            <w:vAlign w:val="center"/>
            <w:hideMark/>
          </w:tcPr>
          <w:p w14:paraId="343CBA23" w14:textId="77777777" w:rsidR="008E2B89" w:rsidRPr="00854BC1" w:rsidRDefault="008E2B89" w:rsidP="0049738F">
            <w:pPr>
              <w:rPr>
                <w:i/>
                <w:iCs/>
                <w:sz w:val="20"/>
                <w:szCs w:val="20"/>
              </w:rPr>
            </w:pPr>
            <w:r w:rsidRPr="00854BC1">
              <w:rPr>
                <w:i/>
                <w:iCs/>
                <w:sz w:val="20"/>
                <w:szCs w:val="20"/>
              </w:rPr>
              <w:t>South American sea lion</w:t>
            </w:r>
          </w:p>
        </w:tc>
        <w:tc>
          <w:tcPr>
            <w:tcW w:w="1275" w:type="dxa"/>
            <w:vMerge w:val="restart"/>
            <w:noWrap/>
            <w:vAlign w:val="center"/>
            <w:hideMark/>
          </w:tcPr>
          <w:p w14:paraId="18BDB1D4" w14:textId="77777777" w:rsidR="008E2B89" w:rsidRPr="00854BC1" w:rsidRDefault="008E2B89" w:rsidP="0049738F">
            <w:pPr>
              <w:rPr>
                <w:sz w:val="20"/>
                <w:szCs w:val="20"/>
              </w:rPr>
            </w:pPr>
            <w:r w:rsidRPr="00854BC1">
              <w:rPr>
                <w:sz w:val="20"/>
                <w:szCs w:val="20"/>
              </w:rPr>
              <w:t>Crenosomatidae</w:t>
            </w:r>
          </w:p>
        </w:tc>
        <w:tc>
          <w:tcPr>
            <w:tcW w:w="1448" w:type="dxa"/>
            <w:noWrap/>
            <w:vAlign w:val="center"/>
            <w:hideMark/>
          </w:tcPr>
          <w:p w14:paraId="405BC5B7" w14:textId="77777777" w:rsidR="008E2B89" w:rsidRPr="00854BC1" w:rsidRDefault="008E2B89" w:rsidP="0049738F">
            <w:pPr>
              <w:rPr>
                <w:i/>
                <w:iCs/>
                <w:sz w:val="20"/>
                <w:szCs w:val="20"/>
              </w:rPr>
            </w:pPr>
            <w:r w:rsidRPr="00854BC1">
              <w:rPr>
                <w:i/>
                <w:iCs/>
                <w:sz w:val="20"/>
                <w:szCs w:val="20"/>
              </w:rPr>
              <w:t>Otostrongylus circumlitus</w:t>
            </w:r>
          </w:p>
        </w:tc>
        <w:tc>
          <w:tcPr>
            <w:tcW w:w="1954" w:type="dxa"/>
            <w:noWrap/>
            <w:vAlign w:val="center"/>
            <w:hideMark/>
          </w:tcPr>
          <w:p w14:paraId="1BBCE40F" w14:textId="77777777" w:rsidR="008E2B89" w:rsidRPr="00854BC1" w:rsidRDefault="008E2B89" w:rsidP="0049738F">
            <w:pPr>
              <w:rPr>
                <w:sz w:val="20"/>
                <w:szCs w:val="20"/>
              </w:rPr>
            </w:pPr>
            <w:r w:rsidRPr="00854BC1">
              <w:rPr>
                <w:sz w:val="20"/>
                <w:szCs w:val="20"/>
                <w:lang w:val="en-US"/>
              </w:rPr>
              <w:t>N/A</w:t>
            </w:r>
          </w:p>
        </w:tc>
        <w:tc>
          <w:tcPr>
            <w:tcW w:w="3996" w:type="dxa"/>
            <w:noWrap/>
            <w:vAlign w:val="center"/>
            <w:hideMark/>
          </w:tcPr>
          <w:p w14:paraId="3885E07A"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k4DOVnE5","properties":{"formattedCitation":"(Ebmer {\\i{}et al.}, 2020)","plainCitation":"(Ebmer et al., 2020)","noteIndex":0},"citationItems":[{"id":1175,"uris":["http://zotero.org/users/9441463/items/Z94TFIHC"],"itemData":{"id":1175,"type":"article-journal","container-title":"Frontiers in Marine Science","DOI":"10.3389/fmars.2020.543829","ISSN":"2296-7745","journalAbbreviation":"Front. Mar. Sci.","language":"en","page":"543829","source":"DOI.org (Crossref)","title":"Anthropozoonotic Parasites Circulating in Synanthropic and Pacific Colonies of South American Sea Lions (Otaria flavescens): Non-invasive Techniques Data and a Review of the Literature","title-short":"Anthropozoonotic Parasites Circulating in Synanthropic and Pacific Colonies of South American Sea Lions (Otaria flavescens)","volume":"7","author":[{"family":"Ebmer","given":"David"},{"family":"Navarrete","given":"María José"},{"family":"Muñoz","given":"Pamela"},{"family":"Flores","given":"Luis Miguel"},{"family":"Gärtner","given":"Ulrich"},{"family":"Brabec","given":"Jan"},{"family":"Poppert","given":"Sven"},{"family":"Taubert","given":"Anja"},{"family":"Hermosilla","given":"Carlos"}],"issued":{"date-parts":[["2020",10,15]]}}}],"schema":"https://github.com/citation-style-language/schema/raw/master/csl-citation.json"} </w:instrText>
            </w:r>
            <w:r w:rsidRPr="00854BC1">
              <w:rPr>
                <w:sz w:val="20"/>
                <w:szCs w:val="20"/>
              </w:rPr>
              <w:fldChar w:fldCharType="separate"/>
            </w:r>
            <w:r w:rsidRPr="00854BC1">
              <w:rPr>
                <w:sz w:val="20"/>
                <w:szCs w:val="20"/>
                <w:lang w:val="en-US"/>
              </w:rPr>
              <w:t xml:space="preserve">(Ebmer </w:t>
            </w:r>
            <w:r w:rsidRPr="00854BC1">
              <w:rPr>
                <w:i/>
                <w:iCs/>
                <w:sz w:val="20"/>
                <w:szCs w:val="20"/>
                <w:lang w:val="en-US"/>
              </w:rPr>
              <w:t>et al.</w:t>
            </w:r>
            <w:r w:rsidRPr="00854BC1">
              <w:rPr>
                <w:sz w:val="20"/>
                <w:szCs w:val="20"/>
                <w:lang w:val="en-US"/>
              </w:rPr>
              <w:t>, 2020)</w:t>
            </w:r>
            <w:r w:rsidRPr="00854BC1">
              <w:rPr>
                <w:sz w:val="20"/>
                <w:szCs w:val="20"/>
              </w:rPr>
              <w:fldChar w:fldCharType="end"/>
            </w:r>
          </w:p>
        </w:tc>
      </w:tr>
      <w:tr w:rsidR="008E2B89" w:rsidRPr="006F2338" w14:paraId="557E6932" w14:textId="77777777" w:rsidTr="005A3E74">
        <w:tc>
          <w:tcPr>
            <w:tcW w:w="1606" w:type="dxa"/>
            <w:vMerge/>
            <w:vAlign w:val="center"/>
          </w:tcPr>
          <w:p w14:paraId="6A58C2AB" w14:textId="77777777" w:rsidR="008E2B89" w:rsidRPr="00854BC1" w:rsidRDefault="008E2B89" w:rsidP="0049738F">
            <w:pPr>
              <w:rPr>
                <w:i/>
                <w:iCs/>
                <w:sz w:val="20"/>
                <w:szCs w:val="20"/>
              </w:rPr>
            </w:pPr>
          </w:p>
        </w:tc>
        <w:tc>
          <w:tcPr>
            <w:tcW w:w="1655" w:type="dxa"/>
            <w:vMerge/>
            <w:noWrap/>
            <w:vAlign w:val="center"/>
            <w:hideMark/>
          </w:tcPr>
          <w:p w14:paraId="6A311B5F" w14:textId="77777777" w:rsidR="008E2B89" w:rsidRPr="00854BC1" w:rsidRDefault="008E2B89" w:rsidP="0049738F">
            <w:pPr>
              <w:rPr>
                <w:sz w:val="20"/>
                <w:szCs w:val="20"/>
              </w:rPr>
            </w:pPr>
          </w:p>
        </w:tc>
        <w:tc>
          <w:tcPr>
            <w:tcW w:w="1418" w:type="dxa"/>
            <w:vMerge/>
            <w:noWrap/>
            <w:vAlign w:val="center"/>
            <w:hideMark/>
          </w:tcPr>
          <w:p w14:paraId="78F40903" w14:textId="77777777" w:rsidR="008E2B89" w:rsidRPr="00854BC1" w:rsidRDefault="008E2B89" w:rsidP="0049738F">
            <w:pPr>
              <w:rPr>
                <w:i/>
                <w:iCs/>
                <w:sz w:val="20"/>
                <w:szCs w:val="20"/>
              </w:rPr>
            </w:pPr>
          </w:p>
        </w:tc>
        <w:tc>
          <w:tcPr>
            <w:tcW w:w="1275" w:type="dxa"/>
            <w:vMerge/>
            <w:noWrap/>
            <w:vAlign w:val="center"/>
            <w:hideMark/>
          </w:tcPr>
          <w:p w14:paraId="450AC1CF" w14:textId="77777777" w:rsidR="008E2B89" w:rsidRPr="00854BC1" w:rsidRDefault="008E2B89" w:rsidP="0049738F">
            <w:pPr>
              <w:rPr>
                <w:sz w:val="20"/>
                <w:szCs w:val="20"/>
              </w:rPr>
            </w:pPr>
          </w:p>
        </w:tc>
        <w:tc>
          <w:tcPr>
            <w:tcW w:w="1448" w:type="dxa"/>
            <w:noWrap/>
            <w:vAlign w:val="center"/>
            <w:hideMark/>
          </w:tcPr>
          <w:p w14:paraId="48B9F6A5" w14:textId="77777777" w:rsidR="008E2B89" w:rsidRPr="00854BC1" w:rsidRDefault="008E2B89" w:rsidP="0049738F">
            <w:pPr>
              <w:rPr>
                <w:i/>
                <w:iCs/>
                <w:sz w:val="20"/>
                <w:szCs w:val="20"/>
              </w:rPr>
            </w:pPr>
            <w:r w:rsidRPr="00854BC1">
              <w:rPr>
                <w:i/>
                <w:iCs/>
                <w:sz w:val="20"/>
                <w:szCs w:val="20"/>
              </w:rPr>
              <w:t>Otostrongylus sp.</w:t>
            </w:r>
          </w:p>
        </w:tc>
        <w:tc>
          <w:tcPr>
            <w:tcW w:w="1954" w:type="dxa"/>
            <w:noWrap/>
            <w:vAlign w:val="center"/>
            <w:hideMark/>
          </w:tcPr>
          <w:p w14:paraId="2137E69E" w14:textId="77777777" w:rsidR="008E2B89" w:rsidRPr="00854BC1" w:rsidRDefault="008E2B89" w:rsidP="0049738F">
            <w:pPr>
              <w:rPr>
                <w:sz w:val="20"/>
                <w:szCs w:val="20"/>
              </w:rPr>
            </w:pPr>
            <w:r w:rsidRPr="00854BC1">
              <w:rPr>
                <w:sz w:val="20"/>
                <w:szCs w:val="20"/>
                <w:lang w:val="en-US"/>
              </w:rPr>
              <w:t>N/A</w:t>
            </w:r>
          </w:p>
        </w:tc>
        <w:tc>
          <w:tcPr>
            <w:tcW w:w="3996" w:type="dxa"/>
            <w:noWrap/>
            <w:vAlign w:val="center"/>
            <w:hideMark/>
          </w:tcPr>
          <w:p w14:paraId="78970A98"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js1cJPWO","properties":{"formattedCitation":"(Hermosilla {\\i{}et al.}, 2016)","plainCitation":"(Hermosilla et al., 2016)","noteIndex":0},"citationItems":[{"id":1201,"uris":["http://zotero.org/users/9441463/items/9TXKM5ZN"],"itemData":{"id":1201,"type":"article-journal","abstract":"The present study represents the first report on the gastrointestinal endoparasite fauna of a free-ranging “urban” colony of South American sea lions (\n              Otaria flavescens\n              ) living within the city of Valdivia, Chile. A total of 40 individual faecal samples of South American sea lions were collected during the year 2012 within their natural habitat along the river Calle-Calle and in the local fish market of Valdivia. Coprological analyses applying sodium acetate acetic formalin methanol (SAF) technique, carbol fuchsin-stained faecal smears and\n              Giardia\n              /\n              Cryptosporidium\n              coproantigen ELISAs, revealed infections with 8 different parasites belonging to protozoan and metazoan taxa with some of them bearing anthropozoonotic potential. Thus, five of these parasites were zoonotic (Diphyllobothriidae gen. sp., Anisakidae gen. sp.,\n              Giardia\n              ,\n              Cryptosporidium\n              , and\n              Balantidium\n              ). Overall, these parasitological findings included four new parasite records for\n              Otaria flavescens\n              , that is,\n              Giardia\n              ,\n              Cryptosporidium\n              ,\n              Balantidium\n              , and\n              Otostrongylus.\n              The current data serve as a baseline for future monitoring studies on anthropozoonotic parasites circulating in these marine mammals and their potential impact on public health.","container-title":"Journal of Veterinary Medicine","DOI":"10.1155/2016/7507145","ISSN":"2356-7708, 2314-6966","journalAbbreviation":"Journal of Veterinary Medicine","language":"en","page":"1-7","source":"DOI.org (Crossref)","title":"Anthropozoonotic Endoparasites in Free-Ranging “Urban” South American Sea Lions ( &lt;i&gt;Otaria flavescens&lt;/i&gt; )","volume":"2016","author":[{"family":"Hermosilla","given":"Carlos"},{"family":"Silva","given":"Liliana M. R."},{"family":"Navarro","given":"Mauricio"},{"family":"Taubert","given":"Anja"}],"issued":{"date-parts":[["2016",3,9]]}}}],"schema":"https://github.com/citation-style-language/schema/raw/master/csl-citation.json"} </w:instrText>
            </w:r>
            <w:r w:rsidRPr="00854BC1">
              <w:rPr>
                <w:sz w:val="20"/>
                <w:szCs w:val="20"/>
              </w:rPr>
              <w:fldChar w:fldCharType="separate"/>
            </w:r>
            <w:r w:rsidRPr="00854BC1">
              <w:rPr>
                <w:sz w:val="20"/>
                <w:szCs w:val="20"/>
                <w:lang w:val="en-US"/>
              </w:rPr>
              <w:t xml:space="preserve">(Hermosilla </w:t>
            </w:r>
            <w:r w:rsidRPr="00854BC1">
              <w:rPr>
                <w:i/>
                <w:iCs/>
                <w:sz w:val="20"/>
                <w:szCs w:val="20"/>
                <w:lang w:val="en-US"/>
              </w:rPr>
              <w:t>et al.</w:t>
            </w:r>
            <w:r w:rsidRPr="00854BC1">
              <w:rPr>
                <w:sz w:val="20"/>
                <w:szCs w:val="20"/>
                <w:lang w:val="en-US"/>
              </w:rPr>
              <w:t>, 2016)</w:t>
            </w:r>
            <w:r w:rsidRPr="00854BC1">
              <w:rPr>
                <w:sz w:val="20"/>
                <w:szCs w:val="20"/>
              </w:rPr>
              <w:fldChar w:fldCharType="end"/>
            </w:r>
          </w:p>
        </w:tc>
      </w:tr>
      <w:tr w:rsidR="008E2B89" w:rsidRPr="006F2338" w14:paraId="5DC005C4" w14:textId="77777777" w:rsidTr="005A3E74">
        <w:tc>
          <w:tcPr>
            <w:tcW w:w="1606" w:type="dxa"/>
            <w:vMerge/>
            <w:vAlign w:val="center"/>
          </w:tcPr>
          <w:p w14:paraId="6D96864B" w14:textId="77777777" w:rsidR="008E2B89" w:rsidRPr="00854BC1" w:rsidRDefault="008E2B89" w:rsidP="0049738F">
            <w:pPr>
              <w:rPr>
                <w:i/>
                <w:iCs/>
                <w:sz w:val="20"/>
                <w:szCs w:val="20"/>
              </w:rPr>
            </w:pPr>
          </w:p>
        </w:tc>
        <w:tc>
          <w:tcPr>
            <w:tcW w:w="1655" w:type="dxa"/>
            <w:vMerge/>
            <w:noWrap/>
            <w:vAlign w:val="center"/>
            <w:hideMark/>
          </w:tcPr>
          <w:p w14:paraId="42AAD100" w14:textId="77777777" w:rsidR="008E2B89" w:rsidRPr="00854BC1" w:rsidRDefault="008E2B89" w:rsidP="0049738F">
            <w:pPr>
              <w:rPr>
                <w:sz w:val="20"/>
                <w:szCs w:val="20"/>
              </w:rPr>
            </w:pPr>
          </w:p>
        </w:tc>
        <w:tc>
          <w:tcPr>
            <w:tcW w:w="1418" w:type="dxa"/>
            <w:vMerge/>
            <w:noWrap/>
            <w:vAlign w:val="center"/>
            <w:hideMark/>
          </w:tcPr>
          <w:p w14:paraId="2E20BA41" w14:textId="77777777" w:rsidR="008E2B89" w:rsidRPr="00854BC1" w:rsidRDefault="008E2B89" w:rsidP="0049738F">
            <w:pPr>
              <w:rPr>
                <w:i/>
                <w:iCs/>
                <w:sz w:val="20"/>
                <w:szCs w:val="20"/>
              </w:rPr>
            </w:pPr>
          </w:p>
        </w:tc>
        <w:tc>
          <w:tcPr>
            <w:tcW w:w="1275" w:type="dxa"/>
            <w:noWrap/>
            <w:vAlign w:val="center"/>
            <w:hideMark/>
          </w:tcPr>
          <w:p w14:paraId="38960D81" w14:textId="77777777" w:rsidR="008E2B89" w:rsidRPr="00854BC1" w:rsidRDefault="008E2B89" w:rsidP="0049738F">
            <w:pPr>
              <w:rPr>
                <w:sz w:val="20"/>
                <w:szCs w:val="20"/>
              </w:rPr>
            </w:pPr>
            <w:r w:rsidRPr="00854BC1">
              <w:rPr>
                <w:sz w:val="20"/>
                <w:szCs w:val="20"/>
              </w:rPr>
              <w:t>Filaroididae</w:t>
            </w:r>
          </w:p>
        </w:tc>
        <w:tc>
          <w:tcPr>
            <w:tcW w:w="1448" w:type="dxa"/>
            <w:noWrap/>
            <w:vAlign w:val="center"/>
            <w:hideMark/>
          </w:tcPr>
          <w:p w14:paraId="6F90E90C" w14:textId="77777777" w:rsidR="008E2B89" w:rsidRPr="00854BC1" w:rsidRDefault="008E2B89" w:rsidP="0049738F">
            <w:pPr>
              <w:rPr>
                <w:i/>
                <w:iCs/>
                <w:sz w:val="20"/>
                <w:szCs w:val="20"/>
              </w:rPr>
            </w:pPr>
            <w:r w:rsidRPr="00854BC1">
              <w:rPr>
                <w:i/>
                <w:iCs/>
                <w:sz w:val="20"/>
                <w:szCs w:val="20"/>
              </w:rPr>
              <w:t>Parafilaroides sp.</w:t>
            </w:r>
          </w:p>
        </w:tc>
        <w:tc>
          <w:tcPr>
            <w:tcW w:w="1954" w:type="dxa"/>
            <w:noWrap/>
            <w:vAlign w:val="center"/>
            <w:hideMark/>
          </w:tcPr>
          <w:p w14:paraId="254973BD" w14:textId="77777777" w:rsidR="008E2B89" w:rsidRPr="00854BC1" w:rsidRDefault="008E2B89" w:rsidP="0049738F">
            <w:pPr>
              <w:rPr>
                <w:sz w:val="20"/>
                <w:szCs w:val="20"/>
              </w:rPr>
            </w:pPr>
            <w:r w:rsidRPr="00854BC1">
              <w:rPr>
                <w:sz w:val="20"/>
                <w:szCs w:val="20"/>
                <w:lang w:val="en-US"/>
              </w:rPr>
              <w:t>N/A</w:t>
            </w:r>
          </w:p>
        </w:tc>
        <w:tc>
          <w:tcPr>
            <w:tcW w:w="3996" w:type="dxa"/>
            <w:noWrap/>
            <w:vAlign w:val="center"/>
            <w:hideMark/>
          </w:tcPr>
          <w:p w14:paraId="0DE9CF3D"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awR49J9A","properties":{"formattedCitation":"(Hermosilla {\\i{}et al.}, 2016)","plainCitation":"(Hermosilla et al., 2016)","noteIndex":0},"citationItems":[{"id":1201,"uris":["http://zotero.org/users/9441463/items/9TXKM5ZN"],"itemData":{"id":1201,"type":"article-journal","abstract":"The present study represents the first report on the gastrointestinal endoparasite fauna of a free-ranging “urban” colony of South American sea lions (\n              Otaria flavescens\n              ) living within the city of Valdivia, Chile. A total of 40 individual faecal samples of South American sea lions were collected during the year 2012 within their natural habitat along the river Calle-Calle and in the local fish market of Valdivia. Coprological analyses applying sodium acetate acetic formalin methanol (SAF) technique, carbol fuchsin-stained faecal smears and\n              Giardia\n              /\n              Cryptosporidium\n              coproantigen ELISAs, revealed infections with 8 different parasites belonging to protozoan and metazoan taxa with some of them bearing anthropozoonotic potential. Thus, five of these parasites were zoonotic (Diphyllobothriidae gen. sp., Anisakidae gen. sp.,\n              Giardia\n              ,\n              Cryptosporidium\n              , and\n              Balantidium\n              ). Overall, these parasitological findings included four new parasite records for\n              Otaria flavescens\n              , that is,\n              Giardia\n              ,\n              Cryptosporidium\n              ,\n              Balantidium\n              , and\n              Otostrongylus.\n              The current data serve as a baseline for future monitoring studies on anthropozoonotic parasites circulating in these marine mammals and their potential impact on public health.","container-title":"Journal of Veterinary Medicine","DOI":"10.1155/2016/7507145","ISSN":"2356-7708, 2314-6966","journalAbbreviation":"Journal of Veterinary Medicine","language":"en","page":"1-7","source":"DOI.org (Crossref)","title":"Anthropozoonotic Endoparasites in Free-Ranging “Urban” South American Sea Lions ( &lt;i&gt;Otaria flavescens&lt;/i&gt; )","volume":"2016","author":[{"family":"Hermosilla","given":"Carlos"},{"family":"Silva","given":"Liliana M. R."},{"family":"Navarro","given":"Mauricio"},{"family":"Taubert","given":"Anja"}],"issued":{"date-parts":[["2016",3,9]]}}}],"schema":"https://github.com/citation-style-language/schema/raw/master/csl-citation.json"} </w:instrText>
            </w:r>
            <w:r w:rsidRPr="00854BC1">
              <w:rPr>
                <w:sz w:val="20"/>
                <w:szCs w:val="20"/>
              </w:rPr>
              <w:fldChar w:fldCharType="separate"/>
            </w:r>
            <w:r w:rsidRPr="00854BC1">
              <w:rPr>
                <w:sz w:val="20"/>
                <w:szCs w:val="20"/>
                <w:lang w:val="en-US"/>
              </w:rPr>
              <w:t xml:space="preserve">(Hermosilla </w:t>
            </w:r>
            <w:r w:rsidRPr="00854BC1">
              <w:rPr>
                <w:i/>
                <w:iCs/>
                <w:sz w:val="20"/>
                <w:szCs w:val="20"/>
                <w:lang w:val="en-US"/>
              </w:rPr>
              <w:t>et al.</w:t>
            </w:r>
            <w:r w:rsidRPr="00854BC1">
              <w:rPr>
                <w:sz w:val="20"/>
                <w:szCs w:val="20"/>
                <w:lang w:val="en-US"/>
              </w:rPr>
              <w:t>, 2016)</w:t>
            </w:r>
            <w:r w:rsidRPr="00854BC1">
              <w:rPr>
                <w:sz w:val="20"/>
                <w:szCs w:val="20"/>
              </w:rPr>
              <w:fldChar w:fldCharType="end"/>
            </w:r>
          </w:p>
        </w:tc>
      </w:tr>
      <w:tr w:rsidR="008E2B89" w:rsidRPr="006F2338" w14:paraId="2CDFA414" w14:textId="77777777" w:rsidTr="005A3E74">
        <w:tc>
          <w:tcPr>
            <w:tcW w:w="1606" w:type="dxa"/>
            <w:vMerge/>
            <w:vAlign w:val="center"/>
          </w:tcPr>
          <w:p w14:paraId="2AAA094B" w14:textId="77777777" w:rsidR="008E2B89" w:rsidRPr="00854BC1" w:rsidRDefault="008E2B89" w:rsidP="0049738F">
            <w:pPr>
              <w:rPr>
                <w:i/>
                <w:iCs/>
                <w:sz w:val="20"/>
                <w:szCs w:val="20"/>
              </w:rPr>
            </w:pPr>
          </w:p>
        </w:tc>
        <w:tc>
          <w:tcPr>
            <w:tcW w:w="1655" w:type="dxa"/>
            <w:noWrap/>
            <w:vAlign w:val="center"/>
          </w:tcPr>
          <w:p w14:paraId="58335AF6" w14:textId="77777777" w:rsidR="008E2B89" w:rsidRPr="00854BC1" w:rsidRDefault="008E2B89" w:rsidP="0049738F">
            <w:pPr>
              <w:rPr>
                <w:sz w:val="20"/>
                <w:szCs w:val="20"/>
              </w:rPr>
            </w:pPr>
            <w:r w:rsidRPr="00854BC1">
              <w:rPr>
                <w:sz w:val="20"/>
                <w:szCs w:val="20"/>
              </w:rPr>
              <w:t>Phocarctos hookeri</w:t>
            </w:r>
          </w:p>
        </w:tc>
        <w:tc>
          <w:tcPr>
            <w:tcW w:w="1418" w:type="dxa"/>
            <w:noWrap/>
            <w:vAlign w:val="center"/>
          </w:tcPr>
          <w:p w14:paraId="45356B9B" w14:textId="77777777" w:rsidR="008E2B89" w:rsidRPr="00854BC1" w:rsidRDefault="008E2B89" w:rsidP="0049738F">
            <w:pPr>
              <w:rPr>
                <w:i/>
                <w:iCs/>
                <w:sz w:val="20"/>
                <w:szCs w:val="20"/>
              </w:rPr>
            </w:pPr>
            <w:r w:rsidRPr="00854BC1">
              <w:rPr>
                <w:i/>
                <w:iCs/>
                <w:sz w:val="20"/>
                <w:szCs w:val="20"/>
              </w:rPr>
              <w:t>New zealand sea lion</w:t>
            </w:r>
          </w:p>
        </w:tc>
        <w:tc>
          <w:tcPr>
            <w:tcW w:w="1275" w:type="dxa"/>
            <w:noWrap/>
            <w:vAlign w:val="center"/>
          </w:tcPr>
          <w:p w14:paraId="2D6DE3CA" w14:textId="77777777" w:rsidR="008E2B89" w:rsidRPr="00854BC1" w:rsidRDefault="008E2B89" w:rsidP="0049738F">
            <w:pPr>
              <w:rPr>
                <w:sz w:val="20"/>
                <w:szCs w:val="20"/>
              </w:rPr>
            </w:pPr>
            <w:r w:rsidRPr="00854BC1">
              <w:rPr>
                <w:sz w:val="20"/>
                <w:szCs w:val="20"/>
              </w:rPr>
              <w:t>Filaroididae</w:t>
            </w:r>
          </w:p>
        </w:tc>
        <w:tc>
          <w:tcPr>
            <w:tcW w:w="1448" w:type="dxa"/>
            <w:noWrap/>
            <w:vAlign w:val="center"/>
          </w:tcPr>
          <w:p w14:paraId="6BC884FC" w14:textId="77777777" w:rsidR="008E2B89" w:rsidRPr="00854BC1" w:rsidRDefault="008E2B89" w:rsidP="0049738F">
            <w:pPr>
              <w:rPr>
                <w:i/>
                <w:iCs/>
                <w:sz w:val="20"/>
                <w:szCs w:val="20"/>
              </w:rPr>
            </w:pPr>
            <w:r w:rsidRPr="00854BC1">
              <w:rPr>
                <w:i/>
                <w:iCs/>
                <w:sz w:val="20"/>
                <w:szCs w:val="20"/>
              </w:rPr>
              <w:t>Parafilaroides decorus</w:t>
            </w:r>
          </w:p>
        </w:tc>
        <w:tc>
          <w:tcPr>
            <w:tcW w:w="1954" w:type="dxa"/>
            <w:noWrap/>
            <w:vAlign w:val="center"/>
          </w:tcPr>
          <w:p w14:paraId="06A2B821" w14:textId="77777777" w:rsidR="008E2B89" w:rsidRPr="00854BC1" w:rsidRDefault="008E2B89" w:rsidP="0049738F">
            <w:pPr>
              <w:rPr>
                <w:sz w:val="20"/>
                <w:szCs w:val="20"/>
              </w:rPr>
            </w:pPr>
            <w:r w:rsidRPr="00854BC1">
              <w:rPr>
                <w:sz w:val="20"/>
                <w:szCs w:val="20"/>
                <w:lang w:val="en-US"/>
              </w:rPr>
              <w:t>N/A</w:t>
            </w:r>
          </w:p>
        </w:tc>
        <w:tc>
          <w:tcPr>
            <w:tcW w:w="3996" w:type="dxa"/>
            <w:noWrap/>
            <w:vAlign w:val="center"/>
          </w:tcPr>
          <w:p w14:paraId="2B7E71C7"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lnuI5rrl","properties":{"formattedCitation":"(Duignan, 2000)","plainCitation":"(Duignan, 2000)","noteIndex":0},"citationItems":[{"id":1337,"uris":["http://zotero.org/users/9441463/items/MQEJL6I7"],"itemData":{"id":1337,"type":"chapter","collection-number":"335","collection-title":"Post-Graduate Foundation in Veterinary Science proceedings","container-title":"Marine wildlife ; the Fabian Fay course for veterinarians ; proceedings 335, 4-8 September 2000","event-place":"Sydney","ISBN":"978-1-875582-93-8","language":"eng","page":"419-447","publisher":"Univ. of Sydney","publisher-place":"Sydney","source":"K10plus ISBN","title":"Diseases of cetaceans and pinnipeds","author":[{"family":"Duignan","given":"P.J."}],"issued":{"date-parts":[["2000"]]}}}],"schema":"https://github.com/citation-style-language/schema/raw/master/csl-citation.json"} </w:instrText>
            </w:r>
            <w:r w:rsidRPr="00854BC1">
              <w:rPr>
                <w:sz w:val="20"/>
                <w:szCs w:val="20"/>
              </w:rPr>
              <w:fldChar w:fldCharType="separate"/>
            </w:r>
            <w:r w:rsidRPr="00854BC1">
              <w:rPr>
                <w:noProof/>
                <w:sz w:val="20"/>
                <w:szCs w:val="20"/>
              </w:rPr>
              <w:t>(Duignan, 2000)</w:t>
            </w:r>
            <w:r w:rsidRPr="00854BC1">
              <w:rPr>
                <w:sz w:val="20"/>
                <w:szCs w:val="20"/>
              </w:rPr>
              <w:fldChar w:fldCharType="end"/>
            </w:r>
          </w:p>
        </w:tc>
      </w:tr>
      <w:tr w:rsidR="008E2B89" w:rsidRPr="006F2338" w14:paraId="2E6D7CFD" w14:textId="77777777" w:rsidTr="005A3E74">
        <w:tc>
          <w:tcPr>
            <w:tcW w:w="1606" w:type="dxa"/>
            <w:vMerge/>
            <w:vAlign w:val="center"/>
          </w:tcPr>
          <w:p w14:paraId="1AA6635E" w14:textId="77777777" w:rsidR="008E2B89" w:rsidRPr="00854BC1" w:rsidRDefault="008E2B89" w:rsidP="0049738F">
            <w:pPr>
              <w:rPr>
                <w:i/>
                <w:iCs/>
                <w:sz w:val="20"/>
                <w:szCs w:val="20"/>
              </w:rPr>
            </w:pPr>
          </w:p>
        </w:tc>
        <w:tc>
          <w:tcPr>
            <w:tcW w:w="1655" w:type="dxa"/>
            <w:vMerge w:val="restart"/>
            <w:noWrap/>
            <w:vAlign w:val="center"/>
            <w:hideMark/>
          </w:tcPr>
          <w:p w14:paraId="7C3EC74A" w14:textId="77777777" w:rsidR="008E2B89" w:rsidRPr="00854BC1" w:rsidRDefault="008E2B89" w:rsidP="0049738F">
            <w:pPr>
              <w:rPr>
                <w:sz w:val="20"/>
                <w:szCs w:val="20"/>
              </w:rPr>
            </w:pPr>
            <w:r w:rsidRPr="00854BC1">
              <w:rPr>
                <w:sz w:val="20"/>
                <w:szCs w:val="20"/>
              </w:rPr>
              <w:t>Zalophus californianus</w:t>
            </w:r>
          </w:p>
        </w:tc>
        <w:tc>
          <w:tcPr>
            <w:tcW w:w="1418" w:type="dxa"/>
            <w:vMerge w:val="restart"/>
            <w:noWrap/>
            <w:vAlign w:val="center"/>
            <w:hideMark/>
          </w:tcPr>
          <w:p w14:paraId="0F70604A" w14:textId="77777777" w:rsidR="008E2B89" w:rsidRPr="00854BC1" w:rsidRDefault="008E2B89" w:rsidP="0049738F">
            <w:pPr>
              <w:rPr>
                <w:i/>
                <w:iCs/>
                <w:sz w:val="20"/>
                <w:szCs w:val="20"/>
              </w:rPr>
            </w:pPr>
            <w:r w:rsidRPr="00854BC1">
              <w:rPr>
                <w:i/>
                <w:iCs/>
                <w:sz w:val="20"/>
                <w:szCs w:val="20"/>
              </w:rPr>
              <w:t>Californian sea lion</w:t>
            </w:r>
          </w:p>
        </w:tc>
        <w:tc>
          <w:tcPr>
            <w:tcW w:w="1275" w:type="dxa"/>
            <w:noWrap/>
            <w:vAlign w:val="center"/>
            <w:hideMark/>
          </w:tcPr>
          <w:p w14:paraId="652ABAD7" w14:textId="77777777" w:rsidR="008E2B89" w:rsidRPr="00854BC1" w:rsidRDefault="008E2B89" w:rsidP="0049738F">
            <w:pPr>
              <w:rPr>
                <w:sz w:val="20"/>
                <w:szCs w:val="20"/>
              </w:rPr>
            </w:pPr>
            <w:r w:rsidRPr="00854BC1">
              <w:rPr>
                <w:sz w:val="20"/>
                <w:szCs w:val="20"/>
              </w:rPr>
              <w:t>Crenosomatidae</w:t>
            </w:r>
          </w:p>
        </w:tc>
        <w:tc>
          <w:tcPr>
            <w:tcW w:w="1448" w:type="dxa"/>
            <w:noWrap/>
            <w:vAlign w:val="center"/>
            <w:hideMark/>
          </w:tcPr>
          <w:p w14:paraId="334EC0A5" w14:textId="77777777" w:rsidR="008E2B89" w:rsidRPr="00854BC1" w:rsidRDefault="008E2B89" w:rsidP="0049738F">
            <w:pPr>
              <w:rPr>
                <w:i/>
                <w:iCs/>
                <w:sz w:val="20"/>
                <w:szCs w:val="20"/>
              </w:rPr>
            </w:pPr>
            <w:r w:rsidRPr="00854BC1">
              <w:rPr>
                <w:i/>
                <w:iCs/>
                <w:sz w:val="20"/>
                <w:szCs w:val="20"/>
              </w:rPr>
              <w:t>Otostrongylus circumlitus</w:t>
            </w:r>
          </w:p>
        </w:tc>
        <w:tc>
          <w:tcPr>
            <w:tcW w:w="1954" w:type="dxa"/>
            <w:noWrap/>
            <w:vAlign w:val="center"/>
            <w:hideMark/>
          </w:tcPr>
          <w:p w14:paraId="6F413B0D" w14:textId="77777777" w:rsidR="008E2B89" w:rsidRPr="00854BC1" w:rsidRDefault="008E2B89" w:rsidP="0049738F">
            <w:pPr>
              <w:rPr>
                <w:sz w:val="20"/>
                <w:szCs w:val="20"/>
              </w:rPr>
            </w:pPr>
            <w:r w:rsidRPr="00854BC1">
              <w:rPr>
                <w:sz w:val="20"/>
                <w:szCs w:val="20"/>
              </w:rPr>
              <w:t>Cardiovascular, Lower respiratory</w:t>
            </w:r>
          </w:p>
        </w:tc>
        <w:tc>
          <w:tcPr>
            <w:tcW w:w="3996" w:type="dxa"/>
            <w:noWrap/>
            <w:vAlign w:val="center"/>
            <w:hideMark/>
          </w:tcPr>
          <w:p w14:paraId="34835C02"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GjH7NrPR","properties":{"formattedCitation":"(Kelly {\\i{}et al.}, 2005; Goldstein {\\i{}et al.}, 2011)","plainCitation":"(Kelly et al., 2005; Goldstein et al., 2011)","noteIndex":0},"citationItems":[{"id":1090,"uris":["http://zotero.org/users/9441463/items/K2IWRFGQ"],"itemData":{"id":1090,"type":"article-journal","abstract":"A stranded yearling male California sea lion was admitted to a rehabilitation center June 2003. On presentation, the sea lion was emaciated and had diarrhea and neutrophilia. Two weeks later, the animal became anorexic, blood and mucus were observed around the oral cavity, and corneal opacity was noted in the right eye. Hematology results at that time included leukocytosis consisting of neutrophilia with a left shift, anemia, and thrombocytopenia. Despite supportive care, the sea lion died. On post mortem examination, there were multiple areas of hemorrhage scattered throughout all lung lobes, and pulmonary blood vessels were occluded by ﬁbrin thrombi. Nematodes identiﬁed as immature forms of Otostrongylus circumlitus were found in the right ventricle and pulmonary arteries. Histologic ﬁndings in the lungs included severe suppurative and necrotizing arteritis with vascular thrombosis, interstitial pneumonia, and large areas of pulmonary hemorrhage. This report of O. circumlitus infection in a California sea lion (Zalophus californianus) might indicate a potentially new host-parasite association.","container-title":"Journal of Wildlife Diseases","DOI":"10.7589/0090-3558-41.3.593","ISSN":"0090-3558","issue":"3","journalAbbreviation":"Journal of Wildlife Diseases","language":"en","page":"593-598","source":"DOI.org (Crossref)","title":"Metastrongyloid Nematode (Otostrongylus circumlitus) Infection in a Stranded California Sea Lion (Zalophus californianus)— a New Host-parasite Association","volume":"41","author":[{"family":"Kelly","given":"Terra R."},{"family":"Greig","given":"Denise"},{"family":"Colegrove","given":"Kathleen M."},{"family":"Lowenstine","given":"Linda J."},{"family":"Dailey","given":"Murray"},{"family":"Gulland","given":"Frances M."},{"family":"Haulena","given":"Martin"}],"issued":{"date-parts":[["2005",7]]}}},{"id":1159,"uris":["http://zotero.org/users/9441463/items/UFGTHZJ9"],"itemData":{"id":1159,"type":"article-journal","abstract":"Viral hepatitis associated with adenoviral infection has been reported in California sea lions Zalophus californianus admitted to rehabilitation centers along the California coast since the 1970s. Canine adenovirus 1 (CAdV-1) causes viral hepatitis in dogs and infects a number of wildlife species. Attempts to isolate the virus from previous sea lion hepatitis cases were unsuccessful, but as the hepatitis had morphologic features resembling canine infectious hepatitis, and since the virus has a wide host range, it was thought that perhaps the etiologic agent was CAdV-1. Here, we identify a novel adenovirus in 2 stranded California sea lions and associate the infection with viral hepatitis and endothelial cell infection. Phylogenetic analysis confirmed the classification of the sea lion adenovirus in the Mastadenovirus genus with the most similarity to tree shrew adenovirus 1 (TSAdV-1, 77%). However, as the sea lion adenovirus appeared to be equally distant from the other Mastadenovirus species based on phylogenetic analysis, results indicate that it represents an independent lineage and species. Although sequences from this novel virus, otarine adenovirus 1 (OtAdV-1), show some similarity to CAdV-1 and 2, it is clearly distinct and likely the cause of the viral hepatitis in the stranded California sea lions.","container-title":"Diseases of Aquatic Organisms","DOI":"10.3354/dao02321","ISSN":"0177-5103, 1616-1580","issue":"3","journalAbbreviation":"Dis. Aquat. Org.","language":"en","page":"243-248","source":"DOI.org (Crossref)","title":"Isolation of a novel adenovirus from California sea lions Zalophus californianus","volume":"94","author":[{"family":"Goldstein","given":"T"},{"family":"Colegrove","given":"Km"},{"family":"Hanson","given":"M"},{"family":"Gulland","given":"Fmd"}],"issued":{"date-parts":[["2011",5,9]]}}}],"schema":"https://github.com/citation-style-language/schema/raw/master/csl-citation.json"} </w:instrText>
            </w:r>
            <w:r w:rsidRPr="00854BC1">
              <w:rPr>
                <w:sz w:val="20"/>
                <w:szCs w:val="20"/>
              </w:rPr>
              <w:fldChar w:fldCharType="separate"/>
            </w:r>
            <w:r w:rsidRPr="00854BC1">
              <w:rPr>
                <w:sz w:val="20"/>
                <w:szCs w:val="20"/>
                <w:lang w:val="en-US"/>
              </w:rPr>
              <w:t xml:space="preserve">(Kelly </w:t>
            </w:r>
            <w:r w:rsidRPr="00854BC1">
              <w:rPr>
                <w:i/>
                <w:iCs/>
                <w:sz w:val="20"/>
                <w:szCs w:val="20"/>
                <w:lang w:val="en-US"/>
              </w:rPr>
              <w:t>et al.</w:t>
            </w:r>
            <w:r w:rsidRPr="00854BC1">
              <w:rPr>
                <w:sz w:val="20"/>
                <w:szCs w:val="20"/>
                <w:lang w:val="en-US"/>
              </w:rPr>
              <w:t xml:space="preserve">, 2005; Goldstein </w:t>
            </w:r>
            <w:r w:rsidRPr="00854BC1">
              <w:rPr>
                <w:i/>
                <w:iCs/>
                <w:sz w:val="20"/>
                <w:szCs w:val="20"/>
                <w:lang w:val="en-US"/>
              </w:rPr>
              <w:t>et al.</w:t>
            </w:r>
            <w:r w:rsidRPr="00854BC1">
              <w:rPr>
                <w:sz w:val="20"/>
                <w:szCs w:val="20"/>
                <w:lang w:val="en-US"/>
              </w:rPr>
              <w:t>, 2011)</w:t>
            </w:r>
            <w:r w:rsidRPr="00854BC1">
              <w:rPr>
                <w:sz w:val="20"/>
                <w:szCs w:val="20"/>
              </w:rPr>
              <w:fldChar w:fldCharType="end"/>
            </w:r>
          </w:p>
        </w:tc>
      </w:tr>
      <w:tr w:rsidR="008E2B89" w:rsidRPr="006F2338" w14:paraId="2F84C3D8" w14:textId="77777777" w:rsidTr="005A3E74">
        <w:tc>
          <w:tcPr>
            <w:tcW w:w="1606" w:type="dxa"/>
            <w:vMerge/>
            <w:vAlign w:val="center"/>
          </w:tcPr>
          <w:p w14:paraId="3960BB98" w14:textId="77777777" w:rsidR="008E2B89" w:rsidRPr="00854BC1" w:rsidRDefault="008E2B89" w:rsidP="0049738F">
            <w:pPr>
              <w:rPr>
                <w:i/>
                <w:iCs/>
                <w:sz w:val="20"/>
                <w:szCs w:val="20"/>
              </w:rPr>
            </w:pPr>
          </w:p>
        </w:tc>
        <w:tc>
          <w:tcPr>
            <w:tcW w:w="1655" w:type="dxa"/>
            <w:vMerge/>
            <w:noWrap/>
            <w:vAlign w:val="center"/>
            <w:hideMark/>
          </w:tcPr>
          <w:p w14:paraId="4F098D36" w14:textId="77777777" w:rsidR="008E2B89" w:rsidRPr="00854BC1" w:rsidRDefault="008E2B89" w:rsidP="0049738F">
            <w:pPr>
              <w:rPr>
                <w:sz w:val="20"/>
                <w:szCs w:val="20"/>
              </w:rPr>
            </w:pPr>
          </w:p>
        </w:tc>
        <w:tc>
          <w:tcPr>
            <w:tcW w:w="1418" w:type="dxa"/>
            <w:vMerge/>
            <w:noWrap/>
            <w:vAlign w:val="center"/>
            <w:hideMark/>
          </w:tcPr>
          <w:p w14:paraId="3C7B2609" w14:textId="77777777" w:rsidR="008E2B89" w:rsidRPr="00854BC1" w:rsidRDefault="008E2B89" w:rsidP="0049738F">
            <w:pPr>
              <w:rPr>
                <w:i/>
                <w:iCs/>
                <w:sz w:val="20"/>
                <w:szCs w:val="20"/>
              </w:rPr>
            </w:pPr>
          </w:p>
        </w:tc>
        <w:tc>
          <w:tcPr>
            <w:tcW w:w="1275" w:type="dxa"/>
            <w:vMerge w:val="restart"/>
            <w:noWrap/>
            <w:vAlign w:val="center"/>
            <w:hideMark/>
          </w:tcPr>
          <w:p w14:paraId="5B6F03CE" w14:textId="77777777" w:rsidR="008E2B89" w:rsidRPr="00854BC1" w:rsidRDefault="008E2B89" w:rsidP="0049738F">
            <w:pPr>
              <w:rPr>
                <w:sz w:val="20"/>
                <w:szCs w:val="20"/>
              </w:rPr>
            </w:pPr>
            <w:r w:rsidRPr="00854BC1">
              <w:rPr>
                <w:sz w:val="20"/>
                <w:szCs w:val="20"/>
              </w:rPr>
              <w:t>Filaroididae</w:t>
            </w:r>
          </w:p>
        </w:tc>
        <w:tc>
          <w:tcPr>
            <w:tcW w:w="1448" w:type="dxa"/>
            <w:noWrap/>
            <w:vAlign w:val="center"/>
            <w:hideMark/>
          </w:tcPr>
          <w:p w14:paraId="4CF1DC30" w14:textId="77777777" w:rsidR="008E2B89" w:rsidRPr="00854BC1" w:rsidRDefault="008E2B89" w:rsidP="0049738F">
            <w:pPr>
              <w:rPr>
                <w:i/>
                <w:iCs/>
                <w:sz w:val="20"/>
                <w:szCs w:val="20"/>
              </w:rPr>
            </w:pPr>
            <w:r w:rsidRPr="00854BC1">
              <w:rPr>
                <w:i/>
                <w:iCs/>
                <w:sz w:val="20"/>
                <w:szCs w:val="20"/>
              </w:rPr>
              <w:t>Parafilaroides sp.</w:t>
            </w:r>
          </w:p>
        </w:tc>
        <w:tc>
          <w:tcPr>
            <w:tcW w:w="1954" w:type="dxa"/>
            <w:noWrap/>
            <w:vAlign w:val="center"/>
            <w:hideMark/>
          </w:tcPr>
          <w:p w14:paraId="7598FBEB" w14:textId="77777777" w:rsidR="008E2B89" w:rsidRPr="00854BC1" w:rsidRDefault="008E2B89" w:rsidP="0049738F">
            <w:pPr>
              <w:rPr>
                <w:sz w:val="20"/>
                <w:szCs w:val="20"/>
              </w:rPr>
            </w:pPr>
            <w:r w:rsidRPr="00854BC1">
              <w:rPr>
                <w:sz w:val="20"/>
                <w:szCs w:val="20"/>
              </w:rPr>
              <w:t>Lower respiratory</w:t>
            </w:r>
          </w:p>
        </w:tc>
        <w:tc>
          <w:tcPr>
            <w:tcW w:w="3996" w:type="dxa"/>
            <w:noWrap/>
            <w:vAlign w:val="center"/>
            <w:hideMark/>
          </w:tcPr>
          <w:p w14:paraId="09056873"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JbbgKbIi","properties":{"formattedCitation":"(Gulland {\\i{}et al.}, 2012)","plainCitation":"(Gulland et al., 2012)","noteIndex":0},"citationItems":[{"id":1185,"uris":["http://zotero.org/users/9441463/items/K9Y83MJA"],"itemData":{"id":1185,"type":"article-journal","abstract":"Objective—To determine the effect of natural exposure to domoic acid (DA) on eosinophil counts and adrenal gland function in California sea lions (Zalophus californianus). Design—Cross-sectional prospective study. Animals—39 California sea lions. Procedures—Adult female sea lions admitted to a rehabilitation hospital during 2009 were classified into 1 of 3 groups (acute DA toxicosis, chronic DA toxicosis, or no DA exposure) on the basis of clinical signs, DA concentration in urine or feces, and hippocampal morphology. Endoparasite burden, eosinophil count, and serum cortisol and plasma ACTH concentrations were determined for each sea lion. For a subset of 8 sea lions, fecal glucocorticoid concentration after IM administration of cosyntropin was determined.\nResults—Sea lions exposed to DA (acute DA toxicosis, n = 11; chronic DA toxicosis, 19) had higher eosinophil counts and lower serum cortisol concentrations, compared with values for sea lions with no DA exposure (9). Eosinophil count was not associated with endoparasite burden. Serum cortisol concentration was associated with plasma ACTH concentrations in sea lions from the no DA exposure group but not in sea lions in the acute or chronic DA toxicosis groups. Following cosyntropin injection, fecal glucocorticoid concentrations increased in all sea lions evaluated except 1.\nConclusions and Clinical Relevance—In adult sea lions, eosinophilia may be a cost-effective biomarker for DA exposure and may reflect alterations in hypothalamic, pituitary gland, or adrenal gland function. Domoic acid exposure may have subtle health effects on marine animals in addition to induction of neurologic signs. (J Am Vet Med Assoc 2012;241:943–949)","container-title":"Journal of the American Veterinary Medical Association","DOI":"10.2460/javma.241.7.943","ISSN":"0003-1488","issue":"7","journalAbbreviation":"Journal of the American Veterinary Medical Association","language":"en","page":"943-949","source":"DOI.org (Crossref)","title":"Evaluation of circulating eosinophil count and adrenal gland function in California sea lions naturally exposed to domoic acid","volume":"241","author":[{"family":"Gulland","given":"Frances M. D."},{"family":"Hall","given":"Ailsa J."},{"family":"Greig","given":"Denise J."},{"family":"Frame","given":"Elizabeth R."},{"family":"Colegrove","given":"Kathleen M."},{"family":"Booth","given":"Rebecca K. N."},{"family":"Wasser","given":"Sam K."},{"family":"Scott-Moncrieff","given":"J. Catharine R."}],"issued":{"date-parts":[["2012",10]]}}}],"schema":"https://github.com/citation-style-language/schema/raw/master/csl-citation.json"} </w:instrText>
            </w:r>
            <w:r w:rsidRPr="00854BC1">
              <w:rPr>
                <w:sz w:val="20"/>
                <w:szCs w:val="20"/>
              </w:rPr>
              <w:fldChar w:fldCharType="separate"/>
            </w:r>
            <w:r w:rsidRPr="00854BC1">
              <w:rPr>
                <w:sz w:val="20"/>
                <w:szCs w:val="20"/>
                <w:lang w:val="en-US"/>
              </w:rPr>
              <w:t xml:space="preserve">(Gulland </w:t>
            </w:r>
            <w:r w:rsidRPr="00854BC1">
              <w:rPr>
                <w:i/>
                <w:iCs/>
                <w:sz w:val="20"/>
                <w:szCs w:val="20"/>
                <w:lang w:val="en-US"/>
              </w:rPr>
              <w:t>et al.</w:t>
            </w:r>
            <w:r w:rsidRPr="00854BC1">
              <w:rPr>
                <w:sz w:val="20"/>
                <w:szCs w:val="20"/>
                <w:lang w:val="en-US"/>
              </w:rPr>
              <w:t>, 2012)</w:t>
            </w:r>
            <w:r w:rsidRPr="00854BC1">
              <w:rPr>
                <w:sz w:val="20"/>
                <w:szCs w:val="20"/>
              </w:rPr>
              <w:fldChar w:fldCharType="end"/>
            </w:r>
          </w:p>
        </w:tc>
      </w:tr>
      <w:tr w:rsidR="008E2B89" w:rsidRPr="006F2338" w14:paraId="5CB0AA56" w14:textId="77777777" w:rsidTr="005A3E74">
        <w:tc>
          <w:tcPr>
            <w:tcW w:w="1606" w:type="dxa"/>
            <w:vMerge/>
            <w:vAlign w:val="center"/>
          </w:tcPr>
          <w:p w14:paraId="1359F490" w14:textId="77777777" w:rsidR="008E2B89" w:rsidRPr="00854BC1" w:rsidRDefault="008E2B89" w:rsidP="0049738F">
            <w:pPr>
              <w:rPr>
                <w:i/>
                <w:iCs/>
                <w:sz w:val="20"/>
                <w:szCs w:val="20"/>
              </w:rPr>
            </w:pPr>
          </w:p>
        </w:tc>
        <w:tc>
          <w:tcPr>
            <w:tcW w:w="1655" w:type="dxa"/>
            <w:vMerge/>
            <w:noWrap/>
            <w:vAlign w:val="center"/>
            <w:hideMark/>
          </w:tcPr>
          <w:p w14:paraId="7D07E989" w14:textId="77777777" w:rsidR="008E2B89" w:rsidRPr="00854BC1" w:rsidRDefault="008E2B89" w:rsidP="0049738F">
            <w:pPr>
              <w:rPr>
                <w:sz w:val="20"/>
                <w:szCs w:val="20"/>
              </w:rPr>
            </w:pPr>
          </w:p>
        </w:tc>
        <w:tc>
          <w:tcPr>
            <w:tcW w:w="1418" w:type="dxa"/>
            <w:vMerge/>
            <w:noWrap/>
            <w:vAlign w:val="center"/>
            <w:hideMark/>
          </w:tcPr>
          <w:p w14:paraId="339739EF" w14:textId="77777777" w:rsidR="008E2B89" w:rsidRPr="00854BC1" w:rsidRDefault="008E2B89" w:rsidP="0049738F">
            <w:pPr>
              <w:rPr>
                <w:i/>
                <w:iCs/>
                <w:sz w:val="20"/>
                <w:szCs w:val="20"/>
              </w:rPr>
            </w:pPr>
          </w:p>
        </w:tc>
        <w:tc>
          <w:tcPr>
            <w:tcW w:w="1275" w:type="dxa"/>
            <w:vMerge/>
            <w:noWrap/>
            <w:vAlign w:val="center"/>
            <w:hideMark/>
          </w:tcPr>
          <w:p w14:paraId="4B9667C1" w14:textId="77777777" w:rsidR="008E2B89" w:rsidRPr="00854BC1" w:rsidRDefault="008E2B89" w:rsidP="0049738F">
            <w:pPr>
              <w:rPr>
                <w:sz w:val="20"/>
                <w:szCs w:val="20"/>
              </w:rPr>
            </w:pPr>
          </w:p>
        </w:tc>
        <w:tc>
          <w:tcPr>
            <w:tcW w:w="1448" w:type="dxa"/>
            <w:noWrap/>
            <w:vAlign w:val="center"/>
            <w:hideMark/>
          </w:tcPr>
          <w:p w14:paraId="64174076" w14:textId="77777777" w:rsidR="008E2B89" w:rsidRPr="00854BC1" w:rsidRDefault="008E2B89" w:rsidP="0049738F">
            <w:pPr>
              <w:rPr>
                <w:i/>
                <w:iCs/>
                <w:sz w:val="20"/>
                <w:szCs w:val="20"/>
              </w:rPr>
            </w:pPr>
            <w:r w:rsidRPr="00854BC1">
              <w:rPr>
                <w:i/>
                <w:iCs/>
                <w:sz w:val="20"/>
                <w:szCs w:val="20"/>
              </w:rPr>
              <w:t>Parafilaroides decorus</w:t>
            </w:r>
          </w:p>
        </w:tc>
        <w:tc>
          <w:tcPr>
            <w:tcW w:w="1954" w:type="dxa"/>
            <w:noWrap/>
            <w:vAlign w:val="center"/>
            <w:hideMark/>
          </w:tcPr>
          <w:p w14:paraId="6B10D78A" w14:textId="77777777" w:rsidR="008E2B89" w:rsidRPr="00854BC1" w:rsidRDefault="008E2B89" w:rsidP="0049738F">
            <w:pPr>
              <w:rPr>
                <w:sz w:val="20"/>
                <w:szCs w:val="20"/>
              </w:rPr>
            </w:pPr>
            <w:r w:rsidRPr="00854BC1">
              <w:rPr>
                <w:sz w:val="20"/>
                <w:szCs w:val="20"/>
              </w:rPr>
              <w:t>Lower respiratory</w:t>
            </w:r>
          </w:p>
        </w:tc>
        <w:tc>
          <w:tcPr>
            <w:tcW w:w="3996" w:type="dxa"/>
            <w:noWrap/>
            <w:vAlign w:val="center"/>
            <w:hideMark/>
          </w:tcPr>
          <w:p w14:paraId="0029BFD3"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SushvJRo","properties":{"formattedCitation":"(Johnston and Ridgway, 1969; Dailey, 1970b; Fleischman and Squire, 1970; Migaki {\\i{}et al.}, 1971; Sweeney and Gilmartin, 1974; Stroud, 1978; Gerber {\\i{}et al.}, 1993; Haulena and Gulland, 2001; Fauquier {\\i{}et al.}, 2004; Greig {\\i{}et al.}, 2005; Dennison {\\i{}et al.}, 2007; Evans, 2011; Kuzmina {\\i{}et al.}, 2018; Williams {\\i{}et al.}, 2020; Liu {\\i{}et al.}, 2021)","plainCitation":"(Johnston and Ridgway, 1969; Dailey, 1970b; Fleischman and Squire, 1970; Migaki et al., 1971; Sweeney and Gilmartin, 1974; Stroud, 1978; Gerber et al., 1993; Haulena and Gulland, 2001; Fauquier et al., 2004; Greig et al., 2005; Dennison et al., 2007; Evans, 2011; Kuzmina et al., 2018; Williams et al., 2020; Liu et al., 2021)","noteIndex":0},"citationItems":[{"id":1305,"uris":["http://zotero.org/users/9441463/items/K4VC4RFR"],"itemData":{"id":1305,"type":"article-journal","container-title":"Journal of Wildlife Diseases","ISSN":"0090-3558","issue":"4","journalAbbreviation":"J Wildl Dis","language":"eng","note":"PMID: 5163746","page":"281-289","source":"PubMed","title":"Some histopathological lesions caused by helminths in marine mammals","volume":"7","author":[{"family":"Migaki","given":"G."},{"family":"Van Dyke","given":"D."},{"family":"Hubbard","given":"R. C."}],"issued":{"date-parts":[["1971",10]]}}},{"id":1261,"uris":["http://zotero.org/users/9441463/items/L57L8AQ9"],"itemData":{"id":1261,"type":"article-journal","container-title":"Journal of the American Veterinary Medical Association","ISSN":"0003-1488","issue":"7","journalAbbreviation":"J Am Vet Med Assoc","language":"eng","note":"PMID: 5388166","page":"1064-1072","source":"PubMed","title":"Parasitism in some marine mammals","volume":"155","author":[{"family":"Johnston","given":"D. G."},{"family":"Ridgway","given":"S. H."}],"issued":{"date-parts":[["1969",10,1]]}}},{"id":1211,"uris":["http://zotero.org/users/9441463/items/V5UA4GWD"],"itemData":{"id":1211,"type":"article-journal","abstract":"Paraﬁlaroides decorus, also known as sea lion lungworm, is a metastrongyloid nematode that infects otariid hosts, such as the charismatic California sea lion, Zalophus californianus. P. decorus causes bronchointerstitial pneumonia, respiratory distress, reduced ability to swim, dive and hunt and as a result, increased mortality particularly in young animals. Respiratory disease is a leading cause of stranding and admission to rehabilitation centers on the Paciﬁc coast. Low-coverage genomic sequencing of four P. decorus individuals analyzed through Galaxy's RepeatExplorer identiﬁed a novel repeat DNA family we employed to design a sensitive quantitative PCR (qPCR) assay for diagnosing infections from fecal or sputum samples. The assay detects as little as 10 fg of P. decorus DNA and a linear regression model developed using a standard curve can be used to estimate the concentration of P. decorus DNA in a sample, ± 0.015 ng. This knowledge can be leveraged to estimate the level of parasite burden, which can be used to design improved treatments for animals in rehabilitation. Improved treatment of infections will aid in more animals being successfully released back into the wild.","container-title":"International Journal for Parasitology: Parasites and Wildlife","DOI":"10.1016/j.ijppaw.2020.04.012","ISSN":"22132244","journalAbbreviation":"International Journal for Parasitology: Parasites and Wildlife","language":"en","page":"85-92","source":"DOI.org (Crossref)","title":"A novel quantitative real-time PCR diagnostic assay for fecal and nasal swab detection of an otariid lungworm, Parafilaroides decorus","volume":"12","author":[{"family":"Williams","given":"Kalani M."},{"family":"Fessler","given":"M.K."},{"family":"Bloomfield","given":"R.A."},{"family":"Sandke","given":"William D."},{"family":"Malekshahi","given":"Clara R."},{"family":"Keroack","given":"Caroline D."},{"family":"Duignan","given":"Pádraig J."},{"family":"Torquato","given":"Samantha D."},{"family":"Williams","given":"Steven A."}],"issued":{"date-parts":[["2020",8]]}}},{"id":1083,"uris":["http://zotero.org/users/9441463/items/H8476U5G"],"itemData":{"id":1083,"type":"article-journal","container-title":"Journal of Wildlife Diseases","DOI":"10.7589/0090-3558-29.3.423","ISSN":"0090-3558","issue":"3","journalAbbreviation":"Journal of Wildlife Diseases","language":"en","page":"423-433","source":"DOI.org (Crossref)","title":"Findings in pinnipeds stranded along the central and northern California coast, 1984–1990","volume":"29","author":[{"family":"Gerber","given":"Judith A."},{"family":"Roletto","given":"Jan"},{"family":"Morgan","given":"Lance E."},{"family":"Smith","given":"Dawn M."},{"family":"Gage","given":"Laurie J."}],"issued":{"date-parts":[["1993",7]]}}},{"id":1301,"uris":["http://zotero.org/users/9441463/items/4HIVTB79"],"itemData":{"id":1301,"type":"article-journal","abstract":"Forty-two seals and sea lions found dead along the Oregon Coast were examined for parasites and associated pathology. Nematode infections of the lung and/or gastrointestinal tract were the primary cause of death in 5 of 42 animals examined. New distribution records were established for Pricetrema zalophi and Zalophotrema hepaticum. New host records include Z. hepaticum and Diphyllobothrium cordatum in the Steller's sea lion (Eumetopias jubatus); Nanophyetus salmincola in the California sea lion (Zalophus californianus); P. zalophi in the harbor seal (Phoca vitulina); and P. zalophi, Trigonocotyle sp. and Otostrongylus circumlitus in the northern elephant seal (Mirounga angustirostris).","container-title":"Journal of Wildlife Diseases","DOI":"10.7589/0090-3558-14.3.292","ISSN":"0090-3558","issue":"3","journalAbbreviation":"J Wildl Dis","language":"eng","note":"PMID: 567698","page":"292-298","source":"PubMed","title":"Parasites and associated pathology observed in pinnipeds stranded along the Oregon coast","volume":"14","author":[{"family":"Stroud","given":"R. K."}],"issued":{"date-parts":[["1978",7]]}}},{"id":1099,"uris":["http://zotero.org/users/9441463/items/ZZ3PRBII"],"itemData":{"id":1099,"type":"article-journal","abstract":"Parafilaroides decorus (Dougherty and Herman, 1947) was found in 10 of 14 California sea lions (Zalophus californianus Lesson, 1828) examined over a 9 month period. Eight species of mollusc, one species of copepod, and a teleost fish (Giretta nigricans) from contaminated pools at the San Nicolas Island rookery were examined for third-stage larvae. Larvae were found only in Girella nigricans. G. nigricans collected from an imcontaminated area were fed sea lion excrement containing first-stage larvae and the larval development was followed over a 36 day period. The first moult occurred in the intestinal mucosa and sub-mucosa 12-15 days post-infection; the second occurred in the intestinal serosa and mesenteric adipose tissue 25-36 days post-infection. Infected fish were fed to a young uninfected California sea lion. First-stage larvae appeared in its feces 21 days later.","container-title":"Proceedings of the Helminthological Society of Washington","issue":"2","language":"en","page":"215-222","source":"Zotero","title":"The Transmission of Parafilaroides decorus (Nematoda: Metastrongyloidea) in the California Sea Lion","volume":"37","author":[{"family":"Dailey","given":"Murray D"}],"issued":{"date-parts":[["1970"]]}}},{"id":1080,"uris":["http://zotero.org/users/9441463/items/JPFAD7GJ"],"itemData":{"id":1080,"type":"article-journal","container-title":"Journal of Wildlife Diseases","DOI":"10.7589/0090-3558-10.4.370","ISSN":"0090-3558","issue":"4","journalAbbreviation":"Journal of Wildlife Diseases","language":"en","page":"370-376","source":"DOI.org (Crossref)","title":"Survey of diseases in free-living California sea lions","volume":"10","author":[{"family":"Sweeney","given":"J. C."},{"family":"Gilmartin","given":"W. G."}],"issued":{"date-parts":[["1974",10]]}}},{"id":1381,"uris":["http://zotero.org/users/9441463/items/MKHDZFE4"],"itemData":{"id":1381,"type":"article-journal","abstract":"Verminous bronchitis and pneumonia due to Parafiaroides decorus infection is described in California sea lions ( Zalapbus californianus). Marked edema and multiple nodules occurred throughout the lungs. Histologically, both intact and degenerate lungworms occurred and the inflammatory response was pleomophic. A hyaline eosinophilic structure occurring beneath the tracheal and bronchial epithelium was morphologically similar to a structure seen in several human pulmonary diseases. Hypersensitivity may have been important in the underlying pathogenesis of This disease. Liver flukes ( Zalophotrema hepaaticum) and gastric ulcers containing nematodes ( Contraceacum osculalum) occurred in several animals.","container-title":"Pathologia veterinaria","DOI":"10.1177/030098587000700201","ISSN":"0031-2975","issue":"2","journalAbbreviation":"Pathologia veterinaria","language":"en","page":"89-101","source":"DOI.org (Crossref)","title":"Verminous Pneumonia in the California Sea Lion (Zalophus californianus)","volume":"7","author":[{"family":"Fleischman","given":"Robert W."},{"family":"Squire","given":"Robert A."}],"issued":{"date-parts":[["1970",3]]}}},{"id":1208,"uris":["http://zotero.org/users/9441463/items/C9U5RGH5"],"itemData":{"id":1208,"type":"article-journal","abstract":"The population of California sea lion Zalophus californianus (CSL) has steadily increased during the last several decades. Despite extensive research addressing CSL biology and ecology performed during the last decades, there has been a minimal number of published papers documenting their parasite fauna. Our objective was to analyze the actual list of the metazoan parasites reported from CSLs and add new data on the age-related diﬀerences in the prevalence and biodiversity of the parasite community. There have been 33 species recorded but this study considers only 24 of them valid. Among them, 11 species are speciﬁc parasites of CSLs and 13 species are not speciﬁc. Additional species represent accidental infections or misidentiﬁcations. In total, 6653 helminths and 847 mites were collected and identiﬁed from 34 CSLs for this study. Six species of nematodes, Anisakis simplex sensu lato s. l. (prevalence 41%; intensity 7.6), Contracaecum ogmorhini s. l. (38%; 269.6), Pseudoterranova decipiens s. l. (29%; 33), P. azarazi (9%; 2.7), Acanthocheilonema odendhali (15%; 3.5) and Paraﬁlaroides decorus were found. Two species of cestodes, Diphyllobothrium sp. (38%; 8.5) and Anophryocephalus sp. (15%; 14.6) represent novel undescribed species. Two species of trematodes, Apophallus zalophi (18%; 19.7) and Zalophotrema hepaticum (12%; 39.2), and ﬁve species of acanthocephalans, Corynosoma obtuscens (68%; 100.8), C. strumosum (53%; 4.6), Andracantha phalacrocoracis (3%; 1), Andracantha sp. (9%; 4.3) and Proﬁlicollis altmani (6%; 8.5) were found. Mites Orthohalarchne attenuata (prevalence 85%) were found in the nasal cavity, while O. diminuata (21%) parasitized in the trachea and bronchi. The highest levels of infection with nematodes and trematodes were found in adult CSLs (3–16 years old), whereas the highest level of infection with acanthocephalans was found in young CSLs (pups and yearlings).","container-title":"International Journal for Parasitology: Parasites and Wildlife","DOI":"10.1016/j.ijppaw.2018.09.001","ISSN":"22132244","issue":"3","journalAbbreviation":"International Journal for Parasitology: Parasites and Wildlife","language":"en","page":"326-334","source":"DOI.org (Crossref)","title":"Metazoan parasites of California sea lions (Zalophus californianus): A new data and review","title-short":"Metazoan parasites of California sea lions (Zalophus californianus)","volume":"7","author":[{"family":"Kuzmina","given":"Tetiana A."},{"family":"Spraker","given":"Terry R."},{"family":"Kudlai","given":"Olena"},{"family":"Lisitsyna","given":"Olga I."},{"family":"Zabludovskaja","given":"Svitlana O."},{"family":"Karbowiak","given":"Grzegosz"},{"family":"Fontaine","given":"Christine"},{"family":"Kuchta","given":"Roman"}],"issued":{"date-parts":[["2018",12]]}}},{"id":1069,"uris":["http://zotero.org/users/9441463/items/8EIKE8XM"],"itemData":{"id":1069,"type":"article-journal","abstract":"Nephrolithiasis has rarely been reported in marine mammals. During 2004 and 2005, two cases of nephrolithiasis were diagnosed during routine necropsy examination, one in a northern elephant seal (Mirounga angustirostris) and one in a California sea lion (Zalophus californianus). Nephroliths were found throughout both kidneys during necropsy examination, varying in size from 1–10 mm in diameter in the northern elephant seal and from 1–15 mm in diameter in the California sea lion. Necropsy and histopathology revealed nephroliths in association with renal pelvic dilation and pyelonephritis in both animals. In addition, hydronephrosis was noted in the sea lion. Nephroliths were composed of uric acid and ammonium urate in the northern elephant seal and of ammonium urate in the California sea lion. The underlying disease leading to nephrolith formation was not determined; however, it is hypothesized that unknown metabolic derangements due to morphologic or physiologic differences may have played a role. This is the ﬁrst report of urate nephrolithiasis in the California sea lion and northern elephant seal.","container-title":"Journal of Zoo and Wildlife Medicine","DOI":"10.1638/05-121.1","ISSN":"1042-7260, 1937-2825","issue":"1","journalAbbreviation":"Journal of Zoo and Wildlife Medicine","language":"en","page":"114-120","source":"DOI.org (Crossref)","title":"Urate nephrolithiasis in a northern elephant seal (Mirounga angustirostris) and a California sea lion (Zalophus californianus)","volume":"38","author":[{"family":"Dennison","given":"Sophie"},{"family":"Gulland","given":"Frances"},{"family":"Haulena","given":"Martin"},{"family":"De Morais","given":"Helio"},{"family":"Colegrove","given":"Kathleen"}],"issued":{"date-parts":[["2007",3]]}}},{"id":1086,"uris":["http://zotero.org/users/9441463/items/AFNHGRNK"],"itemData":{"id":1086,"type":"article-journal","abstract":"From June 1998 to August 1999, 39 California sea lions (Zalophus californianus) were immobilized at a rehabilitation center in northern California (USA) using medetomidine plus zolazepam and tiletamine (MZT), alone and in combination with isoﬂurane, with atipamezole reversal. Animals were given 70 ␮g/kg medetomidine with 1 mg/kg of a 1:1 solution of tiletamine and zolazepam intramuscularly. Mean (ϮSD) time to maximal effect was 5 Ϯ 3 min. At the end of the procedure, animals were given 200 ␮g/kg atipamezole intramuscularly. Immobilization and recovery times were, respectively, 28 Ϯ 18 and 9 Ϯ 7 min for 15 animals maintained with MZT alone and 56 Ϯ 47 and 9 Ϯ 6 min for 18 animals intubated and maintained with isoﬂurane. One mortality occurred during anesthesia. Other disadvantages of the MZT combination included some prolonged ataxia, weakness and disorientation during recovery. However, the use of MZT resulted in faster induction and a more reliable plane of anesthesia that was reversible with atipamezole and safer than other previously used intramuscular agents. Physiological parameters including heart rate, respiratory rate, temperature, pulse oximeter saturation, and end-tidal carbon dioxide were monitored.","container-title":"Journal of Wildlife Diseases","DOI":"10.7589/0090-3558-37.3.566","ISSN":"0090-3558","issue":"3","journalAbbreviation":"Journal of Wildlife Diseases","language":"en","page":"566-573","source":"DOI.org (Crossref)","title":"Use of medetomidine-zolazepam-tiletamine with and without atipamezole reversal to immobilize captive california sea lions","volume":"37","author":[{"family":"Haulena","given":"Martin"},{"family":"Gulland","given":"Frances M. D."}],"issued":{"date-parts":[["2001",7]]}}},{"id":1089,"uris":["http://zotero.org/users/9441463/items/ZRL2UMZR"],"itemData":{"id":1089,"type":"article-journal","abstract":"Meningoencephalitis caused by aberrant trematode migration is described in two California sea lions (Zalophus californianus) admitted to a rehabilitation hospital between May and August 2001. Both animals displayed seizure activity and were euthanized due to poor response to therapy. Gross abnormal ﬁndings included liver ﬂukes (Zalophotrema hepaticum) in the bile ducts and areas of swelling and necrosis in the cerebrum, cerebellum, and brain stem. Histopathology revealed meningoencephalitis with necrosis, hemorrhage, and many trematode eggs within the brain. In one sea lion, an adult trematode was found on the surface of the cerebrum. These are believed to be the ﬁrst reported cases of meningoencephalitis caused by aberrant trematode migration in pinnipeds.","container-title":"Journal of Wildlife Diseases","DOI":"10.7589/0090-3558-40.4.816","ISSN":"0090-3558","issue":"4","journalAbbreviation":"Journal of Wildlife Diseases","language":"en","page":"816-819","source":"DOI.org (Crossref)","title":"Meningoencephalitis in Two Stranded California Sea Lions (Zalophus californianus) Caused by Aberrant Trematode Migration","volume":"40","author":[{"family":"Fauquier","given":"Deborah"},{"family":"Gulland","given":"Frances"},{"family":"Haulena","given":"Martin"},{"family":"Dailey","given":"Murray"},{"family":"Rietcheck","given":"Randall L."},{"family":"Lipscomb","given":"Thomas P."}],"issued":{"date-parts":[["2004",10]]}}},{"id":1149,"uris":["http://zotero.org/users/9441463/items/5HVQY8VX"],"itemData":{"id":1149,"type":"article-journal","container-title":"Emerging Infectious Diseases","DOI":"10.3201/eid1702.101511","ISSN":"1080-6040, 1080-6059","issue":"2","journalAbbreviation":"Emerg. Infect. Dis.","language":"en","page":"311-312","source":"DOI.org (Crossref)","title":"Segniliparus rugosus–associated Bronchiolitis in California Sea Lion","volume":"17","author":[{"family":"Evans","given":"Richard H."}],"issued":{"date-parts":[["2011",2]]}}},{"id":1184,"uris":["http://zotero.org/users/9441463/items/43YIVLUV"],"itemData":{"id":1184,"type":"article-journal","abstract":"Stranded marine mammals offer a unique sample of relatively inaccessible wild animals that are more likely to represent the diseased segment of the population and are easy to examine thoroughly. Examination of these animals, therefore, offers a method to detect novel diseases in free-living aquatic mammals. Diseases in marine mammals may reflect environmental changes such as ocean pollution, prey shifts, and global warming. To detect spatial and temporal trends in prevalence of such diseases, we reviewed records for 3,707 California sea lions (Zalophus californianus) that stranded live between 1991 and 2000 along the central California coast. Reasons for stranding were determined from a combination of clinical examinations, hematology and serum biochemistry, radiography, gross necropsy, histopathology, microbiology, and biotoxin assays. Over the ten years, 74% of sea lions stranded in Santa Cruz, Monterey and San Luis Obispo Counties, and 83% of these were admitted between May and October each year. Malnutrition was the most common reason for stranding (32%), followed by leptospirosis (27%), trauma (18%), domoic acid intoxication (9%), and cancer (3%). Strandings caused by malnutrition were greatest during the El Niño events of 1992, 1993, and 1998, while strandings caused by leptospirosis accounted for over 60% of strandings in 1991, 1995, and 1999. Although domoic acid was first reported in California sea lions in 1998, there was a small stranding event in 1992 that, based on clinical examinations and histopathology, was probably also caused by domoic acid. The observed prevalence of cancer among stranded animals remained constant over the past ten years at 3%.","container-title":"Aquatic Mammals","DOI":"10.1578/AM.31.1.2005.11","ISSN":"01675427, 00000000","issue":"1","journalAbbreviation":"aquatic mammals","language":"en","page":"11-22","source":"DOI.org (Crossref)","title":"A Decade of Live California Sea Lion (Zalophus californianus) Strandings Along the Central California Coast: Causes and Trends, 1991-2000","title-short":"A Decade of Live California Sea Lion (&lt;I&gt;Zalophus californianus&lt;/I&gt;) Strandings Along the Central California Coast","volume":"31","author":[{"family":"Greig","given":"Denise J."},{"family":"Gulland","given":"Frances M. D."},{"family":"Kreuder","given":"Christine"}],"issued":{"date-parts":[["2005",1,2]]}}},{"id":1200,"uris":["http://zotero.org/users/9441463/items/AFJ72VAR"],"itemData":{"id":1200,"type":"article-journal","abstract":"Although influenza A virus can infect marine mammals, a dearth of marine mammal cell lines and ethical and logistical challenges prohibiting experimental infections of living marine mammals mean that little is known about IAV infection kinetics in these species. We circumvented these limitations by adapting a respiratory tract explant model first to establish the approach with rhesus macaques and then for use with explants from wild marine mammals euthanized for nonrespiratory medical conditions.\n          , \n            ABSTRACT\n            \n              To understand susceptibility of wild California sea lions and Northern elephant seals to influenza A virus (IAV), we developed an\n              ex vivo\n              respiratory explant model and used it to compare infection kinetics for multiple IAV subtypes. We first established the approach using explants from colonized rhesus macaques, a model for human IAV. Trachea, bronchi, and lungs from 11 California sea lions, 2 Northern elephant seals, and 10 rhesus macaques were inoculated within 24 h postmortem with 6 strains representing 4 IAV subtypes. Explants from the 3 species showed similar IAV infection kinetics, with peak viral titers 48 to 72 h post-inoculation that increased by 2 to 4 log\n              10\n              PFU/explant relative to the inoculum. Immunohistochemistry localized IAV infection to apical epithelial cells. These results demonstrate that respiratory tissue explants from wild marine mammals support IAV infection. In the absence of the ability to perform experimental infections of marine mammals, this\n              ex vivo\n              culture of respiratory tissues mirrors the\n              in vivo\n              environment and serves as a tool to study IAV susceptibility, host range, and tissue tropism.\n            \n            \n              IMPORTANCE\n              Although influenza A virus can infect marine mammals, a dearth of marine mammal cell lines and ethical and logistical challenges prohibiting experimental infections of living marine mammals mean that little is known about IAV infection kinetics in these species. We circumvented these limitations by adapting a respiratory tract explant model first to establish the approach with rhesus macaques and then for use with explants from wild marine mammals euthanized for nonrespiratory medical conditions. We observed that multiple strains representing 4 IAV subtypes infected trachea, bronchi, and lungs of macaques and marine mammals with variable peak titers and kinetics. This\n              ex vivo\n              model can define infection dynamics for IAV in marine mammals. Further, use of explants from animals euthanized for other reasons reduces use of animals in research.","container-title":"Journal of Virology","DOI":"10.1128/JVI.00403-21","ISSN":"0022-538X, 1098-5514","issue":"16","journalAbbreviation":"J Virol","language":"en","source":"DOI.org (Crossref)","title":"Respiratory Tract Explant Infection Dynamics of Influenza A Virus in California Sea Lions, Northern Elephant Seals, and Rhesus Macaques","URL":"https://journals.asm.org/doi/10.1128/JVI.00403-21","volume":"95","author":[{"family":"Liu","given":"Hongwei"},{"family":"Plancarte","given":"Magdalena"},{"family":"Ball","given":"Erin E."},{"family":"Weiss","given":"Christopher M."},{"family":"Gonzales-Viera","given":"Omar"},{"family":"Holcomb","given":"Karen"},{"family":"Ma","given":"Zhong-Min"},{"family":"Allen","given":"A. Mark"},{"family":"Reader","given":"J. Rachel"},{"family":"Duignan","given":"Pádraig J."},{"family":"Halaska","given":"Barbie"},{"family":"Khan","given":"Zenab"},{"family":"Kriti","given":"Divya"},{"family":"Dutta","given":"Jayeeta"},{"family":"Bakel","given":"Harm","non-dropping-particle":"van"},{"family":"Jackson","given":"Kenneth"},{"family":"Pesavento","given":"Patricia A."},{"family":"Boyce","given":"Walter M."},{"family":"Coffey","given":"Lark L."}],"editor":[{"family":"Parrish","given":"Colin R."}],"accessed":{"date-parts":[["2021",11,13]]},"issued":{"date-parts":[["2021",7,26]]}}}],"schema":"https://github.com/citation-style-language/schema/raw/master/csl-citation.json"} </w:instrText>
            </w:r>
            <w:r w:rsidRPr="00854BC1">
              <w:rPr>
                <w:sz w:val="20"/>
                <w:szCs w:val="20"/>
              </w:rPr>
              <w:fldChar w:fldCharType="separate"/>
            </w:r>
            <w:r w:rsidRPr="00854BC1">
              <w:rPr>
                <w:sz w:val="20"/>
                <w:szCs w:val="20"/>
                <w:lang w:val="en-US"/>
              </w:rPr>
              <w:t xml:space="preserve">(Johnston and Ridgway, 1969; Dailey, 1970b; Fleischman and Squire, 1970; Migaki </w:t>
            </w:r>
            <w:r w:rsidRPr="00854BC1">
              <w:rPr>
                <w:i/>
                <w:iCs/>
                <w:sz w:val="20"/>
                <w:szCs w:val="20"/>
                <w:lang w:val="en-US"/>
              </w:rPr>
              <w:t>et al.</w:t>
            </w:r>
            <w:r w:rsidRPr="00854BC1">
              <w:rPr>
                <w:sz w:val="20"/>
                <w:szCs w:val="20"/>
                <w:lang w:val="en-US"/>
              </w:rPr>
              <w:t xml:space="preserve">, 1971; Sweeney and Gilmartin, 1974; Stroud, 1978; Gerber </w:t>
            </w:r>
            <w:r w:rsidRPr="00854BC1">
              <w:rPr>
                <w:i/>
                <w:iCs/>
                <w:sz w:val="20"/>
                <w:szCs w:val="20"/>
                <w:lang w:val="en-US"/>
              </w:rPr>
              <w:t>et al.</w:t>
            </w:r>
            <w:r w:rsidRPr="00854BC1">
              <w:rPr>
                <w:sz w:val="20"/>
                <w:szCs w:val="20"/>
                <w:lang w:val="en-US"/>
              </w:rPr>
              <w:t xml:space="preserve">, 1993; Haulena and Gulland, 2001; Fauquier </w:t>
            </w:r>
            <w:r w:rsidRPr="00854BC1">
              <w:rPr>
                <w:i/>
                <w:iCs/>
                <w:sz w:val="20"/>
                <w:szCs w:val="20"/>
                <w:lang w:val="en-US"/>
              </w:rPr>
              <w:t>et al.</w:t>
            </w:r>
            <w:r w:rsidRPr="00854BC1">
              <w:rPr>
                <w:sz w:val="20"/>
                <w:szCs w:val="20"/>
                <w:lang w:val="en-US"/>
              </w:rPr>
              <w:t xml:space="preserve">, 2004; Greig </w:t>
            </w:r>
            <w:r w:rsidRPr="00854BC1">
              <w:rPr>
                <w:i/>
                <w:iCs/>
                <w:sz w:val="20"/>
                <w:szCs w:val="20"/>
                <w:lang w:val="en-US"/>
              </w:rPr>
              <w:t>et al.</w:t>
            </w:r>
            <w:r w:rsidRPr="00854BC1">
              <w:rPr>
                <w:sz w:val="20"/>
                <w:szCs w:val="20"/>
                <w:lang w:val="en-US"/>
              </w:rPr>
              <w:t xml:space="preserve">, 2005; Dennison </w:t>
            </w:r>
            <w:r w:rsidRPr="00854BC1">
              <w:rPr>
                <w:i/>
                <w:iCs/>
                <w:sz w:val="20"/>
                <w:szCs w:val="20"/>
                <w:lang w:val="en-US"/>
              </w:rPr>
              <w:t>et al.</w:t>
            </w:r>
            <w:r w:rsidRPr="00854BC1">
              <w:rPr>
                <w:sz w:val="20"/>
                <w:szCs w:val="20"/>
                <w:lang w:val="en-US"/>
              </w:rPr>
              <w:t xml:space="preserve">, 2007; Evans, 2011; Kuzmina </w:t>
            </w:r>
            <w:r w:rsidRPr="00854BC1">
              <w:rPr>
                <w:i/>
                <w:iCs/>
                <w:sz w:val="20"/>
                <w:szCs w:val="20"/>
                <w:lang w:val="en-US"/>
              </w:rPr>
              <w:t>et al.</w:t>
            </w:r>
            <w:r w:rsidRPr="00854BC1">
              <w:rPr>
                <w:sz w:val="20"/>
                <w:szCs w:val="20"/>
                <w:lang w:val="en-US"/>
              </w:rPr>
              <w:t xml:space="preserve">, 2018; Williams </w:t>
            </w:r>
            <w:r w:rsidRPr="00854BC1">
              <w:rPr>
                <w:i/>
                <w:iCs/>
                <w:sz w:val="20"/>
                <w:szCs w:val="20"/>
                <w:lang w:val="en-US"/>
              </w:rPr>
              <w:t>et al.</w:t>
            </w:r>
            <w:r w:rsidRPr="00854BC1">
              <w:rPr>
                <w:sz w:val="20"/>
                <w:szCs w:val="20"/>
                <w:lang w:val="en-US"/>
              </w:rPr>
              <w:t xml:space="preserve">, 2020; Liu </w:t>
            </w:r>
            <w:r w:rsidRPr="00854BC1">
              <w:rPr>
                <w:i/>
                <w:iCs/>
                <w:sz w:val="20"/>
                <w:szCs w:val="20"/>
                <w:lang w:val="en-US"/>
              </w:rPr>
              <w:t>et al.</w:t>
            </w:r>
            <w:r w:rsidRPr="00854BC1">
              <w:rPr>
                <w:sz w:val="20"/>
                <w:szCs w:val="20"/>
                <w:lang w:val="en-US"/>
              </w:rPr>
              <w:t>, 2021)</w:t>
            </w:r>
            <w:r w:rsidRPr="00854BC1">
              <w:rPr>
                <w:sz w:val="20"/>
                <w:szCs w:val="20"/>
              </w:rPr>
              <w:fldChar w:fldCharType="end"/>
            </w:r>
          </w:p>
        </w:tc>
      </w:tr>
      <w:tr w:rsidR="008E2B89" w:rsidRPr="006F2338" w14:paraId="5AE91867" w14:textId="77777777" w:rsidTr="005A3E74">
        <w:tc>
          <w:tcPr>
            <w:tcW w:w="1606" w:type="dxa"/>
            <w:vMerge/>
            <w:vAlign w:val="center"/>
          </w:tcPr>
          <w:p w14:paraId="0083974A" w14:textId="77777777" w:rsidR="008E2B89" w:rsidRPr="00854BC1" w:rsidRDefault="008E2B89" w:rsidP="0049738F">
            <w:pPr>
              <w:rPr>
                <w:i/>
                <w:iCs/>
                <w:sz w:val="20"/>
                <w:szCs w:val="20"/>
              </w:rPr>
            </w:pPr>
          </w:p>
        </w:tc>
        <w:tc>
          <w:tcPr>
            <w:tcW w:w="1655" w:type="dxa"/>
            <w:vMerge w:val="restart"/>
            <w:noWrap/>
            <w:vAlign w:val="center"/>
            <w:hideMark/>
          </w:tcPr>
          <w:p w14:paraId="534F9EEA" w14:textId="77777777" w:rsidR="008E2B89" w:rsidRPr="00854BC1" w:rsidRDefault="008E2B89" w:rsidP="0049738F">
            <w:pPr>
              <w:rPr>
                <w:sz w:val="20"/>
                <w:szCs w:val="20"/>
              </w:rPr>
            </w:pPr>
            <w:r w:rsidRPr="00854BC1">
              <w:rPr>
                <w:sz w:val="20"/>
                <w:szCs w:val="20"/>
              </w:rPr>
              <w:t>Zalophus wollebaeki</w:t>
            </w:r>
          </w:p>
        </w:tc>
        <w:tc>
          <w:tcPr>
            <w:tcW w:w="1418" w:type="dxa"/>
            <w:vMerge w:val="restart"/>
            <w:noWrap/>
            <w:vAlign w:val="center"/>
            <w:hideMark/>
          </w:tcPr>
          <w:p w14:paraId="30905738" w14:textId="77777777" w:rsidR="008E2B89" w:rsidRPr="00854BC1" w:rsidRDefault="008E2B89" w:rsidP="0049738F">
            <w:pPr>
              <w:rPr>
                <w:i/>
                <w:iCs/>
                <w:sz w:val="20"/>
                <w:szCs w:val="20"/>
              </w:rPr>
            </w:pPr>
            <w:r w:rsidRPr="00854BC1">
              <w:rPr>
                <w:i/>
                <w:iCs/>
                <w:sz w:val="20"/>
                <w:szCs w:val="20"/>
              </w:rPr>
              <w:t>Galapagos sea lion</w:t>
            </w:r>
          </w:p>
        </w:tc>
        <w:tc>
          <w:tcPr>
            <w:tcW w:w="1275" w:type="dxa"/>
            <w:noWrap/>
            <w:vAlign w:val="center"/>
            <w:hideMark/>
          </w:tcPr>
          <w:p w14:paraId="2C6EC6FA" w14:textId="77777777" w:rsidR="008E2B89" w:rsidRPr="00854BC1" w:rsidRDefault="008E2B89" w:rsidP="0049738F">
            <w:pPr>
              <w:rPr>
                <w:sz w:val="20"/>
                <w:szCs w:val="20"/>
              </w:rPr>
            </w:pPr>
            <w:r w:rsidRPr="00854BC1">
              <w:rPr>
                <w:sz w:val="20"/>
                <w:szCs w:val="20"/>
              </w:rPr>
              <w:t>Crenosomatidae</w:t>
            </w:r>
          </w:p>
        </w:tc>
        <w:tc>
          <w:tcPr>
            <w:tcW w:w="1448" w:type="dxa"/>
            <w:noWrap/>
            <w:vAlign w:val="center"/>
            <w:hideMark/>
          </w:tcPr>
          <w:p w14:paraId="30D4312C" w14:textId="77777777" w:rsidR="008E2B89" w:rsidRPr="00854BC1" w:rsidRDefault="008E2B89" w:rsidP="0049738F">
            <w:pPr>
              <w:rPr>
                <w:i/>
                <w:iCs/>
                <w:sz w:val="20"/>
                <w:szCs w:val="20"/>
              </w:rPr>
            </w:pPr>
            <w:r w:rsidRPr="00854BC1">
              <w:rPr>
                <w:i/>
                <w:iCs/>
                <w:sz w:val="20"/>
                <w:szCs w:val="20"/>
              </w:rPr>
              <w:t>Otostrongylus sp.</w:t>
            </w:r>
          </w:p>
        </w:tc>
        <w:tc>
          <w:tcPr>
            <w:tcW w:w="1954" w:type="dxa"/>
            <w:noWrap/>
            <w:vAlign w:val="center"/>
            <w:hideMark/>
          </w:tcPr>
          <w:p w14:paraId="576F4258" w14:textId="77777777" w:rsidR="008E2B89" w:rsidRPr="00854BC1" w:rsidRDefault="008E2B89" w:rsidP="0049738F">
            <w:pPr>
              <w:rPr>
                <w:sz w:val="20"/>
                <w:szCs w:val="20"/>
              </w:rPr>
            </w:pPr>
            <w:r w:rsidRPr="00854BC1">
              <w:rPr>
                <w:sz w:val="20"/>
                <w:szCs w:val="20"/>
                <w:lang w:val="en-US"/>
              </w:rPr>
              <w:t>N/A</w:t>
            </w:r>
          </w:p>
        </w:tc>
        <w:tc>
          <w:tcPr>
            <w:tcW w:w="3996" w:type="dxa"/>
            <w:noWrap/>
            <w:vAlign w:val="center"/>
            <w:hideMark/>
          </w:tcPr>
          <w:p w14:paraId="6251103E"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JKF8KlMR","properties":{"formattedCitation":"(Walden {\\i{}et al.}, 2018)","plainCitation":"(Walden et al., 2018)","noteIndex":0},"citationItems":[{"id":1073,"uris":["http://zotero.org/users/9441463/items/UMWHHW8Y"],"itemData":{"id":1073,"type":"article-journal","abstract":"Knowledge regarding endoparasites of Galapagos sea lions, Zalophus wollebaeki, is limited to 1 report. Herein, we examined feces extracted from the lower gastrointestinal tract of 15 Galapagos sea lions plus 14 fecal mounds voided by Galapagos sea lions at 4 locations on San Cristobal Island, Galapagos in May and June of 2016. With the use of standard fecal ﬂotation and sedimentation techniques, lungworm larvae suggestive of Paraﬁlaroides and Otostrongylus sp., eggs of pseudophyllidea cestodes and anisakid nematodes, and coccidian oocysts were collected from study samples. This is the ﬁrst report of potential lungworm larvae, anisakids, pseudophyllidean cestodes, and coccidian parasites in Galapagos sea lions and demonstrates the importance of fecal survey techniques in describing patterns of parasitism in endangered or protected host populations.","container-title":"Journal of Parasitology","DOI":"10.1645/17-187","ISSN":"0022-3395, 1937-2345","issue":"6","journalAbbreviation":"Journal of Parasitology","language":"en","page":"718-721","source":"DOI.org (Crossref)","title":"Intestinal Parasites in Galapagos Sea Lions (Zalophus wollebaeki) Sivertsen, 1953 on San Cristóbal Island, Galapagos, Ecuador","volume":"104","author":[{"family":"Walden","given":"Heather D. S."},{"family":"Grijalva","given":"Colon Jaime"},{"family":"Páez-Rosas","given":"Diego"},{"family":"Hernandez","given":"Jorge A."}],"issued":{"date-parts":[["2018",12]]}}}],"schema":"https://github.com/citation-style-language/schema/raw/master/csl-citation.json"} </w:instrText>
            </w:r>
            <w:r w:rsidRPr="00854BC1">
              <w:rPr>
                <w:sz w:val="20"/>
                <w:szCs w:val="20"/>
              </w:rPr>
              <w:fldChar w:fldCharType="separate"/>
            </w:r>
            <w:r w:rsidRPr="00854BC1">
              <w:rPr>
                <w:sz w:val="20"/>
                <w:szCs w:val="20"/>
                <w:lang w:val="en-US"/>
              </w:rPr>
              <w:t xml:space="preserve">(Walden </w:t>
            </w:r>
            <w:r w:rsidRPr="00854BC1">
              <w:rPr>
                <w:i/>
                <w:iCs/>
                <w:sz w:val="20"/>
                <w:szCs w:val="20"/>
                <w:lang w:val="en-US"/>
              </w:rPr>
              <w:t>et al.</w:t>
            </w:r>
            <w:r w:rsidRPr="00854BC1">
              <w:rPr>
                <w:sz w:val="20"/>
                <w:szCs w:val="20"/>
                <w:lang w:val="en-US"/>
              </w:rPr>
              <w:t>, 2018)</w:t>
            </w:r>
            <w:r w:rsidRPr="00854BC1">
              <w:rPr>
                <w:sz w:val="20"/>
                <w:szCs w:val="20"/>
              </w:rPr>
              <w:fldChar w:fldCharType="end"/>
            </w:r>
          </w:p>
        </w:tc>
      </w:tr>
      <w:tr w:rsidR="008E2B89" w:rsidRPr="006F2338" w14:paraId="14E21990" w14:textId="77777777" w:rsidTr="005A3E74">
        <w:tc>
          <w:tcPr>
            <w:tcW w:w="1606" w:type="dxa"/>
            <w:vMerge/>
            <w:vAlign w:val="center"/>
          </w:tcPr>
          <w:p w14:paraId="3B5A0740" w14:textId="77777777" w:rsidR="008E2B89" w:rsidRPr="00854BC1" w:rsidRDefault="008E2B89" w:rsidP="0049738F">
            <w:pPr>
              <w:rPr>
                <w:i/>
                <w:iCs/>
                <w:sz w:val="20"/>
                <w:szCs w:val="20"/>
              </w:rPr>
            </w:pPr>
          </w:p>
        </w:tc>
        <w:tc>
          <w:tcPr>
            <w:tcW w:w="1655" w:type="dxa"/>
            <w:vMerge/>
            <w:noWrap/>
            <w:vAlign w:val="center"/>
            <w:hideMark/>
          </w:tcPr>
          <w:p w14:paraId="07D5084E" w14:textId="77777777" w:rsidR="008E2B89" w:rsidRPr="00854BC1" w:rsidRDefault="008E2B89" w:rsidP="0049738F">
            <w:pPr>
              <w:rPr>
                <w:sz w:val="20"/>
                <w:szCs w:val="20"/>
              </w:rPr>
            </w:pPr>
          </w:p>
        </w:tc>
        <w:tc>
          <w:tcPr>
            <w:tcW w:w="1418" w:type="dxa"/>
            <w:vMerge/>
            <w:noWrap/>
            <w:vAlign w:val="center"/>
            <w:hideMark/>
          </w:tcPr>
          <w:p w14:paraId="12AC5AF3" w14:textId="77777777" w:rsidR="008E2B89" w:rsidRPr="00854BC1" w:rsidRDefault="008E2B89" w:rsidP="0049738F">
            <w:pPr>
              <w:rPr>
                <w:i/>
                <w:iCs/>
                <w:sz w:val="20"/>
                <w:szCs w:val="20"/>
              </w:rPr>
            </w:pPr>
          </w:p>
        </w:tc>
        <w:tc>
          <w:tcPr>
            <w:tcW w:w="1275" w:type="dxa"/>
            <w:noWrap/>
            <w:vAlign w:val="center"/>
            <w:hideMark/>
          </w:tcPr>
          <w:p w14:paraId="7929E21B" w14:textId="77777777" w:rsidR="008E2B89" w:rsidRPr="00854BC1" w:rsidRDefault="008E2B89" w:rsidP="0049738F">
            <w:pPr>
              <w:rPr>
                <w:sz w:val="20"/>
                <w:szCs w:val="20"/>
              </w:rPr>
            </w:pPr>
            <w:r w:rsidRPr="00854BC1">
              <w:rPr>
                <w:sz w:val="20"/>
                <w:szCs w:val="20"/>
              </w:rPr>
              <w:t>Filaroididae</w:t>
            </w:r>
          </w:p>
        </w:tc>
        <w:tc>
          <w:tcPr>
            <w:tcW w:w="1448" w:type="dxa"/>
            <w:noWrap/>
            <w:vAlign w:val="center"/>
            <w:hideMark/>
          </w:tcPr>
          <w:p w14:paraId="56D43119" w14:textId="77777777" w:rsidR="008E2B89" w:rsidRPr="00854BC1" w:rsidRDefault="008E2B89" w:rsidP="0049738F">
            <w:pPr>
              <w:rPr>
                <w:i/>
                <w:iCs/>
                <w:sz w:val="20"/>
                <w:szCs w:val="20"/>
              </w:rPr>
            </w:pPr>
            <w:r w:rsidRPr="00854BC1">
              <w:rPr>
                <w:i/>
                <w:iCs/>
                <w:sz w:val="20"/>
                <w:szCs w:val="20"/>
              </w:rPr>
              <w:t>Parafilaroides sp.</w:t>
            </w:r>
          </w:p>
        </w:tc>
        <w:tc>
          <w:tcPr>
            <w:tcW w:w="1954" w:type="dxa"/>
            <w:noWrap/>
            <w:vAlign w:val="center"/>
            <w:hideMark/>
          </w:tcPr>
          <w:p w14:paraId="256C7FB3" w14:textId="77777777" w:rsidR="008E2B89" w:rsidRPr="00854BC1" w:rsidRDefault="008E2B89" w:rsidP="0049738F">
            <w:pPr>
              <w:rPr>
                <w:sz w:val="20"/>
                <w:szCs w:val="20"/>
              </w:rPr>
            </w:pPr>
            <w:r w:rsidRPr="00854BC1">
              <w:rPr>
                <w:sz w:val="20"/>
                <w:szCs w:val="20"/>
                <w:lang w:val="en-US"/>
              </w:rPr>
              <w:t>N/A</w:t>
            </w:r>
          </w:p>
        </w:tc>
        <w:tc>
          <w:tcPr>
            <w:tcW w:w="3996" w:type="dxa"/>
            <w:noWrap/>
            <w:vAlign w:val="center"/>
            <w:hideMark/>
          </w:tcPr>
          <w:p w14:paraId="4E6BB3EB"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rnUtSSc9","properties":{"formattedCitation":"(Walden {\\i{}et al.}, 2018)","plainCitation":"(Walden et al., 2018)","noteIndex":0},"citationItems":[{"id":1073,"uris":["http://zotero.org/users/9441463/items/UMWHHW8Y"],"itemData":{"id":1073,"type":"article-journal","abstract":"Knowledge regarding endoparasites of Galapagos sea lions, Zalophus wollebaeki, is limited to 1 report. Herein, we examined feces extracted from the lower gastrointestinal tract of 15 Galapagos sea lions plus 14 fecal mounds voided by Galapagos sea lions at 4 locations on San Cristobal Island, Galapagos in May and June of 2016. With the use of standard fecal ﬂotation and sedimentation techniques, lungworm larvae suggestive of Paraﬁlaroides and Otostrongylus sp., eggs of pseudophyllidea cestodes and anisakid nematodes, and coccidian oocysts were collected from study samples. This is the ﬁrst report of potential lungworm larvae, anisakids, pseudophyllidean cestodes, and coccidian parasites in Galapagos sea lions and demonstrates the importance of fecal survey techniques in describing patterns of parasitism in endangered or protected host populations.","container-title":"Journal of Parasitology","DOI":"10.1645/17-187","ISSN":"0022-3395, 1937-2345","issue":"6","journalAbbreviation":"Journal of Parasitology","language":"en","page":"718-721","source":"DOI.org (Crossref)","title":"Intestinal Parasites in Galapagos Sea Lions (Zalophus wollebaeki) Sivertsen, 1953 on San Cristóbal Island, Galapagos, Ecuador","volume":"104","author":[{"family":"Walden","given":"Heather D. S."},{"family":"Grijalva","given":"Colon Jaime"},{"family":"Páez-Rosas","given":"Diego"},{"family":"Hernandez","given":"Jorge A."}],"issued":{"date-parts":[["2018",12]]}}}],"schema":"https://github.com/citation-style-language/schema/raw/master/csl-citation.json"} </w:instrText>
            </w:r>
            <w:r w:rsidRPr="00854BC1">
              <w:rPr>
                <w:sz w:val="20"/>
                <w:szCs w:val="20"/>
              </w:rPr>
              <w:fldChar w:fldCharType="separate"/>
            </w:r>
            <w:r w:rsidRPr="00854BC1">
              <w:rPr>
                <w:sz w:val="20"/>
                <w:szCs w:val="20"/>
                <w:lang w:val="en-US"/>
              </w:rPr>
              <w:t xml:space="preserve">(Walden </w:t>
            </w:r>
            <w:r w:rsidRPr="00854BC1">
              <w:rPr>
                <w:i/>
                <w:iCs/>
                <w:sz w:val="20"/>
                <w:szCs w:val="20"/>
                <w:lang w:val="en-US"/>
              </w:rPr>
              <w:t>et al.</w:t>
            </w:r>
            <w:r w:rsidRPr="00854BC1">
              <w:rPr>
                <w:sz w:val="20"/>
                <w:szCs w:val="20"/>
                <w:lang w:val="en-US"/>
              </w:rPr>
              <w:t>, 2018)</w:t>
            </w:r>
            <w:r w:rsidRPr="00854BC1">
              <w:rPr>
                <w:sz w:val="20"/>
                <w:szCs w:val="20"/>
              </w:rPr>
              <w:fldChar w:fldCharType="end"/>
            </w:r>
          </w:p>
        </w:tc>
      </w:tr>
      <w:tr w:rsidR="008E2B89" w:rsidRPr="006F2338" w14:paraId="7FFA969D" w14:textId="77777777" w:rsidTr="005A3E74">
        <w:tc>
          <w:tcPr>
            <w:tcW w:w="1606" w:type="dxa"/>
            <w:vMerge w:val="restart"/>
            <w:vAlign w:val="center"/>
          </w:tcPr>
          <w:p w14:paraId="40FB5EF6" w14:textId="77777777" w:rsidR="008E2B89" w:rsidRPr="00854BC1" w:rsidRDefault="008E2B89" w:rsidP="0049738F">
            <w:pPr>
              <w:rPr>
                <w:sz w:val="20"/>
                <w:szCs w:val="20"/>
              </w:rPr>
            </w:pPr>
            <w:r w:rsidRPr="00854BC1">
              <w:rPr>
                <w:sz w:val="20"/>
                <w:szCs w:val="20"/>
              </w:rPr>
              <w:lastRenderedPageBreak/>
              <w:t>Phocidae</w:t>
            </w:r>
          </w:p>
        </w:tc>
        <w:tc>
          <w:tcPr>
            <w:tcW w:w="1655" w:type="dxa"/>
            <w:vMerge w:val="restart"/>
            <w:noWrap/>
            <w:vAlign w:val="center"/>
            <w:hideMark/>
          </w:tcPr>
          <w:p w14:paraId="0676DF4F" w14:textId="77777777" w:rsidR="008E2B89" w:rsidRPr="00854BC1" w:rsidRDefault="008E2B89" w:rsidP="0049738F">
            <w:pPr>
              <w:rPr>
                <w:sz w:val="20"/>
                <w:szCs w:val="20"/>
              </w:rPr>
            </w:pPr>
            <w:r w:rsidRPr="00854BC1">
              <w:rPr>
                <w:sz w:val="20"/>
                <w:szCs w:val="20"/>
              </w:rPr>
              <w:t>Cystophora cristata</w:t>
            </w:r>
          </w:p>
        </w:tc>
        <w:tc>
          <w:tcPr>
            <w:tcW w:w="1418" w:type="dxa"/>
            <w:vMerge w:val="restart"/>
            <w:noWrap/>
            <w:vAlign w:val="center"/>
            <w:hideMark/>
          </w:tcPr>
          <w:p w14:paraId="1961884F" w14:textId="77777777" w:rsidR="008E2B89" w:rsidRPr="00854BC1" w:rsidRDefault="008E2B89" w:rsidP="0049738F">
            <w:pPr>
              <w:rPr>
                <w:i/>
                <w:iCs/>
                <w:sz w:val="20"/>
                <w:szCs w:val="20"/>
              </w:rPr>
            </w:pPr>
            <w:r w:rsidRPr="00854BC1">
              <w:rPr>
                <w:i/>
                <w:iCs/>
                <w:sz w:val="20"/>
                <w:szCs w:val="20"/>
              </w:rPr>
              <w:t>Hooded seal</w:t>
            </w:r>
          </w:p>
        </w:tc>
        <w:tc>
          <w:tcPr>
            <w:tcW w:w="1275" w:type="dxa"/>
            <w:noWrap/>
            <w:vAlign w:val="center"/>
            <w:hideMark/>
          </w:tcPr>
          <w:p w14:paraId="4DB6F16D" w14:textId="77777777" w:rsidR="008E2B89" w:rsidRPr="00854BC1" w:rsidRDefault="008E2B89" w:rsidP="0049738F">
            <w:pPr>
              <w:rPr>
                <w:sz w:val="20"/>
                <w:szCs w:val="20"/>
              </w:rPr>
            </w:pPr>
            <w:r w:rsidRPr="00854BC1">
              <w:rPr>
                <w:sz w:val="20"/>
                <w:szCs w:val="20"/>
              </w:rPr>
              <w:t>Crenosomatidae</w:t>
            </w:r>
          </w:p>
        </w:tc>
        <w:tc>
          <w:tcPr>
            <w:tcW w:w="1448" w:type="dxa"/>
            <w:noWrap/>
            <w:vAlign w:val="center"/>
            <w:hideMark/>
          </w:tcPr>
          <w:p w14:paraId="7E58BB4F" w14:textId="77777777" w:rsidR="008E2B89" w:rsidRPr="00854BC1" w:rsidRDefault="008E2B89" w:rsidP="0049738F">
            <w:pPr>
              <w:rPr>
                <w:i/>
                <w:iCs/>
                <w:sz w:val="20"/>
                <w:szCs w:val="20"/>
              </w:rPr>
            </w:pPr>
            <w:r w:rsidRPr="00854BC1">
              <w:rPr>
                <w:i/>
                <w:iCs/>
                <w:sz w:val="20"/>
                <w:szCs w:val="20"/>
              </w:rPr>
              <w:t>Otostrongylus circumlitus</w:t>
            </w:r>
          </w:p>
        </w:tc>
        <w:tc>
          <w:tcPr>
            <w:tcW w:w="1954" w:type="dxa"/>
            <w:noWrap/>
            <w:vAlign w:val="center"/>
            <w:hideMark/>
          </w:tcPr>
          <w:p w14:paraId="2D16C84D" w14:textId="77777777" w:rsidR="008E2B89" w:rsidRPr="00854BC1" w:rsidRDefault="008E2B89" w:rsidP="0049738F">
            <w:pPr>
              <w:rPr>
                <w:sz w:val="20"/>
                <w:szCs w:val="20"/>
              </w:rPr>
            </w:pPr>
            <w:r w:rsidRPr="00854BC1">
              <w:rPr>
                <w:sz w:val="20"/>
                <w:szCs w:val="20"/>
              </w:rPr>
              <w:t>Lower respiratory</w:t>
            </w:r>
          </w:p>
        </w:tc>
        <w:tc>
          <w:tcPr>
            <w:tcW w:w="3996" w:type="dxa"/>
            <w:noWrap/>
            <w:vAlign w:val="center"/>
            <w:hideMark/>
          </w:tcPr>
          <w:p w14:paraId="5E0EFC86"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LcPBDrRg","properties":{"formattedCitation":"(Lucas {\\i{}et al.}, 2003)","plainCitation":"(Lucas et al., 2003)","noteIndex":0},"citationItems":[{"id":1087,"uris":["http://zotero.org/users/9441463/items/XC3NNJR8"],"itemData":{"id":1087,"type":"article-journal","abstract":"Beach surveys for harp (Phoca groenlandica) and hooded (Cystophora cristata) seals documented a dramatic increase in their numbers on Sable Island in mid 1990s. In the 1980s, no more than ﬁve animals of both species were observed on this island each year, however, during late 1994 to 1998, 1,191 harp and 870 hooded seals, mostly young animals, were recorded. Although some of these seals had been killed by sharks, most (roughly 75%) were found alive or as intact carcasses on the beach, and some of the live seals were later found dead. Emaciation/ starvation was considered the primary cause of death in seals that were not obviously killed by sharks. Factors that may have compounded this poor body condition included gastric impaction with abnormal ingesta, hemorrhagic diathesis possibly induced by parasitic migration and secondary vasculitis, and stomatitis (in hooded seals only). Some harp and hooded seals expanding their range in recent years may be unable to feed successfully, although the reasons for this are unclear.","container-title":"Journal of Wildlife Diseases","DOI":"10.7589/0090-3558-39.1.16","ISSN":"0090-3558","issue":"1","journalAbbreviation":"Journal of Wildlife Diseases","language":"en","page":"16-28","source":"DOI.org (Crossref)","title":"Health status of harp seals (Phoca groenlandica) and hooded seals (Cystophora cristata) on Sable Island, Nova Scotia, Canada, concurrent with their expanding range","volume":"39","author":[{"family":"Lucas","given":"Zoe"},{"family":"Daoust","given":"Pierre-Yves"},{"family":"Conboy","given":"Gary"},{"family":"Brimacombe","given":"Michael"}],"issued":{"date-parts":[["2003",1]]}}}],"schema":"https://github.com/citation-style-language/schema/raw/master/csl-citation.json"} </w:instrText>
            </w:r>
            <w:r w:rsidRPr="00854BC1">
              <w:rPr>
                <w:sz w:val="20"/>
                <w:szCs w:val="20"/>
              </w:rPr>
              <w:fldChar w:fldCharType="separate"/>
            </w:r>
            <w:r w:rsidRPr="00854BC1">
              <w:rPr>
                <w:sz w:val="20"/>
                <w:szCs w:val="20"/>
                <w:lang w:val="en-US"/>
              </w:rPr>
              <w:t xml:space="preserve">(Lucas </w:t>
            </w:r>
            <w:r w:rsidRPr="00854BC1">
              <w:rPr>
                <w:i/>
                <w:iCs/>
                <w:sz w:val="20"/>
                <w:szCs w:val="20"/>
                <w:lang w:val="en-US"/>
              </w:rPr>
              <w:t>et al.</w:t>
            </w:r>
            <w:r w:rsidRPr="00854BC1">
              <w:rPr>
                <w:sz w:val="20"/>
                <w:szCs w:val="20"/>
                <w:lang w:val="en-US"/>
              </w:rPr>
              <w:t>, 2003)</w:t>
            </w:r>
            <w:r w:rsidRPr="00854BC1">
              <w:rPr>
                <w:sz w:val="20"/>
                <w:szCs w:val="20"/>
              </w:rPr>
              <w:fldChar w:fldCharType="end"/>
            </w:r>
          </w:p>
        </w:tc>
      </w:tr>
      <w:tr w:rsidR="008E2B89" w:rsidRPr="006F2338" w14:paraId="20586869" w14:textId="77777777" w:rsidTr="005A3E74">
        <w:tc>
          <w:tcPr>
            <w:tcW w:w="1606" w:type="dxa"/>
            <w:vMerge/>
            <w:vAlign w:val="center"/>
          </w:tcPr>
          <w:p w14:paraId="4B71017E" w14:textId="77777777" w:rsidR="008E2B89" w:rsidRPr="00854BC1" w:rsidRDefault="008E2B89" w:rsidP="0049738F">
            <w:pPr>
              <w:rPr>
                <w:i/>
                <w:iCs/>
                <w:sz w:val="20"/>
                <w:szCs w:val="20"/>
              </w:rPr>
            </w:pPr>
          </w:p>
        </w:tc>
        <w:tc>
          <w:tcPr>
            <w:tcW w:w="1655" w:type="dxa"/>
            <w:vMerge/>
            <w:noWrap/>
            <w:vAlign w:val="center"/>
            <w:hideMark/>
          </w:tcPr>
          <w:p w14:paraId="49530D5F" w14:textId="77777777" w:rsidR="008E2B89" w:rsidRPr="00854BC1" w:rsidRDefault="008E2B89" w:rsidP="0049738F">
            <w:pPr>
              <w:rPr>
                <w:sz w:val="20"/>
                <w:szCs w:val="20"/>
              </w:rPr>
            </w:pPr>
          </w:p>
        </w:tc>
        <w:tc>
          <w:tcPr>
            <w:tcW w:w="1418" w:type="dxa"/>
            <w:vMerge/>
            <w:noWrap/>
            <w:vAlign w:val="center"/>
            <w:hideMark/>
          </w:tcPr>
          <w:p w14:paraId="1234E41C" w14:textId="77777777" w:rsidR="008E2B89" w:rsidRPr="00854BC1" w:rsidRDefault="008E2B89" w:rsidP="0049738F">
            <w:pPr>
              <w:rPr>
                <w:i/>
                <w:iCs/>
                <w:sz w:val="20"/>
                <w:szCs w:val="20"/>
              </w:rPr>
            </w:pPr>
          </w:p>
        </w:tc>
        <w:tc>
          <w:tcPr>
            <w:tcW w:w="1275" w:type="dxa"/>
            <w:noWrap/>
            <w:vAlign w:val="center"/>
            <w:hideMark/>
          </w:tcPr>
          <w:p w14:paraId="121FBD8C" w14:textId="77777777" w:rsidR="008E2B89" w:rsidRPr="00854BC1" w:rsidRDefault="008E2B89" w:rsidP="0049738F">
            <w:pPr>
              <w:rPr>
                <w:sz w:val="20"/>
                <w:szCs w:val="20"/>
              </w:rPr>
            </w:pPr>
            <w:r w:rsidRPr="00854BC1">
              <w:rPr>
                <w:sz w:val="20"/>
                <w:szCs w:val="20"/>
              </w:rPr>
              <w:t>Filaroididae</w:t>
            </w:r>
          </w:p>
        </w:tc>
        <w:tc>
          <w:tcPr>
            <w:tcW w:w="1448" w:type="dxa"/>
            <w:noWrap/>
            <w:vAlign w:val="center"/>
            <w:hideMark/>
          </w:tcPr>
          <w:p w14:paraId="66B76040" w14:textId="77777777" w:rsidR="008E2B89" w:rsidRPr="00854BC1" w:rsidRDefault="008E2B89" w:rsidP="0049738F">
            <w:pPr>
              <w:rPr>
                <w:i/>
                <w:iCs/>
                <w:sz w:val="20"/>
                <w:szCs w:val="20"/>
              </w:rPr>
            </w:pPr>
            <w:r w:rsidRPr="00854BC1">
              <w:rPr>
                <w:i/>
                <w:iCs/>
                <w:sz w:val="20"/>
                <w:szCs w:val="20"/>
              </w:rPr>
              <w:t>Parafilaroides gymnurus</w:t>
            </w:r>
          </w:p>
        </w:tc>
        <w:tc>
          <w:tcPr>
            <w:tcW w:w="1954" w:type="dxa"/>
            <w:noWrap/>
            <w:vAlign w:val="center"/>
            <w:hideMark/>
          </w:tcPr>
          <w:p w14:paraId="23F46087" w14:textId="77777777" w:rsidR="008E2B89" w:rsidRPr="00854BC1" w:rsidRDefault="008E2B89" w:rsidP="0049738F">
            <w:pPr>
              <w:rPr>
                <w:sz w:val="20"/>
                <w:szCs w:val="20"/>
              </w:rPr>
            </w:pPr>
            <w:r w:rsidRPr="00854BC1">
              <w:rPr>
                <w:sz w:val="20"/>
                <w:szCs w:val="20"/>
              </w:rPr>
              <w:t>Lower respiratory</w:t>
            </w:r>
          </w:p>
        </w:tc>
        <w:tc>
          <w:tcPr>
            <w:tcW w:w="3996" w:type="dxa"/>
            <w:noWrap/>
            <w:vAlign w:val="center"/>
            <w:hideMark/>
          </w:tcPr>
          <w:p w14:paraId="7127D662"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axE7gz71","properties":{"formattedCitation":"(Lucas {\\i{}et al.}, 2003)","plainCitation":"(Lucas et al., 2003)","noteIndex":0},"citationItems":[{"id":1087,"uris":["http://zotero.org/users/9441463/items/XC3NNJR8"],"itemData":{"id":1087,"type":"article-journal","abstract":"Beach surveys for harp (Phoca groenlandica) and hooded (Cystophora cristata) seals documented a dramatic increase in their numbers on Sable Island in mid 1990s. In the 1980s, no more than ﬁve animals of both species were observed on this island each year, however, during late 1994 to 1998, 1,191 harp and 870 hooded seals, mostly young animals, were recorded. Although some of these seals had been killed by sharks, most (roughly 75%) were found alive or as intact carcasses on the beach, and some of the live seals were later found dead. Emaciation/ starvation was considered the primary cause of death in seals that were not obviously killed by sharks. Factors that may have compounded this poor body condition included gastric impaction with abnormal ingesta, hemorrhagic diathesis possibly induced by parasitic migration and secondary vasculitis, and stomatitis (in hooded seals only). Some harp and hooded seals expanding their range in recent years may be unable to feed successfully, although the reasons for this are unclear.","container-title":"Journal of Wildlife Diseases","DOI":"10.7589/0090-3558-39.1.16","ISSN":"0090-3558","issue":"1","journalAbbreviation":"Journal of Wildlife Diseases","language":"en","page":"16-28","source":"DOI.org (Crossref)","title":"Health status of harp seals (Phoca groenlandica) and hooded seals (Cystophora cristata) on Sable Island, Nova Scotia, Canada, concurrent with their expanding range","volume":"39","author":[{"family":"Lucas","given":"Zoe"},{"family":"Daoust","given":"Pierre-Yves"},{"family":"Conboy","given":"Gary"},{"family":"Brimacombe","given":"Michael"}],"issued":{"date-parts":[["2003",1]]}}}],"schema":"https://github.com/citation-style-language/schema/raw/master/csl-citation.json"} </w:instrText>
            </w:r>
            <w:r w:rsidRPr="00854BC1">
              <w:rPr>
                <w:sz w:val="20"/>
                <w:szCs w:val="20"/>
              </w:rPr>
              <w:fldChar w:fldCharType="separate"/>
            </w:r>
            <w:r w:rsidRPr="00854BC1">
              <w:rPr>
                <w:sz w:val="20"/>
                <w:szCs w:val="20"/>
                <w:lang w:val="en-US"/>
              </w:rPr>
              <w:t xml:space="preserve">(Lucas </w:t>
            </w:r>
            <w:r w:rsidRPr="00854BC1">
              <w:rPr>
                <w:i/>
                <w:iCs/>
                <w:sz w:val="20"/>
                <w:szCs w:val="20"/>
                <w:lang w:val="en-US"/>
              </w:rPr>
              <w:t>et al.</w:t>
            </w:r>
            <w:r w:rsidRPr="00854BC1">
              <w:rPr>
                <w:sz w:val="20"/>
                <w:szCs w:val="20"/>
                <w:lang w:val="en-US"/>
              </w:rPr>
              <w:t>, 2003)</w:t>
            </w:r>
            <w:r w:rsidRPr="00854BC1">
              <w:rPr>
                <w:sz w:val="20"/>
                <w:szCs w:val="20"/>
              </w:rPr>
              <w:fldChar w:fldCharType="end"/>
            </w:r>
          </w:p>
        </w:tc>
      </w:tr>
      <w:tr w:rsidR="008E2B89" w:rsidRPr="006F2338" w14:paraId="09480BA5" w14:textId="77777777" w:rsidTr="005A3E74">
        <w:tc>
          <w:tcPr>
            <w:tcW w:w="1606" w:type="dxa"/>
            <w:vMerge/>
            <w:vAlign w:val="center"/>
          </w:tcPr>
          <w:p w14:paraId="7AAA52E4" w14:textId="77777777" w:rsidR="008E2B89" w:rsidRPr="00854BC1" w:rsidRDefault="008E2B89" w:rsidP="0049738F">
            <w:pPr>
              <w:rPr>
                <w:i/>
                <w:iCs/>
                <w:sz w:val="20"/>
                <w:szCs w:val="20"/>
              </w:rPr>
            </w:pPr>
          </w:p>
        </w:tc>
        <w:tc>
          <w:tcPr>
            <w:tcW w:w="1655" w:type="dxa"/>
            <w:vMerge w:val="restart"/>
            <w:noWrap/>
            <w:vAlign w:val="center"/>
            <w:hideMark/>
          </w:tcPr>
          <w:p w14:paraId="733AF15B" w14:textId="77777777" w:rsidR="008E2B89" w:rsidRPr="00854BC1" w:rsidRDefault="008E2B89" w:rsidP="0049738F">
            <w:pPr>
              <w:rPr>
                <w:sz w:val="20"/>
                <w:szCs w:val="20"/>
              </w:rPr>
            </w:pPr>
            <w:r w:rsidRPr="00854BC1">
              <w:rPr>
                <w:sz w:val="20"/>
                <w:szCs w:val="20"/>
              </w:rPr>
              <w:t>Erignathus barbatus</w:t>
            </w:r>
          </w:p>
        </w:tc>
        <w:tc>
          <w:tcPr>
            <w:tcW w:w="1418" w:type="dxa"/>
            <w:vMerge w:val="restart"/>
            <w:noWrap/>
            <w:vAlign w:val="center"/>
            <w:hideMark/>
          </w:tcPr>
          <w:p w14:paraId="374A2C11" w14:textId="77777777" w:rsidR="008E2B89" w:rsidRPr="00854BC1" w:rsidRDefault="008E2B89" w:rsidP="0049738F">
            <w:pPr>
              <w:rPr>
                <w:i/>
                <w:iCs/>
                <w:sz w:val="20"/>
                <w:szCs w:val="20"/>
              </w:rPr>
            </w:pPr>
            <w:r w:rsidRPr="00854BC1">
              <w:rPr>
                <w:i/>
                <w:iCs/>
                <w:sz w:val="20"/>
                <w:szCs w:val="20"/>
              </w:rPr>
              <w:t>Bearded seal</w:t>
            </w:r>
          </w:p>
        </w:tc>
        <w:tc>
          <w:tcPr>
            <w:tcW w:w="1275" w:type="dxa"/>
            <w:noWrap/>
            <w:vAlign w:val="center"/>
            <w:hideMark/>
          </w:tcPr>
          <w:p w14:paraId="33895354" w14:textId="77777777" w:rsidR="008E2B89" w:rsidRPr="00854BC1" w:rsidRDefault="008E2B89" w:rsidP="0049738F">
            <w:pPr>
              <w:rPr>
                <w:sz w:val="20"/>
                <w:szCs w:val="20"/>
              </w:rPr>
            </w:pPr>
            <w:r w:rsidRPr="00854BC1">
              <w:rPr>
                <w:sz w:val="20"/>
                <w:szCs w:val="20"/>
              </w:rPr>
              <w:t>Crenosomatidae</w:t>
            </w:r>
          </w:p>
        </w:tc>
        <w:tc>
          <w:tcPr>
            <w:tcW w:w="1448" w:type="dxa"/>
            <w:noWrap/>
            <w:vAlign w:val="center"/>
            <w:hideMark/>
          </w:tcPr>
          <w:p w14:paraId="364E9E79" w14:textId="77777777" w:rsidR="008E2B89" w:rsidRPr="00854BC1" w:rsidRDefault="008E2B89" w:rsidP="0049738F">
            <w:pPr>
              <w:rPr>
                <w:i/>
                <w:iCs/>
                <w:sz w:val="20"/>
                <w:szCs w:val="20"/>
              </w:rPr>
            </w:pPr>
            <w:r w:rsidRPr="00854BC1">
              <w:rPr>
                <w:i/>
                <w:iCs/>
                <w:sz w:val="20"/>
                <w:szCs w:val="20"/>
              </w:rPr>
              <w:t>Otostrongylus circumlitus</w:t>
            </w:r>
          </w:p>
        </w:tc>
        <w:tc>
          <w:tcPr>
            <w:tcW w:w="1954" w:type="dxa"/>
            <w:noWrap/>
            <w:vAlign w:val="center"/>
            <w:hideMark/>
          </w:tcPr>
          <w:p w14:paraId="01226373" w14:textId="77777777" w:rsidR="008E2B89" w:rsidRPr="00854BC1" w:rsidRDefault="008E2B89" w:rsidP="0049738F">
            <w:pPr>
              <w:rPr>
                <w:sz w:val="20"/>
                <w:szCs w:val="20"/>
              </w:rPr>
            </w:pPr>
            <w:r w:rsidRPr="00854BC1">
              <w:rPr>
                <w:sz w:val="20"/>
                <w:szCs w:val="20"/>
                <w:lang w:val="en-US"/>
              </w:rPr>
              <w:t>N/A</w:t>
            </w:r>
          </w:p>
        </w:tc>
        <w:tc>
          <w:tcPr>
            <w:tcW w:w="3996" w:type="dxa"/>
            <w:noWrap/>
            <w:vAlign w:val="center"/>
            <w:hideMark/>
          </w:tcPr>
          <w:p w14:paraId="1F4DDDF0"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vZAgvroP","properties":{"formattedCitation":"(Antonelis {\\i{}et al.}, 1994)","plainCitation":"(Antonelis et al., 1994)","noteIndex":0},"citationItems":[{"id":1330,"uris":["http://zotero.org/users/9441463/items/DDBBMWUU"],"itemData":{"id":1330,"type":"article-journal","container-title":"ARCTIC","DOI":"10.14430/arctic1274","ISSN":"1923-1245, 0004-0843","issue":"1","journalAbbreviation":"ARCTIC","page":"74-79","source":"DOI.org (Crossref)","title":"Early Spring Feeding Habits of Bearded Seals (Erignathus Barbatus) in the Central Bering Sea, 1981","volume":"47","author":[{"family":"Antonelis","given":"George A."},{"family":"Melin","given":"Sharon R."},{"family":"Bukhtiyarov","given":"Yurii A."}],"issued":{"date-parts":[["1994",1,1]]}}}],"schema":"https://github.com/citation-style-language/schema/raw/master/csl-citation.json"} </w:instrText>
            </w:r>
            <w:r w:rsidRPr="00854BC1">
              <w:rPr>
                <w:sz w:val="20"/>
                <w:szCs w:val="20"/>
              </w:rPr>
              <w:fldChar w:fldCharType="separate"/>
            </w:r>
            <w:r w:rsidRPr="00854BC1">
              <w:rPr>
                <w:sz w:val="20"/>
                <w:szCs w:val="20"/>
                <w:lang w:val="en-US"/>
              </w:rPr>
              <w:t xml:space="preserve">(Antonelis </w:t>
            </w:r>
            <w:r w:rsidRPr="00854BC1">
              <w:rPr>
                <w:i/>
                <w:iCs/>
                <w:sz w:val="20"/>
                <w:szCs w:val="20"/>
                <w:lang w:val="en-US"/>
              </w:rPr>
              <w:t>et al.</w:t>
            </w:r>
            <w:r w:rsidRPr="00854BC1">
              <w:rPr>
                <w:sz w:val="20"/>
                <w:szCs w:val="20"/>
                <w:lang w:val="en-US"/>
              </w:rPr>
              <w:t>, 1994)</w:t>
            </w:r>
            <w:r w:rsidRPr="00854BC1">
              <w:rPr>
                <w:sz w:val="20"/>
                <w:szCs w:val="20"/>
              </w:rPr>
              <w:fldChar w:fldCharType="end"/>
            </w:r>
          </w:p>
        </w:tc>
      </w:tr>
      <w:tr w:rsidR="008E2B89" w:rsidRPr="006F2338" w14:paraId="78B175A7" w14:textId="77777777" w:rsidTr="005A3E74">
        <w:tc>
          <w:tcPr>
            <w:tcW w:w="1606" w:type="dxa"/>
            <w:vMerge/>
            <w:vAlign w:val="center"/>
          </w:tcPr>
          <w:p w14:paraId="2BF3748C" w14:textId="77777777" w:rsidR="008E2B89" w:rsidRPr="00854BC1" w:rsidRDefault="008E2B89" w:rsidP="0049738F">
            <w:pPr>
              <w:rPr>
                <w:i/>
                <w:iCs/>
                <w:sz w:val="20"/>
                <w:szCs w:val="20"/>
              </w:rPr>
            </w:pPr>
          </w:p>
        </w:tc>
        <w:tc>
          <w:tcPr>
            <w:tcW w:w="1655" w:type="dxa"/>
            <w:vMerge/>
            <w:noWrap/>
            <w:vAlign w:val="center"/>
            <w:hideMark/>
          </w:tcPr>
          <w:p w14:paraId="35CAF883" w14:textId="77777777" w:rsidR="008E2B89" w:rsidRPr="00854BC1" w:rsidRDefault="008E2B89" w:rsidP="0049738F">
            <w:pPr>
              <w:rPr>
                <w:sz w:val="20"/>
                <w:szCs w:val="20"/>
              </w:rPr>
            </w:pPr>
          </w:p>
        </w:tc>
        <w:tc>
          <w:tcPr>
            <w:tcW w:w="1418" w:type="dxa"/>
            <w:vMerge/>
            <w:noWrap/>
            <w:vAlign w:val="center"/>
            <w:hideMark/>
          </w:tcPr>
          <w:p w14:paraId="46AC8D06" w14:textId="77777777" w:rsidR="008E2B89" w:rsidRPr="00854BC1" w:rsidRDefault="008E2B89" w:rsidP="0049738F">
            <w:pPr>
              <w:rPr>
                <w:i/>
                <w:iCs/>
                <w:sz w:val="20"/>
                <w:szCs w:val="20"/>
              </w:rPr>
            </w:pPr>
          </w:p>
        </w:tc>
        <w:tc>
          <w:tcPr>
            <w:tcW w:w="1275" w:type="dxa"/>
            <w:vMerge w:val="restart"/>
            <w:noWrap/>
            <w:vAlign w:val="center"/>
            <w:hideMark/>
          </w:tcPr>
          <w:p w14:paraId="64AAEFA7" w14:textId="77777777" w:rsidR="008E2B89" w:rsidRPr="00854BC1" w:rsidRDefault="008E2B89" w:rsidP="0049738F">
            <w:pPr>
              <w:rPr>
                <w:sz w:val="20"/>
                <w:szCs w:val="20"/>
              </w:rPr>
            </w:pPr>
            <w:r w:rsidRPr="00854BC1">
              <w:rPr>
                <w:sz w:val="20"/>
                <w:szCs w:val="20"/>
              </w:rPr>
              <w:t>Filaroididae</w:t>
            </w:r>
          </w:p>
        </w:tc>
        <w:tc>
          <w:tcPr>
            <w:tcW w:w="1448" w:type="dxa"/>
            <w:noWrap/>
            <w:vAlign w:val="center"/>
            <w:hideMark/>
          </w:tcPr>
          <w:p w14:paraId="0CB8B6A8" w14:textId="77777777" w:rsidR="008E2B89" w:rsidRPr="00854BC1" w:rsidRDefault="008E2B89" w:rsidP="0049738F">
            <w:pPr>
              <w:rPr>
                <w:i/>
                <w:iCs/>
                <w:sz w:val="20"/>
                <w:szCs w:val="20"/>
              </w:rPr>
            </w:pPr>
            <w:r w:rsidRPr="00854BC1">
              <w:rPr>
                <w:i/>
                <w:iCs/>
                <w:sz w:val="20"/>
                <w:szCs w:val="20"/>
              </w:rPr>
              <w:t>Parafilaroides sp.</w:t>
            </w:r>
          </w:p>
        </w:tc>
        <w:tc>
          <w:tcPr>
            <w:tcW w:w="1954" w:type="dxa"/>
            <w:noWrap/>
            <w:vAlign w:val="center"/>
            <w:hideMark/>
          </w:tcPr>
          <w:p w14:paraId="25440E78" w14:textId="77777777" w:rsidR="008E2B89" w:rsidRPr="00854BC1" w:rsidRDefault="008E2B89" w:rsidP="0049738F">
            <w:pPr>
              <w:rPr>
                <w:sz w:val="20"/>
                <w:szCs w:val="20"/>
              </w:rPr>
            </w:pPr>
            <w:r w:rsidRPr="00854BC1">
              <w:rPr>
                <w:sz w:val="20"/>
                <w:szCs w:val="20"/>
              </w:rPr>
              <w:t>Cardiovascular, Lower respiratory</w:t>
            </w:r>
          </w:p>
        </w:tc>
        <w:tc>
          <w:tcPr>
            <w:tcW w:w="3996" w:type="dxa"/>
            <w:noWrap/>
            <w:vAlign w:val="center"/>
            <w:hideMark/>
          </w:tcPr>
          <w:p w14:paraId="3EEBD75A"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xXVLdlEZ","properties":{"formattedCitation":"(Walden {\\i{}et al.}, 2020)","plainCitation":"(Walden et al., 2020)","noteIndex":0},"citationItems":[{"id":1113,"uris":["http://zotero.org/users/9441463/items/PQDG5D97"],"itemData":{"id":1113,"type":"article-journal","abstract":"Climate warming may affect the distribution of helminth parasites, allowing endemic species to increase in prevalence and new species to appear. We analyzed tissues from 141 iceassociated seals collected in the Alaskan (US) Bering and Chukchi seas during 2006–15 for internal helminth parasites and compared results with past studies. Specimens were collected from: ringed seals (Pusa hispida), bearded seals (Erignathus barbatus), spotted seals (Phoca largha), and ribbon seals (Histriophoca fasciata). Helminths were present in 94% (133/141) of the seals sampled. Nematodes were most prevalent in bearded (97%, 72/74) and spotted seals (93%, 13/14). Cestodes were most prevalent in bearded seals (82%, 61/74) and absent in ribbon seals, trematodes were only found in bearded (64%, 47/74) and ringed (5%, 2/44) seals, and acanthocephalans were mostly found in ringed (61%, 27/44) and spotted (64%, 9/14) seals. Although no helminths were new to the Bering-Chukchi Seas region, this study found a previously unreported host record for the lungworm Parafilaroides (Filaroides) gymnurus in a ribbon seal. We also found the lungworm Otostrongylus circumlitus in a ribbon seal and P. (F.) gymnurus in bearded seals, representing location records previously unreported from the Bering-Chukchi Seas region (although they have been reported from the Sea of Okhotsk). We found the cestode genus Pyramicocephalus in bearded seals (3%, 2/74) at a lower prevalence than was reported previously for Pyramicocephalus phocarum (44–100%) in the Bering-Chukchi Seas region. We found no species of the acanthocephalan genus Bolbosoma, although the genus was previously identified in ringed, spotted, and ribbon seals. This study yielded no new helminths and no increases in the prevalence of endemic parasites in these seal species.","container-title":"Journal of Wildlife Diseases","DOI":"10.7589/2019-09-228","ISSN":"0090-3558","issue":"4","journalAbbreviation":"Journal of Wildlife Diseases","language":"en","source":"DOI.org (Crossref)","title":"Helminth fauna of ice seals in the Alaskan Bering and Chukchi seas, 2006–15","URL":"https://bioone.org/journals/journal-of-wildlife-diseases/volume-56/issue-4/2019-09-228/HELMINTH-FAUNA-OF-ICE-SEALS-IN-THE-ALASKAN-BERING-AND/10.7589/2019-09-228.full","volume":"56","author":[{"family":"Walden","given":"Heather S."},{"family":"Bryan","given":"Anna L."},{"family":"McIntosh","given":"Antoinette"},{"family":"Tuomi","given":"Pam"},{"family":"Hoover-Miller","given":"Anne"},{"family":"Stimmelmayr","given":"Raphaela"},{"family":"Quakenbush","given":"Lori"}],"accessed":{"date-parts":[["2021",11,13]]},"issued":{"date-parts":[["2020",10,8]]}}}],"schema":"https://github.com/citation-style-language/schema/raw/master/csl-citation.json"} </w:instrText>
            </w:r>
            <w:r w:rsidRPr="00854BC1">
              <w:rPr>
                <w:sz w:val="20"/>
                <w:szCs w:val="20"/>
              </w:rPr>
              <w:fldChar w:fldCharType="separate"/>
            </w:r>
            <w:r w:rsidRPr="00854BC1">
              <w:rPr>
                <w:sz w:val="20"/>
                <w:szCs w:val="20"/>
                <w:lang w:val="en-US"/>
              </w:rPr>
              <w:t xml:space="preserve">(Walden </w:t>
            </w:r>
            <w:r w:rsidRPr="00854BC1">
              <w:rPr>
                <w:i/>
                <w:iCs/>
                <w:sz w:val="20"/>
                <w:szCs w:val="20"/>
                <w:lang w:val="en-US"/>
              </w:rPr>
              <w:t>et al.</w:t>
            </w:r>
            <w:r w:rsidRPr="00854BC1">
              <w:rPr>
                <w:sz w:val="20"/>
                <w:szCs w:val="20"/>
                <w:lang w:val="en-US"/>
              </w:rPr>
              <w:t>, 2020)</w:t>
            </w:r>
            <w:r w:rsidRPr="00854BC1">
              <w:rPr>
                <w:sz w:val="20"/>
                <w:szCs w:val="20"/>
              </w:rPr>
              <w:fldChar w:fldCharType="end"/>
            </w:r>
          </w:p>
        </w:tc>
      </w:tr>
      <w:tr w:rsidR="008E2B89" w:rsidRPr="006F2338" w14:paraId="541CC27D" w14:textId="77777777" w:rsidTr="005A3E74">
        <w:tc>
          <w:tcPr>
            <w:tcW w:w="1606" w:type="dxa"/>
            <w:vMerge/>
            <w:vAlign w:val="center"/>
          </w:tcPr>
          <w:p w14:paraId="4AFB7F54" w14:textId="77777777" w:rsidR="008E2B89" w:rsidRPr="00854BC1" w:rsidRDefault="008E2B89" w:rsidP="0049738F">
            <w:pPr>
              <w:rPr>
                <w:i/>
                <w:iCs/>
                <w:sz w:val="20"/>
                <w:szCs w:val="20"/>
              </w:rPr>
            </w:pPr>
          </w:p>
        </w:tc>
        <w:tc>
          <w:tcPr>
            <w:tcW w:w="1655" w:type="dxa"/>
            <w:vMerge/>
            <w:noWrap/>
            <w:vAlign w:val="center"/>
            <w:hideMark/>
          </w:tcPr>
          <w:p w14:paraId="2D509681" w14:textId="77777777" w:rsidR="008E2B89" w:rsidRPr="00854BC1" w:rsidRDefault="008E2B89" w:rsidP="0049738F">
            <w:pPr>
              <w:rPr>
                <w:sz w:val="20"/>
                <w:szCs w:val="20"/>
              </w:rPr>
            </w:pPr>
          </w:p>
        </w:tc>
        <w:tc>
          <w:tcPr>
            <w:tcW w:w="1418" w:type="dxa"/>
            <w:vMerge/>
            <w:noWrap/>
            <w:vAlign w:val="center"/>
            <w:hideMark/>
          </w:tcPr>
          <w:p w14:paraId="07AA964D" w14:textId="77777777" w:rsidR="008E2B89" w:rsidRPr="00854BC1" w:rsidRDefault="008E2B89" w:rsidP="0049738F">
            <w:pPr>
              <w:rPr>
                <w:i/>
                <w:iCs/>
                <w:sz w:val="20"/>
                <w:szCs w:val="20"/>
              </w:rPr>
            </w:pPr>
          </w:p>
        </w:tc>
        <w:tc>
          <w:tcPr>
            <w:tcW w:w="1275" w:type="dxa"/>
            <w:vMerge/>
            <w:noWrap/>
            <w:vAlign w:val="center"/>
            <w:hideMark/>
          </w:tcPr>
          <w:p w14:paraId="3654CDBB" w14:textId="77777777" w:rsidR="008E2B89" w:rsidRPr="00854BC1" w:rsidRDefault="008E2B89" w:rsidP="0049738F">
            <w:pPr>
              <w:rPr>
                <w:sz w:val="20"/>
                <w:szCs w:val="20"/>
              </w:rPr>
            </w:pPr>
          </w:p>
        </w:tc>
        <w:tc>
          <w:tcPr>
            <w:tcW w:w="1448" w:type="dxa"/>
            <w:noWrap/>
            <w:vAlign w:val="center"/>
            <w:hideMark/>
          </w:tcPr>
          <w:p w14:paraId="6E655CE4" w14:textId="77777777" w:rsidR="008E2B89" w:rsidRPr="00854BC1" w:rsidRDefault="008E2B89" w:rsidP="0049738F">
            <w:pPr>
              <w:rPr>
                <w:i/>
                <w:iCs/>
                <w:sz w:val="20"/>
                <w:szCs w:val="20"/>
              </w:rPr>
            </w:pPr>
            <w:r w:rsidRPr="00854BC1">
              <w:rPr>
                <w:i/>
                <w:iCs/>
                <w:sz w:val="20"/>
                <w:szCs w:val="20"/>
              </w:rPr>
              <w:t>Parafilaroides gymnurus</w:t>
            </w:r>
          </w:p>
        </w:tc>
        <w:tc>
          <w:tcPr>
            <w:tcW w:w="1954" w:type="dxa"/>
            <w:noWrap/>
            <w:vAlign w:val="center"/>
            <w:hideMark/>
          </w:tcPr>
          <w:p w14:paraId="41A98E7D" w14:textId="77777777" w:rsidR="008E2B89" w:rsidRPr="00854BC1" w:rsidRDefault="008E2B89" w:rsidP="0049738F">
            <w:pPr>
              <w:rPr>
                <w:sz w:val="20"/>
                <w:szCs w:val="20"/>
              </w:rPr>
            </w:pPr>
            <w:r w:rsidRPr="00854BC1">
              <w:rPr>
                <w:sz w:val="20"/>
                <w:szCs w:val="20"/>
              </w:rPr>
              <w:t>Lower respiratory</w:t>
            </w:r>
          </w:p>
        </w:tc>
        <w:tc>
          <w:tcPr>
            <w:tcW w:w="3996" w:type="dxa"/>
            <w:noWrap/>
            <w:vAlign w:val="center"/>
            <w:hideMark/>
          </w:tcPr>
          <w:p w14:paraId="20CC2E66"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U3wq9S9I","properties":{"formattedCitation":"(Gosselin {\\i{}et al.}, 1998; Walden {\\i{}et al.}, 2020)","plainCitation":"(Gosselin et al., 1998; Walden et al., 2020)","noteIndex":0},"citationItems":[{"id":1113,"uris":["http://zotero.org/users/9441463/items/PQDG5D97"],"itemData":{"id":1113,"type":"article-journal","abstract":"Climate warming may affect the distribution of helminth parasites, allowing endemic species to increase in prevalence and new species to appear. We analyzed tissues from 141 iceassociated seals collected in the Alaskan (US) Bering and Chukchi seas during 2006–15 for internal helminth parasites and compared results with past studies. Specimens were collected from: ringed seals (Pusa hispida), bearded seals (Erignathus barbatus), spotted seals (Phoca largha), and ribbon seals (Histriophoca fasciata). Helminths were present in 94% (133/141) of the seals sampled. Nematodes were most prevalent in bearded (97%, 72/74) and spotted seals (93%, 13/14). Cestodes were most prevalent in bearded seals (82%, 61/74) and absent in ribbon seals, trematodes were only found in bearded (64%, 47/74) and ringed (5%, 2/44) seals, and acanthocephalans were mostly found in ringed (61%, 27/44) and spotted (64%, 9/14) seals. Although no helminths were new to the Bering-Chukchi Seas region, this study found a previously unreported host record for the lungworm Parafilaroides (Filaroides) gymnurus in a ribbon seal. We also found the lungworm Otostrongylus circumlitus in a ribbon seal and P. (F.) gymnurus in bearded seals, representing location records previously unreported from the Bering-Chukchi Seas region (although they have been reported from the Sea of Okhotsk). We found the cestode genus Pyramicocephalus in bearded seals (3%, 2/74) at a lower prevalence than was reported previously for Pyramicocephalus phocarum (44–100%) in the Bering-Chukchi Seas region. We found no species of the acanthocephalan genus Bolbosoma, although the genus was previously identified in ringed, spotted, and ribbon seals. This study yielded no new helminths and no increases in the prevalence of endemic parasites in these seal species.","container-title":"Journal of Wildlife Diseases","DOI":"10.7589/2019-09-228","ISSN":"0090-3558","issue":"4","journalAbbreviation":"Journal of Wildlife Diseases","language":"en","source":"DOI.org (Crossref)","title":"Helminth fauna of ice seals in the Alaskan Bering and Chukchi seas, 2006–15","URL":"https://bioone.org/journals/journal-of-wildlife-diseases/volume-56/issue-4/2019-09-228/HELMINTH-FAUNA-OF-ICE-SEALS-IN-THE-ALASKAN-BERING-AND/10.7589/2019-09-228.full","volume":"56","author":[{"family":"Walden","given":"Heather S."},{"family":"Bryan","given":"Anna L."},{"family":"McIntosh","given":"Antoinette"},{"family":"Tuomi","given":"Pam"},{"family":"Hoover-Miller","given":"Anne"},{"family":"Stimmelmayr","given":"Raphaela"},{"family":"Quakenbush","given":"Lori"}],"accessed":{"date-parts":[["2021",11,13]]},"issued":{"date-parts":[["2020",10,8]]}}},{"id":1275,"uris":["http://zotero.org/users/9441463/items/4W85GBVU"],"itemData":{"id":1275,"type":"article-journal","abstract":"Otostrongylus circumlitus (Railliet, 1899) was found in 5% (16/308) of grey seals (Halichoerus grypus), 6% (1/17; intensity = 38) of harbour seals (Phoca vitulina), and none of 100 harp seals (Phoca groenlandica) from eastern Canada and none of 31 ringed seals (Phoca hispida) from Holman, Northwest Territories. Eighty-two percent of these infections were observed in young-of-the-year seals. Filaroides (Parafilaroides) gymnurus (Railliet, 1899), detected in nodules in the superficial parenchyma of the lungs, infected 24% (5/16) of grey seals, 27% (4/15) of harbour seals, 57% (29/51) of harp seals, 81% (25/31) of ringed seals, and one stranded bearded seal (Erignathus barbatus) (new host report for harp, ringed, and bearded seals; new locality report for Holman). Filaroides (Parafilaroides) hispidus Kennedy, 1986 was found in systematically sliced lungs of grey seals (2/3; new host report) and ringed seals (2/7) but not in harp seals (n = 11) or harbour seals (n = 5). Intensity ranged from 37 to 3570 for F. (P.) gymnurus and from 295 to 1196 for F. (P.) hispidus. No detrimental effect on body condition of seals could be associated with infection by lungworms.","container-title":"Canadian Journal of Fisheries and Aquatic Sciences","DOI":"10.1139/f97-306","ISSN":"0706-652X, 1205-7533","issue":"4","journalAbbreviation":"Can. J. Fish. Aquat. Sci.","language":"en","page":"825-834","source":"DOI.org (Crossref)","title":"Lungworm (Nematoda: Metastrongyloidea) infections in Canadian phocids","title-short":"Lungworm (Nematoda","volume":"55","author":[{"family":"Gosselin","given":"Jean-François"},{"family":"Measures","given":"Lena N"},{"family":"Huot","given":"Jean"}],"issued":{"date-parts":[["1998",4,1]]}}}],"schema":"https://github.com/citation-style-language/schema/raw/master/csl-citation.json"} </w:instrText>
            </w:r>
            <w:r w:rsidRPr="00854BC1">
              <w:rPr>
                <w:sz w:val="20"/>
                <w:szCs w:val="20"/>
              </w:rPr>
              <w:fldChar w:fldCharType="separate"/>
            </w:r>
            <w:r w:rsidRPr="00854BC1">
              <w:rPr>
                <w:sz w:val="20"/>
                <w:szCs w:val="20"/>
                <w:lang w:val="en-US"/>
              </w:rPr>
              <w:t xml:space="preserve">(Gosselin </w:t>
            </w:r>
            <w:r w:rsidRPr="00854BC1">
              <w:rPr>
                <w:i/>
                <w:iCs/>
                <w:sz w:val="20"/>
                <w:szCs w:val="20"/>
                <w:lang w:val="en-US"/>
              </w:rPr>
              <w:t>et al.</w:t>
            </w:r>
            <w:r w:rsidRPr="00854BC1">
              <w:rPr>
                <w:sz w:val="20"/>
                <w:szCs w:val="20"/>
                <w:lang w:val="en-US"/>
              </w:rPr>
              <w:t xml:space="preserve">, 1998; Walden </w:t>
            </w:r>
            <w:r w:rsidRPr="00854BC1">
              <w:rPr>
                <w:i/>
                <w:iCs/>
                <w:sz w:val="20"/>
                <w:szCs w:val="20"/>
                <w:lang w:val="en-US"/>
              </w:rPr>
              <w:t>et al.</w:t>
            </w:r>
            <w:r w:rsidRPr="00854BC1">
              <w:rPr>
                <w:sz w:val="20"/>
                <w:szCs w:val="20"/>
                <w:lang w:val="en-US"/>
              </w:rPr>
              <w:t>, 2020)</w:t>
            </w:r>
            <w:r w:rsidRPr="00854BC1">
              <w:rPr>
                <w:sz w:val="20"/>
                <w:szCs w:val="20"/>
              </w:rPr>
              <w:fldChar w:fldCharType="end"/>
            </w:r>
          </w:p>
        </w:tc>
      </w:tr>
      <w:tr w:rsidR="008E2B89" w:rsidRPr="006F2338" w14:paraId="6A1984B4" w14:textId="77777777" w:rsidTr="005A3E74">
        <w:tc>
          <w:tcPr>
            <w:tcW w:w="1606" w:type="dxa"/>
            <w:vMerge/>
            <w:vAlign w:val="center"/>
          </w:tcPr>
          <w:p w14:paraId="6E5E2187" w14:textId="77777777" w:rsidR="008E2B89" w:rsidRPr="00854BC1" w:rsidRDefault="008E2B89" w:rsidP="0049738F">
            <w:pPr>
              <w:rPr>
                <w:i/>
                <w:iCs/>
                <w:sz w:val="20"/>
                <w:szCs w:val="20"/>
              </w:rPr>
            </w:pPr>
          </w:p>
        </w:tc>
        <w:tc>
          <w:tcPr>
            <w:tcW w:w="1655" w:type="dxa"/>
            <w:vMerge w:val="restart"/>
            <w:noWrap/>
            <w:vAlign w:val="center"/>
            <w:hideMark/>
          </w:tcPr>
          <w:p w14:paraId="2C393C5E" w14:textId="77777777" w:rsidR="008E2B89" w:rsidRPr="00854BC1" w:rsidRDefault="008E2B89" w:rsidP="0049738F">
            <w:pPr>
              <w:rPr>
                <w:sz w:val="20"/>
                <w:szCs w:val="20"/>
              </w:rPr>
            </w:pPr>
            <w:r w:rsidRPr="00854BC1">
              <w:rPr>
                <w:sz w:val="20"/>
                <w:szCs w:val="20"/>
              </w:rPr>
              <w:t>Halichoerus grypus</w:t>
            </w:r>
          </w:p>
        </w:tc>
        <w:tc>
          <w:tcPr>
            <w:tcW w:w="1418" w:type="dxa"/>
            <w:vMerge w:val="restart"/>
            <w:noWrap/>
            <w:vAlign w:val="center"/>
            <w:hideMark/>
          </w:tcPr>
          <w:p w14:paraId="2ACDB399" w14:textId="77777777" w:rsidR="008E2B89" w:rsidRPr="00854BC1" w:rsidRDefault="008E2B89" w:rsidP="0049738F">
            <w:pPr>
              <w:rPr>
                <w:i/>
                <w:iCs/>
                <w:sz w:val="20"/>
                <w:szCs w:val="20"/>
              </w:rPr>
            </w:pPr>
            <w:r w:rsidRPr="00854BC1">
              <w:rPr>
                <w:i/>
                <w:iCs/>
                <w:sz w:val="20"/>
                <w:szCs w:val="20"/>
              </w:rPr>
              <w:t>Grey seal</w:t>
            </w:r>
          </w:p>
        </w:tc>
        <w:tc>
          <w:tcPr>
            <w:tcW w:w="1275" w:type="dxa"/>
            <w:vMerge w:val="restart"/>
            <w:noWrap/>
            <w:vAlign w:val="center"/>
            <w:hideMark/>
          </w:tcPr>
          <w:p w14:paraId="306FB911" w14:textId="77777777" w:rsidR="008E2B89" w:rsidRPr="00854BC1" w:rsidRDefault="008E2B89" w:rsidP="0049738F">
            <w:pPr>
              <w:rPr>
                <w:sz w:val="20"/>
                <w:szCs w:val="20"/>
              </w:rPr>
            </w:pPr>
            <w:r w:rsidRPr="00854BC1">
              <w:rPr>
                <w:sz w:val="20"/>
                <w:szCs w:val="20"/>
              </w:rPr>
              <w:t>Crenosomatidae</w:t>
            </w:r>
          </w:p>
        </w:tc>
        <w:tc>
          <w:tcPr>
            <w:tcW w:w="1448" w:type="dxa"/>
            <w:noWrap/>
            <w:vAlign w:val="center"/>
            <w:hideMark/>
          </w:tcPr>
          <w:p w14:paraId="491B9BC4" w14:textId="77777777" w:rsidR="008E2B89" w:rsidRPr="00854BC1" w:rsidRDefault="008E2B89" w:rsidP="0049738F">
            <w:pPr>
              <w:rPr>
                <w:i/>
                <w:iCs/>
                <w:sz w:val="20"/>
                <w:szCs w:val="20"/>
              </w:rPr>
            </w:pPr>
            <w:r w:rsidRPr="00854BC1">
              <w:rPr>
                <w:i/>
                <w:iCs/>
                <w:sz w:val="20"/>
                <w:szCs w:val="20"/>
              </w:rPr>
              <w:t>Otostrongylus circumlitus</w:t>
            </w:r>
          </w:p>
        </w:tc>
        <w:tc>
          <w:tcPr>
            <w:tcW w:w="1954" w:type="dxa"/>
            <w:noWrap/>
            <w:vAlign w:val="center"/>
            <w:hideMark/>
          </w:tcPr>
          <w:p w14:paraId="433378D5" w14:textId="77777777" w:rsidR="008E2B89" w:rsidRPr="00854BC1" w:rsidRDefault="008E2B89" w:rsidP="0049738F">
            <w:pPr>
              <w:rPr>
                <w:sz w:val="20"/>
                <w:szCs w:val="20"/>
              </w:rPr>
            </w:pPr>
            <w:r w:rsidRPr="00854BC1">
              <w:rPr>
                <w:sz w:val="20"/>
                <w:szCs w:val="20"/>
              </w:rPr>
              <w:t>Cardiovascular, Lower respiratory</w:t>
            </w:r>
          </w:p>
        </w:tc>
        <w:tc>
          <w:tcPr>
            <w:tcW w:w="3996" w:type="dxa"/>
            <w:noWrap/>
            <w:vAlign w:val="center"/>
            <w:hideMark/>
          </w:tcPr>
          <w:p w14:paraId="28AF59EC"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zeonglmP","properties":{"formattedCitation":"(Gosselin {\\i{}et al.}, 1998; Ulrich {\\i{}et al.}, 2015; Barnett {\\i{}et al.}, 2019a, 2021)","plainCitation":"(Gosselin et al., 1998; Ulrich et al., 2015; Barnett et al., 2019a, 2021)","noteIndex":0},"citationItems":[{"id":1275,"uris":["http://zotero.org/users/9441463/items/4W85GBVU"],"itemData":{"id":1275,"type":"article-journal","abstract":"Otostrongylus circumlitus (Railliet, 1899) was found in 5% (16/308) of grey seals (Halichoerus grypus), 6% (1/17; intensity = 38) of harbour seals (Phoca vitulina), and none of 100 harp seals (Phoca groenlandica) from eastern Canada and none of 31 ringed seals (Phoca hispida) from Holman, Northwest Territories. Eighty-two percent of these infections were observed in young-of-the-year seals. Filaroides (Parafilaroides) gymnurus (Railliet, 1899), detected in nodules in the superficial parenchyma of the lungs, infected 24% (5/16) of grey seals, 27% (4/15) of harbour seals, 57% (29/51) of harp seals, 81% (25/31) of ringed seals, and one stranded bearded seal (Erignathus barbatus) (new host report for harp, ringed, and bearded seals; new locality report for Holman). Filaroides (Parafilaroides) hispidus Kennedy, 1986 was found in systematically sliced lungs of grey seals (2/3; new host report) and ringed seals (2/7) but not in harp seals (n = 11) or harbour seals (n = 5). Intensity ranged from 37 to 3570 for F. (P.) gymnurus and from 295 to 1196 for F. (P.) hispidus. No detrimental effect on body condition of seals could be associated with infection by lungworms.","container-title":"Canadian Journal of Fisheries and Aquatic Sciences","DOI":"10.1139/f97-306","ISSN":"0706-652X, 1205-7533","issue":"4","journalAbbreviation":"Can. J. Fish. Aquat. Sci.","language":"en","page":"825-834","source":"DOI.org (Crossref)","title":"Lungworm (Nematoda: Metastrongyloidea) infections in Canadian phocids","title-short":"Lungworm (Nematoda","volume":"55","author":[{"family":"Gosselin","given":"Jean-François"},{"family":"Measures","given":"Lena N"},{"family":"Huot","given":"Jean"}],"issued":{"date-parts":[["1998",4,1]]}}},{"id":1058,"uris":["http://zotero.org/users/9441463/items/E5QSQFE7"],"itemData":{"id":1058,"type":"article-journal","abstract":"Lungworm infection in seals is an important cause of morbidity and mortality, inducing bronchopneumonia and affecting population dynamics in some areas of the world. We present a series of cases of lungworm infection in grey seals (Halichoerus grypus) associated with novel, signiﬁcant and unusual pulmonary vascular changes. Grey seals (n ¼ 180) that were stranded, in rehabilitation or in long-term captivity in the UK were subjected to post-mortem examination between 2012 and 2018. Lung tissue was collected from 47 individuals for histopathological examination. Polymerase chain reaction (PCR) on formalin-ﬁxed and parafﬁn wax-embedded (FFPE) material was attempted for parasite identiﬁcation on selected sections using lungworm-speciﬁc primers, and nematode morphology within sections was evaluated histologically. Fourteen of 47 (30%) of these grey seals showed evidence of segmental granulomatous and eosinophilic vasculitis with an intramural SplendoreeHoeppli reaction in medium to large pulmonary arteries. Intravascular nematodes suggestive of Otostrongylus circumlitus were seen in two cases. PCR on FFPE material was unable to detect a signal on selected tissue sections. Of the 14 affected seals, nine had concurrent bronchopneumonia and four had intraalveolar/bronchiolar Paraﬁlaroides spp. Thirteen of 14 animals with vasculitis lesions were weaned pups with only one adult affected. Previous pathological descriptions of lungworm infection in grey seals have dealt mainly with the bronchopneumonia. This case series has identiﬁed previously unrecorded vascular changes characterized by an intramural SplendoreeHoeppli reaction. Such change would impact on vascular integrity, increasing the likelihood of vascular rupture with pulmonary haemorrhage and increased risk of intravascular coagulation. A hosteparasite relationship with the persistence of antigenic material following close contact with, or migration through, the blood vessel wall is suspected.","container-title":"Journal of Comparative Pathology","DOI":"10.1016/j.jcpa.2019.10.009","ISSN":"00219975","journalAbbreviation":"Journal of Comparative Pathology","language":"en","page":"83-91","source":"DOI.org (Crossref)","title":"Novel Pulmonary Vasculitis with Splendore–Hoeppli Reaction in Grey Seals (Halichoerus grypus) Associated with Otostrongylus circumlitus Infection","volume":"173","author":[{"family":"Barnett","given":"J.E.F."},{"family":"Bexton","given":"S."},{"family":"Fraija-Fernández","given":"N."},{"family":"Chooneea","given":"D."},{"family":"Wessels","given":"M.E."}],"issued":{"date-parts":[["2019",11]]}}},{"id":1116,"uris":["http://zotero.org/users/9441463/items/R8JXQPYQ"],"itemData":{"id":1116,"type":"article-journal","abstract":"Background: Pinnipeds are frequently infected by the lungworms Otostrongylus circumlitus and Parafilaroides gymnurus (Metastrongyloidea). Infections are frequently associated with secondary bacterial bronchopneumonia and are often lethal. To date, a reliable lungworm diagnosis in individual seals is only possible during necropsy as examination of faeces collected from resting places does not allow assignment to individuals. Therefore, a diagnostic tool for lungworm detection in living seals is desirable for monitoring health of seals in the wild and in captivity. Previously, an ELISA based on recombinant bovine lungworm major sperm protein (MSP) as diagnostic antigen was developed for lungworm diagnosis in cattle. In the present study, this test was adapted for detection of antibodies against lungworms in harbour (Phoca vitulina) and grey seals (Halichoerus grypus). Furthermore, sera of northern elephant seals (Mirounga angustirostris) were tested to evaluate whether the harbour/grey seal ELISA is suitable for this seal species as well.\nMethods: For ELISA evaluation, lungworm-positive and -negative sera of harbour and grey seals were analysed using horseradish peroxidase (HRP)-conjugated Protein A as secondary antibody. Optical density was measured and a receiver operating characteristic (ROC) analysis was performed to determine a cut-off value. Potential cross-reactions were examined by testing serum of seals positive for gastrointestinal and heart nematodes, but negative for lungworm infections. In addition, sera of northern elephant seals were analysed.\nResults: Harbour and grey seal serum samples showed significant differences in optical density (OD) between serum of infected and uninfected animals resulting in a cut-off value of 0.422 OD with a specificity of 100 % (95 % CI: 87.23-100 %) and a sensitivity of 97.83 % (95 % CI: 88.47-99.94 %). Cross-reactions with heart or gastrointestinal nematodes were not observed. Analysis of northern elephant seal samples resulted in detection of antibodies in animals positive for lungworm larvae at faecal examination.\nConclusions: The ELISA presented is a valuable method for detection of lungworm infections in live harbour and grey seals, providing a monitoring tool to reveal epidemiological dynamics of lungworm infections during health surveillance in free-ranging seals. Furthermore, ELISA results may aid institutions with harbour and grey seals under human care on decisions regarding anthelminthic treatment of individual animals.","container-title":"Parasites &amp; Vectors","DOI":"10.1186/s13071-015-1054-4","ISSN":"1756-3305","issue":"1","journalAbbreviation":"Parasites Vectors","language":"en","page":"443","source":"DOI.org (Crossref)","title":"A recombinant antigen-based enzyme-linked immunosorbent assay (ELISA) for lungworm detection in seals","volume":"8","author":[{"family":"Ulrich","given":"Sophia Arlena"},{"family":"Lehnert","given":"Kristina"},{"family":"Siebert","given":"Ursula"},{"family":"Strube","given":"Christina"}],"issued":{"date-parts":[["2015",12]]}}},{"id":1167,"uris":["http://zotero.org/users/9441463/items/3Z2Y9TTZ"],"itemData":{"id":1167,"type":"article-journal","abstract":"Few investigations have examined the pathology of grey seals Halichoerus grypus in southwest England, where it is the most abundant marine mammal. Here, primary pathological findings are presented from 107 post-mortem examinations of grey seals in southwest England between 2013 and 2020. Over three-quarters were pups in their first year of life; the origins of the carcasses reflected the known breeding season and breeding sites of grey seals in the region. Trauma was the most common primary pathological finding (n = 49), followed by infectious disease (n = 36). Traumatic findings included fisheries-related trauma (n = 15), other acute physical traumas (n = 15) and other chronic traumas (n = 19). Infectious disease findings included respiratory infections (n = 21) and gastrointestinal infections (n = 9). There was no difference in the primary pathological findings for seals found dead or that died or were euthanased on the day they were found compared to those dying in early rehabilitation, suggesting that it is appropriate to include findings from seals in early rehabilitation in studies of wild grey seal pathology. Seals that had not been frozen before post-mortem examination were nearly twice as likely to have a primary pathological finding of infectious disease or trauma than those that had been frozen, highlighting the need, wherever possible, to avoid freezing seals prior to post-mortem examination.","container-title":"Diseases of Aquatic Organisms","DOI":"10.3354/dao03600","ISSN":"0177-5103, 1616-1580","journalAbbreviation":"Dis. Aquat. Org.","language":"en","page":"35-50","source":"DOI.org (Crossref)","title":"Pathology of grey seals Halichoerus grypus in southwest England including pups in early rehabilitation","volume":"145","author":[{"family":"Barnett","given":"Jef"},{"family":"Allen","given":"R"},{"family":"Astley","given":"K"},{"family":"Whitehouse","given":"F"},{"family":"Wessels","given":"Me"}],"issued":{"date-parts":[["2021",6,17]]}}}],"schema":"https://github.com/citation-style-language/schema/raw/master/csl-citation.json"} </w:instrText>
            </w:r>
            <w:r w:rsidRPr="00854BC1">
              <w:rPr>
                <w:sz w:val="20"/>
                <w:szCs w:val="20"/>
              </w:rPr>
              <w:fldChar w:fldCharType="separate"/>
            </w:r>
            <w:r w:rsidRPr="00854BC1">
              <w:rPr>
                <w:sz w:val="20"/>
                <w:szCs w:val="20"/>
                <w:lang w:val="en-US"/>
              </w:rPr>
              <w:t xml:space="preserve">(Gosselin </w:t>
            </w:r>
            <w:r w:rsidRPr="00854BC1">
              <w:rPr>
                <w:i/>
                <w:iCs/>
                <w:sz w:val="20"/>
                <w:szCs w:val="20"/>
                <w:lang w:val="en-US"/>
              </w:rPr>
              <w:t>et al.</w:t>
            </w:r>
            <w:r w:rsidRPr="00854BC1">
              <w:rPr>
                <w:sz w:val="20"/>
                <w:szCs w:val="20"/>
                <w:lang w:val="en-US"/>
              </w:rPr>
              <w:t xml:space="preserve">, 1998; Ulrich </w:t>
            </w:r>
            <w:r w:rsidRPr="00854BC1">
              <w:rPr>
                <w:i/>
                <w:iCs/>
                <w:sz w:val="20"/>
                <w:szCs w:val="20"/>
                <w:lang w:val="en-US"/>
              </w:rPr>
              <w:t>et al.</w:t>
            </w:r>
            <w:r w:rsidRPr="00854BC1">
              <w:rPr>
                <w:sz w:val="20"/>
                <w:szCs w:val="20"/>
                <w:lang w:val="en-US"/>
              </w:rPr>
              <w:t xml:space="preserve">, 2015; Barnett </w:t>
            </w:r>
            <w:r w:rsidRPr="00854BC1">
              <w:rPr>
                <w:i/>
                <w:iCs/>
                <w:sz w:val="20"/>
                <w:szCs w:val="20"/>
                <w:lang w:val="en-US"/>
              </w:rPr>
              <w:t>et al.</w:t>
            </w:r>
            <w:r w:rsidRPr="00854BC1">
              <w:rPr>
                <w:sz w:val="20"/>
                <w:szCs w:val="20"/>
                <w:lang w:val="en-US"/>
              </w:rPr>
              <w:t>, 2019a, 2021)</w:t>
            </w:r>
            <w:r w:rsidRPr="00854BC1">
              <w:rPr>
                <w:sz w:val="20"/>
                <w:szCs w:val="20"/>
              </w:rPr>
              <w:fldChar w:fldCharType="end"/>
            </w:r>
          </w:p>
        </w:tc>
      </w:tr>
      <w:tr w:rsidR="008E2B89" w:rsidRPr="006F2338" w14:paraId="52FF5DFE" w14:textId="77777777" w:rsidTr="005A3E74">
        <w:tc>
          <w:tcPr>
            <w:tcW w:w="1606" w:type="dxa"/>
            <w:vMerge/>
            <w:vAlign w:val="center"/>
          </w:tcPr>
          <w:p w14:paraId="7004E2A7" w14:textId="77777777" w:rsidR="008E2B89" w:rsidRPr="00854BC1" w:rsidRDefault="008E2B89" w:rsidP="0049738F">
            <w:pPr>
              <w:rPr>
                <w:i/>
                <w:iCs/>
                <w:sz w:val="20"/>
                <w:szCs w:val="20"/>
              </w:rPr>
            </w:pPr>
          </w:p>
        </w:tc>
        <w:tc>
          <w:tcPr>
            <w:tcW w:w="1655" w:type="dxa"/>
            <w:vMerge/>
            <w:noWrap/>
            <w:vAlign w:val="center"/>
            <w:hideMark/>
          </w:tcPr>
          <w:p w14:paraId="067804C7" w14:textId="77777777" w:rsidR="008E2B89" w:rsidRPr="00854BC1" w:rsidRDefault="008E2B89" w:rsidP="0049738F">
            <w:pPr>
              <w:rPr>
                <w:sz w:val="20"/>
                <w:szCs w:val="20"/>
              </w:rPr>
            </w:pPr>
          </w:p>
        </w:tc>
        <w:tc>
          <w:tcPr>
            <w:tcW w:w="1418" w:type="dxa"/>
            <w:vMerge/>
            <w:noWrap/>
            <w:vAlign w:val="center"/>
            <w:hideMark/>
          </w:tcPr>
          <w:p w14:paraId="455BED2E" w14:textId="77777777" w:rsidR="008E2B89" w:rsidRPr="00854BC1" w:rsidRDefault="008E2B89" w:rsidP="0049738F">
            <w:pPr>
              <w:rPr>
                <w:i/>
                <w:iCs/>
                <w:sz w:val="20"/>
                <w:szCs w:val="20"/>
              </w:rPr>
            </w:pPr>
          </w:p>
        </w:tc>
        <w:tc>
          <w:tcPr>
            <w:tcW w:w="1275" w:type="dxa"/>
            <w:vMerge/>
            <w:noWrap/>
            <w:vAlign w:val="center"/>
            <w:hideMark/>
          </w:tcPr>
          <w:p w14:paraId="72A6E1F6" w14:textId="77777777" w:rsidR="008E2B89" w:rsidRPr="00854BC1" w:rsidRDefault="008E2B89" w:rsidP="0049738F">
            <w:pPr>
              <w:rPr>
                <w:sz w:val="20"/>
                <w:szCs w:val="20"/>
              </w:rPr>
            </w:pPr>
          </w:p>
        </w:tc>
        <w:tc>
          <w:tcPr>
            <w:tcW w:w="1448" w:type="dxa"/>
            <w:noWrap/>
            <w:vAlign w:val="center"/>
            <w:hideMark/>
          </w:tcPr>
          <w:p w14:paraId="07379BEC" w14:textId="77777777" w:rsidR="008E2B89" w:rsidRPr="00854BC1" w:rsidRDefault="008E2B89" w:rsidP="0049738F">
            <w:pPr>
              <w:rPr>
                <w:i/>
                <w:iCs/>
                <w:sz w:val="20"/>
                <w:szCs w:val="20"/>
              </w:rPr>
            </w:pPr>
            <w:r w:rsidRPr="00854BC1">
              <w:rPr>
                <w:i/>
                <w:iCs/>
                <w:sz w:val="20"/>
                <w:szCs w:val="20"/>
              </w:rPr>
              <w:t>Otostrongylus sp.</w:t>
            </w:r>
          </w:p>
        </w:tc>
        <w:tc>
          <w:tcPr>
            <w:tcW w:w="1954" w:type="dxa"/>
            <w:noWrap/>
            <w:vAlign w:val="center"/>
            <w:hideMark/>
          </w:tcPr>
          <w:p w14:paraId="7B656274" w14:textId="77777777" w:rsidR="008E2B89" w:rsidRPr="00854BC1" w:rsidRDefault="008E2B89" w:rsidP="0049738F">
            <w:pPr>
              <w:rPr>
                <w:sz w:val="20"/>
                <w:szCs w:val="20"/>
              </w:rPr>
            </w:pPr>
            <w:r w:rsidRPr="00854BC1">
              <w:rPr>
                <w:sz w:val="20"/>
                <w:szCs w:val="20"/>
              </w:rPr>
              <w:t>Lower respiratory</w:t>
            </w:r>
          </w:p>
        </w:tc>
        <w:tc>
          <w:tcPr>
            <w:tcW w:w="3996" w:type="dxa"/>
            <w:noWrap/>
            <w:vAlign w:val="center"/>
            <w:hideMark/>
          </w:tcPr>
          <w:p w14:paraId="7B7F0568"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A8uQO8PU","properties":{"formattedCitation":"(Baker, 1987)","plainCitation":"(Baker, 1987)","noteIndex":0},"citationItems":[{"id":1382,"uris":["http://zotero.org/users/9441463/items/7B9I6ZHS"],"itemData":{"id":1382,"type":"article-journal","container-title":"British Veterinary Journal","DOI":"10.1016/0007-1935(87)90083-2","ISSN":"00071935","issue":"3","journalAbbreviation":"British Veterinary Journal","language":"en","page":"203-220","source":"DOI.org (Crossref)","title":"Causes of mortality and morbidity in wild juvenile and adult grey seals (Halichoerus grypus)","volume":"143","author":[{"family":"Baker","given":"J.R."}],"issued":{"date-parts":[["1987",5]]}}}],"schema":"https://github.com/citation-style-language/schema/raw/master/csl-citation.json"} </w:instrText>
            </w:r>
            <w:r w:rsidRPr="00854BC1">
              <w:rPr>
                <w:sz w:val="20"/>
                <w:szCs w:val="20"/>
              </w:rPr>
              <w:fldChar w:fldCharType="separate"/>
            </w:r>
            <w:r w:rsidRPr="00854BC1">
              <w:rPr>
                <w:noProof/>
                <w:sz w:val="20"/>
                <w:szCs w:val="20"/>
              </w:rPr>
              <w:t>(Baker, 1987)</w:t>
            </w:r>
            <w:r w:rsidRPr="00854BC1">
              <w:rPr>
                <w:sz w:val="20"/>
                <w:szCs w:val="20"/>
              </w:rPr>
              <w:fldChar w:fldCharType="end"/>
            </w:r>
          </w:p>
        </w:tc>
      </w:tr>
      <w:tr w:rsidR="008E2B89" w:rsidRPr="006F2338" w14:paraId="50AF1E17" w14:textId="77777777" w:rsidTr="005A3E74">
        <w:tc>
          <w:tcPr>
            <w:tcW w:w="1606" w:type="dxa"/>
            <w:vMerge/>
            <w:vAlign w:val="center"/>
          </w:tcPr>
          <w:p w14:paraId="29C5B2D0" w14:textId="77777777" w:rsidR="008E2B89" w:rsidRPr="00854BC1" w:rsidRDefault="008E2B89" w:rsidP="0049738F">
            <w:pPr>
              <w:rPr>
                <w:i/>
                <w:iCs/>
                <w:sz w:val="20"/>
                <w:szCs w:val="20"/>
              </w:rPr>
            </w:pPr>
          </w:p>
        </w:tc>
        <w:tc>
          <w:tcPr>
            <w:tcW w:w="1655" w:type="dxa"/>
            <w:vMerge/>
            <w:noWrap/>
            <w:vAlign w:val="center"/>
            <w:hideMark/>
          </w:tcPr>
          <w:p w14:paraId="2069B1BA" w14:textId="77777777" w:rsidR="008E2B89" w:rsidRPr="00854BC1" w:rsidRDefault="008E2B89" w:rsidP="0049738F">
            <w:pPr>
              <w:rPr>
                <w:sz w:val="20"/>
                <w:szCs w:val="20"/>
              </w:rPr>
            </w:pPr>
          </w:p>
        </w:tc>
        <w:tc>
          <w:tcPr>
            <w:tcW w:w="1418" w:type="dxa"/>
            <w:vMerge/>
            <w:noWrap/>
            <w:vAlign w:val="center"/>
            <w:hideMark/>
          </w:tcPr>
          <w:p w14:paraId="11D3F015" w14:textId="77777777" w:rsidR="008E2B89" w:rsidRPr="00854BC1" w:rsidRDefault="008E2B89" w:rsidP="0049738F">
            <w:pPr>
              <w:rPr>
                <w:i/>
                <w:iCs/>
                <w:sz w:val="20"/>
                <w:szCs w:val="20"/>
              </w:rPr>
            </w:pPr>
          </w:p>
        </w:tc>
        <w:tc>
          <w:tcPr>
            <w:tcW w:w="1275" w:type="dxa"/>
            <w:vMerge w:val="restart"/>
            <w:noWrap/>
            <w:vAlign w:val="center"/>
            <w:hideMark/>
          </w:tcPr>
          <w:p w14:paraId="0AAE225C" w14:textId="77777777" w:rsidR="008E2B89" w:rsidRPr="00854BC1" w:rsidRDefault="008E2B89" w:rsidP="0049738F">
            <w:pPr>
              <w:rPr>
                <w:sz w:val="20"/>
                <w:szCs w:val="20"/>
              </w:rPr>
            </w:pPr>
            <w:r w:rsidRPr="00854BC1">
              <w:rPr>
                <w:sz w:val="20"/>
                <w:szCs w:val="20"/>
              </w:rPr>
              <w:t>Filaroididae</w:t>
            </w:r>
          </w:p>
        </w:tc>
        <w:tc>
          <w:tcPr>
            <w:tcW w:w="1448" w:type="dxa"/>
            <w:noWrap/>
            <w:vAlign w:val="center"/>
            <w:hideMark/>
          </w:tcPr>
          <w:p w14:paraId="5568D6E6" w14:textId="77777777" w:rsidR="008E2B89" w:rsidRPr="00854BC1" w:rsidRDefault="008E2B89" w:rsidP="0049738F">
            <w:pPr>
              <w:rPr>
                <w:i/>
                <w:iCs/>
                <w:sz w:val="20"/>
                <w:szCs w:val="20"/>
              </w:rPr>
            </w:pPr>
            <w:r w:rsidRPr="00854BC1">
              <w:rPr>
                <w:i/>
                <w:iCs/>
                <w:sz w:val="20"/>
                <w:szCs w:val="20"/>
              </w:rPr>
              <w:t>Parafilaroides sp.</w:t>
            </w:r>
          </w:p>
        </w:tc>
        <w:tc>
          <w:tcPr>
            <w:tcW w:w="1954" w:type="dxa"/>
            <w:noWrap/>
            <w:vAlign w:val="center"/>
            <w:hideMark/>
          </w:tcPr>
          <w:p w14:paraId="3209073A" w14:textId="77777777" w:rsidR="008E2B89" w:rsidRPr="00854BC1" w:rsidRDefault="008E2B89" w:rsidP="0049738F">
            <w:pPr>
              <w:rPr>
                <w:sz w:val="20"/>
                <w:szCs w:val="20"/>
              </w:rPr>
            </w:pPr>
            <w:r w:rsidRPr="00854BC1">
              <w:rPr>
                <w:sz w:val="20"/>
                <w:szCs w:val="20"/>
              </w:rPr>
              <w:t>Lower respiratory</w:t>
            </w:r>
          </w:p>
        </w:tc>
        <w:tc>
          <w:tcPr>
            <w:tcW w:w="3996" w:type="dxa"/>
            <w:noWrap/>
            <w:vAlign w:val="center"/>
            <w:hideMark/>
          </w:tcPr>
          <w:p w14:paraId="1F671576"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CzVZDgWc","properties":{"formattedCitation":"(Baker, 1987; Barnett {\\i{}et al.}, 2019a, 2021)","plainCitation":"(Baker, 1987; Barnett et al., 2019a, 2021)","noteIndex":0},"citationItems":[{"id":1058,"uris":["http://zotero.org/users/9441463/items/E5QSQFE7"],"itemData":{"id":1058,"type":"article-journal","abstract":"Lungworm infection in seals is an important cause of morbidity and mortality, inducing bronchopneumonia and affecting population dynamics in some areas of the world. We present a series of cases of lungworm infection in grey seals (Halichoerus grypus) associated with novel, signiﬁcant and unusual pulmonary vascular changes. Grey seals (n ¼ 180) that were stranded, in rehabilitation or in long-term captivity in the UK were subjected to post-mortem examination between 2012 and 2018. Lung tissue was collected from 47 individuals for histopathological examination. Polymerase chain reaction (PCR) on formalin-ﬁxed and parafﬁn wax-embedded (FFPE) material was attempted for parasite identiﬁcation on selected sections using lungworm-speciﬁc primers, and nematode morphology within sections was evaluated histologically. Fourteen of 47 (30%) of these grey seals showed evidence of segmental granulomatous and eosinophilic vasculitis with an intramural SplendoreeHoeppli reaction in medium to large pulmonary arteries. Intravascular nematodes suggestive of Otostrongylus circumlitus were seen in two cases. PCR on FFPE material was unable to detect a signal on selected tissue sections. Of the 14 affected seals, nine had concurrent bronchopneumonia and four had intraalveolar/bronchiolar Paraﬁlaroides spp. Thirteen of 14 animals with vasculitis lesions were weaned pups with only one adult affected. Previous pathological descriptions of lungworm infection in grey seals have dealt mainly with the bronchopneumonia. This case series has identiﬁed previously unrecorded vascular changes characterized by an intramural SplendoreeHoeppli reaction. Such change would impact on vascular integrity, increasing the likelihood of vascular rupture with pulmonary haemorrhage and increased risk of intravascular coagulation. A hosteparasite relationship with the persistence of antigenic material following close contact with, or migration through, the blood vessel wall is suspected.","container-title":"Journal of Comparative Pathology","DOI":"10.1016/j.jcpa.2019.10.009","ISSN":"00219975","journalAbbreviation":"Journal of Comparative Pathology","language":"en","page":"83-91","source":"DOI.org (Crossref)","title":"Novel Pulmonary Vasculitis with Splendore–Hoeppli Reaction in Grey Seals (Halichoerus grypus) Associated with Otostrongylus circumlitus Infection","volume":"173","author":[{"family":"Barnett","given":"J.E.F."},{"family":"Bexton","given":"S."},{"family":"Fraija-Fernández","given":"N."},{"family":"Chooneea","given":"D."},{"family":"Wessels","given":"M.E."}],"issued":{"date-parts":[["2019",11]]}}},{"id":1167,"uris":["http://zotero.org/users/9441463/items/3Z2Y9TTZ"],"itemData":{"id":1167,"type":"article-journal","abstract":"Few investigations have examined the pathology of grey seals Halichoerus grypus in southwest England, where it is the most abundant marine mammal. Here, primary pathological findings are presented from 107 post-mortem examinations of grey seals in southwest England between 2013 and 2020. Over three-quarters were pups in their first year of life; the origins of the carcasses reflected the known breeding season and breeding sites of grey seals in the region. Trauma was the most common primary pathological finding (n = 49), followed by infectious disease (n = 36). Traumatic findings included fisheries-related trauma (n = 15), other acute physical traumas (n = 15) and other chronic traumas (n = 19). Infectious disease findings included respiratory infections (n = 21) and gastrointestinal infections (n = 9). There was no difference in the primary pathological findings for seals found dead or that died or were euthanased on the day they were found compared to those dying in early rehabilitation, suggesting that it is appropriate to include findings from seals in early rehabilitation in studies of wild grey seal pathology. Seals that had not been frozen before post-mortem examination were nearly twice as likely to have a primary pathological finding of infectious disease or trauma than those that had been frozen, highlighting the need, wherever possible, to avoid freezing seals prior to post-mortem examination.","container-title":"Diseases of Aquatic Organisms","DOI":"10.3354/dao03600","ISSN":"0177-5103, 1616-1580","journalAbbreviation":"Dis. Aquat. Org.","language":"en","page":"35-50","source":"DOI.org (Crossref)","title":"Pathology of grey seals Halichoerus grypus in southwest England including pups in early rehabilitation","volume":"145","author":[{"family":"Barnett","given":"Jef"},{"family":"Allen","given":"R"},{"family":"Astley","given":"K"},{"family":"Whitehouse","given":"F"},{"family":"Wessels","given":"Me"}],"issued":{"date-parts":[["2021",6,17]]}}},{"id":1382,"uris":["http://zotero.org/users/9441463/items/7B9I6ZHS"],"itemData":{"id":1382,"type":"article-journal","container-title":"British Veterinary Journal","DOI":"10.1016/0007-1935(87)90083-2","ISSN":"00071935","issue":"3","journalAbbreviation":"British Veterinary Journal","language":"en","page":"203-220","source":"DOI.org (Crossref)","title":"Causes of mortality and morbidity in wild juvenile and adult grey seals (Halichoerus grypus)","volume":"143","author":[{"family":"Baker","given":"J.R."}],"issued":{"date-parts":[["1987",5]]}}}],"schema":"https://github.com/citation-style-language/schema/raw/master/csl-citation.json"} </w:instrText>
            </w:r>
            <w:r w:rsidRPr="00854BC1">
              <w:rPr>
                <w:sz w:val="20"/>
                <w:szCs w:val="20"/>
              </w:rPr>
              <w:fldChar w:fldCharType="separate"/>
            </w:r>
            <w:r w:rsidRPr="00854BC1">
              <w:rPr>
                <w:sz w:val="20"/>
                <w:szCs w:val="20"/>
                <w:lang w:val="en-US"/>
              </w:rPr>
              <w:t xml:space="preserve">(Baker, 1987; Barnett </w:t>
            </w:r>
            <w:r w:rsidRPr="00854BC1">
              <w:rPr>
                <w:i/>
                <w:iCs/>
                <w:sz w:val="20"/>
                <w:szCs w:val="20"/>
                <w:lang w:val="en-US"/>
              </w:rPr>
              <w:t>et al.</w:t>
            </w:r>
            <w:r w:rsidRPr="00854BC1">
              <w:rPr>
                <w:sz w:val="20"/>
                <w:szCs w:val="20"/>
                <w:lang w:val="en-US"/>
              </w:rPr>
              <w:t>, 2019a, 2021)</w:t>
            </w:r>
            <w:r w:rsidRPr="00854BC1">
              <w:rPr>
                <w:sz w:val="20"/>
                <w:szCs w:val="20"/>
              </w:rPr>
              <w:fldChar w:fldCharType="end"/>
            </w:r>
          </w:p>
        </w:tc>
      </w:tr>
      <w:tr w:rsidR="008E2B89" w:rsidRPr="006F2338" w14:paraId="2A17085D" w14:textId="77777777" w:rsidTr="005A3E74">
        <w:tc>
          <w:tcPr>
            <w:tcW w:w="1606" w:type="dxa"/>
            <w:vMerge/>
            <w:vAlign w:val="center"/>
          </w:tcPr>
          <w:p w14:paraId="69224A78" w14:textId="77777777" w:rsidR="008E2B89" w:rsidRPr="00854BC1" w:rsidRDefault="008E2B89" w:rsidP="0049738F">
            <w:pPr>
              <w:rPr>
                <w:i/>
                <w:iCs/>
                <w:sz w:val="20"/>
                <w:szCs w:val="20"/>
              </w:rPr>
            </w:pPr>
          </w:p>
        </w:tc>
        <w:tc>
          <w:tcPr>
            <w:tcW w:w="1655" w:type="dxa"/>
            <w:vMerge/>
            <w:noWrap/>
            <w:vAlign w:val="center"/>
            <w:hideMark/>
          </w:tcPr>
          <w:p w14:paraId="638FCFEF" w14:textId="77777777" w:rsidR="008E2B89" w:rsidRPr="00854BC1" w:rsidRDefault="008E2B89" w:rsidP="0049738F">
            <w:pPr>
              <w:rPr>
                <w:sz w:val="20"/>
                <w:szCs w:val="20"/>
              </w:rPr>
            </w:pPr>
          </w:p>
        </w:tc>
        <w:tc>
          <w:tcPr>
            <w:tcW w:w="1418" w:type="dxa"/>
            <w:vMerge/>
            <w:noWrap/>
            <w:vAlign w:val="center"/>
            <w:hideMark/>
          </w:tcPr>
          <w:p w14:paraId="1F28E4B5" w14:textId="77777777" w:rsidR="008E2B89" w:rsidRPr="00854BC1" w:rsidRDefault="008E2B89" w:rsidP="0049738F">
            <w:pPr>
              <w:rPr>
                <w:i/>
                <w:iCs/>
                <w:sz w:val="20"/>
                <w:szCs w:val="20"/>
              </w:rPr>
            </w:pPr>
          </w:p>
        </w:tc>
        <w:tc>
          <w:tcPr>
            <w:tcW w:w="1275" w:type="dxa"/>
            <w:vMerge/>
            <w:noWrap/>
            <w:vAlign w:val="center"/>
            <w:hideMark/>
          </w:tcPr>
          <w:p w14:paraId="7EDAC845" w14:textId="77777777" w:rsidR="008E2B89" w:rsidRPr="00854BC1" w:rsidRDefault="008E2B89" w:rsidP="0049738F">
            <w:pPr>
              <w:rPr>
                <w:sz w:val="20"/>
                <w:szCs w:val="20"/>
              </w:rPr>
            </w:pPr>
          </w:p>
        </w:tc>
        <w:tc>
          <w:tcPr>
            <w:tcW w:w="1448" w:type="dxa"/>
            <w:noWrap/>
            <w:vAlign w:val="center"/>
            <w:hideMark/>
          </w:tcPr>
          <w:p w14:paraId="2A41FB13" w14:textId="77777777" w:rsidR="008E2B89" w:rsidRPr="00854BC1" w:rsidRDefault="008E2B89" w:rsidP="0049738F">
            <w:pPr>
              <w:rPr>
                <w:i/>
                <w:iCs/>
                <w:sz w:val="20"/>
                <w:szCs w:val="20"/>
              </w:rPr>
            </w:pPr>
            <w:r w:rsidRPr="00854BC1">
              <w:rPr>
                <w:i/>
                <w:iCs/>
                <w:sz w:val="20"/>
                <w:szCs w:val="20"/>
              </w:rPr>
              <w:t>Parafilaroides gymnurus</w:t>
            </w:r>
          </w:p>
        </w:tc>
        <w:tc>
          <w:tcPr>
            <w:tcW w:w="1954" w:type="dxa"/>
            <w:noWrap/>
            <w:vAlign w:val="center"/>
            <w:hideMark/>
          </w:tcPr>
          <w:p w14:paraId="4049D30E" w14:textId="77777777" w:rsidR="008E2B89" w:rsidRPr="00854BC1" w:rsidRDefault="008E2B89" w:rsidP="0049738F">
            <w:pPr>
              <w:rPr>
                <w:sz w:val="20"/>
                <w:szCs w:val="20"/>
              </w:rPr>
            </w:pPr>
            <w:r w:rsidRPr="00854BC1">
              <w:rPr>
                <w:sz w:val="20"/>
                <w:szCs w:val="20"/>
              </w:rPr>
              <w:t>Lower respiratory</w:t>
            </w:r>
          </w:p>
        </w:tc>
        <w:tc>
          <w:tcPr>
            <w:tcW w:w="3996" w:type="dxa"/>
            <w:noWrap/>
            <w:vAlign w:val="center"/>
            <w:hideMark/>
          </w:tcPr>
          <w:p w14:paraId="4127ACA5" w14:textId="63A8FAA3" w:rsidR="008E2B89" w:rsidRPr="00854BC1" w:rsidRDefault="008E2B89" w:rsidP="00164B5B">
            <w:pPr>
              <w:rPr>
                <w:sz w:val="20"/>
                <w:szCs w:val="20"/>
              </w:rPr>
            </w:pPr>
            <w:r w:rsidRPr="00854BC1">
              <w:rPr>
                <w:sz w:val="20"/>
                <w:szCs w:val="20"/>
              </w:rPr>
              <w:fldChar w:fldCharType="begin"/>
            </w:r>
            <w:r w:rsidRPr="00854BC1">
              <w:rPr>
                <w:sz w:val="20"/>
                <w:szCs w:val="20"/>
              </w:rPr>
              <w:instrText xml:space="preserve"> ADDIN ZOTERO_ITEM CSL_CITATION {"citationID":"w3rdVIBK","properties":{"formattedCitation":"(Gosselin and Measures, 1997; Gosselin {\\i{}et al.}, 1998; Ulrich {\\i{}et al.}, 2015)","plainCitation":"(Gosselin and Measures, 1997; Gosselin et al., 1998; Ulrich et al., 2015)","noteIndex":0},"citationItems":[{"id":1275,"uris":["http://zotero.org/users/9441463/items/4W85GBVU"],"itemData":{"id":1275,"type":"article-journal","abstract":"Otostrongylus circumlitus (Railliet, 1899) was found in 5% (16/308) of grey seals (Halichoerus grypus), 6% (1/17; intensity = 38) of harbour seals (Phoca vitulina), and none of 100 harp seals (Phoca groenlandica) from eastern Canada and none of 31 ringed seals (Phoca hispida) from Holman, Northwest Territories. Eighty-two percent of these infections were observed in young-of-the-year seals. Filaroides (Parafilaroides) gymnurus (Railliet, 1899), detected in nodules in the superficial parenchyma of the lungs, infected 24% (5/16) of grey seals, 27% (4/15) of harbour seals, 57% (29/51) of harp seals, 81% (25/31) of ringed seals, and one stranded bearded seal (Erignathus barbatus) (new host report for harp, ringed, and bearded seals; new locality report for Holman). Filaroides (Parafilaroides) hispidus Kennedy, 1986 was found in systematically sliced lungs of grey seals (2/3; new host report) and ringed seals (2/7) but not in harp seals (n = 11) or harbour seals (n = 5). Intensity ranged from 37 to 3570 for F. (P.) gymnurus and from 295 to 1196 for F. (P.) hispidus. No detrimental effect on body condition of seals could be associated with infection by lungworms.","container-title":"Canadian Journal of Fisheries and Aquatic Sciences","DOI":"10.1139/f97-306","ISSN":"0706-652X, 1205-7533","issue":"4","journalAbbreviation":"Can. J. Fish. Aquat. Sci.","language":"en","page":"825-834","source":"DOI.org (Crossref)","title":"Lungworm (Nematoda: Metastrongyloidea) infections in Canadian phocids","title-short":"Lungworm (Nematoda","volume":"55","author":[{"family":"Gosselin","given":"Jean-François"},{"family":"Measures","given":"Lena N"},{"family":"Huot","given":"Jean"}],"issued":{"date-parts":[["1998",4,1]]}}},{"id":1116,"uris":["http://zotero.org/users/9441463/items/R8JXQPYQ"],"itemData":{"id":1116,"type":"article-journal","abstract":"Background: Pinnipeds are frequently infected by the lungworms Otostrongylus circumlitus and Parafilaroides gymnurus (Metastrongyloidea). Infections are frequently associated with secondary bacterial bronchopneumonia and are often lethal. To date, a reliable lungworm diagnosis in individual seals is only possible during necropsy as examination of faeces collected from resting places does not allow assignment to individuals. Therefore, a diagnostic tool for lungworm detection in living seals is desirable for monitoring health of seals in the wild and in captivity. Previously, an ELISA based on recombinant bovine lungworm major sperm protein (MSP) as diagnostic antigen was developed for lungworm diagnosis in cattle. In the present study, this test was adapted for detection of antibodies against lungworms in harbour (Phoca vitulina) and grey seals (Halichoerus grypus). Furthermore, sera of northern elephant seals (Mirounga angustirostris) were tested to evaluate whether the harbour/grey seal ELISA is suitable for this seal species as well.\nMethods: For ELISA evaluation, lungworm-positive and -negative sera of harbour and grey seals were analysed using horseradish peroxidase (HRP)-conjugated Protein A as secondary antibody. Optical density was measured and a receiver operating characteristic (ROC) analysis was performed to determine a cut-off value. Potential cross-reactions were examined by testing serum of seals positive for gastrointestinal and heart nematodes, but negative for lungworm infections. In addition, sera of northern elephant seals were analysed.\nResults: Harbour and grey seal serum samples showed significant differences in optical density (OD) between serum of infected and uninfected animals resulting in a cut-off value of 0.422 OD with a specificity of 100 % (95 % CI: 87.23-100 %) and a sensitivity of 97.83 % (95 % CI: 88.47-99.94 %). Cross-reactions with heart or gastrointestinal nematodes were not observed. Analysis of northern elephant seal samples resulted in detection of antibodies in animals positive for lungworm larvae at faecal examination.\nConclusions: The ELISA presented is a valuable method for detection of lungworm infections in live harbour and grey seals, providing a monitoring tool to reveal epidemiological dynamics of lungworm infections during health surveillance in free-ranging seals. Furthermore, ELISA results may aid institutions with harbour and grey seals under human care on decisions regarding anthelminthic treatment of individual animals.","container-title":"Parasites &amp; Vectors","DOI":"10.1186/s13071-015-1054-4","ISSN":"1756-3305","issue":"1","journalAbbreviation":"Parasites Vectors","language":"en","page":"443","source":"DOI.org (Crossref)","title":"A recombinant antigen-based enzyme-linked immunosorbent assay (ELISA) for lungworm detection in seals","volume":"8","author":[{"family":"Ulrich","given":"Sophia Arlena"},{"family":"Lehnert","given":"Kristina"},{"family":"Siebert","given":"Ursula"},{"family":"Strube","given":"Christina"}],"issued":{"date-parts":[["2015",12]]}}},{"id":1183,"uris":["http://zotero.org/users/9441463/items/9RC9B5QV"],"itemData":{"id":1183,"type":"article-journal","abstract":"The species Filaroides (Parafilaroides) gymnurus (Railliet, 1899) Anderson, 1978 is redescribed, based on examination of mature fifth-stage specimens from wild infected ringed seals (Phoca hispida), harp seals (Phoca groenlandica), harbour seals (Phoca vitulina), and grey seals (Halichoerus grypus) collected in eastern and arctic Canadian waters. Mature specimens of Filaroides (Parafilaroides) hispidus Kennedy, 1986 from ringed seals and grey seals were also examined. Comparison of these worms with museum specimens and the literature led to a review of species in the subgenus Parafilaroides (Dougherty, 1946) Anderson, 1978. Filaroides (Parafilaroides) gymnurus (Railliet, 1899) Anderson, 1978, F. (P.) decorus (Dougherty and Herman, 1947) Anderson, 1978, F. (P.) hydrurgae (Mawson, 1953) Kennedy, 1986, and F. (P.) hispidus Kennedy, 1986 are recognized as valid species. Filaroides (Parafilaroides) arcticus (Delyamure and Alekseev, 1966) Kennedy, 1986 and F. (P.) krascheninnikovi (Yurakhno and Skrjabin, 1971) Kennedy, 1986 are synonymized with F. (P.) gymnurus (Railliet, 1899) Anderson, 1978. Filaroides (Parafilaroides) caspicus (Kurochkin and Zablotsky, 1958) Kennedy, 1986 is considered a species inquirenda.","container-title":"Canadian Journal of Zoology","DOI":"10.1139/z97-045","ISSN":"0008-4301, 1480-3283","issue":"3","journalAbbreviation":"Can. J. Zool.","language":"en","page":"359-370","source":"DOI.org (Crossref)","title":"Redescription of Filaroides (Parafilaroides) gymnurus( Railliet, 1899) (Nematoda: Metastrongyloidea), with comments on other species in pinnipeds","title-short":"Redescription of &lt;i&gt;Filaroides&lt;/i&gt; ( &lt;i&gt;Parafilaroides&lt;/i&gt; ) &lt;i&gt;gymnurus&lt;/i&gt; (Railliet, 1899) (Nematoda","volume":"75","author":[{"family":"Gosselin","given":"Jean-François"},{"family":"Measures","given":"Lena N."}],"issued":{"date-parts":[["1997",3,1]]}}}],"schema":"https://github.com/citation-style-language/schema/raw/master/csl-citation.json"} </w:instrText>
            </w:r>
            <w:r w:rsidRPr="00854BC1">
              <w:rPr>
                <w:sz w:val="20"/>
                <w:szCs w:val="20"/>
              </w:rPr>
              <w:fldChar w:fldCharType="separate"/>
            </w:r>
            <w:r w:rsidRPr="00854BC1">
              <w:rPr>
                <w:sz w:val="20"/>
                <w:szCs w:val="20"/>
                <w:lang w:val="en-US"/>
              </w:rPr>
              <w:t xml:space="preserve">(Gosselin and Measures, 1997; Gosselin </w:t>
            </w:r>
            <w:r w:rsidRPr="00854BC1">
              <w:rPr>
                <w:i/>
                <w:iCs/>
                <w:sz w:val="20"/>
                <w:szCs w:val="20"/>
                <w:lang w:val="en-US"/>
              </w:rPr>
              <w:t>et al.</w:t>
            </w:r>
            <w:r w:rsidRPr="00854BC1">
              <w:rPr>
                <w:sz w:val="20"/>
                <w:szCs w:val="20"/>
                <w:lang w:val="en-US"/>
              </w:rPr>
              <w:t xml:space="preserve">, 1998; Ulrich </w:t>
            </w:r>
            <w:r w:rsidRPr="00854BC1">
              <w:rPr>
                <w:i/>
                <w:iCs/>
                <w:sz w:val="20"/>
                <w:szCs w:val="20"/>
                <w:lang w:val="en-US"/>
              </w:rPr>
              <w:t>et al.</w:t>
            </w:r>
            <w:r w:rsidRPr="00854BC1">
              <w:rPr>
                <w:sz w:val="20"/>
                <w:szCs w:val="20"/>
                <w:lang w:val="en-US"/>
              </w:rPr>
              <w:t>, 2015)</w:t>
            </w:r>
            <w:r w:rsidRPr="00854BC1">
              <w:rPr>
                <w:sz w:val="20"/>
                <w:szCs w:val="20"/>
              </w:rPr>
              <w:fldChar w:fldCharType="end"/>
            </w:r>
          </w:p>
        </w:tc>
      </w:tr>
      <w:tr w:rsidR="008E2B89" w:rsidRPr="006F2338" w14:paraId="2B186ABE" w14:textId="77777777" w:rsidTr="005A3E74">
        <w:tc>
          <w:tcPr>
            <w:tcW w:w="1606" w:type="dxa"/>
            <w:vMerge/>
            <w:vAlign w:val="center"/>
          </w:tcPr>
          <w:p w14:paraId="50A8AA21" w14:textId="77777777" w:rsidR="008E2B89" w:rsidRPr="00854BC1" w:rsidRDefault="008E2B89" w:rsidP="0049738F">
            <w:pPr>
              <w:rPr>
                <w:i/>
                <w:iCs/>
                <w:sz w:val="20"/>
                <w:szCs w:val="20"/>
              </w:rPr>
            </w:pPr>
          </w:p>
        </w:tc>
        <w:tc>
          <w:tcPr>
            <w:tcW w:w="1655" w:type="dxa"/>
            <w:vMerge/>
            <w:noWrap/>
            <w:vAlign w:val="center"/>
            <w:hideMark/>
          </w:tcPr>
          <w:p w14:paraId="7193A5BA" w14:textId="77777777" w:rsidR="008E2B89" w:rsidRPr="00854BC1" w:rsidRDefault="008E2B89" w:rsidP="0049738F">
            <w:pPr>
              <w:rPr>
                <w:sz w:val="20"/>
                <w:szCs w:val="20"/>
              </w:rPr>
            </w:pPr>
          </w:p>
        </w:tc>
        <w:tc>
          <w:tcPr>
            <w:tcW w:w="1418" w:type="dxa"/>
            <w:vMerge/>
            <w:noWrap/>
            <w:vAlign w:val="center"/>
            <w:hideMark/>
          </w:tcPr>
          <w:p w14:paraId="4849C66F" w14:textId="77777777" w:rsidR="008E2B89" w:rsidRPr="00854BC1" w:rsidRDefault="008E2B89" w:rsidP="0049738F">
            <w:pPr>
              <w:rPr>
                <w:i/>
                <w:iCs/>
                <w:sz w:val="20"/>
                <w:szCs w:val="20"/>
              </w:rPr>
            </w:pPr>
          </w:p>
        </w:tc>
        <w:tc>
          <w:tcPr>
            <w:tcW w:w="1275" w:type="dxa"/>
            <w:vMerge/>
            <w:noWrap/>
            <w:vAlign w:val="center"/>
            <w:hideMark/>
          </w:tcPr>
          <w:p w14:paraId="514E5F86" w14:textId="77777777" w:rsidR="008E2B89" w:rsidRPr="00854BC1" w:rsidRDefault="008E2B89" w:rsidP="0049738F">
            <w:pPr>
              <w:rPr>
                <w:sz w:val="20"/>
                <w:szCs w:val="20"/>
              </w:rPr>
            </w:pPr>
          </w:p>
        </w:tc>
        <w:tc>
          <w:tcPr>
            <w:tcW w:w="1448" w:type="dxa"/>
            <w:noWrap/>
            <w:vAlign w:val="center"/>
            <w:hideMark/>
          </w:tcPr>
          <w:p w14:paraId="46B3714B" w14:textId="77777777" w:rsidR="008E2B89" w:rsidRPr="00854BC1" w:rsidRDefault="008E2B89" w:rsidP="0049738F">
            <w:pPr>
              <w:rPr>
                <w:i/>
                <w:iCs/>
                <w:sz w:val="20"/>
                <w:szCs w:val="20"/>
              </w:rPr>
            </w:pPr>
            <w:r w:rsidRPr="00854BC1">
              <w:rPr>
                <w:i/>
                <w:iCs/>
                <w:sz w:val="20"/>
                <w:szCs w:val="20"/>
              </w:rPr>
              <w:t>Parafilaroides hispidus</w:t>
            </w:r>
          </w:p>
        </w:tc>
        <w:tc>
          <w:tcPr>
            <w:tcW w:w="1954" w:type="dxa"/>
            <w:noWrap/>
            <w:vAlign w:val="center"/>
            <w:hideMark/>
          </w:tcPr>
          <w:p w14:paraId="6D0E2D60" w14:textId="77777777" w:rsidR="008E2B89" w:rsidRPr="00854BC1" w:rsidRDefault="008E2B89" w:rsidP="0049738F">
            <w:pPr>
              <w:rPr>
                <w:sz w:val="20"/>
                <w:szCs w:val="20"/>
              </w:rPr>
            </w:pPr>
            <w:r w:rsidRPr="00854BC1">
              <w:rPr>
                <w:sz w:val="20"/>
                <w:szCs w:val="20"/>
              </w:rPr>
              <w:t>Lower respiratory</w:t>
            </w:r>
          </w:p>
        </w:tc>
        <w:tc>
          <w:tcPr>
            <w:tcW w:w="3996" w:type="dxa"/>
            <w:noWrap/>
            <w:vAlign w:val="center"/>
            <w:hideMark/>
          </w:tcPr>
          <w:p w14:paraId="53EFA1A0"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NMSqN0YG","properties":{"formattedCitation":"(Gosselin and Measures, 1997; Gosselin {\\i{}et al.}, 1998)","plainCitation":"(Gosselin and Measures, 1997; Gosselin et al., 1998)","noteIndex":0},"citationItems":[{"id":1275,"uris":["http://zotero.org/users/9441463/items/4W85GBVU"],"itemData":{"id":1275,"type":"article-journal","abstract":"Otostrongylus circumlitus (Railliet, 1899) was found in 5% (16/308) of grey seals (Halichoerus grypus), 6% (1/17; intensity = 38) of harbour seals (Phoca vitulina), and none of 100 harp seals (Phoca groenlandica) from eastern Canada and none of 31 ringed seals (Phoca hispida) from Holman, Northwest Territories. Eighty-two percent of these infections were observed in young-of-the-year seals. Filaroides (Parafilaroides) gymnurus (Railliet, 1899), detected in nodules in the superficial parenchyma of the lungs, infected 24% (5/16) of grey seals, 27% (4/15) of harbour seals, 57% (29/51) of harp seals, 81% (25/31) of ringed seals, and one stranded bearded seal (Erignathus barbatus) (new host report for harp, ringed, and bearded seals; new locality report for Holman). Filaroides (Parafilaroides) hispidus Kennedy, 1986 was found in systematically sliced lungs of grey seals (2/3; new host report) and ringed seals (2/7) but not in harp seals (n = 11) or harbour seals (n = 5). Intensity ranged from 37 to 3570 for F. (P.) gymnurus and from 295 to 1196 for F. (P.) hispidus. No detrimental effect on body condition of seals could be associated with infection by lungworms.","container-title":"Canadian Journal of Fisheries and Aquatic Sciences","DOI":"10.1139/f97-306","ISSN":"0706-652X, 1205-7533","issue":"4","journalAbbreviation":"Can. J. Fish. Aquat. Sci.","language":"en","page":"825-834","source":"DOI.org (Crossref)","title":"Lungworm (Nematoda: Metastrongyloidea) infections in Canadian phocids","title-short":"Lungworm (Nematoda","volume":"55","author":[{"family":"Gosselin","given":"Jean-François"},{"family":"Measures","given":"Lena N"},{"family":"Huot","given":"Jean"}],"issued":{"date-parts":[["1998",4,1]]}}},{"id":1183,"uris":["http://zotero.org/users/9441463/items/9RC9B5QV"],"itemData":{"id":1183,"type":"article-journal","abstract":"The species Filaroides (Parafilaroides) gymnurus (Railliet, 1899) Anderson, 1978 is redescribed, based on examination of mature fifth-stage specimens from wild infected ringed seals (Phoca hispida), harp seals (Phoca groenlandica), harbour seals (Phoca vitulina), and grey seals (Halichoerus grypus) collected in eastern and arctic Canadian waters. Mature specimens of Filaroides (Parafilaroides) hispidus Kennedy, 1986 from ringed seals and grey seals were also examined. Comparison of these worms with museum specimens and the literature led to a review of species in the subgenus Parafilaroides (Dougherty, 1946) Anderson, 1978. Filaroides (Parafilaroides) gymnurus (Railliet, 1899) Anderson, 1978, F. (P.) decorus (Dougherty and Herman, 1947) Anderson, 1978, F. (P.) hydrurgae (Mawson, 1953) Kennedy, 1986, and F. (P.) hispidus Kennedy, 1986 are recognized as valid species. Filaroides (Parafilaroides) arcticus (Delyamure and Alekseev, 1966) Kennedy, 1986 and F. (P.) krascheninnikovi (Yurakhno and Skrjabin, 1971) Kennedy, 1986 are synonymized with F. (P.) gymnurus (Railliet, 1899) Anderson, 1978. Filaroides (Parafilaroides) caspicus (Kurochkin and Zablotsky, 1958) Kennedy, 1986 is considered a species inquirenda.","container-title":"Canadian Journal of Zoology","DOI":"10.1139/z97-045","ISSN":"0008-4301, 1480-3283","issue":"3","journalAbbreviation":"Can. J. Zool.","language":"en","page":"359-370","source":"DOI.org (Crossref)","title":"Redescription of Filaroides (Parafilaroides) gymnurus( Railliet, 1899) (Nematoda: Metastrongyloidea), with comments on other species in pinnipeds","title-short":"Redescription of &lt;i&gt;Filaroides&lt;/i&gt; ( &lt;i&gt;Parafilaroides&lt;/i&gt; ) &lt;i&gt;gymnurus&lt;/i&gt; (Railliet, 1899) (Nematoda","volume":"75","author":[{"family":"Gosselin","given":"Jean-François"},{"family":"Measures","given":"Lena N."}],"issued":{"date-parts":[["1997",3,1]]}}}],"schema":"https://github.com/citation-style-language/schema/raw/master/csl-citation.json"} </w:instrText>
            </w:r>
            <w:r w:rsidRPr="00854BC1">
              <w:rPr>
                <w:sz w:val="20"/>
                <w:szCs w:val="20"/>
              </w:rPr>
              <w:fldChar w:fldCharType="separate"/>
            </w:r>
            <w:r w:rsidRPr="00854BC1">
              <w:rPr>
                <w:sz w:val="20"/>
                <w:szCs w:val="20"/>
                <w:lang w:val="en-US"/>
              </w:rPr>
              <w:t xml:space="preserve">(Gosselin and Measures, 1997; Gosselin </w:t>
            </w:r>
            <w:r w:rsidRPr="00854BC1">
              <w:rPr>
                <w:i/>
                <w:iCs/>
                <w:sz w:val="20"/>
                <w:szCs w:val="20"/>
                <w:lang w:val="en-US"/>
              </w:rPr>
              <w:t>et al.</w:t>
            </w:r>
            <w:r w:rsidRPr="00854BC1">
              <w:rPr>
                <w:sz w:val="20"/>
                <w:szCs w:val="20"/>
                <w:lang w:val="en-US"/>
              </w:rPr>
              <w:t>, 1998)</w:t>
            </w:r>
            <w:r w:rsidRPr="00854BC1">
              <w:rPr>
                <w:sz w:val="20"/>
                <w:szCs w:val="20"/>
              </w:rPr>
              <w:fldChar w:fldCharType="end"/>
            </w:r>
          </w:p>
        </w:tc>
      </w:tr>
      <w:tr w:rsidR="008E2B89" w:rsidRPr="006F2338" w14:paraId="5BA6327E" w14:textId="77777777" w:rsidTr="005A3E74">
        <w:tc>
          <w:tcPr>
            <w:tcW w:w="1606" w:type="dxa"/>
            <w:vMerge/>
            <w:vAlign w:val="center"/>
          </w:tcPr>
          <w:p w14:paraId="62C3B8EA" w14:textId="77777777" w:rsidR="008E2B89" w:rsidRPr="00854BC1" w:rsidRDefault="008E2B89" w:rsidP="0049738F">
            <w:pPr>
              <w:rPr>
                <w:i/>
                <w:iCs/>
                <w:sz w:val="20"/>
                <w:szCs w:val="20"/>
              </w:rPr>
            </w:pPr>
          </w:p>
        </w:tc>
        <w:tc>
          <w:tcPr>
            <w:tcW w:w="1655" w:type="dxa"/>
            <w:vMerge w:val="restart"/>
            <w:noWrap/>
            <w:vAlign w:val="center"/>
            <w:hideMark/>
          </w:tcPr>
          <w:p w14:paraId="0999C433" w14:textId="77777777" w:rsidR="008E2B89" w:rsidRPr="00854BC1" w:rsidRDefault="008E2B89" w:rsidP="0049738F">
            <w:pPr>
              <w:rPr>
                <w:sz w:val="20"/>
                <w:szCs w:val="20"/>
              </w:rPr>
            </w:pPr>
            <w:r w:rsidRPr="00854BC1">
              <w:rPr>
                <w:sz w:val="20"/>
                <w:szCs w:val="20"/>
              </w:rPr>
              <w:t>Histriophoca fasciata</w:t>
            </w:r>
          </w:p>
        </w:tc>
        <w:tc>
          <w:tcPr>
            <w:tcW w:w="1418" w:type="dxa"/>
            <w:vMerge w:val="restart"/>
            <w:noWrap/>
            <w:vAlign w:val="center"/>
            <w:hideMark/>
          </w:tcPr>
          <w:p w14:paraId="6B088E2C" w14:textId="77777777" w:rsidR="008E2B89" w:rsidRPr="00854BC1" w:rsidRDefault="008E2B89" w:rsidP="0049738F">
            <w:pPr>
              <w:rPr>
                <w:i/>
                <w:iCs/>
                <w:sz w:val="20"/>
                <w:szCs w:val="20"/>
              </w:rPr>
            </w:pPr>
            <w:r w:rsidRPr="00854BC1">
              <w:rPr>
                <w:i/>
                <w:iCs/>
                <w:sz w:val="20"/>
                <w:szCs w:val="20"/>
              </w:rPr>
              <w:t>Ribbon seal</w:t>
            </w:r>
          </w:p>
        </w:tc>
        <w:tc>
          <w:tcPr>
            <w:tcW w:w="1275" w:type="dxa"/>
            <w:vMerge w:val="restart"/>
            <w:noWrap/>
            <w:vAlign w:val="center"/>
            <w:hideMark/>
          </w:tcPr>
          <w:p w14:paraId="42433049" w14:textId="77777777" w:rsidR="008E2B89" w:rsidRPr="00854BC1" w:rsidRDefault="008E2B89" w:rsidP="0049738F">
            <w:pPr>
              <w:rPr>
                <w:sz w:val="20"/>
                <w:szCs w:val="20"/>
              </w:rPr>
            </w:pPr>
            <w:r w:rsidRPr="00854BC1">
              <w:rPr>
                <w:sz w:val="20"/>
                <w:szCs w:val="20"/>
              </w:rPr>
              <w:t>Crenosomatidae</w:t>
            </w:r>
          </w:p>
        </w:tc>
        <w:tc>
          <w:tcPr>
            <w:tcW w:w="1448" w:type="dxa"/>
            <w:noWrap/>
            <w:vAlign w:val="center"/>
            <w:hideMark/>
          </w:tcPr>
          <w:p w14:paraId="26A03591" w14:textId="77777777" w:rsidR="008E2B89" w:rsidRPr="00854BC1" w:rsidRDefault="008E2B89" w:rsidP="0049738F">
            <w:pPr>
              <w:rPr>
                <w:i/>
                <w:iCs/>
                <w:sz w:val="20"/>
                <w:szCs w:val="20"/>
              </w:rPr>
            </w:pPr>
            <w:r w:rsidRPr="00854BC1">
              <w:rPr>
                <w:i/>
                <w:iCs/>
                <w:sz w:val="20"/>
                <w:szCs w:val="20"/>
              </w:rPr>
              <w:t>Otostrongylus circumlitus</w:t>
            </w:r>
          </w:p>
        </w:tc>
        <w:tc>
          <w:tcPr>
            <w:tcW w:w="1954" w:type="dxa"/>
            <w:noWrap/>
            <w:vAlign w:val="center"/>
            <w:hideMark/>
          </w:tcPr>
          <w:p w14:paraId="6B33B55E" w14:textId="77777777" w:rsidR="008E2B89" w:rsidRPr="00854BC1" w:rsidRDefault="008E2B89" w:rsidP="0049738F">
            <w:pPr>
              <w:rPr>
                <w:sz w:val="20"/>
                <w:szCs w:val="20"/>
              </w:rPr>
            </w:pPr>
            <w:r w:rsidRPr="00854BC1">
              <w:rPr>
                <w:sz w:val="20"/>
                <w:szCs w:val="20"/>
                <w:lang w:val="en-US"/>
              </w:rPr>
              <w:t>N/A</w:t>
            </w:r>
          </w:p>
        </w:tc>
        <w:tc>
          <w:tcPr>
            <w:tcW w:w="3996" w:type="dxa"/>
            <w:noWrap/>
            <w:vAlign w:val="center"/>
            <w:hideMark/>
          </w:tcPr>
          <w:p w14:paraId="39C1D21B"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0iEFdFmT","properties":{"formattedCitation":"(Walden {\\i{}et al.}, 2020)","plainCitation":"(Walden et al., 2020)","noteIndex":0},"citationItems":[{"id":1113,"uris":["http://zotero.org/users/9441463/items/PQDG5D97"],"itemData":{"id":1113,"type":"article-journal","abstract":"Climate warming may affect the distribution of helminth parasites, allowing endemic species to increase in prevalence and new species to appear. We analyzed tissues from 141 iceassociated seals collected in the Alaskan (US) Bering and Chukchi seas during 2006–15 for internal helminth parasites and compared results with past studies. Specimens were collected from: ringed seals (Pusa hispida), bearded seals (Erignathus barbatus), spotted seals (Phoca largha), and ribbon seals (Histriophoca fasciata). Helminths were present in 94% (133/141) of the seals sampled. Nematodes were most prevalent in bearded (97%, 72/74) and spotted seals (93%, 13/14). Cestodes were most prevalent in bearded seals (82%, 61/74) and absent in ribbon seals, trematodes were only found in bearded (64%, 47/74) and ringed (5%, 2/44) seals, and acanthocephalans were mostly found in ringed (61%, 27/44) and spotted (64%, 9/14) seals. Although no helminths were new to the Bering-Chukchi Seas region, this study found a previously unreported host record for the lungworm Parafilaroides (Filaroides) gymnurus in a ribbon seal. We also found the lungworm Otostrongylus circumlitus in a ribbon seal and P. (F.) gymnurus in bearded seals, representing location records previously unreported from the Bering-Chukchi Seas region (although they have been reported from the Sea of Okhotsk). We found the cestode genus Pyramicocephalus in bearded seals (3%, 2/74) at a lower prevalence than was reported previously for Pyramicocephalus phocarum (44–100%) in the Bering-Chukchi Seas region. We found no species of the acanthocephalan genus Bolbosoma, although the genus was previously identified in ringed, spotted, and ribbon seals. This study yielded no new helminths and no increases in the prevalence of endemic parasites in these seal species.","container-title":"Journal of Wildlife Diseases","DOI":"10.7589/2019-09-228","ISSN":"0090-3558","issue":"4","journalAbbreviation":"Journal of Wildlife Diseases","language":"en","source":"DOI.org (Crossref)","title":"Helminth fauna of ice seals in the Alaskan Bering and Chukchi seas, 2006–15","URL":"https://bioone.org/journals/journal-of-wildlife-diseases/volume-56/issue-4/2019-09-228/HELMINTH-FAUNA-OF-ICE-SEALS-IN-THE-ALASKAN-BERING-AND/10.7589/2019-09-228.full","volume":"56","author":[{"family":"Walden","given":"Heather S."},{"family":"Bryan","given":"Anna L."},{"family":"McIntosh","given":"Antoinette"},{"family":"Tuomi","given":"Pam"},{"family":"Hoover-Miller","given":"Anne"},{"family":"Stimmelmayr","given":"Raphaela"},{"family":"Quakenbush","given":"Lori"}],"accessed":{"date-parts":[["2021",11,13]]},"issued":{"date-parts":[["2020",10,8]]}}}],"schema":"https://github.com/citation-style-language/schema/raw/master/csl-citation.json"} </w:instrText>
            </w:r>
            <w:r w:rsidRPr="00854BC1">
              <w:rPr>
                <w:sz w:val="20"/>
                <w:szCs w:val="20"/>
              </w:rPr>
              <w:fldChar w:fldCharType="separate"/>
            </w:r>
            <w:r w:rsidRPr="00854BC1">
              <w:rPr>
                <w:sz w:val="20"/>
                <w:szCs w:val="20"/>
                <w:lang w:val="en-US"/>
              </w:rPr>
              <w:t xml:space="preserve">(Walden </w:t>
            </w:r>
            <w:r w:rsidRPr="00854BC1">
              <w:rPr>
                <w:i/>
                <w:iCs/>
                <w:sz w:val="20"/>
                <w:szCs w:val="20"/>
                <w:lang w:val="en-US"/>
              </w:rPr>
              <w:t>et al.</w:t>
            </w:r>
            <w:r w:rsidRPr="00854BC1">
              <w:rPr>
                <w:sz w:val="20"/>
                <w:szCs w:val="20"/>
                <w:lang w:val="en-US"/>
              </w:rPr>
              <w:t>, 2020)</w:t>
            </w:r>
            <w:r w:rsidRPr="00854BC1">
              <w:rPr>
                <w:sz w:val="20"/>
                <w:szCs w:val="20"/>
              </w:rPr>
              <w:fldChar w:fldCharType="end"/>
            </w:r>
          </w:p>
        </w:tc>
      </w:tr>
      <w:tr w:rsidR="008E2B89" w:rsidRPr="006F2338" w14:paraId="317B6665" w14:textId="77777777" w:rsidTr="005A3E74">
        <w:tc>
          <w:tcPr>
            <w:tcW w:w="1606" w:type="dxa"/>
            <w:vMerge/>
            <w:vAlign w:val="center"/>
          </w:tcPr>
          <w:p w14:paraId="11EC0011" w14:textId="77777777" w:rsidR="008E2B89" w:rsidRPr="00854BC1" w:rsidRDefault="008E2B89" w:rsidP="0049738F">
            <w:pPr>
              <w:rPr>
                <w:i/>
                <w:iCs/>
                <w:sz w:val="20"/>
                <w:szCs w:val="20"/>
              </w:rPr>
            </w:pPr>
          </w:p>
        </w:tc>
        <w:tc>
          <w:tcPr>
            <w:tcW w:w="1655" w:type="dxa"/>
            <w:vMerge/>
            <w:noWrap/>
            <w:vAlign w:val="center"/>
            <w:hideMark/>
          </w:tcPr>
          <w:p w14:paraId="25CB3C0F" w14:textId="77777777" w:rsidR="008E2B89" w:rsidRPr="00854BC1" w:rsidRDefault="008E2B89" w:rsidP="0049738F">
            <w:pPr>
              <w:rPr>
                <w:sz w:val="20"/>
                <w:szCs w:val="20"/>
              </w:rPr>
            </w:pPr>
          </w:p>
        </w:tc>
        <w:tc>
          <w:tcPr>
            <w:tcW w:w="1418" w:type="dxa"/>
            <w:vMerge/>
            <w:noWrap/>
            <w:vAlign w:val="center"/>
            <w:hideMark/>
          </w:tcPr>
          <w:p w14:paraId="00CBC18D" w14:textId="77777777" w:rsidR="008E2B89" w:rsidRPr="00854BC1" w:rsidRDefault="008E2B89" w:rsidP="0049738F">
            <w:pPr>
              <w:rPr>
                <w:i/>
                <w:iCs/>
                <w:sz w:val="20"/>
                <w:szCs w:val="20"/>
              </w:rPr>
            </w:pPr>
          </w:p>
        </w:tc>
        <w:tc>
          <w:tcPr>
            <w:tcW w:w="1275" w:type="dxa"/>
            <w:vMerge/>
            <w:noWrap/>
            <w:vAlign w:val="center"/>
            <w:hideMark/>
          </w:tcPr>
          <w:p w14:paraId="23CCF73F" w14:textId="77777777" w:rsidR="008E2B89" w:rsidRPr="00854BC1" w:rsidRDefault="008E2B89" w:rsidP="0049738F">
            <w:pPr>
              <w:rPr>
                <w:sz w:val="20"/>
                <w:szCs w:val="20"/>
              </w:rPr>
            </w:pPr>
          </w:p>
        </w:tc>
        <w:tc>
          <w:tcPr>
            <w:tcW w:w="1448" w:type="dxa"/>
            <w:noWrap/>
            <w:vAlign w:val="center"/>
            <w:hideMark/>
          </w:tcPr>
          <w:p w14:paraId="0935E822" w14:textId="77777777" w:rsidR="008E2B89" w:rsidRPr="00854BC1" w:rsidRDefault="008E2B89" w:rsidP="0049738F">
            <w:pPr>
              <w:rPr>
                <w:i/>
                <w:iCs/>
                <w:sz w:val="20"/>
                <w:szCs w:val="20"/>
              </w:rPr>
            </w:pPr>
            <w:r w:rsidRPr="00854BC1">
              <w:rPr>
                <w:i/>
                <w:iCs/>
                <w:sz w:val="20"/>
                <w:szCs w:val="20"/>
              </w:rPr>
              <w:t xml:space="preserve">Otostrongylus sp. </w:t>
            </w:r>
          </w:p>
        </w:tc>
        <w:tc>
          <w:tcPr>
            <w:tcW w:w="1954" w:type="dxa"/>
            <w:noWrap/>
            <w:vAlign w:val="center"/>
            <w:hideMark/>
          </w:tcPr>
          <w:p w14:paraId="741720D3" w14:textId="77777777" w:rsidR="008E2B89" w:rsidRPr="00854BC1" w:rsidRDefault="008E2B89" w:rsidP="0049738F">
            <w:pPr>
              <w:rPr>
                <w:sz w:val="20"/>
                <w:szCs w:val="20"/>
              </w:rPr>
            </w:pPr>
            <w:r w:rsidRPr="00854BC1">
              <w:rPr>
                <w:sz w:val="20"/>
                <w:szCs w:val="20"/>
                <w:lang w:val="en-US"/>
              </w:rPr>
              <w:t>N/A</w:t>
            </w:r>
          </w:p>
        </w:tc>
        <w:tc>
          <w:tcPr>
            <w:tcW w:w="3996" w:type="dxa"/>
            <w:noWrap/>
            <w:vAlign w:val="center"/>
            <w:hideMark/>
          </w:tcPr>
          <w:p w14:paraId="36533740"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5xndMEGm","properties":{"formattedCitation":"(Walden {\\i{}et al.}, 2020)","plainCitation":"(Walden et al., 2020)","noteIndex":0},"citationItems":[{"id":1113,"uris":["http://zotero.org/users/9441463/items/PQDG5D97"],"itemData":{"id":1113,"type":"article-journal","abstract":"Climate warming may affect the distribution of helminth parasites, allowing endemic species to increase in prevalence and new species to appear. We analyzed tissues from 141 iceassociated seals collected in the Alaskan (US) Bering and Chukchi seas during 2006–15 for internal helminth parasites and compared results with past studies. Specimens were collected from: ringed seals (Pusa hispida), bearded seals (Erignathus barbatus), spotted seals (Phoca largha), and ribbon seals (Histriophoca fasciata). Helminths were present in 94% (133/141) of the seals sampled. Nematodes were most prevalent in bearded (97%, 72/74) and spotted seals (93%, 13/14). Cestodes were most prevalent in bearded seals (82%, 61/74) and absent in ribbon seals, trematodes were only found in bearded (64%, 47/74) and ringed (5%, 2/44) seals, and acanthocephalans were mostly found in ringed (61%, 27/44) and spotted (64%, 9/14) seals. Although no helminths were new to the Bering-Chukchi Seas region, this study found a previously unreported host record for the lungworm Parafilaroides (Filaroides) gymnurus in a ribbon seal. We also found the lungworm Otostrongylus circumlitus in a ribbon seal and P. (F.) gymnurus in bearded seals, representing location records previously unreported from the Bering-Chukchi Seas region (although they have been reported from the Sea of Okhotsk). We found the cestode genus Pyramicocephalus in bearded seals (3%, 2/74) at a lower prevalence than was reported previously for Pyramicocephalus phocarum (44–100%) in the Bering-Chukchi Seas region. We found no species of the acanthocephalan genus Bolbosoma, although the genus was previously identified in ringed, spotted, and ribbon seals. This study yielded no new helminths and no increases in the prevalence of endemic parasites in these seal species.","container-title":"Journal of Wildlife Diseases","DOI":"10.7589/2019-09-228","ISSN":"0090-3558","issue":"4","journalAbbreviation":"Journal of Wildlife Diseases","language":"en","source":"DOI.org (Crossref)","title":"Helminth fauna of ice seals in the Alaskan Bering and Chukchi seas, 2006–15","URL":"https://bioone.org/journals/journal-of-wildlife-diseases/volume-56/issue-4/2019-09-228/HELMINTH-FAUNA-OF-ICE-SEALS-IN-THE-ALASKAN-BERING-AND/10.7589/2019-09-228.full","volume":"56","author":[{"family":"Walden","given":"Heather S."},{"family":"Bryan","given":"Anna L."},{"family":"McIntosh","given":"Antoinette"},{"family":"Tuomi","given":"Pam"},{"family":"Hoover-Miller","given":"Anne"},{"family":"Stimmelmayr","given":"Raphaela"},{"family":"Quakenbush","given":"Lori"}],"accessed":{"date-parts":[["2021",11,13]]},"issued":{"date-parts":[["2020",10,8]]}}}],"schema":"https://github.com/citation-style-language/schema/raw/master/csl-citation.json"} </w:instrText>
            </w:r>
            <w:r w:rsidRPr="00854BC1">
              <w:rPr>
                <w:sz w:val="20"/>
                <w:szCs w:val="20"/>
              </w:rPr>
              <w:fldChar w:fldCharType="separate"/>
            </w:r>
            <w:r w:rsidRPr="00854BC1">
              <w:rPr>
                <w:sz w:val="20"/>
                <w:szCs w:val="20"/>
                <w:lang w:val="en-US"/>
              </w:rPr>
              <w:t xml:space="preserve">(Walden </w:t>
            </w:r>
            <w:r w:rsidRPr="00854BC1">
              <w:rPr>
                <w:i/>
                <w:iCs/>
                <w:sz w:val="20"/>
                <w:szCs w:val="20"/>
                <w:lang w:val="en-US"/>
              </w:rPr>
              <w:t>et al.</w:t>
            </w:r>
            <w:r w:rsidRPr="00854BC1">
              <w:rPr>
                <w:sz w:val="20"/>
                <w:szCs w:val="20"/>
                <w:lang w:val="en-US"/>
              </w:rPr>
              <w:t>, 2020)</w:t>
            </w:r>
            <w:r w:rsidRPr="00854BC1">
              <w:rPr>
                <w:sz w:val="20"/>
                <w:szCs w:val="20"/>
              </w:rPr>
              <w:fldChar w:fldCharType="end"/>
            </w:r>
          </w:p>
        </w:tc>
      </w:tr>
      <w:tr w:rsidR="008E2B89" w:rsidRPr="006F2338" w14:paraId="2DD4C209" w14:textId="77777777" w:rsidTr="005A3E74">
        <w:tc>
          <w:tcPr>
            <w:tcW w:w="1606" w:type="dxa"/>
            <w:vMerge/>
            <w:vAlign w:val="center"/>
          </w:tcPr>
          <w:p w14:paraId="661409DB" w14:textId="77777777" w:rsidR="008E2B89" w:rsidRPr="00854BC1" w:rsidRDefault="008E2B89" w:rsidP="0049738F">
            <w:pPr>
              <w:rPr>
                <w:i/>
                <w:iCs/>
                <w:sz w:val="20"/>
                <w:szCs w:val="20"/>
              </w:rPr>
            </w:pPr>
          </w:p>
        </w:tc>
        <w:tc>
          <w:tcPr>
            <w:tcW w:w="1655" w:type="dxa"/>
            <w:vMerge/>
            <w:noWrap/>
            <w:vAlign w:val="center"/>
            <w:hideMark/>
          </w:tcPr>
          <w:p w14:paraId="29CAF63E" w14:textId="77777777" w:rsidR="008E2B89" w:rsidRPr="00854BC1" w:rsidRDefault="008E2B89" w:rsidP="0049738F">
            <w:pPr>
              <w:rPr>
                <w:sz w:val="20"/>
                <w:szCs w:val="20"/>
              </w:rPr>
            </w:pPr>
          </w:p>
        </w:tc>
        <w:tc>
          <w:tcPr>
            <w:tcW w:w="1418" w:type="dxa"/>
            <w:vMerge/>
            <w:noWrap/>
            <w:vAlign w:val="center"/>
            <w:hideMark/>
          </w:tcPr>
          <w:p w14:paraId="6A5580A3" w14:textId="77777777" w:rsidR="008E2B89" w:rsidRPr="00854BC1" w:rsidRDefault="008E2B89" w:rsidP="0049738F">
            <w:pPr>
              <w:rPr>
                <w:i/>
                <w:iCs/>
                <w:sz w:val="20"/>
                <w:szCs w:val="20"/>
              </w:rPr>
            </w:pPr>
          </w:p>
        </w:tc>
        <w:tc>
          <w:tcPr>
            <w:tcW w:w="1275" w:type="dxa"/>
            <w:noWrap/>
            <w:vAlign w:val="center"/>
            <w:hideMark/>
          </w:tcPr>
          <w:p w14:paraId="6D34DE6E" w14:textId="77777777" w:rsidR="008E2B89" w:rsidRPr="00854BC1" w:rsidRDefault="008E2B89" w:rsidP="0049738F">
            <w:pPr>
              <w:rPr>
                <w:sz w:val="20"/>
                <w:szCs w:val="20"/>
              </w:rPr>
            </w:pPr>
            <w:r w:rsidRPr="00854BC1">
              <w:rPr>
                <w:sz w:val="20"/>
                <w:szCs w:val="20"/>
              </w:rPr>
              <w:t>Filaroididae</w:t>
            </w:r>
          </w:p>
        </w:tc>
        <w:tc>
          <w:tcPr>
            <w:tcW w:w="1448" w:type="dxa"/>
            <w:noWrap/>
            <w:vAlign w:val="center"/>
            <w:hideMark/>
          </w:tcPr>
          <w:p w14:paraId="20460D69" w14:textId="77777777" w:rsidR="008E2B89" w:rsidRPr="00854BC1" w:rsidRDefault="008E2B89" w:rsidP="0049738F">
            <w:pPr>
              <w:rPr>
                <w:i/>
                <w:iCs/>
                <w:sz w:val="20"/>
                <w:szCs w:val="20"/>
              </w:rPr>
            </w:pPr>
            <w:r w:rsidRPr="00854BC1">
              <w:rPr>
                <w:i/>
                <w:iCs/>
                <w:sz w:val="20"/>
                <w:szCs w:val="20"/>
              </w:rPr>
              <w:t>Parafilaroides gymnurus</w:t>
            </w:r>
          </w:p>
        </w:tc>
        <w:tc>
          <w:tcPr>
            <w:tcW w:w="1954" w:type="dxa"/>
            <w:noWrap/>
            <w:vAlign w:val="center"/>
            <w:hideMark/>
          </w:tcPr>
          <w:p w14:paraId="3A7D3AE7" w14:textId="77777777" w:rsidR="008E2B89" w:rsidRPr="00854BC1" w:rsidRDefault="008E2B89" w:rsidP="0049738F">
            <w:pPr>
              <w:rPr>
                <w:sz w:val="20"/>
                <w:szCs w:val="20"/>
              </w:rPr>
            </w:pPr>
            <w:r w:rsidRPr="00854BC1">
              <w:rPr>
                <w:sz w:val="20"/>
                <w:szCs w:val="20"/>
              </w:rPr>
              <w:t>Lower respiratory</w:t>
            </w:r>
          </w:p>
        </w:tc>
        <w:tc>
          <w:tcPr>
            <w:tcW w:w="3996" w:type="dxa"/>
            <w:noWrap/>
            <w:vAlign w:val="center"/>
            <w:hideMark/>
          </w:tcPr>
          <w:p w14:paraId="71498DE0"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IJiJZZ6x","properties":{"formattedCitation":"(Walden {\\i{}et al.}, 2020)","plainCitation":"(Walden et al., 2020)","noteIndex":0},"citationItems":[{"id":1113,"uris":["http://zotero.org/users/9441463/items/PQDG5D97"],"itemData":{"id":1113,"type":"article-journal","abstract":"Climate warming may affect the distribution of helminth parasites, allowing endemic species to increase in prevalence and new species to appear. We analyzed tissues from 141 iceassociated seals collected in the Alaskan (US) Bering and Chukchi seas during 2006–15 for internal helminth parasites and compared results with past studies. Specimens were collected from: ringed seals (Pusa hispida), bearded seals (Erignathus barbatus), spotted seals (Phoca largha), and ribbon seals (Histriophoca fasciata). Helminths were present in 94% (133/141) of the seals sampled. Nematodes were most prevalent in bearded (97%, 72/74) and spotted seals (93%, 13/14). Cestodes were most prevalent in bearded seals (82%, 61/74) and absent in ribbon seals, trematodes were only found in bearded (64%, 47/74) and ringed (5%, 2/44) seals, and acanthocephalans were mostly found in ringed (61%, 27/44) and spotted (64%, 9/14) seals. Although no helminths were new to the Bering-Chukchi Seas region, this study found a previously unreported host record for the lungworm Parafilaroides (Filaroides) gymnurus in a ribbon seal. We also found the lungworm Otostrongylus circumlitus in a ribbon seal and P. (F.) gymnurus in bearded seals, representing location records previously unreported from the Bering-Chukchi Seas region (although they have been reported from the Sea of Okhotsk). We found the cestode genus Pyramicocephalus in bearded seals (3%, 2/74) at a lower prevalence than was reported previously for Pyramicocephalus phocarum (44–100%) in the Bering-Chukchi Seas region. We found no species of the acanthocephalan genus Bolbosoma, although the genus was previously identified in ringed, spotted, and ribbon seals. This study yielded no new helminths and no increases in the prevalence of endemic parasites in these seal species.","container-title":"Journal of Wildlife Diseases","DOI":"10.7589/2019-09-228","ISSN":"0090-3558","issue":"4","journalAbbreviation":"Journal of Wildlife Diseases","language":"en","source":"DOI.org (Crossref)","title":"Helminth fauna of ice seals in the Alaskan Bering and Chukchi seas, 2006–15","URL":"https://bioone.org/journals/journal-of-wildlife-diseases/volume-56/issue-4/2019-09-228/HELMINTH-FAUNA-OF-ICE-SEALS-IN-THE-ALASKAN-BERING-AND/10.7589/2019-09-228.full","volume":"56","author":[{"family":"Walden","given":"Heather S."},{"family":"Bryan","given":"Anna L."},{"family":"McIntosh","given":"Antoinette"},{"family":"Tuomi","given":"Pam"},{"family":"Hoover-Miller","given":"Anne"},{"family":"Stimmelmayr","given":"Raphaela"},{"family":"Quakenbush","given":"Lori"}],"accessed":{"date-parts":[["2021",11,13]]},"issued":{"date-parts":[["2020",10,8]]}}}],"schema":"https://github.com/citation-style-language/schema/raw/master/csl-citation.json"} </w:instrText>
            </w:r>
            <w:r w:rsidRPr="00854BC1">
              <w:rPr>
                <w:sz w:val="20"/>
                <w:szCs w:val="20"/>
              </w:rPr>
              <w:fldChar w:fldCharType="separate"/>
            </w:r>
            <w:r w:rsidRPr="00854BC1">
              <w:rPr>
                <w:sz w:val="20"/>
                <w:szCs w:val="20"/>
                <w:lang w:val="en-US"/>
              </w:rPr>
              <w:t xml:space="preserve">(Walden </w:t>
            </w:r>
            <w:r w:rsidRPr="00854BC1">
              <w:rPr>
                <w:i/>
                <w:iCs/>
                <w:sz w:val="20"/>
                <w:szCs w:val="20"/>
                <w:lang w:val="en-US"/>
              </w:rPr>
              <w:t>et al.</w:t>
            </w:r>
            <w:r w:rsidRPr="00854BC1">
              <w:rPr>
                <w:sz w:val="20"/>
                <w:szCs w:val="20"/>
                <w:lang w:val="en-US"/>
              </w:rPr>
              <w:t>, 2020)</w:t>
            </w:r>
            <w:r w:rsidRPr="00854BC1">
              <w:rPr>
                <w:sz w:val="20"/>
                <w:szCs w:val="20"/>
              </w:rPr>
              <w:fldChar w:fldCharType="end"/>
            </w:r>
          </w:p>
        </w:tc>
      </w:tr>
      <w:tr w:rsidR="008E2B89" w:rsidRPr="006F2338" w14:paraId="16F0637A" w14:textId="77777777" w:rsidTr="005A3E74">
        <w:tc>
          <w:tcPr>
            <w:tcW w:w="1606" w:type="dxa"/>
            <w:vMerge/>
            <w:vAlign w:val="center"/>
          </w:tcPr>
          <w:p w14:paraId="5624B041" w14:textId="77777777" w:rsidR="008E2B89" w:rsidRPr="00854BC1" w:rsidRDefault="008E2B89" w:rsidP="0049738F">
            <w:pPr>
              <w:rPr>
                <w:i/>
                <w:iCs/>
                <w:sz w:val="20"/>
                <w:szCs w:val="20"/>
              </w:rPr>
            </w:pPr>
          </w:p>
        </w:tc>
        <w:tc>
          <w:tcPr>
            <w:tcW w:w="1655" w:type="dxa"/>
            <w:noWrap/>
            <w:vAlign w:val="center"/>
            <w:hideMark/>
          </w:tcPr>
          <w:p w14:paraId="588A9769" w14:textId="77777777" w:rsidR="008E2B89" w:rsidRPr="00854BC1" w:rsidRDefault="008E2B89" w:rsidP="0049738F">
            <w:pPr>
              <w:rPr>
                <w:sz w:val="20"/>
                <w:szCs w:val="20"/>
              </w:rPr>
            </w:pPr>
            <w:r w:rsidRPr="00854BC1">
              <w:rPr>
                <w:sz w:val="20"/>
                <w:szCs w:val="20"/>
              </w:rPr>
              <w:t>Hydrurga leptonyx</w:t>
            </w:r>
          </w:p>
        </w:tc>
        <w:tc>
          <w:tcPr>
            <w:tcW w:w="1418" w:type="dxa"/>
            <w:noWrap/>
            <w:vAlign w:val="center"/>
            <w:hideMark/>
          </w:tcPr>
          <w:p w14:paraId="57DF8344" w14:textId="77777777" w:rsidR="008E2B89" w:rsidRPr="00854BC1" w:rsidRDefault="008E2B89" w:rsidP="0049738F">
            <w:pPr>
              <w:rPr>
                <w:i/>
                <w:iCs/>
                <w:sz w:val="20"/>
                <w:szCs w:val="20"/>
              </w:rPr>
            </w:pPr>
            <w:r w:rsidRPr="00854BC1">
              <w:rPr>
                <w:i/>
                <w:iCs/>
                <w:sz w:val="20"/>
                <w:szCs w:val="20"/>
              </w:rPr>
              <w:t>Leopard seal</w:t>
            </w:r>
          </w:p>
        </w:tc>
        <w:tc>
          <w:tcPr>
            <w:tcW w:w="1275" w:type="dxa"/>
            <w:noWrap/>
            <w:vAlign w:val="center"/>
            <w:hideMark/>
          </w:tcPr>
          <w:p w14:paraId="34BBA5AA" w14:textId="77777777" w:rsidR="008E2B89" w:rsidRPr="00854BC1" w:rsidRDefault="008E2B89" w:rsidP="0049738F">
            <w:pPr>
              <w:rPr>
                <w:sz w:val="20"/>
                <w:szCs w:val="20"/>
              </w:rPr>
            </w:pPr>
            <w:r w:rsidRPr="00854BC1">
              <w:rPr>
                <w:sz w:val="20"/>
                <w:szCs w:val="20"/>
              </w:rPr>
              <w:t>Filaroididae</w:t>
            </w:r>
          </w:p>
        </w:tc>
        <w:tc>
          <w:tcPr>
            <w:tcW w:w="1448" w:type="dxa"/>
            <w:noWrap/>
            <w:vAlign w:val="center"/>
            <w:hideMark/>
          </w:tcPr>
          <w:p w14:paraId="1DCF3C0F" w14:textId="77777777" w:rsidR="008E2B89" w:rsidRPr="00854BC1" w:rsidRDefault="008E2B89" w:rsidP="0049738F">
            <w:pPr>
              <w:rPr>
                <w:i/>
                <w:iCs/>
                <w:sz w:val="20"/>
                <w:szCs w:val="20"/>
              </w:rPr>
            </w:pPr>
            <w:r w:rsidRPr="00854BC1">
              <w:rPr>
                <w:i/>
                <w:iCs/>
                <w:sz w:val="20"/>
                <w:szCs w:val="20"/>
              </w:rPr>
              <w:t>Parafilaroides hydrurgae</w:t>
            </w:r>
          </w:p>
        </w:tc>
        <w:tc>
          <w:tcPr>
            <w:tcW w:w="1954" w:type="dxa"/>
            <w:noWrap/>
            <w:vAlign w:val="center"/>
            <w:hideMark/>
          </w:tcPr>
          <w:p w14:paraId="323FC200" w14:textId="77777777" w:rsidR="008E2B89" w:rsidRPr="00854BC1" w:rsidRDefault="008E2B89" w:rsidP="0049738F">
            <w:pPr>
              <w:rPr>
                <w:sz w:val="20"/>
                <w:szCs w:val="20"/>
              </w:rPr>
            </w:pPr>
            <w:r w:rsidRPr="00854BC1">
              <w:rPr>
                <w:sz w:val="20"/>
                <w:szCs w:val="20"/>
              </w:rPr>
              <w:t>Lower respiratory</w:t>
            </w:r>
          </w:p>
        </w:tc>
        <w:tc>
          <w:tcPr>
            <w:tcW w:w="3996" w:type="dxa"/>
            <w:noWrap/>
            <w:vAlign w:val="center"/>
            <w:hideMark/>
          </w:tcPr>
          <w:p w14:paraId="53023677"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CyeXzEA8","properties":{"formattedCitation":"(Mawson, 1953)","plainCitation":"(Mawson, 1953)","noteIndex":0},"citationItems":[{"id":1213,"uris":["http://zotero.org/users/9441463/items/S5UZYU2N"],"itemData":{"id":1213,"type":"article-journal","abstract":"The nematodes described here were collected by biologists of the Australian National Antarctic Research Expedition based at the subantarctic stations at Macquarie Island and Heard Island, over the years 1948–51.","container-title":"Parasitology","DOI":"10.1017/S0031182000018667","ISSN":"0031-1820, 1469-8161","issue":"3-4","journalAbbreviation":"Parasitology","language":"en","page":"291-297","source":"DOI.org (Crossref)","title":"Parasitic Nematoda collected by the Australian National Antarctic Research Expedition: Heard Island and Macquarie Island, 1948–1951","title-short":"Parasitic Nematoda collected by the Australian National Antarctic Research Expedition","volume":"43","author":[{"family":"Mawson","given":"Patricia M."}],"issued":{"date-parts":[["1953",11]]}}}],"schema":"https://github.com/citation-style-language/schema/raw/master/csl-citation.json"} </w:instrText>
            </w:r>
            <w:r w:rsidRPr="00854BC1">
              <w:rPr>
                <w:sz w:val="20"/>
                <w:szCs w:val="20"/>
              </w:rPr>
              <w:fldChar w:fldCharType="separate"/>
            </w:r>
            <w:r w:rsidRPr="00854BC1">
              <w:rPr>
                <w:noProof/>
                <w:sz w:val="20"/>
                <w:szCs w:val="20"/>
              </w:rPr>
              <w:t>(Mawson, 1953)</w:t>
            </w:r>
            <w:r w:rsidRPr="00854BC1">
              <w:rPr>
                <w:sz w:val="20"/>
                <w:szCs w:val="20"/>
              </w:rPr>
              <w:fldChar w:fldCharType="end"/>
            </w:r>
          </w:p>
        </w:tc>
      </w:tr>
      <w:tr w:rsidR="008E2B89" w:rsidRPr="006F2338" w14:paraId="4809B1CC" w14:textId="77777777" w:rsidTr="005A3E74">
        <w:tc>
          <w:tcPr>
            <w:tcW w:w="1606" w:type="dxa"/>
            <w:vMerge/>
            <w:vAlign w:val="center"/>
          </w:tcPr>
          <w:p w14:paraId="1F24F68B" w14:textId="77777777" w:rsidR="008E2B89" w:rsidRPr="00854BC1" w:rsidRDefault="008E2B89" w:rsidP="0049738F">
            <w:pPr>
              <w:rPr>
                <w:i/>
                <w:iCs/>
                <w:sz w:val="20"/>
                <w:szCs w:val="20"/>
              </w:rPr>
            </w:pPr>
          </w:p>
        </w:tc>
        <w:tc>
          <w:tcPr>
            <w:tcW w:w="1655" w:type="dxa"/>
            <w:vMerge w:val="restart"/>
            <w:noWrap/>
            <w:vAlign w:val="center"/>
            <w:hideMark/>
          </w:tcPr>
          <w:p w14:paraId="68130750" w14:textId="77777777" w:rsidR="008E2B89" w:rsidRPr="00854BC1" w:rsidRDefault="008E2B89" w:rsidP="0049738F">
            <w:pPr>
              <w:rPr>
                <w:sz w:val="20"/>
                <w:szCs w:val="20"/>
              </w:rPr>
            </w:pPr>
            <w:r w:rsidRPr="00854BC1">
              <w:rPr>
                <w:sz w:val="20"/>
                <w:szCs w:val="20"/>
              </w:rPr>
              <w:t>Mirounga angustirostris</w:t>
            </w:r>
          </w:p>
        </w:tc>
        <w:tc>
          <w:tcPr>
            <w:tcW w:w="1418" w:type="dxa"/>
            <w:vMerge w:val="restart"/>
            <w:noWrap/>
            <w:vAlign w:val="center"/>
            <w:hideMark/>
          </w:tcPr>
          <w:p w14:paraId="3D0C7994" w14:textId="77777777" w:rsidR="008E2B89" w:rsidRPr="00854BC1" w:rsidRDefault="008E2B89" w:rsidP="0049738F">
            <w:pPr>
              <w:rPr>
                <w:i/>
                <w:iCs/>
                <w:sz w:val="20"/>
                <w:szCs w:val="20"/>
              </w:rPr>
            </w:pPr>
            <w:r w:rsidRPr="00854BC1">
              <w:rPr>
                <w:i/>
                <w:iCs/>
                <w:sz w:val="20"/>
                <w:szCs w:val="20"/>
              </w:rPr>
              <w:t>Northern elephant seal</w:t>
            </w:r>
          </w:p>
        </w:tc>
        <w:tc>
          <w:tcPr>
            <w:tcW w:w="1275" w:type="dxa"/>
            <w:vMerge w:val="restart"/>
            <w:noWrap/>
            <w:vAlign w:val="center"/>
            <w:hideMark/>
          </w:tcPr>
          <w:p w14:paraId="22A103BA" w14:textId="77777777" w:rsidR="008E2B89" w:rsidRPr="00854BC1" w:rsidRDefault="008E2B89" w:rsidP="0049738F">
            <w:pPr>
              <w:rPr>
                <w:sz w:val="20"/>
                <w:szCs w:val="20"/>
              </w:rPr>
            </w:pPr>
            <w:r w:rsidRPr="00854BC1">
              <w:rPr>
                <w:sz w:val="20"/>
                <w:szCs w:val="20"/>
              </w:rPr>
              <w:t>Crenosomatidae</w:t>
            </w:r>
          </w:p>
        </w:tc>
        <w:tc>
          <w:tcPr>
            <w:tcW w:w="1448" w:type="dxa"/>
            <w:noWrap/>
            <w:vAlign w:val="center"/>
            <w:hideMark/>
          </w:tcPr>
          <w:p w14:paraId="1618ABB3" w14:textId="77777777" w:rsidR="008E2B89" w:rsidRPr="00854BC1" w:rsidRDefault="008E2B89" w:rsidP="0049738F">
            <w:pPr>
              <w:rPr>
                <w:i/>
                <w:iCs/>
                <w:sz w:val="20"/>
                <w:szCs w:val="20"/>
              </w:rPr>
            </w:pPr>
            <w:r w:rsidRPr="00854BC1">
              <w:rPr>
                <w:i/>
                <w:iCs/>
                <w:sz w:val="20"/>
                <w:szCs w:val="20"/>
              </w:rPr>
              <w:t>Otostrongylus circumlitus</w:t>
            </w:r>
          </w:p>
        </w:tc>
        <w:tc>
          <w:tcPr>
            <w:tcW w:w="1954" w:type="dxa"/>
            <w:noWrap/>
            <w:vAlign w:val="center"/>
            <w:hideMark/>
          </w:tcPr>
          <w:p w14:paraId="4B7F9D30" w14:textId="77777777" w:rsidR="008E2B89" w:rsidRPr="00854BC1" w:rsidRDefault="008E2B89" w:rsidP="0049738F">
            <w:pPr>
              <w:rPr>
                <w:sz w:val="20"/>
                <w:szCs w:val="20"/>
              </w:rPr>
            </w:pPr>
            <w:r w:rsidRPr="00854BC1">
              <w:rPr>
                <w:sz w:val="20"/>
                <w:szCs w:val="20"/>
              </w:rPr>
              <w:t>Cardiovascular,</w:t>
            </w:r>
          </w:p>
          <w:p w14:paraId="79BE05E3" w14:textId="77777777" w:rsidR="008E2B89" w:rsidRPr="00854BC1" w:rsidRDefault="008E2B89" w:rsidP="0049738F">
            <w:pPr>
              <w:rPr>
                <w:sz w:val="20"/>
                <w:szCs w:val="20"/>
              </w:rPr>
            </w:pPr>
            <w:r w:rsidRPr="00854BC1">
              <w:rPr>
                <w:sz w:val="20"/>
                <w:szCs w:val="20"/>
              </w:rPr>
              <w:t>Gastrointestinal,</w:t>
            </w:r>
          </w:p>
          <w:p w14:paraId="09F4D24D" w14:textId="77777777" w:rsidR="008E2B89" w:rsidRPr="00854BC1" w:rsidRDefault="008E2B89" w:rsidP="0049738F">
            <w:pPr>
              <w:rPr>
                <w:sz w:val="20"/>
                <w:szCs w:val="20"/>
              </w:rPr>
            </w:pPr>
            <w:r w:rsidRPr="00854BC1">
              <w:rPr>
                <w:sz w:val="20"/>
                <w:szCs w:val="20"/>
              </w:rPr>
              <w:t xml:space="preserve">Lower respiratory </w:t>
            </w:r>
          </w:p>
        </w:tc>
        <w:tc>
          <w:tcPr>
            <w:tcW w:w="3996" w:type="dxa"/>
            <w:noWrap/>
            <w:vAlign w:val="center"/>
            <w:hideMark/>
          </w:tcPr>
          <w:p w14:paraId="103478C4"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sSB2wpmz","properties":{"formattedCitation":"(Stroud, 1978; Stroud and Roffe, 1979; Gulland {\\i{}et al.}, 1997a; Elson-Riggins {\\i{}et al.}, 2001; Fauquier {\\i{}et al.}, 2003; Elson-Riggins {\\i{}et al.}, 2004; Colegrove {\\i{}et al.}, 2005; Kaye {\\i{}et al.}, 2016; Sheldon {\\i{}et al.}, 2017; Kaye {\\i{}et al.}, 2017; Sheldon {\\i{}et al.}, 2019)","plainCitation":"(Stroud, 1978; Stroud and Roffe, 1979; Gulland et al., 1997a; Elson-Riggins et al., 2001; Fauquier et al., 2003; Elson-Riggins et al., 2004; Colegrove et al., 2005; Kaye et al., 2016; Sheldon et al., 2017; Kaye et al., 2017; Sheldon et al., 2019)","noteIndex":0},"citationItems":[{"id":1298,"uris":["http://zotero.org/users/9441463/items/5ICY6UDR"],"itemData":{"id":1298,"type":"article-journal","container-title":"Journal of Wildlife Diseases","DOI":"10.7589/0090-3558-15.1.91","ISSN":"0090-3558","issue":"1","journalAbbreviation":"Journal of Wildlife Diseases","language":"en","page":"91-97","source":"DOI.org (Crossref)","title":"Causes of death in marine mammals stranded along the oregon coast","volume":"15","author":[{"family":"Stroud","given":"Richard K."},{"family":"Roffe","given":"Thomas J."}],"issued":{"date-parts":[["1979",1]]}}},{"id":1301,"uris":["http://zotero.org/users/9441463/items/4HIVTB79"],"itemData":{"id":1301,"type":"article-journal","abstract":"Forty-two seals and sea lions found dead along the Oregon Coast were examined for parasites and associated pathology. Nematode infections of the lung and/or gastrointestinal tract were the primary cause of death in 5 of 42 animals examined. New distribution records were established for Pricetrema zalophi and Zalophotrema hepaticum. New host records include Z. hepaticum and Diphyllobothrium cordatum in the Steller's sea lion (Eumetopias jubatus); Nanophyetus salmincola in the California sea lion (Zalophus californianus); P. zalophi in the harbor seal (Phoca vitulina); and P. zalophi, Trigonocotyle sp. and Otostrongylus circumlitus in the northern elephant seal (Mirounga angustirostris).","container-title":"Journal of Wildlife Diseases","DOI":"10.7589/0090-3558-14.3.292","ISSN":"0090-3558","issue":"3","journalAbbreviation":"J Wildl Dis","language":"eng","note":"PMID: 567698","page":"292-298","source":"PubMed","title":"Parasites and associated pathology observed in pinnipeds stranded along the Oregon coast","volume":"14","author":[{"family":"Stroud","given":"R. K."}],"issued":{"date-parts":[["1978",7]]}}},{"id":1236,"uris":["http://zotero.org/users/9441463/items/XG73R7B8"],"itemData":{"id":1236,"type":"article-journal","abstract":"Background: Prepatent Otostrongylus arteritis results in hemorrhagic diathesis in free-ranging Northern elephant seals (Mirounga angustirostris) attributed to aberrant larval migration of the lungworm, Otostrongylus circumlitus. Clinical signs are often nonspeciﬁc, including lethargy, anorexia, and blepharospasm, but can progress to spontaneous frank hemorrhage and death within 72 hours of onset. Previously published case reports describe coagulopathy with prolonged PT and APTT, normal to elevated platelet counts, normal antithrombin concentrations, and low concentrations of ﬁbrinogen degradation products. Disseminated intravascular coagulation was proposed as the cause of hemorrhage, but is inconsistent with some of the reported clinicopathologic changes.\nObjective: The purpose of this study was to compare plasmatic coagulation and ﬁbrinolysis in healthy and Otostrongylus-affected elephant seals, in order to identify potential therapy. We hypothesized that hyperﬁbrinolysis contributed to hemorrhage in these cases.\nMethods: Citrated plasma samples were collected from 3- to 4-month-old Northern elephant seals in a wildlife rehabilitation hospital. The sampled population included 25 healthy, prerelease seals and 32 clinically ill seals diagnosed with presumptive Otostrongylus arteritis. Twenty-one of the included seals had Otostrongylus infestation conﬁrmed at necropsy. Standard coagulation tests and plasma thromboelastography were performed for a complete assessment of coagulation and ﬁbrinolysis.\nResults: Northern elephant seals with deﬁnitive Otostrongylus infestation were hypocoagulable and hypoﬁbrinolytic compared to healthy controls.\nConclusions: Results were most consistent with disseminated intravascular coagulation. Treatment with antiﬁbrinolytic drugs to control hemorrhage may be unrewarding; alternative therapies such as plasma transfusions or coagulation factor concentrates should be investigated.","container-title":"Veterinary Clinical Pathology","DOI":"10.1111/vcp.12540","ISSN":"02756382","issue":"4","journalAbbreviation":"Vet Clin Pathol","language":"en","page":"589-596","source":"DOI.org (Crossref)","title":"Plasmatic coagulation and fibrinolysis in healthy and Otostrongylus -affected Northern elephant seals (Mirounga angustirostris)","volume":"46","author":[{"family":"Kaye","given":"Sarrah"},{"family":"Johnson","given":"Shawn"},{"family":"Rios","given":"Carlos"},{"family":"Fletcher","given":"Daniel J."}],"issued":{"date-parts":[["2017",12]]}}},{"id":1110,"uris":["http://zotero.org/users/9441463/items/6W35EFP7"],"itemData":{"id":1110,"type":"article-journal","abstract":"Acute-phase proteins (APPs) are utilized to detect early inﬂammation in many domestic and nondomestic species, but variability exists between species and inﬂammatory diseases as to which APPs are most useful. Stranded juvenile northern elephant seals (NESs; Mirounga angustirostris) undergoing rehabilitation at the Marine Mammal Center experience high mortality rates due to severe arteritis caused by the lungworm, Otostrongylus circumlitis (OC), and there are currently no effective antemortem diagnostic tools for this disease. To characterize patterns of the acute-phase response in the NES, two APPs—serum amyloid A (SAA) and C-reactive protein (CRP)—were measured, and serum protein electrophoresis was performed to measure albumin and globulin fractions in 81 serum samples from 58 NESs in four different health states: healthy, malnourished, preclinical for OC infection, or clinical for OC infection. Compared to healthy NESs (median, 11.2 mg/L), SAA concentrations were signiﬁcantly increased in malnourished (33.9 mg/L), preclinical (247 mg/L), and clinical OC–infected NESs (328 mg/L) (P , 0.05). CRP concentrations were increased only in clinical OC–infected NESs (median, 53.9 mg/L) and were below detectable limits in the other three groups (,0.01 mg/L). These results show that SAA and CRP are positive APPs in NESs with OC infection, and that SAA may serve as the major APP for this species. Albumin : globulin ratios were signiﬁcantly increased in malnourished NESs (median, 1.26) and decreased in clinical OC–infected NESs (0.53). As a result, albumin is a negative APP in the NES, similar to other mammalian species. APP monitoring can be helpful in detecting and monitoring inﬂammation in rehabilitating juvenile NESs.","container-title":"Journal of Zoo and Wildlife Medicine","DOI":"10.1638/2016-0267.1","ISSN":"1042-7260, 1937-2825","issue":"3","journalAbbreviation":"Journal of Zoo and Wildlife Medicine","language":"en","page":"767-775","source":"DOI.org (Crossref)","title":"Acute-phase responses in healthy, malnourished, and Otostrongylus-infected juvenile northern elephant seals (mirounga angustirostris)","volume":"48","author":[{"family":"Sheldon","given":"Julie D."},{"family":"Johnson","given":"Shawn P."},{"family":"Hernandez","given":"Jorge A."},{"family":"Cray","given":"Carolyn"},{"family":"Stacy","given":"Nicole I."}],"issued":{"date-parts":[["2017",9]]}}},{"id":1192,"uris":["http://zotero.org/users/9441463/items/R4HAMIR8"],"itemData":{"id":1192,"type":"article-journal","abstract":"Immunoglobulin (Ig) binding patterns of Paciﬁc harbor seals (PHS, Phoca vitulina richardsi) and northern elephant seals (NES, Mirounga angustirostris) to tissues of adult Otostrongylus circumlitus were examined by immunoblotting to investigate the role of age in the unusual response of juvenile NES to infection with O. circumlitus. Serum was taken from NES between March 1997 and March 2001 and from PHS between May 1996 and August 1999. The serum of seals infected with O. circumlitus contained antibodies that bound to all nematode tissues examined. Intensity of band staining on Western blots suggested that there were higher levels of antibody recognizing the excretory-secretory (ES) glands in the serum of NES that were 1 yr and older and in the majority of PHS compared with that in 2- to 9-mo-old NES. All juvenile NES infected with O. circumlitus and a proportion of the PHS and older NES infected with O. circumlitus contained Ig speciﬁc to a 28 kDa protein band that was dominant in the female reproductive tract of the nematode. The Ig binding patterns of NES and PHS to adult Paraﬁlaroides sp., larval Pseudoterranova sp., and larval and adult Anisakis sp. differed sufﬁciently from that of O. circumlitus that immunoblotting for the 28 kDa protein could be useful for diagnosis of this parasite in juvenile NES. The banding patterns suggest that O. circumlitus nematodes die and disintegrate in PHS and NES and that NES of 1 yr and older and most PHS respond differently to the ES glands than 2- to 9-mo-old NES.","container-title":"Journal of Wildlife Diseases","DOI":"10.7589/0090-3558-40.3.466","ISSN":"0090-3558","issue":"3","journalAbbreviation":"Journal of Wildlife Diseases","language":"en","page":"466-475","source":"DOI.org (Crossref)","title":"Immunoglobulin responses of northern elephant and Pacific harbor seals naturally infected with Otostrongylus circumlitus","volume":"40","author":[{"family":"Elson-Riggins","given":"Jocelyn G."},{"family":"Riggins","given":"Scott A."},{"family":"Gulland","given":"Frances M. D."},{"family":"Platzer","given":"Edward G."}],"issued":{"date-parts":[["2004",7]]}}},{"id":1076,"uris":["http://zotero.org/users/9441463/items/ZGKRKMHN"],"itemData":{"id":1076,"type":"article-journal","abstract":"Otostrongylus circumlitus (Railliet, 1899) from Paciﬁc harbor seals (Phoca vitulina richardsi) and northern elephant seals (Mirounga angustirostris) were examined using morphological and molecular methods to determine whether northern elephant seals along the central California coast are infected by the same species of Otostrongylus as are Paciﬁc harbor seals in the same area. Fixed nematodes were examined and measured using light microscopy. The polymerase chain reaction (PCR) was used to amplify and sequence the second internal transcribed spacer (ITS-2) and D3 expansion (26S) regions of ribosomal DNA of O. circumlitus from Paciﬁc harbor and northern elephant seals. The ITS-2 region was also ampliﬁed from Paraﬁlaroides sp. from the Paciﬁc harbor seal, northern elephant seal, and California sea lion (Zalophus californianus) and used for restriction fragment length polymorphism (RFLP) analysis. Morphologically, it was not possible to distinguish O. circumlitus from Paciﬁc harbor and northern elephant seals, and over a consensus length of 443 base pairs (bp) for ITS-2 and 321 bp for D3 the sequences of O. circumlitus from both hosts were identical. With the PCR-RFLP assay, it was possible to distinguish O. circumlitus from Paraﬁlaroides sp. The results suggest that O. circumlitus is the same species in Paciﬁc harbor and northern elephant seals, and molecular methods make it possible to distinguish this nematode from related nematodes.","container-title":"Journal of Parasitology","issue":"1","language":"en","page":"73-78","source":"Zotero","title":"Characterization of Otostrongylus circumlitis from pacific harbor and northern elephant seals","volume":"87","author":[{"family":"Elson-Riggins","given":"Jocelyn G"},{"family":"Al-Banna","given":"Luma"},{"family":"Platzer","given":"Edward G"},{"family":"Kaloshian","given":"Isgouhi"}],"issued":{"date-parts":[["2001"]]}}},{"id":1386,"uris":["http://zotero.org/users/9441463/items/SDPLIL6A"],"itemData":{"id":1386,"type":"article-journal","container-title":"Journal of Zoo and Wildlife Medicine","DOI":"10.1638/2015-0138.1","ISSN":"1042-7260, 1937-2825","issue":"2","journalAbbreviation":"Journal of Zoo and Wildlife Medicine","language":"en","page":"438-446","source":"DOI.org (Crossref)","title":"Pharamcokinetic study of oral e-aminocaproic acid in the northern elephant seal (Mirounga Angustirostris)","volume":"47","author":[{"family":"Kaye","given":"Sarrah"},{"family":"Johnson","given":"Shawn"},{"family":"Arnold","given":"Robert D."},{"family":"Nie","given":"Ben"},{"family":"Davis","given":"Joshua T."},{"family":"Gulland","given":"Frances"},{"family":"Abou-Madi","given":"Noha"},{"family":"Fletcher","given":"Daniel J."}],"issued":{"date-parts":[["2016",6]]}}},{"id":1178,"uris":["http://zotero.org/users/9441463/items/53454ZKG"],"itemData":{"id":1178,"type":"article-journal","abstract":"OC. In addition to AUC values, this study produced cut-off points, sensitivity, speciﬁcity, conﬁdence intervals, and predictive values for analytes with high diagnostic performance. This data will be useful in the diagnosis and clinical management of OC-infected NES and will aid in assessment of treatment efﬁcacy.","container-title":"Frontiers in Veterinary Science","DOI":"10.3389/fvets.2019.00134","ISSN":"2297-1769","journalAbbreviation":"Front. Vet. Sci.","language":"en","page":"134","source":"DOI.org (Crossref)","title":"Diagnostic Performance of Clinicopathological Analytes in Otostrongylus circumlitis-Infected Rehabilitating Juvenile Northern Elephant Seals (Mirounga angustirostris)","volume":"6","author":[{"family":"Sheldon","given":"Julie D."},{"family":"Hernandez","given":"Jorge A."},{"family":"Johnson","given":"Shawn P."},{"family":"Field","given":"Cara"},{"family":"Kaye","given":"Sarrah"},{"family":"Stacy","given":"Nicole I."}],"issued":{"date-parts":[["2019",4,25]]}}},{"id":1088,"uris":["http://zotero.org/users/9441463/items/JE66M3I3"],"itemData":{"id":1088,"type":"article-journal","abstract":"A stranded adult female northern elephant seal (Mirounga angustirostris) was admitted to a rehabilitation hospital grossly underweight and lethargic in April 2001. The animal was icteric, had severe bilirubinemia, and elevated serum gamma glutamyl transferase concentrations. Laparoscopy under anesthesia revealed multiple masses up to 3 cm diameter throughout the liver and spleen and the animal was euthanized. Abnormal gross postmortem ﬁndings included green serous ﬂuid in the abdominal cavity and 0.5 to 3 cm diameter yellow nodules scattered throughout the liver, spleen, and lymph nodes. Histopathology revealed a biliary adenocarcinoma with metastases to the liver, spleen, lymph nodes, adrenal gland, and pancreas. This is believed to be the ﬁrst reported case of neoplasia in a northern elephant seal Key words: Adenocarcinoma, anesthesia, bile duct, laparoscopy, northern elephant seal, neoplasia.","container-title":"Journal of Wildlife Diseases","DOI":"10.7589/0090-3558-39.3.723","ISSN":"0090-3558","issue":"3","journalAbbreviation":"Journal of Wildlife Diseases","language":"en","page":"723-726","source":"DOI.org (Crossref)","title":"Biliary Adenocarcinoma in a Stranded Northern Elephant Seal (Mirounga angustirostris)","volume":"39","author":[{"family":"Fauquier","given":"Deborah"},{"family":"Gulland","given":"Frances"},{"family":"Haulena","given":"Martin"},{"family":"Spraker","given":"Terry"}],"issued":{"date-parts":[["2003",7]]}}},{"id":1154,"uris":["http://zotero.org/users/9441463/items/VBB44IH2"],"itemData":{"id":1154,"type":"article-journal","abstract":"Between January 1992 and December 2001 a total of 1,277 northern elephant seals (Mirounga angustirostris) and 940 Pacific harbor seals (Phoca vitulina) were stranded live along the central California coast. By examining medical records for each of the stranded seals, the primary cause of stranding and the secondary factors contributing to stranding were determined. The majority (88.3%) of animals were young born that year. The most common causes of live strandings for elephant seals included malnutrition (56.6%), Otostrongylus circumlitus infection (12.1%), and northern elephant seal skin disease (9.8%). The most common causes of strandings for harbor seals were malnutrition (51.8%), respiratory disease (9.6%), and trauma (8.0%). Common secondary factors for strandings for both elephant and harbor seals included human interaction, trauma, and ocular disease. For both species of phocid, the highest prevalence of O. circumlitus infection occurred in 1992 and 1993, years of a moderate El Niño-Southern Oscillation event. Phocine herpesvirus-1 infection was a common primary and secondary factor in harbor seal strandings, and the highest prevalence occurred between 1994 and 1998. Human interference in stranding events increased in the past ten years and is most commonly reported on beaches near heavily populated areas.","container-title":"Aquatic Mammals","DOI":"10.1578/AM.31.1.2005.1","ISSN":"01675427, 00000000","issue":"1","journalAbbreviation":"aquatic mammals","language":"en","page":"1-10","source":"DOI.org (Crossref)","title":"Causes of Live Strandings of Northern Elephant Seals (Mirounga angustirostris) and Pacific Harbor Seals (Phoca vitulina) Along the Central California Coast, 1992-2001","volume":"31","author":[{"family":"Colegrove","given":"Kathleen M."},{"family":"Greig","given":"Denise J."},{"family":"Gulland","given":"Frances M. D."}],"issued":{"date-parts":[["2005",1,2]]}}},{"id":1195,"uris":["http://zotero.org/users/9441463/items/RA54CQ8V"],"itemData":{"id":1195,"type":"article-journal","container-title":"Marine Mammal Science","DOI":"10.1111/j.1748-7692.1997.tb00651.x","ISSN":"0824-0469, 1748-7692","issue":"3","journalAbbreviation":"Marine Mammal Sci","language":"en","page":"446-458","source":"DOI.org (Crossref)","title":"Nematode (Otostrongylus circumlitus) infestation of northern elephant seals (Mirounga angustirostris) stranded along the central California coast","volume":"13","author":[{"family":"Gulland","given":"F. M. D."},{"family":"Beckmen","given":"K."},{"family":"Burek","given":"K."},{"family":"Lowenstine","given":"L."},{"family":"Werner","given":"L."},{"family":"Spraker","given":"T."},{"family":"Dailey","given":"M."},{"family":"Harris","given":"E."}],"issued":{"date-parts":[["1997",7]]}}}],"schema":"https://github.com/citation-style-language/schema/raw/master/csl-citation.json"} </w:instrText>
            </w:r>
            <w:r w:rsidRPr="00854BC1">
              <w:rPr>
                <w:sz w:val="20"/>
                <w:szCs w:val="20"/>
              </w:rPr>
              <w:fldChar w:fldCharType="separate"/>
            </w:r>
            <w:r w:rsidRPr="00854BC1">
              <w:rPr>
                <w:sz w:val="20"/>
                <w:szCs w:val="20"/>
                <w:lang w:val="en-US"/>
              </w:rPr>
              <w:t xml:space="preserve">(Stroud, 1978; Stroud and Roffe, 1979; Gulland </w:t>
            </w:r>
            <w:r w:rsidRPr="00854BC1">
              <w:rPr>
                <w:i/>
                <w:iCs/>
                <w:sz w:val="20"/>
                <w:szCs w:val="20"/>
                <w:lang w:val="en-US"/>
              </w:rPr>
              <w:t>et al.</w:t>
            </w:r>
            <w:r w:rsidRPr="00854BC1">
              <w:rPr>
                <w:sz w:val="20"/>
                <w:szCs w:val="20"/>
                <w:lang w:val="en-US"/>
              </w:rPr>
              <w:t xml:space="preserve">, 1997a; Elson-Riggins </w:t>
            </w:r>
            <w:r w:rsidRPr="00854BC1">
              <w:rPr>
                <w:i/>
                <w:iCs/>
                <w:sz w:val="20"/>
                <w:szCs w:val="20"/>
                <w:lang w:val="en-US"/>
              </w:rPr>
              <w:t>et al.</w:t>
            </w:r>
            <w:r w:rsidRPr="00854BC1">
              <w:rPr>
                <w:sz w:val="20"/>
                <w:szCs w:val="20"/>
                <w:lang w:val="en-US"/>
              </w:rPr>
              <w:t xml:space="preserve">, 2001; Fauquier </w:t>
            </w:r>
            <w:r w:rsidRPr="00854BC1">
              <w:rPr>
                <w:i/>
                <w:iCs/>
                <w:sz w:val="20"/>
                <w:szCs w:val="20"/>
                <w:lang w:val="en-US"/>
              </w:rPr>
              <w:t>et al.</w:t>
            </w:r>
            <w:r w:rsidRPr="00854BC1">
              <w:rPr>
                <w:sz w:val="20"/>
                <w:szCs w:val="20"/>
                <w:lang w:val="en-US"/>
              </w:rPr>
              <w:t xml:space="preserve">, 2003; Elson-Riggins </w:t>
            </w:r>
            <w:r w:rsidRPr="00854BC1">
              <w:rPr>
                <w:i/>
                <w:iCs/>
                <w:sz w:val="20"/>
                <w:szCs w:val="20"/>
                <w:lang w:val="en-US"/>
              </w:rPr>
              <w:t>et al.</w:t>
            </w:r>
            <w:r w:rsidRPr="00854BC1">
              <w:rPr>
                <w:sz w:val="20"/>
                <w:szCs w:val="20"/>
                <w:lang w:val="en-US"/>
              </w:rPr>
              <w:t xml:space="preserve">, 2004; Colegrove </w:t>
            </w:r>
            <w:r w:rsidRPr="00854BC1">
              <w:rPr>
                <w:i/>
                <w:iCs/>
                <w:sz w:val="20"/>
                <w:szCs w:val="20"/>
                <w:lang w:val="en-US"/>
              </w:rPr>
              <w:t>et al.</w:t>
            </w:r>
            <w:r w:rsidRPr="00854BC1">
              <w:rPr>
                <w:sz w:val="20"/>
                <w:szCs w:val="20"/>
                <w:lang w:val="en-US"/>
              </w:rPr>
              <w:t xml:space="preserve">, 2005; Kaye </w:t>
            </w:r>
            <w:r w:rsidRPr="00854BC1">
              <w:rPr>
                <w:i/>
                <w:iCs/>
                <w:sz w:val="20"/>
                <w:szCs w:val="20"/>
                <w:lang w:val="en-US"/>
              </w:rPr>
              <w:t>et al.</w:t>
            </w:r>
            <w:r w:rsidRPr="00854BC1">
              <w:rPr>
                <w:sz w:val="20"/>
                <w:szCs w:val="20"/>
                <w:lang w:val="en-US"/>
              </w:rPr>
              <w:t xml:space="preserve">, 2016; Sheldon </w:t>
            </w:r>
            <w:r w:rsidRPr="00854BC1">
              <w:rPr>
                <w:i/>
                <w:iCs/>
                <w:sz w:val="20"/>
                <w:szCs w:val="20"/>
                <w:lang w:val="en-US"/>
              </w:rPr>
              <w:t>et al.</w:t>
            </w:r>
            <w:r w:rsidRPr="00854BC1">
              <w:rPr>
                <w:sz w:val="20"/>
                <w:szCs w:val="20"/>
                <w:lang w:val="en-US"/>
              </w:rPr>
              <w:t xml:space="preserve">, 2017; Kaye </w:t>
            </w:r>
            <w:r w:rsidRPr="00854BC1">
              <w:rPr>
                <w:i/>
                <w:iCs/>
                <w:sz w:val="20"/>
                <w:szCs w:val="20"/>
                <w:lang w:val="en-US"/>
              </w:rPr>
              <w:t>et al.</w:t>
            </w:r>
            <w:r w:rsidRPr="00854BC1">
              <w:rPr>
                <w:sz w:val="20"/>
                <w:szCs w:val="20"/>
                <w:lang w:val="en-US"/>
              </w:rPr>
              <w:t xml:space="preserve">, 2017; Sheldon </w:t>
            </w:r>
            <w:r w:rsidRPr="00854BC1">
              <w:rPr>
                <w:i/>
                <w:iCs/>
                <w:sz w:val="20"/>
                <w:szCs w:val="20"/>
                <w:lang w:val="en-US"/>
              </w:rPr>
              <w:t>et al.</w:t>
            </w:r>
            <w:r w:rsidRPr="00854BC1">
              <w:rPr>
                <w:sz w:val="20"/>
                <w:szCs w:val="20"/>
                <w:lang w:val="en-US"/>
              </w:rPr>
              <w:t>, 2019)</w:t>
            </w:r>
            <w:r w:rsidRPr="00854BC1">
              <w:rPr>
                <w:sz w:val="20"/>
                <w:szCs w:val="20"/>
              </w:rPr>
              <w:fldChar w:fldCharType="end"/>
            </w:r>
          </w:p>
        </w:tc>
      </w:tr>
      <w:tr w:rsidR="008E2B89" w:rsidRPr="006F2338" w14:paraId="571932A6" w14:textId="77777777" w:rsidTr="005A3E74">
        <w:tc>
          <w:tcPr>
            <w:tcW w:w="1606" w:type="dxa"/>
            <w:vMerge/>
            <w:vAlign w:val="center"/>
          </w:tcPr>
          <w:p w14:paraId="36F6BA99" w14:textId="77777777" w:rsidR="008E2B89" w:rsidRPr="00854BC1" w:rsidRDefault="008E2B89" w:rsidP="0049738F">
            <w:pPr>
              <w:rPr>
                <w:i/>
                <w:iCs/>
                <w:sz w:val="20"/>
                <w:szCs w:val="20"/>
              </w:rPr>
            </w:pPr>
          </w:p>
        </w:tc>
        <w:tc>
          <w:tcPr>
            <w:tcW w:w="1655" w:type="dxa"/>
            <w:vMerge/>
            <w:noWrap/>
            <w:vAlign w:val="center"/>
            <w:hideMark/>
          </w:tcPr>
          <w:p w14:paraId="3261511B" w14:textId="77777777" w:rsidR="008E2B89" w:rsidRPr="00854BC1" w:rsidRDefault="008E2B89" w:rsidP="0049738F">
            <w:pPr>
              <w:rPr>
                <w:sz w:val="20"/>
                <w:szCs w:val="20"/>
              </w:rPr>
            </w:pPr>
          </w:p>
        </w:tc>
        <w:tc>
          <w:tcPr>
            <w:tcW w:w="1418" w:type="dxa"/>
            <w:vMerge/>
            <w:noWrap/>
            <w:vAlign w:val="center"/>
            <w:hideMark/>
          </w:tcPr>
          <w:p w14:paraId="5A714443" w14:textId="77777777" w:rsidR="008E2B89" w:rsidRPr="00854BC1" w:rsidRDefault="008E2B89" w:rsidP="0049738F">
            <w:pPr>
              <w:rPr>
                <w:i/>
                <w:iCs/>
                <w:sz w:val="20"/>
                <w:szCs w:val="20"/>
              </w:rPr>
            </w:pPr>
          </w:p>
        </w:tc>
        <w:tc>
          <w:tcPr>
            <w:tcW w:w="1275" w:type="dxa"/>
            <w:vMerge/>
            <w:noWrap/>
            <w:vAlign w:val="center"/>
            <w:hideMark/>
          </w:tcPr>
          <w:p w14:paraId="465494CF" w14:textId="77777777" w:rsidR="008E2B89" w:rsidRPr="00854BC1" w:rsidRDefault="008E2B89" w:rsidP="0049738F">
            <w:pPr>
              <w:rPr>
                <w:sz w:val="20"/>
                <w:szCs w:val="20"/>
              </w:rPr>
            </w:pPr>
          </w:p>
        </w:tc>
        <w:tc>
          <w:tcPr>
            <w:tcW w:w="1448" w:type="dxa"/>
            <w:noWrap/>
            <w:vAlign w:val="center"/>
            <w:hideMark/>
          </w:tcPr>
          <w:p w14:paraId="35DD9434" w14:textId="77777777" w:rsidR="008E2B89" w:rsidRPr="00854BC1" w:rsidRDefault="008E2B89" w:rsidP="0049738F">
            <w:pPr>
              <w:rPr>
                <w:i/>
                <w:iCs/>
                <w:sz w:val="20"/>
                <w:szCs w:val="20"/>
              </w:rPr>
            </w:pPr>
            <w:r w:rsidRPr="00854BC1">
              <w:rPr>
                <w:i/>
                <w:iCs/>
                <w:sz w:val="20"/>
                <w:szCs w:val="20"/>
              </w:rPr>
              <w:t>Otostrongylus sp.</w:t>
            </w:r>
          </w:p>
        </w:tc>
        <w:tc>
          <w:tcPr>
            <w:tcW w:w="1954" w:type="dxa"/>
            <w:noWrap/>
            <w:vAlign w:val="center"/>
            <w:hideMark/>
          </w:tcPr>
          <w:p w14:paraId="108B61EA" w14:textId="77777777" w:rsidR="008E2B89" w:rsidRPr="00854BC1" w:rsidRDefault="008E2B89" w:rsidP="0049738F">
            <w:pPr>
              <w:rPr>
                <w:sz w:val="20"/>
                <w:szCs w:val="20"/>
              </w:rPr>
            </w:pPr>
            <w:r w:rsidRPr="00854BC1">
              <w:rPr>
                <w:sz w:val="20"/>
                <w:szCs w:val="20"/>
                <w:lang w:val="en-US"/>
              </w:rPr>
              <w:t>N/A</w:t>
            </w:r>
          </w:p>
        </w:tc>
        <w:tc>
          <w:tcPr>
            <w:tcW w:w="3996" w:type="dxa"/>
            <w:noWrap/>
            <w:vAlign w:val="center"/>
            <w:hideMark/>
          </w:tcPr>
          <w:p w14:paraId="4E380B60"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H3Y0GL7Z","properties":{"formattedCitation":"(Gerber {\\i{}et al.}, 1993)","plainCitation":"(Gerber et al., 1993)","noteIndex":0},"citationItems":[{"id":1083,"uris":["http://zotero.org/users/9441463/items/H8476U5G"],"itemData":{"id":1083,"type":"article-journal","container-title":"Journal of Wildlife Diseases","DOI":"10.7589/0090-3558-29.3.423","ISSN":"0090-3558","issue":"3","journalAbbreviation":"Journal of Wildlife Diseases","language":"en","page":"423-433","source":"DOI.org (Crossref)","title":"Findings in pinnipeds stranded along the central and northern California coast, 1984–1990","volume":"29","author":[{"family":"Gerber","given":"Judith A."},{"family":"Roletto","given":"Jan"},{"family":"Morgan","given":"Lance E."},{"family":"Smith","given":"Dawn M."},{"family":"Gage","given":"Laurie J."}],"issued":{"date-parts":[["1993",7]]}}}],"schema":"https://github.com/citation-style-language/schema/raw/master/csl-citation.json"} </w:instrText>
            </w:r>
            <w:r w:rsidRPr="00854BC1">
              <w:rPr>
                <w:sz w:val="20"/>
                <w:szCs w:val="20"/>
              </w:rPr>
              <w:fldChar w:fldCharType="separate"/>
            </w:r>
            <w:r w:rsidRPr="00854BC1">
              <w:rPr>
                <w:sz w:val="20"/>
                <w:szCs w:val="20"/>
                <w:lang w:val="en-US"/>
              </w:rPr>
              <w:t xml:space="preserve">(Gerber </w:t>
            </w:r>
            <w:r w:rsidRPr="00854BC1">
              <w:rPr>
                <w:i/>
                <w:iCs/>
                <w:sz w:val="20"/>
                <w:szCs w:val="20"/>
                <w:lang w:val="en-US"/>
              </w:rPr>
              <w:t>et al.</w:t>
            </w:r>
            <w:r w:rsidRPr="00854BC1">
              <w:rPr>
                <w:sz w:val="20"/>
                <w:szCs w:val="20"/>
                <w:lang w:val="en-US"/>
              </w:rPr>
              <w:t>, 1993)</w:t>
            </w:r>
            <w:r w:rsidRPr="00854BC1">
              <w:rPr>
                <w:sz w:val="20"/>
                <w:szCs w:val="20"/>
              </w:rPr>
              <w:fldChar w:fldCharType="end"/>
            </w:r>
          </w:p>
        </w:tc>
      </w:tr>
      <w:tr w:rsidR="008E2B89" w:rsidRPr="006F2338" w14:paraId="6D9ABD61" w14:textId="77777777" w:rsidTr="005A3E74">
        <w:tc>
          <w:tcPr>
            <w:tcW w:w="1606" w:type="dxa"/>
            <w:vMerge/>
            <w:vAlign w:val="center"/>
          </w:tcPr>
          <w:p w14:paraId="7CB8DCCC" w14:textId="77777777" w:rsidR="008E2B89" w:rsidRPr="00854BC1" w:rsidRDefault="008E2B89" w:rsidP="0049738F">
            <w:pPr>
              <w:rPr>
                <w:i/>
                <w:iCs/>
                <w:sz w:val="20"/>
                <w:szCs w:val="20"/>
              </w:rPr>
            </w:pPr>
          </w:p>
        </w:tc>
        <w:tc>
          <w:tcPr>
            <w:tcW w:w="1655" w:type="dxa"/>
            <w:vMerge/>
            <w:noWrap/>
            <w:vAlign w:val="center"/>
            <w:hideMark/>
          </w:tcPr>
          <w:p w14:paraId="5AFB7DC9" w14:textId="77777777" w:rsidR="008E2B89" w:rsidRPr="00854BC1" w:rsidRDefault="008E2B89" w:rsidP="0049738F">
            <w:pPr>
              <w:rPr>
                <w:sz w:val="20"/>
                <w:szCs w:val="20"/>
              </w:rPr>
            </w:pPr>
          </w:p>
        </w:tc>
        <w:tc>
          <w:tcPr>
            <w:tcW w:w="1418" w:type="dxa"/>
            <w:vMerge/>
            <w:noWrap/>
            <w:vAlign w:val="center"/>
            <w:hideMark/>
          </w:tcPr>
          <w:p w14:paraId="7D1575A3" w14:textId="77777777" w:rsidR="008E2B89" w:rsidRPr="00854BC1" w:rsidRDefault="008E2B89" w:rsidP="0049738F">
            <w:pPr>
              <w:rPr>
                <w:i/>
                <w:iCs/>
                <w:sz w:val="20"/>
                <w:szCs w:val="20"/>
              </w:rPr>
            </w:pPr>
          </w:p>
        </w:tc>
        <w:tc>
          <w:tcPr>
            <w:tcW w:w="1275" w:type="dxa"/>
            <w:vMerge w:val="restart"/>
            <w:noWrap/>
            <w:vAlign w:val="center"/>
            <w:hideMark/>
          </w:tcPr>
          <w:p w14:paraId="3B4EE474" w14:textId="77777777" w:rsidR="008E2B89" w:rsidRPr="00854BC1" w:rsidRDefault="008E2B89" w:rsidP="0049738F">
            <w:pPr>
              <w:rPr>
                <w:sz w:val="20"/>
                <w:szCs w:val="20"/>
              </w:rPr>
            </w:pPr>
            <w:r w:rsidRPr="00854BC1">
              <w:rPr>
                <w:sz w:val="20"/>
                <w:szCs w:val="20"/>
              </w:rPr>
              <w:t>Filaroididae</w:t>
            </w:r>
          </w:p>
        </w:tc>
        <w:tc>
          <w:tcPr>
            <w:tcW w:w="1448" w:type="dxa"/>
            <w:noWrap/>
            <w:vAlign w:val="center"/>
            <w:hideMark/>
          </w:tcPr>
          <w:p w14:paraId="5C9F01E4" w14:textId="77777777" w:rsidR="008E2B89" w:rsidRPr="00854BC1" w:rsidRDefault="008E2B89" w:rsidP="0049738F">
            <w:pPr>
              <w:rPr>
                <w:i/>
                <w:iCs/>
                <w:sz w:val="20"/>
                <w:szCs w:val="20"/>
              </w:rPr>
            </w:pPr>
            <w:r w:rsidRPr="00854BC1">
              <w:rPr>
                <w:i/>
                <w:iCs/>
                <w:sz w:val="20"/>
                <w:szCs w:val="20"/>
              </w:rPr>
              <w:t>Parafilaroides sp.</w:t>
            </w:r>
          </w:p>
        </w:tc>
        <w:tc>
          <w:tcPr>
            <w:tcW w:w="1954" w:type="dxa"/>
            <w:noWrap/>
            <w:vAlign w:val="center"/>
            <w:hideMark/>
          </w:tcPr>
          <w:p w14:paraId="5B187A2B" w14:textId="77777777" w:rsidR="008E2B89" w:rsidRPr="00854BC1" w:rsidRDefault="008E2B89" w:rsidP="0049738F">
            <w:pPr>
              <w:rPr>
                <w:sz w:val="20"/>
                <w:szCs w:val="20"/>
              </w:rPr>
            </w:pPr>
            <w:r w:rsidRPr="00854BC1">
              <w:rPr>
                <w:sz w:val="20"/>
                <w:szCs w:val="20"/>
              </w:rPr>
              <w:t>Lower respiratory</w:t>
            </w:r>
          </w:p>
        </w:tc>
        <w:tc>
          <w:tcPr>
            <w:tcW w:w="3996" w:type="dxa"/>
            <w:noWrap/>
            <w:vAlign w:val="center"/>
            <w:hideMark/>
          </w:tcPr>
          <w:p w14:paraId="5513A481"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F8YJVUDF","properties":{"formattedCitation":"(Stroud, 1978; Stroud and Roffe, 1979)","plainCitation":"(Stroud, 1978; Stroud and Roffe, 1979)","noteIndex":0},"citationItems":[{"id":1298,"uris":["http://zotero.org/users/9441463/items/5ICY6UDR"],"itemData":{"id":1298,"type":"article-journal","container-title":"Journal of Wildlife Diseases","DOI":"10.7589/0090-3558-15.1.91","ISSN":"0090-3558","issue":"1","journalAbbreviation":"Journal of Wildlife Diseases","language":"en","page":"91-97","source":"DOI.org (Crossref)","title":"Causes of death in marine mammals stranded along the oregon coast","volume":"15","author":[{"family":"Stroud","given":"Richard K."},{"family":"Roffe","given":"Thomas J."}],"issued":{"date-parts":[["1979",1]]}}},{"id":1301,"uris":["http://zotero.org/users/9441463/items/4HIVTB79"],"itemData":{"id":1301,"type":"article-journal","abstract":"Forty-two seals and sea lions found dead along the Oregon Coast were examined for parasites and associated pathology. Nematode infections of the lung and/or gastrointestinal tract were the primary cause of death in 5 of 42 animals examined. New distribution records were established for Pricetrema zalophi and Zalophotrema hepaticum. New host records include Z. hepaticum and Diphyllobothrium cordatum in the Steller's sea lion (Eumetopias jubatus); Nanophyetus salmincola in the California sea lion (Zalophus californianus); P. zalophi in the harbor seal (Phoca vitulina); and P. zalophi, Trigonocotyle sp. and Otostrongylus circumlitus in the northern elephant seal (Mirounga angustirostris).","container-title":"Journal of Wildlife Diseases","DOI":"10.7589/0090-3558-14.3.292","ISSN":"0090-3558","issue":"3","journalAbbreviation":"J Wildl Dis","language":"eng","note":"PMID: 567698","page":"292-298","source":"PubMed","title":"Parasites and associated pathology observed in pinnipeds stranded along the Oregon coast","volume":"14","author":[{"family":"Stroud","given":"R. K."}],"issued":{"date-parts":[["1978",7]]}}}],"schema":"https://github.com/citation-style-language/schema/raw/master/csl-citation.json"} </w:instrText>
            </w:r>
            <w:r w:rsidRPr="00854BC1">
              <w:rPr>
                <w:sz w:val="20"/>
                <w:szCs w:val="20"/>
              </w:rPr>
              <w:fldChar w:fldCharType="separate"/>
            </w:r>
            <w:r w:rsidRPr="00854BC1">
              <w:rPr>
                <w:noProof/>
                <w:sz w:val="20"/>
                <w:szCs w:val="20"/>
              </w:rPr>
              <w:t>(Stroud, 1978; Stroud and Roffe, 1979)</w:t>
            </w:r>
            <w:r w:rsidRPr="00854BC1">
              <w:rPr>
                <w:sz w:val="20"/>
                <w:szCs w:val="20"/>
              </w:rPr>
              <w:fldChar w:fldCharType="end"/>
            </w:r>
          </w:p>
        </w:tc>
      </w:tr>
      <w:tr w:rsidR="008E2B89" w:rsidRPr="006F2338" w14:paraId="268EFC02" w14:textId="77777777" w:rsidTr="005A3E74">
        <w:tc>
          <w:tcPr>
            <w:tcW w:w="1606" w:type="dxa"/>
            <w:vMerge/>
            <w:vAlign w:val="center"/>
          </w:tcPr>
          <w:p w14:paraId="64602E3E" w14:textId="77777777" w:rsidR="008E2B89" w:rsidRPr="00854BC1" w:rsidRDefault="008E2B89" w:rsidP="0049738F">
            <w:pPr>
              <w:rPr>
                <w:i/>
                <w:iCs/>
                <w:sz w:val="20"/>
                <w:szCs w:val="20"/>
              </w:rPr>
            </w:pPr>
          </w:p>
        </w:tc>
        <w:tc>
          <w:tcPr>
            <w:tcW w:w="1655" w:type="dxa"/>
            <w:vMerge/>
            <w:noWrap/>
            <w:vAlign w:val="center"/>
            <w:hideMark/>
          </w:tcPr>
          <w:p w14:paraId="58DAF20A" w14:textId="77777777" w:rsidR="008E2B89" w:rsidRPr="00854BC1" w:rsidRDefault="008E2B89" w:rsidP="0049738F">
            <w:pPr>
              <w:rPr>
                <w:sz w:val="20"/>
                <w:szCs w:val="20"/>
              </w:rPr>
            </w:pPr>
          </w:p>
        </w:tc>
        <w:tc>
          <w:tcPr>
            <w:tcW w:w="1418" w:type="dxa"/>
            <w:vMerge/>
            <w:noWrap/>
            <w:vAlign w:val="center"/>
            <w:hideMark/>
          </w:tcPr>
          <w:p w14:paraId="62844A97" w14:textId="77777777" w:rsidR="008E2B89" w:rsidRPr="00854BC1" w:rsidRDefault="008E2B89" w:rsidP="0049738F">
            <w:pPr>
              <w:rPr>
                <w:i/>
                <w:iCs/>
                <w:sz w:val="20"/>
                <w:szCs w:val="20"/>
              </w:rPr>
            </w:pPr>
          </w:p>
        </w:tc>
        <w:tc>
          <w:tcPr>
            <w:tcW w:w="1275" w:type="dxa"/>
            <w:vMerge/>
            <w:noWrap/>
            <w:vAlign w:val="center"/>
            <w:hideMark/>
          </w:tcPr>
          <w:p w14:paraId="082E5E59" w14:textId="77777777" w:rsidR="008E2B89" w:rsidRPr="00854BC1" w:rsidRDefault="008E2B89" w:rsidP="0049738F">
            <w:pPr>
              <w:rPr>
                <w:sz w:val="20"/>
                <w:szCs w:val="20"/>
              </w:rPr>
            </w:pPr>
          </w:p>
        </w:tc>
        <w:tc>
          <w:tcPr>
            <w:tcW w:w="1448" w:type="dxa"/>
            <w:noWrap/>
            <w:vAlign w:val="center"/>
            <w:hideMark/>
          </w:tcPr>
          <w:p w14:paraId="75E6277D" w14:textId="77777777" w:rsidR="008E2B89" w:rsidRPr="00854BC1" w:rsidRDefault="008E2B89" w:rsidP="0049738F">
            <w:pPr>
              <w:rPr>
                <w:i/>
                <w:iCs/>
                <w:sz w:val="20"/>
                <w:szCs w:val="20"/>
              </w:rPr>
            </w:pPr>
            <w:r w:rsidRPr="00854BC1">
              <w:rPr>
                <w:i/>
                <w:iCs/>
                <w:sz w:val="20"/>
                <w:szCs w:val="20"/>
              </w:rPr>
              <w:t>Parafilaroides decorus</w:t>
            </w:r>
          </w:p>
        </w:tc>
        <w:tc>
          <w:tcPr>
            <w:tcW w:w="1954" w:type="dxa"/>
            <w:noWrap/>
            <w:vAlign w:val="center"/>
            <w:hideMark/>
          </w:tcPr>
          <w:p w14:paraId="1985D83B" w14:textId="77777777" w:rsidR="008E2B89" w:rsidRPr="00854BC1" w:rsidRDefault="008E2B89" w:rsidP="0049738F">
            <w:pPr>
              <w:rPr>
                <w:sz w:val="20"/>
                <w:szCs w:val="20"/>
              </w:rPr>
            </w:pPr>
            <w:r w:rsidRPr="00854BC1">
              <w:rPr>
                <w:sz w:val="20"/>
                <w:szCs w:val="20"/>
                <w:lang w:val="en-US"/>
              </w:rPr>
              <w:t>N/A</w:t>
            </w:r>
          </w:p>
        </w:tc>
        <w:tc>
          <w:tcPr>
            <w:tcW w:w="3996" w:type="dxa"/>
            <w:noWrap/>
            <w:vAlign w:val="center"/>
            <w:hideMark/>
          </w:tcPr>
          <w:p w14:paraId="3EC4FF9D"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KdwG41cL","properties":{"formattedCitation":"(Gerber {\\i{}et al.}, 1993)","plainCitation":"(Gerber et al., 1993)","noteIndex":0},"citationItems":[{"id":1083,"uris":["http://zotero.org/users/9441463/items/H8476U5G"],"itemData":{"id":1083,"type":"article-journal","container-title":"Journal of Wildlife Diseases","DOI":"10.7589/0090-3558-29.3.423","ISSN":"0090-3558","issue":"3","journalAbbreviation":"Journal of Wildlife Diseases","language":"en","page":"423-433","source":"DOI.org (Crossref)","title":"Findings in pinnipeds stranded along the central and northern California coast, 1984–1990","volume":"29","author":[{"family":"Gerber","given":"Judith A."},{"family":"Roletto","given":"Jan"},{"family":"Morgan","given":"Lance E."},{"family":"Smith","given":"Dawn M."},{"family":"Gage","given":"Laurie J."}],"issued":{"date-parts":[["1993",7]]}}}],"schema":"https://github.com/citation-style-language/schema/raw/master/csl-citation.json"} </w:instrText>
            </w:r>
            <w:r w:rsidRPr="00854BC1">
              <w:rPr>
                <w:sz w:val="20"/>
                <w:szCs w:val="20"/>
              </w:rPr>
              <w:fldChar w:fldCharType="separate"/>
            </w:r>
            <w:r w:rsidRPr="00854BC1">
              <w:rPr>
                <w:sz w:val="20"/>
                <w:szCs w:val="20"/>
                <w:lang w:val="en-US"/>
              </w:rPr>
              <w:t xml:space="preserve">(Gerber </w:t>
            </w:r>
            <w:r w:rsidRPr="00854BC1">
              <w:rPr>
                <w:i/>
                <w:iCs/>
                <w:sz w:val="20"/>
                <w:szCs w:val="20"/>
                <w:lang w:val="en-US"/>
              </w:rPr>
              <w:t>et al.</w:t>
            </w:r>
            <w:r w:rsidRPr="00854BC1">
              <w:rPr>
                <w:sz w:val="20"/>
                <w:szCs w:val="20"/>
                <w:lang w:val="en-US"/>
              </w:rPr>
              <w:t>, 1993)</w:t>
            </w:r>
            <w:r w:rsidRPr="00854BC1">
              <w:rPr>
                <w:sz w:val="20"/>
                <w:szCs w:val="20"/>
              </w:rPr>
              <w:fldChar w:fldCharType="end"/>
            </w:r>
          </w:p>
        </w:tc>
      </w:tr>
      <w:tr w:rsidR="008E2B89" w:rsidRPr="006F2338" w14:paraId="5406F387" w14:textId="77777777" w:rsidTr="005A3E74">
        <w:tc>
          <w:tcPr>
            <w:tcW w:w="1606" w:type="dxa"/>
            <w:vMerge/>
            <w:vAlign w:val="center"/>
          </w:tcPr>
          <w:p w14:paraId="5666A7A0" w14:textId="77777777" w:rsidR="008E2B89" w:rsidRPr="00854BC1" w:rsidRDefault="008E2B89" w:rsidP="0049738F">
            <w:pPr>
              <w:rPr>
                <w:i/>
                <w:iCs/>
                <w:sz w:val="20"/>
                <w:szCs w:val="20"/>
              </w:rPr>
            </w:pPr>
          </w:p>
        </w:tc>
        <w:tc>
          <w:tcPr>
            <w:tcW w:w="1655" w:type="dxa"/>
            <w:vMerge/>
            <w:noWrap/>
            <w:vAlign w:val="center"/>
            <w:hideMark/>
          </w:tcPr>
          <w:p w14:paraId="3B39893B" w14:textId="77777777" w:rsidR="008E2B89" w:rsidRPr="00854BC1" w:rsidRDefault="008E2B89" w:rsidP="0049738F">
            <w:pPr>
              <w:rPr>
                <w:sz w:val="20"/>
                <w:szCs w:val="20"/>
              </w:rPr>
            </w:pPr>
          </w:p>
        </w:tc>
        <w:tc>
          <w:tcPr>
            <w:tcW w:w="1418" w:type="dxa"/>
            <w:vMerge/>
            <w:noWrap/>
            <w:vAlign w:val="center"/>
            <w:hideMark/>
          </w:tcPr>
          <w:p w14:paraId="295269B0" w14:textId="77777777" w:rsidR="008E2B89" w:rsidRPr="00854BC1" w:rsidRDefault="008E2B89" w:rsidP="0049738F">
            <w:pPr>
              <w:rPr>
                <w:i/>
                <w:iCs/>
                <w:sz w:val="20"/>
                <w:szCs w:val="20"/>
              </w:rPr>
            </w:pPr>
          </w:p>
        </w:tc>
        <w:tc>
          <w:tcPr>
            <w:tcW w:w="1275" w:type="dxa"/>
            <w:vMerge/>
            <w:noWrap/>
            <w:vAlign w:val="center"/>
            <w:hideMark/>
          </w:tcPr>
          <w:p w14:paraId="59AD42D4" w14:textId="77777777" w:rsidR="008E2B89" w:rsidRPr="00854BC1" w:rsidRDefault="008E2B89" w:rsidP="0049738F">
            <w:pPr>
              <w:rPr>
                <w:sz w:val="20"/>
                <w:szCs w:val="20"/>
              </w:rPr>
            </w:pPr>
          </w:p>
        </w:tc>
        <w:tc>
          <w:tcPr>
            <w:tcW w:w="1448" w:type="dxa"/>
            <w:noWrap/>
            <w:vAlign w:val="center"/>
            <w:hideMark/>
          </w:tcPr>
          <w:p w14:paraId="66E99A34" w14:textId="77777777" w:rsidR="008E2B89" w:rsidRPr="00854BC1" w:rsidRDefault="008E2B89" w:rsidP="0049738F">
            <w:pPr>
              <w:rPr>
                <w:i/>
                <w:iCs/>
                <w:sz w:val="20"/>
                <w:szCs w:val="20"/>
              </w:rPr>
            </w:pPr>
            <w:r w:rsidRPr="00854BC1">
              <w:rPr>
                <w:i/>
                <w:iCs/>
                <w:sz w:val="20"/>
                <w:szCs w:val="20"/>
              </w:rPr>
              <w:t>Parafilaroides measuresae</w:t>
            </w:r>
          </w:p>
        </w:tc>
        <w:tc>
          <w:tcPr>
            <w:tcW w:w="1954" w:type="dxa"/>
            <w:noWrap/>
            <w:vAlign w:val="center"/>
            <w:hideMark/>
          </w:tcPr>
          <w:p w14:paraId="2ACD98E7" w14:textId="77777777" w:rsidR="008E2B89" w:rsidRPr="00854BC1" w:rsidRDefault="008E2B89" w:rsidP="0049738F">
            <w:pPr>
              <w:rPr>
                <w:sz w:val="20"/>
                <w:szCs w:val="20"/>
              </w:rPr>
            </w:pPr>
            <w:r w:rsidRPr="00854BC1">
              <w:rPr>
                <w:sz w:val="20"/>
                <w:szCs w:val="20"/>
              </w:rPr>
              <w:t>Lower respiratory</w:t>
            </w:r>
          </w:p>
        </w:tc>
        <w:tc>
          <w:tcPr>
            <w:tcW w:w="3996" w:type="dxa"/>
            <w:noWrap/>
            <w:vAlign w:val="center"/>
            <w:hideMark/>
          </w:tcPr>
          <w:p w14:paraId="2C6FB1DB"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N5UWDr42","properties":{"formattedCitation":"(Dailey, 2006b)","plainCitation":"(Dailey, 2006b)","noteIndex":0},"citationItems":[{"id":1126,"uris":["http://zotero.org/users/9441463/items/PEPYED8H"],"itemData":{"id":1126,"type":"article-journal","abstract":"The lungs of a northern elephant seal, Mirounga angustirostris (Gill, 1866), and Pacific harbor seal, Phoca richardii (Gray, 1 864), from the eastern central Pacific, central California coast, were examined for parasites. This represen first thorough description and identification of Parafilaroides species from northern elephant seals and Pacific harbor the west coast of North America. From this study, 2 new species of Filaroides {Parafilaroides) are described, illustrate differentiated by shape of vaginal sphincter, body morphometrics, and spicule shape from the 4 existing, recognized s the subgenus. In addition, the subgenus Parafilaroides is proposed to be reestablished to full generic status in the Fila based on the presence of caudal papillae and DNA.","container-title":"Journal of Parasitology","DOI":"10.1645/GE-3525.1","ISSN":"0022-3395, 1937-2345","issue":"3","journalAbbreviation":"Journal of Parasitology","language":"en","page":"589-594","source":"DOI.org (Crossref)","title":"Restoration of Parafilaroides (Dougherty, 1946) (Nematoda: Metastrongyloidea) with Description of Two New Species from Pinnipeds of Eastern Central Pacific","title-short":"RESTORATION OF PARAFILAROIDES (DOUGHERTY, 1946) (NEMATODA","volume":"92","author":[{"family":"Dailey","given":"Murray D."}],"issued":{"date-parts":[["2006",6]]}}}],"schema":"https://github.com/citation-style-language/schema/raw/master/csl-citation.json"} </w:instrText>
            </w:r>
            <w:r w:rsidRPr="00854BC1">
              <w:rPr>
                <w:sz w:val="20"/>
                <w:szCs w:val="20"/>
              </w:rPr>
              <w:fldChar w:fldCharType="separate"/>
            </w:r>
            <w:r w:rsidRPr="00854BC1">
              <w:rPr>
                <w:noProof/>
                <w:sz w:val="20"/>
                <w:szCs w:val="20"/>
              </w:rPr>
              <w:t>(Dailey, 2006b)</w:t>
            </w:r>
            <w:r w:rsidRPr="00854BC1">
              <w:rPr>
                <w:sz w:val="20"/>
                <w:szCs w:val="20"/>
              </w:rPr>
              <w:fldChar w:fldCharType="end"/>
            </w:r>
          </w:p>
        </w:tc>
      </w:tr>
      <w:tr w:rsidR="008E2B89" w:rsidRPr="006F2338" w14:paraId="2DE2B3B7" w14:textId="77777777" w:rsidTr="005A3E74">
        <w:tc>
          <w:tcPr>
            <w:tcW w:w="1606" w:type="dxa"/>
            <w:vMerge/>
            <w:vAlign w:val="center"/>
          </w:tcPr>
          <w:p w14:paraId="29B95B22" w14:textId="77777777" w:rsidR="008E2B89" w:rsidRPr="00854BC1" w:rsidRDefault="008E2B89" w:rsidP="0049738F">
            <w:pPr>
              <w:rPr>
                <w:i/>
                <w:iCs/>
                <w:sz w:val="20"/>
                <w:szCs w:val="20"/>
              </w:rPr>
            </w:pPr>
          </w:p>
        </w:tc>
        <w:tc>
          <w:tcPr>
            <w:tcW w:w="1655" w:type="dxa"/>
            <w:vMerge w:val="restart"/>
            <w:noWrap/>
            <w:vAlign w:val="center"/>
            <w:hideMark/>
          </w:tcPr>
          <w:p w14:paraId="46EA0011" w14:textId="77777777" w:rsidR="008E2B89" w:rsidRPr="00854BC1" w:rsidRDefault="008E2B89" w:rsidP="0049738F">
            <w:pPr>
              <w:rPr>
                <w:sz w:val="20"/>
                <w:szCs w:val="20"/>
              </w:rPr>
            </w:pPr>
            <w:r w:rsidRPr="00854BC1">
              <w:rPr>
                <w:sz w:val="20"/>
                <w:szCs w:val="20"/>
              </w:rPr>
              <w:t>Pagophilus groenlandicus</w:t>
            </w:r>
          </w:p>
        </w:tc>
        <w:tc>
          <w:tcPr>
            <w:tcW w:w="1418" w:type="dxa"/>
            <w:vMerge w:val="restart"/>
            <w:noWrap/>
            <w:vAlign w:val="center"/>
            <w:hideMark/>
          </w:tcPr>
          <w:p w14:paraId="1A11686A" w14:textId="77777777" w:rsidR="008E2B89" w:rsidRPr="00854BC1" w:rsidRDefault="008E2B89" w:rsidP="0049738F">
            <w:pPr>
              <w:rPr>
                <w:i/>
                <w:iCs/>
                <w:sz w:val="20"/>
                <w:szCs w:val="20"/>
              </w:rPr>
            </w:pPr>
            <w:r w:rsidRPr="00854BC1">
              <w:rPr>
                <w:i/>
                <w:iCs/>
                <w:sz w:val="20"/>
                <w:szCs w:val="20"/>
              </w:rPr>
              <w:t>Harp seal</w:t>
            </w:r>
          </w:p>
        </w:tc>
        <w:tc>
          <w:tcPr>
            <w:tcW w:w="1275" w:type="dxa"/>
            <w:noWrap/>
            <w:vAlign w:val="center"/>
            <w:hideMark/>
          </w:tcPr>
          <w:p w14:paraId="28DF74FD" w14:textId="77777777" w:rsidR="008E2B89" w:rsidRPr="00854BC1" w:rsidRDefault="008E2B89" w:rsidP="0049738F">
            <w:pPr>
              <w:rPr>
                <w:sz w:val="20"/>
                <w:szCs w:val="20"/>
              </w:rPr>
            </w:pPr>
            <w:r w:rsidRPr="00854BC1">
              <w:rPr>
                <w:sz w:val="20"/>
                <w:szCs w:val="20"/>
              </w:rPr>
              <w:t>Crenosomatidae</w:t>
            </w:r>
          </w:p>
        </w:tc>
        <w:tc>
          <w:tcPr>
            <w:tcW w:w="1448" w:type="dxa"/>
            <w:noWrap/>
            <w:vAlign w:val="center"/>
            <w:hideMark/>
          </w:tcPr>
          <w:p w14:paraId="1F97D685" w14:textId="77777777" w:rsidR="008E2B89" w:rsidRPr="00854BC1" w:rsidRDefault="008E2B89" w:rsidP="0049738F">
            <w:pPr>
              <w:rPr>
                <w:i/>
                <w:iCs/>
                <w:sz w:val="20"/>
                <w:szCs w:val="20"/>
              </w:rPr>
            </w:pPr>
            <w:r w:rsidRPr="00854BC1">
              <w:rPr>
                <w:i/>
                <w:iCs/>
                <w:sz w:val="20"/>
                <w:szCs w:val="20"/>
              </w:rPr>
              <w:t>Otostrongylus circumlitus</w:t>
            </w:r>
          </w:p>
        </w:tc>
        <w:tc>
          <w:tcPr>
            <w:tcW w:w="1954" w:type="dxa"/>
            <w:noWrap/>
            <w:vAlign w:val="center"/>
            <w:hideMark/>
          </w:tcPr>
          <w:p w14:paraId="1F0D602B" w14:textId="77777777" w:rsidR="008E2B89" w:rsidRPr="00854BC1" w:rsidRDefault="008E2B89" w:rsidP="0049738F">
            <w:pPr>
              <w:rPr>
                <w:sz w:val="20"/>
                <w:szCs w:val="20"/>
              </w:rPr>
            </w:pPr>
            <w:r w:rsidRPr="00854BC1">
              <w:rPr>
                <w:sz w:val="20"/>
                <w:szCs w:val="20"/>
              </w:rPr>
              <w:t>Lower respiratory, Upper respiratory</w:t>
            </w:r>
          </w:p>
        </w:tc>
        <w:tc>
          <w:tcPr>
            <w:tcW w:w="3996" w:type="dxa"/>
            <w:noWrap/>
            <w:vAlign w:val="center"/>
            <w:hideMark/>
          </w:tcPr>
          <w:p w14:paraId="5F2F1FC5"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jZ1HVaLg","properties":{"formattedCitation":"(Lucas {\\i{}et al.}, 2003; Pich\\uc0\\u233{} {\\i{}et al.}, 2010)","plainCitation":"(Lucas et al., 2003; Piché et al., 2010)","noteIndex":0},"citationItems":[{"id":1087,"uris":["http://zotero.org/users/9441463/items/XC3NNJR8"],"itemData":{"id":1087,"type":"article-journal","abstract":"Beach surveys for harp (Phoca groenlandica) and hooded (Cystophora cristata) seals documented a dramatic increase in their numbers on Sable Island in mid 1990s. In the 1980s, no more than ﬁve animals of both species were observed on this island each year, however, during late 1994 to 1998, 1,191 harp and 870 hooded seals, mostly young animals, were recorded. Although some of these seals had been killed by sharks, most (roughly 75%) were found alive or as intact carcasses on the beach, and some of the live seals were later found dead. Emaciation/ starvation was considered the primary cause of death in seals that were not obviously killed by sharks. Factors that may have compounded this poor body condition included gastric impaction with abnormal ingesta, hemorrhagic diathesis possibly induced by parasitic migration and secondary vasculitis, and stomatitis (in hooded seals only). Some harp and hooded seals expanding their range in recent years may be unable to feed successfully, although the reasons for this are unclear.","container-title":"Journal of Wildlife Diseases","DOI":"10.7589/0090-3558-39.1.16","ISSN":"0090-3558","issue":"1","journalAbbreviation":"Journal of Wildlife Diseases","language":"en","page":"16-28","source":"DOI.org (Crossref)","title":"Health status of harp seals (Phoca groenlandica) and hooded seals (Cystophora cristata) on Sable Island, Nova Scotia, Canada, concurrent with their expanding range","volume":"39","author":[{"family":"Lucas","given":"Zoe"},{"family":"Daoust","given":"Pierre-Yves"},{"family":"Conboy","given":"Gary"},{"family":"Brimacombe","given":"Michael"}],"issued":{"date-parts":[["2003",1]]}}},{"id":1094,"uris":["http://zotero.org/users/9441463/items/LVUK9A98"],"itemData":{"id":1094,"type":"article-journal","abstract":"The objective of this study was to characterize pathologic changes associated with experimental infection of harp seals (Phoca groenlandica) with the lungworm Otostrongylus circumlitus (Metastrongyloidea: Crenosomatidae). The leukocyte differential cell count in samples obtained by unguided bronchoalveolar lavage (BAL) and the intensity of the histologic lesions in the lungs were assessed in seven harp seals experimentally exposed to 300 infective, third-stage O. circumlitus larvae. Seven unexposed harp seals were used as controls. First-stage larvae were observed in the feces of three of the seven exposed seals at 38, 42, and 45 days postexposure (dpe). Adult nematodes were found in the right primary bronchi of two of these three seals at necropsy 53 dpe. Fifty-six BALs were performed on the 14 seals. No statistical difference was observed between the exposed and control seals and among the four sampling times in percentage of neutrophils and macrophages in the BAL fluid. A significant difference was observed between the exposed and control seal groups in the percentage of eosinophils (P,0.0001), the count of eosinophils having increased by a factor of 70.4 in exposed seals. Significant statistical differences were observed between exposed and control seals in intensity of interstitial inflammation (P50.001), bronchitis (P50.02), bronchiolitis (P50.04), alveolitis (P50.03), and interstitial granulomatous inflammation (P50.04). Our findings showed that harp seals are susceptible to infection with O. circumlitus. However, parasitic infections were transient and of low intensity, at least under our experimental conditions.","container-title":"Journal of Wildlife Diseases","DOI":"10.7589/0090-3558-46.2.409","ISSN":"0090-3558","issue":"2","journalAbbreviation":"Journal of Wildlife Diseases","language":"en","page":"409-421","source":"DOI.org (Crossref)","title":"Bronchoalveolar lavage and pulmonary histopathology in harp seals (Phoca groenlandica) experimentally infected with Otostrongylus circumlitis","volume":"46","author":[{"family":"Piché","given":"Caroline"},{"family":"Measures","given":"Lena"},{"family":"Bédard","given":"Christian"},{"family":"Lair","given":"Stéphane"}],"issued":{"date-parts":[["2010",4]]}}}],"schema":"https://github.com/citation-style-language/schema/raw/master/csl-citation.json"} </w:instrText>
            </w:r>
            <w:r w:rsidRPr="00854BC1">
              <w:rPr>
                <w:sz w:val="20"/>
                <w:szCs w:val="20"/>
              </w:rPr>
              <w:fldChar w:fldCharType="separate"/>
            </w:r>
            <w:r w:rsidRPr="00854BC1">
              <w:rPr>
                <w:sz w:val="20"/>
                <w:szCs w:val="20"/>
                <w:lang w:val="en-US"/>
              </w:rPr>
              <w:t xml:space="preserve">(Lucas </w:t>
            </w:r>
            <w:r w:rsidRPr="00854BC1">
              <w:rPr>
                <w:i/>
                <w:iCs/>
                <w:sz w:val="20"/>
                <w:szCs w:val="20"/>
                <w:lang w:val="en-US"/>
              </w:rPr>
              <w:t>et al.</w:t>
            </w:r>
            <w:r w:rsidRPr="00854BC1">
              <w:rPr>
                <w:sz w:val="20"/>
                <w:szCs w:val="20"/>
                <w:lang w:val="en-US"/>
              </w:rPr>
              <w:t xml:space="preserve">, 2003; Piché </w:t>
            </w:r>
            <w:r w:rsidRPr="00854BC1">
              <w:rPr>
                <w:i/>
                <w:iCs/>
                <w:sz w:val="20"/>
                <w:szCs w:val="20"/>
                <w:lang w:val="en-US"/>
              </w:rPr>
              <w:t>et al.</w:t>
            </w:r>
            <w:r w:rsidRPr="00854BC1">
              <w:rPr>
                <w:sz w:val="20"/>
                <w:szCs w:val="20"/>
                <w:lang w:val="en-US"/>
              </w:rPr>
              <w:t>, 2010)</w:t>
            </w:r>
            <w:r w:rsidRPr="00854BC1">
              <w:rPr>
                <w:sz w:val="20"/>
                <w:szCs w:val="20"/>
              </w:rPr>
              <w:fldChar w:fldCharType="end"/>
            </w:r>
          </w:p>
        </w:tc>
      </w:tr>
      <w:tr w:rsidR="008E2B89" w:rsidRPr="006F2338" w14:paraId="0E362DBD" w14:textId="77777777" w:rsidTr="005A3E74">
        <w:tc>
          <w:tcPr>
            <w:tcW w:w="1606" w:type="dxa"/>
            <w:vMerge/>
            <w:vAlign w:val="center"/>
          </w:tcPr>
          <w:p w14:paraId="6D154394" w14:textId="77777777" w:rsidR="008E2B89" w:rsidRPr="00854BC1" w:rsidRDefault="008E2B89" w:rsidP="0049738F">
            <w:pPr>
              <w:rPr>
                <w:i/>
                <w:iCs/>
                <w:sz w:val="20"/>
                <w:szCs w:val="20"/>
              </w:rPr>
            </w:pPr>
          </w:p>
        </w:tc>
        <w:tc>
          <w:tcPr>
            <w:tcW w:w="1655" w:type="dxa"/>
            <w:vMerge/>
            <w:noWrap/>
            <w:vAlign w:val="center"/>
            <w:hideMark/>
          </w:tcPr>
          <w:p w14:paraId="63CE6545" w14:textId="77777777" w:rsidR="008E2B89" w:rsidRPr="00854BC1" w:rsidRDefault="008E2B89" w:rsidP="0049738F">
            <w:pPr>
              <w:rPr>
                <w:sz w:val="20"/>
                <w:szCs w:val="20"/>
              </w:rPr>
            </w:pPr>
          </w:p>
        </w:tc>
        <w:tc>
          <w:tcPr>
            <w:tcW w:w="1418" w:type="dxa"/>
            <w:vMerge/>
            <w:noWrap/>
            <w:vAlign w:val="center"/>
            <w:hideMark/>
          </w:tcPr>
          <w:p w14:paraId="0010067A" w14:textId="77777777" w:rsidR="008E2B89" w:rsidRPr="00854BC1" w:rsidRDefault="008E2B89" w:rsidP="0049738F">
            <w:pPr>
              <w:rPr>
                <w:i/>
                <w:iCs/>
                <w:sz w:val="20"/>
                <w:szCs w:val="20"/>
              </w:rPr>
            </w:pPr>
          </w:p>
        </w:tc>
        <w:tc>
          <w:tcPr>
            <w:tcW w:w="1275" w:type="dxa"/>
            <w:noWrap/>
            <w:vAlign w:val="center"/>
            <w:hideMark/>
          </w:tcPr>
          <w:p w14:paraId="01D513D9" w14:textId="77777777" w:rsidR="008E2B89" w:rsidRPr="00854BC1" w:rsidRDefault="008E2B89" w:rsidP="0049738F">
            <w:pPr>
              <w:rPr>
                <w:sz w:val="20"/>
                <w:szCs w:val="20"/>
              </w:rPr>
            </w:pPr>
            <w:r w:rsidRPr="00854BC1">
              <w:rPr>
                <w:sz w:val="20"/>
                <w:szCs w:val="20"/>
              </w:rPr>
              <w:t>Filaroididae</w:t>
            </w:r>
          </w:p>
        </w:tc>
        <w:tc>
          <w:tcPr>
            <w:tcW w:w="1448" w:type="dxa"/>
            <w:noWrap/>
            <w:vAlign w:val="center"/>
            <w:hideMark/>
          </w:tcPr>
          <w:p w14:paraId="66670EAC" w14:textId="77777777" w:rsidR="008E2B89" w:rsidRPr="00854BC1" w:rsidRDefault="008E2B89" w:rsidP="0049738F">
            <w:pPr>
              <w:rPr>
                <w:i/>
                <w:iCs/>
                <w:sz w:val="20"/>
                <w:szCs w:val="20"/>
              </w:rPr>
            </w:pPr>
            <w:r w:rsidRPr="00854BC1">
              <w:rPr>
                <w:i/>
                <w:iCs/>
                <w:sz w:val="20"/>
                <w:szCs w:val="20"/>
              </w:rPr>
              <w:t>Parafilaroides gymnurus</w:t>
            </w:r>
          </w:p>
        </w:tc>
        <w:tc>
          <w:tcPr>
            <w:tcW w:w="1954" w:type="dxa"/>
            <w:noWrap/>
            <w:vAlign w:val="center"/>
            <w:hideMark/>
          </w:tcPr>
          <w:p w14:paraId="1AAAD5BD" w14:textId="77777777" w:rsidR="008E2B89" w:rsidRPr="00854BC1" w:rsidRDefault="008E2B89" w:rsidP="0049738F">
            <w:pPr>
              <w:rPr>
                <w:sz w:val="20"/>
                <w:szCs w:val="20"/>
              </w:rPr>
            </w:pPr>
            <w:r w:rsidRPr="00854BC1">
              <w:rPr>
                <w:sz w:val="20"/>
                <w:szCs w:val="20"/>
              </w:rPr>
              <w:t>Lower respiratory</w:t>
            </w:r>
          </w:p>
        </w:tc>
        <w:tc>
          <w:tcPr>
            <w:tcW w:w="3996" w:type="dxa"/>
            <w:noWrap/>
            <w:vAlign w:val="center"/>
            <w:hideMark/>
          </w:tcPr>
          <w:p w14:paraId="26D68196"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8Dc1z7ta","properties":{"formattedCitation":"(Gosselin and Measures, 1997; Gosselin {\\i{}et al.}, 1998; Lucas {\\i{}et al.}, 2003)","plainCitation":"(Gosselin and Measures, 1997; Gosselin et al., 1998; Lucas et al., 2003)","noteIndex":0},"citationItems":[{"id":1087,"uris":["http://zotero.org/users/9441463/items/XC3NNJR8"],"itemData":{"id":1087,"type":"article-journal","abstract":"Beach surveys for harp (Phoca groenlandica) and hooded (Cystophora cristata) seals documented a dramatic increase in their numbers on Sable Island in mid 1990s. In the 1980s, no more than ﬁve animals of both species were observed on this island each year, however, during late 1994 to 1998, 1,191 harp and 870 hooded seals, mostly young animals, were recorded. Although some of these seals had been killed by sharks, most (roughly 75%) were found alive or as intact carcasses on the beach, and some of the live seals were later found dead. Emaciation/ starvation was considered the primary cause of death in seals that were not obviously killed by sharks. Factors that may have compounded this poor body condition included gastric impaction with abnormal ingesta, hemorrhagic diathesis possibly induced by parasitic migration and secondary vasculitis, and stomatitis (in hooded seals only). Some harp and hooded seals expanding their range in recent years may be unable to feed successfully, although the reasons for this are unclear.","container-title":"Journal of Wildlife Diseases","DOI":"10.7589/0090-3558-39.1.16","ISSN":"0090-3558","issue":"1","journalAbbreviation":"Journal of Wildlife Diseases","language":"en","page":"16-28","source":"DOI.org (Crossref)","title":"Health status of harp seals (Phoca groenlandica) and hooded seals (Cystophora cristata) on Sable Island, Nova Scotia, Canada, concurrent with their expanding range","volume":"39","author":[{"family":"Lucas","given":"Zoe"},{"family":"Daoust","given":"Pierre-Yves"},{"family":"Conboy","given":"Gary"},{"family":"Brimacombe","given":"Michael"}],"issued":{"date-parts":[["2003",1]]}}},{"id":1275,"uris":["http://zotero.org/users/9441463/items/4W85GBVU"],"itemData":{"id":1275,"type":"article-journal","abstract":"Otostrongylus circumlitus (Railliet, 1899) was found in 5% (16/308) of grey seals (Halichoerus grypus), 6% (1/17; intensity = 38) of harbour seals (Phoca vitulina), and none of 100 harp seals (Phoca groenlandica) from eastern Canada and none of 31 ringed seals (Phoca hispida) from Holman, Northwest Territories. Eighty-two percent of these infections were observed in young-of-the-year seals. Filaroides (Parafilaroides) gymnurus (Railliet, 1899), detected in nodules in the superficial parenchyma of the lungs, infected 24% (5/16) of grey seals, 27% (4/15) of harbour seals, 57% (29/51) of harp seals, 81% (25/31) of ringed seals, and one stranded bearded seal (Erignathus barbatus) (new host report for harp, ringed, and bearded seals; new locality report for Holman). Filaroides (Parafilaroides) hispidus Kennedy, 1986 was found in systematically sliced lungs of grey seals (2/3; new host report) and ringed seals (2/7) but not in harp seals (n = 11) or harbour seals (n = 5). Intensity ranged from 37 to 3570 for F. (P.) gymnurus and from 295 to 1196 for F. (P.) hispidus. No detrimental effect on body condition of seals could be associated with infection by lungworms.","container-title":"Canadian Journal of Fisheries and Aquatic Sciences","DOI":"10.1139/f97-306","ISSN":"0706-652X, 1205-7533","issue":"4","journalAbbreviation":"Can. J. Fish. Aquat. Sci.","language":"en","page":"825-834","source":"DOI.org (Crossref)","title":"Lungworm (Nematoda: Metastrongyloidea) infections in Canadian phocids","title-short":"Lungworm (Nematoda","volume":"55","author":[{"family":"Gosselin","given":"Jean-François"},{"family":"Measures","given":"Lena N"},{"family":"Huot","given":"Jean"}],"issued":{"date-parts":[["1998",4,1]]}}},{"id":1183,"uris":["http://zotero.org/users/9441463/items/9RC9B5QV"],"itemData":{"id":1183,"type":"article-journal","abstract":"The species Filaroides (Parafilaroides) gymnurus (Railliet, 1899) Anderson, 1978 is redescribed, based on examination of mature fifth-stage specimens from wild infected ringed seals (Phoca hispida), harp seals (Phoca groenlandica), harbour seals (Phoca vitulina), and grey seals (Halichoerus grypus) collected in eastern and arctic Canadian waters. Mature specimens of Filaroides (Parafilaroides) hispidus Kennedy, 1986 from ringed seals and grey seals were also examined. Comparison of these worms with museum specimens and the literature led to a review of species in the subgenus Parafilaroides (Dougherty, 1946) Anderson, 1978. Filaroides (Parafilaroides) gymnurus (Railliet, 1899) Anderson, 1978, F. (P.) decorus (Dougherty and Herman, 1947) Anderson, 1978, F. (P.) hydrurgae (Mawson, 1953) Kennedy, 1986, and F. (P.) hispidus Kennedy, 1986 are recognized as valid species. Filaroides (Parafilaroides) arcticus (Delyamure and Alekseev, 1966) Kennedy, 1986 and F. (P.) krascheninnikovi (Yurakhno and Skrjabin, 1971) Kennedy, 1986 are synonymized with F. (P.) gymnurus (Railliet, 1899) Anderson, 1978. Filaroides (Parafilaroides) caspicus (Kurochkin and Zablotsky, 1958) Kennedy, 1986 is considered a species inquirenda.","container-title":"Canadian Journal of Zoology","DOI":"10.1139/z97-045","ISSN":"0008-4301, 1480-3283","issue":"3","journalAbbreviation":"Can. J. Zool.","language":"en","page":"359-370","source":"DOI.org (Crossref)","title":"Redescription of Filaroides (Parafilaroides) gymnurus( Railliet, 1899) (Nematoda: Metastrongyloidea), with comments on other species in pinnipeds","title-short":"Redescription of &lt;i&gt;Filaroides&lt;/i&gt; ( &lt;i&gt;Parafilaroides&lt;/i&gt; ) &lt;i&gt;gymnurus&lt;/i&gt; (Railliet, 1899) (Nematoda","volume":"75","author":[{"family":"Gosselin","given":"Jean-François"},{"family":"Measures","given":"Lena N."}],"issued":{"date-parts":[["1997",3,1]]}}}],"schema":"https://github.com/citation-style-language/schema/raw/master/csl-citation.json"} </w:instrText>
            </w:r>
            <w:r w:rsidRPr="00854BC1">
              <w:rPr>
                <w:sz w:val="20"/>
                <w:szCs w:val="20"/>
              </w:rPr>
              <w:fldChar w:fldCharType="separate"/>
            </w:r>
            <w:r w:rsidRPr="00854BC1">
              <w:rPr>
                <w:sz w:val="20"/>
                <w:szCs w:val="20"/>
                <w:lang w:val="en-US"/>
              </w:rPr>
              <w:t xml:space="preserve">(Gosselin and Measures, 1997; Gosselin </w:t>
            </w:r>
            <w:r w:rsidRPr="00854BC1">
              <w:rPr>
                <w:i/>
                <w:iCs/>
                <w:sz w:val="20"/>
                <w:szCs w:val="20"/>
                <w:lang w:val="en-US"/>
              </w:rPr>
              <w:t>et al.</w:t>
            </w:r>
            <w:r w:rsidRPr="00854BC1">
              <w:rPr>
                <w:sz w:val="20"/>
                <w:szCs w:val="20"/>
                <w:lang w:val="en-US"/>
              </w:rPr>
              <w:t xml:space="preserve">, 1998; Lucas </w:t>
            </w:r>
            <w:r w:rsidRPr="00854BC1">
              <w:rPr>
                <w:i/>
                <w:iCs/>
                <w:sz w:val="20"/>
                <w:szCs w:val="20"/>
                <w:lang w:val="en-US"/>
              </w:rPr>
              <w:t>et al.</w:t>
            </w:r>
            <w:r w:rsidRPr="00854BC1">
              <w:rPr>
                <w:sz w:val="20"/>
                <w:szCs w:val="20"/>
                <w:lang w:val="en-US"/>
              </w:rPr>
              <w:t>, 2003)</w:t>
            </w:r>
            <w:r w:rsidRPr="00854BC1">
              <w:rPr>
                <w:sz w:val="20"/>
                <w:szCs w:val="20"/>
              </w:rPr>
              <w:fldChar w:fldCharType="end"/>
            </w:r>
          </w:p>
        </w:tc>
      </w:tr>
      <w:tr w:rsidR="008E2B89" w:rsidRPr="006F2338" w14:paraId="7B2DBCC9" w14:textId="77777777" w:rsidTr="005A3E74">
        <w:tc>
          <w:tcPr>
            <w:tcW w:w="1606" w:type="dxa"/>
            <w:vMerge/>
            <w:vAlign w:val="center"/>
          </w:tcPr>
          <w:p w14:paraId="4F8561C2" w14:textId="77777777" w:rsidR="008E2B89" w:rsidRPr="00854BC1" w:rsidRDefault="008E2B89" w:rsidP="0049738F">
            <w:pPr>
              <w:rPr>
                <w:i/>
                <w:iCs/>
                <w:sz w:val="20"/>
                <w:szCs w:val="20"/>
              </w:rPr>
            </w:pPr>
          </w:p>
        </w:tc>
        <w:tc>
          <w:tcPr>
            <w:tcW w:w="1655" w:type="dxa"/>
            <w:vMerge w:val="restart"/>
            <w:noWrap/>
            <w:vAlign w:val="center"/>
            <w:hideMark/>
          </w:tcPr>
          <w:p w14:paraId="4B042EDC" w14:textId="77777777" w:rsidR="008E2B89" w:rsidRPr="00854BC1" w:rsidRDefault="008E2B89" w:rsidP="0049738F">
            <w:pPr>
              <w:rPr>
                <w:sz w:val="20"/>
                <w:szCs w:val="20"/>
              </w:rPr>
            </w:pPr>
            <w:r w:rsidRPr="00854BC1">
              <w:rPr>
                <w:sz w:val="20"/>
                <w:szCs w:val="20"/>
              </w:rPr>
              <w:t>Phoca largha</w:t>
            </w:r>
          </w:p>
        </w:tc>
        <w:tc>
          <w:tcPr>
            <w:tcW w:w="1418" w:type="dxa"/>
            <w:vMerge w:val="restart"/>
            <w:noWrap/>
            <w:vAlign w:val="center"/>
            <w:hideMark/>
          </w:tcPr>
          <w:p w14:paraId="7A869086" w14:textId="77777777" w:rsidR="008E2B89" w:rsidRPr="00854BC1" w:rsidRDefault="008E2B89" w:rsidP="0049738F">
            <w:pPr>
              <w:rPr>
                <w:i/>
                <w:iCs/>
                <w:sz w:val="20"/>
                <w:szCs w:val="20"/>
              </w:rPr>
            </w:pPr>
            <w:r w:rsidRPr="00854BC1">
              <w:rPr>
                <w:i/>
                <w:iCs/>
                <w:sz w:val="20"/>
                <w:szCs w:val="20"/>
              </w:rPr>
              <w:t>Spotted seal</w:t>
            </w:r>
          </w:p>
        </w:tc>
        <w:tc>
          <w:tcPr>
            <w:tcW w:w="1275" w:type="dxa"/>
            <w:noWrap/>
            <w:vAlign w:val="center"/>
            <w:hideMark/>
          </w:tcPr>
          <w:p w14:paraId="17636662" w14:textId="77777777" w:rsidR="008E2B89" w:rsidRPr="00854BC1" w:rsidRDefault="008E2B89" w:rsidP="0049738F">
            <w:pPr>
              <w:rPr>
                <w:sz w:val="20"/>
                <w:szCs w:val="20"/>
              </w:rPr>
            </w:pPr>
            <w:r w:rsidRPr="00854BC1">
              <w:rPr>
                <w:sz w:val="20"/>
                <w:szCs w:val="20"/>
              </w:rPr>
              <w:t>Crenosomatidae</w:t>
            </w:r>
          </w:p>
        </w:tc>
        <w:tc>
          <w:tcPr>
            <w:tcW w:w="1448" w:type="dxa"/>
            <w:noWrap/>
            <w:vAlign w:val="center"/>
            <w:hideMark/>
          </w:tcPr>
          <w:p w14:paraId="5B5B8143" w14:textId="77777777" w:rsidR="008E2B89" w:rsidRPr="00854BC1" w:rsidRDefault="008E2B89" w:rsidP="0049738F">
            <w:pPr>
              <w:rPr>
                <w:i/>
                <w:iCs/>
                <w:sz w:val="20"/>
                <w:szCs w:val="20"/>
              </w:rPr>
            </w:pPr>
            <w:r w:rsidRPr="00854BC1">
              <w:rPr>
                <w:i/>
                <w:iCs/>
                <w:sz w:val="20"/>
                <w:szCs w:val="20"/>
              </w:rPr>
              <w:t>Otostrongylus circumlitus</w:t>
            </w:r>
          </w:p>
        </w:tc>
        <w:tc>
          <w:tcPr>
            <w:tcW w:w="1954" w:type="dxa"/>
            <w:noWrap/>
            <w:vAlign w:val="center"/>
            <w:hideMark/>
          </w:tcPr>
          <w:p w14:paraId="607AC200" w14:textId="77777777" w:rsidR="008E2B89" w:rsidRPr="00854BC1" w:rsidRDefault="008E2B89" w:rsidP="0049738F">
            <w:pPr>
              <w:rPr>
                <w:sz w:val="20"/>
                <w:szCs w:val="20"/>
              </w:rPr>
            </w:pPr>
            <w:r w:rsidRPr="00854BC1">
              <w:rPr>
                <w:sz w:val="20"/>
                <w:szCs w:val="20"/>
                <w:lang w:val="en-US"/>
              </w:rPr>
              <w:t>N/A</w:t>
            </w:r>
          </w:p>
        </w:tc>
        <w:tc>
          <w:tcPr>
            <w:tcW w:w="3996" w:type="dxa"/>
            <w:noWrap/>
            <w:vAlign w:val="center"/>
            <w:hideMark/>
          </w:tcPr>
          <w:p w14:paraId="607171F5"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B6RkJje5","properties":{"formattedCitation":"(Delyamure {\\i{}et al.}, 1984; Walden {\\i{}et al.}, 2020)","plainCitation":"(Delyamure et al., 1984; Walden et al., 2020)","noteIndex":0},"citationItems":[{"id":1113,"uris":["http://zotero.org/users/9441463/items/PQDG5D97"],"itemData":{"id":1113,"type":"article-journal","abstract":"Climate warming may affect the distribution of helminth parasites, allowing endemic species to increase in prevalence and new species to appear. We analyzed tissues from 141 iceassociated seals collected in the Alaskan (US) Bering and Chukchi seas during 2006–15 for internal helminth parasites and compared results with past studies. Specimens were collected from: ringed seals (Pusa hispida), bearded seals (Erignathus barbatus), spotted seals (Phoca largha), and ribbon seals (Histriophoca fasciata). Helminths were present in 94% (133/141) of the seals sampled. Nematodes were most prevalent in bearded (97%, 72/74) and spotted seals (93%, 13/14). Cestodes were most prevalent in bearded seals (82%, 61/74) and absent in ribbon seals, trematodes were only found in bearded (64%, 47/74) and ringed (5%, 2/44) seals, and acanthocephalans were mostly found in ringed (61%, 27/44) and spotted (64%, 9/14) seals. Although no helminths were new to the Bering-Chukchi Seas region, this study found a previously unreported host record for the lungworm Parafilaroides (Filaroides) gymnurus in a ribbon seal. We also found the lungworm Otostrongylus circumlitus in a ribbon seal and P. (F.) gymnurus in bearded seals, representing location records previously unreported from the Bering-Chukchi Seas region (although they have been reported from the Sea of Okhotsk). We found the cestode genus Pyramicocephalus in bearded seals (3%, 2/74) at a lower prevalence than was reported previously for Pyramicocephalus phocarum (44–100%) in the Bering-Chukchi Seas region. We found no species of the acanthocephalan genus Bolbosoma, although the genus was previously identified in ringed, spotted, and ribbon seals. This study yielded no new helminths and no increases in the prevalence of endemic parasites in these seal species.","container-title":"Journal of Wildlife Diseases","DOI":"10.7589/2019-09-228","ISSN":"0090-3558","issue":"4","journalAbbreviation":"Journal of Wildlife Diseases","language":"en","source":"DOI.org (Crossref)","title":"Helminth fauna of ice seals in the Alaskan Bering and Chukchi seas, 2006–15","URL":"https://bioone.org/journals/journal-of-wildlife-diseases/volume-56/issue-4/2019-09-228/HELMINTH-FAUNA-OF-ICE-SEALS-IN-THE-ALASKAN-BERING-AND/10.7589/2019-09-228.full","volume":"56","author":[{"family":"Walden","given":"Heather S."},{"family":"Bryan","given":"Anna L."},{"family":"McIntosh","given":"Antoinette"},{"family":"Tuomi","given":"Pam"},{"family":"Hoover-Miller","given":"Anne"},{"family":"Stimmelmayr","given":"Raphaela"},{"family":"Quakenbush","given":"Lori"}],"accessed":{"date-parts":[["2021",11,13]]},"issued":{"date-parts":[["2020",10,8]]}}},{"id":1374,"uris":["http://zotero.org/users/9441463/items/J5K6SPST"],"itemData":{"id":1374,"type":"article-journal","container-title":"Soviet-American cooperative research on marine mammals","journalAbbreviation":"Soviet-American cooperative research on marine mammals","page":"61-65","title":"Helminthological comparison of subpopulations of Bering Sea spotted seals, Phoca largha Pallas","volume":"1","author":[{"family":"Delyamure","given":"SL"},{"family":"Yurakhno","given":"MV"},{"family":"Popov","given":"Valentin N"},{"family":"Shults","given":"Larry M"},{"family":"Fay","given":"Francis H"}],"issued":{"date-parts":[["1984"]]}}}],"schema":"https://github.com/citation-style-language/schema/raw/master/csl-citation.json"} </w:instrText>
            </w:r>
            <w:r w:rsidRPr="00854BC1">
              <w:rPr>
                <w:sz w:val="20"/>
                <w:szCs w:val="20"/>
              </w:rPr>
              <w:fldChar w:fldCharType="separate"/>
            </w:r>
            <w:r w:rsidRPr="00854BC1">
              <w:rPr>
                <w:sz w:val="20"/>
                <w:szCs w:val="20"/>
                <w:lang w:val="en-US"/>
              </w:rPr>
              <w:t xml:space="preserve">(Delyamure </w:t>
            </w:r>
            <w:r w:rsidRPr="00854BC1">
              <w:rPr>
                <w:i/>
                <w:iCs/>
                <w:sz w:val="20"/>
                <w:szCs w:val="20"/>
                <w:lang w:val="en-US"/>
              </w:rPr>
              <w:t>et al.</w:t>
            </w:r>
            <w:r w:rsidRPr="00854BC1">
              <w:rPr>
                <w:sz w:val="20"/>
                <w:szCs w:val="20"/>
                <w:lang w:val="en-US"/>
              </w:rPr>
              <w:t xml:space="preserve">, 1984; Walden </w:t>
            </w:r>
            <w:r w:rsidRPr="00854BC1">
              <w:rPr>
                <w:i/>
                <w:iCs/>
                <w:sz w:val="20"/>
                <w:szCs w:val="20"/>
                <w:lang w:val="en-US"/>
              </w:rPr>
              <w:t>et al.</w:t>
            </w:r>
            <w:r w:rsidRPr="00854BC1">
              <w:rPr>
                <w:sz w:val="20"/>
                <w:szCs w:val="20"/>
                <w:lang w:val="en-US"/>
              </w:rPr>
              <w:t>, 2020)</w:t>
            </w:r>
            <w:r w:rsidRPr="00854BC1">
              <w:rPr>
                <w:sz w:val="20"/>
                <w:szCs w:val="20"/>
              </w:rPr>
              <w:fldChar w:fldCharType="end"/>
            </w:r>
          </w:p>
        </w:tc>
      </w:tr>
      <w:tr w:rsidR="008E2B89" w:rsidRPr="006F2338" w14:paraId="37411434" w14:textId="77777777" w:rsidTr="005A3E74">
        <w:tc>
          <w:tcPr>
            <w:tcW w:w="1606" w:type="dxa"/>
            <w:vMerge/>
            <w:vAlign w:val="center"/>
          </w:tcPr>
          <w:p w14:paraId="24B063BB" w14:textId="77777777" w:rsidR="008E2B89" w:rsidRPr="00854BC1" w:rsidRDefault="008E2B89" w:rsidP="0049738F">
            <w:pPr>
              <w:rPr>
                <w:i/>
                <w:iCs/>
                <w:sz w:val="20"/>
                <w:szCs w:val="20"/>
              </w:rPr>
            </w:pPr>
          </w:p>
        </w:tc>
        <w:tc>
          <w:tcPr>
            <w:tcW w:w="1655" w:type="dxa"/>
            <w:vMerge/>
            <w:noWrap/>
            <w:vAlign w:val="center"/>
            <w:hideMark/>
          </w:tcPr>
          <w:p w14:paraId="1DEEC864" w14:textId="77777777" w:rsidR="008E2B89" w:rsidRPr="00854BC1" w:rsidRDefault="008E2B89" w:rsidP="0049738F">
            <w:pPr>
              <w:rPr>
                <w:sz w:val="20"/>
                <w:szCs w:val="20"/>
              </w:rPr>
            </w:pPr>
          </w:p>
        </w:tc>
        <w:tc>
          <w:tcPr>
            <w:tcW w:w="1418" w:type="dxa"/>
            <w:vMerge/>
            <w:noWrap/>
            <w:vAlign w:val="center"/>
            <w:hideMark/>
          </w:tcPr>
          <w:p w14:paraId="6C8A546E" w14:textId="77777777" w:rsidR="008E2B89" w:rsidRPr="00854BC1" w:rsidRDefault="008E2B89" w:rsidP="0049738F">
            <w:pPr>
              <w:rPr>
                <w:i/>
                <w:iCs/>
                <w:sz w:val="20"/>
                <w:szCs w:val="20"/>
              </w:rPr>
            </w:pPr>
          </w:p>
        </w:tc>
        <w:tc>
          <w:tcPr>
            <w:tcW w:w="1275" w:type="dxa"/>
            <w:noWrap/>
            <w:vAlign w:val="center"/>
            <w:hideMark/>
          </w:tcPr>
          <w:p w14:paraId="11D5F155" w14:textId="77777777" w:rsidR="008E2B89" w:rsidRPr="00854BC1" w:rsidRDefault="008E2B89" w:rsidP="0049738F">
            <w:pPr>
              <w:rPr>
                <w:sz w:val="20"/>
                <w:szCs w:val="20"/>
              </w:rPr>
            </w:pPr>
            <w:r w:rsidRPr="00854BC1">
              <w:rPr>
                <w:sz w:val="20"/>
                <w:szCs w:val="20"/>
              </w:rPr>
              <w:t>Filaroididae</w:t>
            </w:r>
          </w:p>
        </w:tc>
        <w:tc>
          <w:tcPr>
            <w:tcW w:w="1448" w:type="dxa"/>
            <w:noWrap/>
            <w:vAlign w:val="center"/>
            <w:hideMark/>
          </w:tcPr>
          <w:p w14:paraId="5797F69C" w14:textId="77777777" w:rsidR="008E2B89" w:rsidRPr="00854BC1" w:rsidRDefault="008E2B89" w:rsidP="0049738F">
            <w:pPr>
              <w:rPr>
                <w:i/>
                <w:iCs/>
                <w:sz w:val="20"/>
                <w:szCs w:val="20"/>
              </w:rPr>
            </w:pPr>
            <w:r w:rsidRPr="00854BC1">
              <w:rPr>
                <w:i/>
                <w:iCs/>
                <w:sz w:val="20"/>
                <w:szCs w:val="20"/>
              </w:rPr>
              <w:t>Parafilaroides gymnurus</w:t>
            </w:r>
          </w:p>
        </w:tc>
        <w:tc>
          <w:tcPr>
            <w:tcW w:w="1954" w:type="dxa"/>
            <w:noWrap/>
            <w:vAlign w:val="center"/>
            <w:hideMark/>
          </w:tcPr>
          <w:p w14:paraId="7BDCA95E" w14:textId="77777777" w:rsidR="008E2B89" w:rsidRPr="00854BC1" w:rsidRDefault="008E2B89" w:rsidP="0049738F">
            <w:pPr>
              <w:rPr>
                <w:sz w:val="20"/>
                <w:szCs w:val="20"/>
              </w:rPr>
            </w:pPr>
            <w:r w:rsidRPr="00854BC1">
              <w:rPr>
                <w:sz w:val="20"/>
                <w:szCs w:val="20"/>
              </w:rPr>
              <w:t>Lower respiratory</w:t>
            </w:r>
          </w:p>
        </w:tc>
        <w:tc>
          <w:tcPr>
            <w:tcW w:w="3996" w:type="dxa"/>
            <w:noWrap/>
            <w:vAlign w:val="center"/>
            <w:hideMark/>
          </w:tcPr>
          <w:p w14:paraId="5B5A6E29"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j6E2NU1d","properties":{"formattedCitation":"(Delyamure {\\i{}et al.}, 1984; Walden {\\i{}et al.}, 2020)","plainCitation":"(Delyamure et al., 1984; Walden et al., 2020)","noteIndex":0},"citationItems":[{"id":1113,"uris":["http://zotero.org/users/9441463/items/PQDG5D97"],"itemData":{"id":1113,"type":"article-journal","abstract":"Climate warming may affect the distribution of helminth parasites, allowing endemic species to increase in prevalence and new species to appear. We analyzed tissues from 141 iceassociated seals collected in the Alaskan (US) Bering and Chukchi seas during 2006–15 for internal helminth parasites and compared results with past studies. Specimens were collected from: ringed seals (Pusa hispida), bearded seals (Erignathus barbatus), spotted seals (Phoca largha), and ribbon seals (Histriophoca fasciata). Helminths were present in 94% (133/141) of the seals sampled. Nematodes were most prevalent in bearded (97%, 72/74) and spotted seals (93%, 13/14). Cestodes were most prevalent in bearded seals (82%, 61/74) and absent in ribbon seals, trematodes were only found in bearded (64%, 47/74) and ringed (5%, 2/44) seals, and acanthocephalans were mostly found in ringed (61%, 27/44) and spotted (64%, 9/14) seals. Although no helminths were new to the Bering-Chukchi Seas region, this study found a previously unreported host record for the lungworm Parafilaroides (Filaroides) gymnurus in a ribbon seal. We also found the lungworm Otostrongylus circumlitus in a ribbon seal and P. (F.) gymnurus in bearded seals, representing location records previously unreported from the Bering-Chukchi Seas region (although they have been reported from the Sea of Okhotsk). We found the cestode genus Pyramicocephalus in bearded seals (3%, 2/74) at a lower prevalence than was reported previously for Pyramicocephalus phocarum (44–100%) in the Bering-Chukchi Seas region. We found no species of the acanthocephalan genus Bolbosoma, although the genus was previously identified in ringed, spotted, and ribbon seals. This study yielded no new helminths and no increases in the prevalence of endemic parasites in these seal species.","container-title":"Journal of Wildlife Diseases","DOI":"10.7589/2019-09-228","ISSN":"0090-3558","issue":"4","journalAbbreviation":"Journal of Wildlife Diseases","language":"en","source":"DOI.org (Crossref)","title":"Helminth fauna of ice seals in the Alaskan Bering and Chukchi seas, 2006–15","URL":"https://bioone.org/journals/journal-of-wildlife-diseases/volume-56/issue-4/2019-09-228/HELMINTH-FAUNA-OF-ICE-SEALS-IN-THE-ALASKAN-BERING-AND/10.7589/2019-09-228.full","volume":"56","author":[{"family":"Walden","given":"Heather S."},{"family":"Bryan","given":"Anna L."},{"family":"McIntosh","given":"Antoinette"},{"family":"Tuomi","given":"Pam"},{"family":"Hoover-Miller","given":"Anne"},{"family":"Stimmelmayr","given":"Raphaela"},{"family":"Quakenbush","given":"Lori"}],"accessed":{"date-parts":[["2021",11,13]]},"issued":{"date-parts":[["2020",10,8]]}}},{"id":1374,"uris":["http://zotero.org/users/9441463/items/J5K6SPST"],"itemData":{"id":1374,"type":"article-journal","container-title":"Soviet-American cooperative research on marine mammals","journalAbbreviation":"Soviet-American cooperative research on marine mammals","page":"61-65","title":"Helminthological comparison of subpopulations of Bering Sea spotted seals, Phoca largha Pallas","volume":"1","author":[{"family":"Delyamure","given":"SL"},{"family":"Yurakhno","given":"MV"},{"family":"Popov","given":"Valentin N"},{"family":"Shults","given":"Larry M"},{"family":"Fay","given":"Francis H"}],"issued":{"date-parts":[["1984"]]}}}],"schema":"https://github.com/citation-style-language/schema/raw/master/csl-citation.json"} </w:instrText>
            </w:r>
            <w:r w:rsidRPr="00854BC1">
              <w:rPr>
                <w:sz w:val="20"/>
                <w:szCs w:val="20"/>
              </w:rPr>
              <w:fldChar w:fldCharType="separate"/>
            </w:r>
            <w:r w:rsidRPr="00854BC1">
              <w:rPr>
                <w:sz w:val="20"/>
                <w:szCs w:val="20"/>
                <w:lang w:val="en-US"/>
              </w:rPr>
              <w:t xml:space="preserve">(Delyamure </w:t>
            </w:r>
            <w:r w:rsidRPr="00854BC1">
              <w:rPr>
                <w:i/>
                <w:iCs/>
                <w:sz w:val="20"/>
                <w:szCs w:val="20"/>
                <w:lang w:val="en-US"/>
              </w:rPr>
              <w:t>et al.</w:t>
            </w:r>
            <w:r w:rsidRPr="00854BC1">
              <w:rPr>
                <w:sz w:val="20"/>
                <w:szCs w:val="20"/>
                <w:lang w:val="en-US"/>
              </w:rPr>
              <w:t xml:space="preserve">, 1984; Walden </w:t>
            </w:r>
            <w:r w:rsidRPr="00854BC1">
              <w:rPr>
                <w:i/>
                <w:iCs/>
                <w:sz w:val="20"/>
                <w:szCs w:val="20"/>
                <w:lang w:val="en-US"/>
              </w:rPr>
              <w:t>et al.</w:t>
            </w:r>
            <w:r w:rsidRPr="00854BC1">
              <w:rPr>
                <w:sz w:val="20"/>
                <w:szCs w:val="20"/>
                <w:lang w:val="en-US"/>
              </w:rPr>
              <w:t>, 2020)</w:t>
            </w:r>
            <w:r w:rsidRPr="00854BC1">
              <w:rPr>
                <w:sz w:val="20"/>
                <w:szCs w:val="20"/>
              </w:rPr>
              <w:fldChar w:fldCharType="end"/>
            </w:r>
          </w:p>
        </w:tc>
      </w:tr>
      <w:tr w:rsidR="008E2B89" w:rsidRPr="006F2338" w14:paraId="4E2851BF" w14:textId="77777777" w:rsidTr="005A3E74">
        <w:tc>
          <w:tcPr>
            <w:tcW w:w="1606" w:type="dxa"/>
            <w:vMerge/>
            <w:vAlign w:val="center"/>
          </w:tcPr>
          <w:p w14:paraId="56B0EBA7" w14:textId="77777777" w:rsidR="008E2B89" w:rsidRPr="00854BC1" w:rsidRDefault="008E2B89" w:rsidP="0049738F">
            <w:pPr>
              <w:rPr>
                <w:i/>
                <w:iCs/>
                <w:sz w:val="20"/>
                <w:szCs w:val="20"/>
              </w:rPr>
            </w:pPr>
          </w:p>
        </w:tc>
        <w:tc>
          <w:tcPr>
            <w:tcW w:w="1655" w:type="dxa"/>
            <w:vMerge w:val="restart"/>
            <w:noWrap/>
            <w:vAlign w:val="center"/>
            <w:hideMark/>
          </w:tcPr>
          <w:p w14:paraId="5C4D3A8F" w14:textId="77777777" w:rsidR="008E2B89" w:rsidRPr="00854BC1" w:rsidRDefault="008E2B89" w:rsidP="0049738F">
            <w:pPr>
              <w:rPr>
                <w:sz w:val="20"/>
                <w:szCs w:val="20"/>
              </w:rPr>
            </w:pPr>
            <w:r w:rsidRPr="00854BC1">
              <w:rPr>
                <w:sz w:val="20"/>
                <w:szCs w:val="20"/>
              </w:rPr>
              <w:t>Phoca vitulina</w:t>
            </w:r>
          </w:p>
        </w:tc>
        <w:tc>
          <w:tcPr>
            <w:tcW w:w="1418" w:type="dxa"/>
            <w:vMerge w:val="restart"/>
            <w:noWrap/>
            <w:vAlign w:val="center"/>
            <w:hideMark/>
          </w:tcPr>
          <w:p w14:paraId="19CC7870" w14:textId="77777777" w:rsidR="008E2B89" w:rsidRPr="00854BC1" w:rsidRDefault="008E2B89" w:rsidP="0049738F">
            <w:pPr>
              <w:rPr>
                <w:i/>
                <w:iCs/>
                <w:sz w:val="20"/>
                <w:szCs w:val="20"/>
              </w:rPr>
            </w:pPr>
            <w:r w:rsidRPr="00854BC1">
              <w:rPr>
                <w:i/>
                <w:iCs/>
                <w:sz w:val="20"/>
                <w:szCs w:val="20"/>
              </w:rPr>
              <w:t>Harbour seal</w:t>
            </w:r>
          </w:p>
        </w:tc>
        <w:tc>
          <w:tcPr>
            <w:tcW w:w="1275" w:type="dxa"/>
            <w:vMerge w:val="restart"/>
            <w:noWrap/>
            <w:vAlign w:val="center"/>
            <w:hideMark/>
          </w:tcPr>
          <w:p w14:paraId="54351729" w14:textId="77777777" w:rsidR="008E2B89" w:rsidRPr="00854BC1" w:rsidRDefault="008E2B89" w:rsidP="0049738F">
            <w:pPr>
              <w:rPr>
                <w:sz w:val="20"/>
                <w:szCs w:val="20"/>
              </w:rPr>
            </w:pPr>
            <w:r w:rsidRPr="00854BC1">
              <w:rPr>
                <w:sz w:val="20"/>
                <w:szCs w:val="20"/>
              </w:rPr>
              <w:t>Crenosomatidae</w:t>
            </w:r>
          </w:p>
        </w:tc>
        <w:tc>
          <w:tcPr>
            <w:tcW w:w="1448" w:type="dxa"/>
            <w:noWrap/>
            <w:vAlign w:val="center"/>
            <w:hideMark/>
          </w:tcPr>
          <w:p w14:paraId="13C65BC2" w14:textId="77777777" w:rsidR="008E2B89" w:rsidRPr="00854BC1" w:rsidRDefault="008E2B89" w:rsidP="0049738F">
            <w:pPr>
              <w:rPr>
                <w:i/>
                <w:iCs/>
                <w:sz w:val="20"/>
                <w:szCs w:val="20"/>
              </w:rPr>
            </w:pPr>
            <w:r w:rsidRPr="00854BC1">
              <w:rPr>
                <w:i/>
                <w:iCs/>
                <w:sz w:val="20"/>
                <w:szCs w:val="20"/>
              </w:rPr>
              <w:t>Otostrongylus circumlitus</w:t>
            </w:r>
          </w:p>
        </w:tc>
        <w:tc>
          <w:tcPr>
            <w:tcW w:w="1954" w:type="dxa"/>
            <w:noWrap/>
            <w:vAlign w:val="center"/>
            <w:hideMark/>
          </w:tcPr>
          <w:p w14:paraId="3BBAEF7A" w14:textId="77777777" w:rsidR="008E2B89" w:rsidRPr="00854BC1" w:rsidRDefault="008E2B89" w:rsidP="0049738F">
            <w:pPr>
              <w:rPr>
                <w:sz w:val="20"/>
                <w:szCs w:val="20"/>
              </w:rPr>
            </w:pPr>
            <w:r w:rsidRPr="00854BC1">
              <w:rPr>
                <w:sz w:val="20"/>
                <w:szCs w:val="20"/>
              </w:rPr>
              <w:t>Cardiovascular, Lower respiratory</w:t>
            </w:r>
          </w:p>
        </w:tc>
        <w:tc>
          <w:tcPr>
            <w:tcW w:w="3996" w:type="dxa"/>
            <w:noWrap/>
            <w:vAlign w:val="center"/>
            <w:hideMark/>
          </w:tcPr>
          <w:p w14:paraId="0D81F889"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BdS9jqQd","properties":{"formattedCitation":"(Dunn and Wolke, 1976; Kennedy {\\i{}et al.}, 1989; Claussen {\\i{}et al.}, 1991; Borgsteede {\\i{}et al.}, 1991; Gerber {\\i{}et al.}, 1993; Gosselin {\\i{}et al.}, 1998; Elson-Riggins {\\i{}et al.}, 2001, 2004; Fouchier {\\i{}et al.}, 2001; Vercruysse {\\i{}et al.}, 2003; Colegrove {\\i{}et al.}, 2005; McKnight {\\i{}et al.}, 2005; Lehnert {\\i{}et al.}, 2007, 2010; Leidenberger and Bostr\\uc0\\u246{}m, 2009; Lambourn {\\i{}et al.}, 2013; Osinga {\\i{}et al.}, 2015; Ulrich {\\i{}et al.}, 2015, 2016; Kroese {\\i{}et al.}, 2018)","plainCitation":"(Dunn and Wolke, 1976; Kennedy et al., 1989; Claussen et al., 1991; Borgsteede et al., 1991; Gerber et al., 1993; Gosselin et al., 1998; Elson-Riggins et al., 2001, 2004; Fouchier et al., 2001; Vercruysse et al., 2003; Colegrove et al., 2005; McKnight et al., 2005; Lehnert et al., 2007, 2010; Leidenberger and Boström, 2009; Lambourn et al., 2013; Osinga et al., 2015; Ulrich et al., 2015, 2016; Kroese et al., 2018)","noteIndex":0},"citationItems":[{"id":1051,"uris":["http://zotero.org/users/9441463/items/ZGTGZIB7"],"itemData":{"id":1051,"type":"article-journal","abstract":"Harbour porpoises (Phocoena phocoena) and harbour seals (Phoca vitulina) from German waters are infected by six species of lungworms (Metastrongyloidea). These nematodes parasitise the respiratory tract, are pathogenic and often cause secondary bacterial infections. In spite of their clinical and epidemiological signiﬁcance, the life cycle and biology of lungworms in the marine environment is still largely unknown. Regions of ribosomal DNA (ITS-2) of all lungworms parasitising harbour porpoises and harbour seals in German waters were sequenced to characterise and compare the different species. The phylogenetic relationship among the lungworm species was analysed by means of their ITS-2 nucleotide sequences and the species-speciﬁc traits of the ITS-2 were used to screen wild ﬁsh as possible intermediate hosts for larval lungworms. Molecular markers were developed to identify larval nematodes via insitu hybridisation of tissues of harbour porpoise and harbour seal prey ﬁsh. Potential wild intermediate ﬁsh hosts from the North Sea were dissected and found to harbour larval nematodes. Histological examination and in-situ hybridisation of tissue samples from these ﬁsh showed lungworm larvae within the intestinal wall. Based on larval ITS-2 nucleotide sequences, larval nematodes were identiﬁed as Pseudalius inﬂexus and Paraﬁlaroides gymnurus. Turbot (Psetta maxima) bred and raised in captivity were experimentally infected with live L1s of Otostrongylus circumlitus and ensheathed larvae were recovered from the gastrointestinal tract of turbot and identiﬁed using molecular tools. Our results show that ﬁsh intermediate hosts play a role in the transmission of metastrongyloid nematodes of harbour porpoises and harbour seals.","container-title":"International Journal for Parasitology","DOI":"10.1016/j.ijpara.2009.12.008","ISSN":"00207519","issue":"7","journalAbbreviation":"International Journal for Parasitology","language":"en","page":"845-853","source":"DOI.org (Crossref)","title":"Transmission of lungworms of harbour porpoises and harbour seals: Molecular tools determine potential vertebrate intermediate hosts","title-short":"Transmission of lungworms of harbour porpoises and harbour seals","volume":"40","author":[{"family":"Lehnert","given":"K."},{"family":"Samson-Himmelstjerna","given":"G.","non-dropping-particle":"von"},{"family":"Schaudien","given":"D."},{"family":"Bleidorn","given":"C."},{"family":"Wohlsein","given":"P."},{"family":"Siebert","given":"U."}],"issued":{"date-parts":[["2010",6]]}}},{"id":1083,"uris":["http://zotero.org/users/9441463/items/H8476U5G"],"itemData":{"id":1083,"type":"article-journal","container-title":"Journal of Wildlife Diseases","DOI":"10.7589/0090-3558-29.3.423","ISSN":"0090-3558","issue":"3","journalAbbreviation":"Journal of Wildlife Diseases","language":"en","page":"423-433","source":"DOI.org (Crossref)","title":"Findings in pinnipeds stranded along the central and northern California coast, 1984–1990","volume":"29","author":[{"family":"Gerber","given":"Judith A."},{"family":"Roletto","given":"Jan"},{"family":"Morgan","given":"Lance E."},{"family":"Smith","given":"Dawn M."},{"family":"Gage","given":"Laurie J."}],"issued":{"date-parts":[["1993",7]]}}},{"id":1275,"uris":["http://zotero.org/users/9441463/items/4W85GBVU"],"itemData":{"id":1275,"type":"article-journal","abstract":"Otostrongylus circumlitus (Railliet, 1899) was found in 5% (16/308) of grey seals (Halichoerus grypus), 6% (1/17; intensity = 38) of harbour seals (Phoca vitulina), and none of 100 harp seals (Phoca groenlandica) from eastern Canada and none of 31 ringed seals (Phoca hispida) from Holman, Northwest Territories. Eighty-two percent of these infections were observed in young-of-the-year seals. Filaroides (Parafilaroides) gymnurus (Railliet, 1899), detected in nodules in the superficial parenchyma of the lungs, infected 24% (5/16) of grey seals, 27% (4/15) of harbour seals, 57% (29/51) of harp seals, 81% (25/31) of ringed seals, and one stranded bearded seal (Erignathus barbatus) (new host report for harp, ringed, and bearded seals; new locality report for Holman). Filaroides (Parafilaroides) hispidus Kennedy, 1986 was found in systematically sliced lungs of grey seals (2/3; new host report) and ringed seals (2/7) but not in harp seals (n = 11) or harbour seals (n = 5). Intensity ranged from 37 to 3570 for F. (P.) gymnurus and from 295 to 1196 for F. (P.) hispidus. No detrimental effect on body condition of seals could be associated with infection by lungworms.","container-title":"Canadian Journal of Fisheries and Aquatic Sciences","DOI":"10.1139/f97-306","ISSN":"0706-652X, 1205-7533","issue":"4","journalAbbreviation":"Can. J. Fish. Aquat. Sci.","language":"en","page":"825-834","source":"DOI.org (Crossref)","title":"Lungworm (Nematoda: Metastrongyloidea) infections in Canadian phocids","title-short":"Lungworm (Nematoda","volume":"55","author":[{"family":"Gosselin","given":"Jean-François"},{"family":"Measures","given":"Lena N"},{"family":"Huot","given":"Jean"}],"issued":{"date-parts":[["1998",4,1]]}}},{"id":1116,"uris":["http://zotero.org/users/9441463/items/R8JXQPYQ"],"itemData":{"id":1116,"type":"article-journal","abstract":"Background: Pinnipeds are frequently infected by the lungworms Otostrongylus circumlitus and Parafilaroides gymnurus (Metastrongyloidea). Infections are frequently associated with secondary bacterial bronchopneumonia and are often lethal. To date, a reliable lungworm diagnosis in individual seals is only possible during necropsy as examination of faeces collected from resting places does not allow assignment to individuals. Therefore, a diagnostic tool for lungworm detection in living seals is desirable for monitoring health of seals in the wild and in captivity. Previously, an ELISA based on recombinant bovine lungworm major sperm protein (MSP) as diagnostic antigen was developed for lungworm diagnosis in cattle. In the present study, this test was adapted for detection of antibodies against lungworms in harbour (Phoca vitulina) and grey seals (Halichoerus grypus). Furthermore, sera of northern elephant seals (Mirounga angustirostris) were tested to evaluate whether the harbour/grey seal ELISA is suitable for this seal species as well.\nMethods: For ELISA evaluation, lungworm-positive and -negative sera of harbour and grey seals were analysed using horseradish peroxidase (HRP)-conjugated Protein A as secondary antibody. Optical density was measured and a receiver operating characteristic (ROC) analysis was performed to determine a cut-off value. Potential cross-reactions were examined by testing serum of seals positive for gastrointestinal and heart nematodes, but negative for lungworm infections. In addition, sera of northern elephant seals were analysed.\nResults: Harbour and grey seal serum samples showed significant differences in optical density (OD) between serum of infected and uninfected animals resulting in a cut-off value of 0.422 OD with a specificity of 100 % (95 % CI: 87.23-100 %) and a sensitivity of 97.83 % (95 % CI: 88.47-99.94 %). Cross-reactions with heart or gastrointestinal nematodes were not observed. Analysis of northern elephant seal samples resulted in detection of antibodies in animals positive for lungworm larvae at faecal examination.\nConclusions: The ELISA presented is a valuable method for detection of lungworm infections in live harbour and grey seals, providing a monitoring tool to reveal epidemiological dynamics of lungworm infections during health surveillance in free-ranging seals. Furthermore, ELISA results may aid institutions with harbour and grey seals under human care on decisions regarding anthelminthic treatment of individual animals.","container-title":"Parasites &amp; Vectors","DOI":"10.1186/s13071-015-1054-4","ISSN":"1756-3305","issue":"1","journalAbbreviation":"Parasites Vectors","language":"en","page":"443","source":"DOI.org (Crossref)","title":"A recombinant antigen-based enzyme-linked immunosorbent assay (ELISA) for lungworm detection in seals","volume":"8","author":[{"family":"Ulrich","given":"Sophia Arlena"},{"family":"Lehnert","given":"Kristina"},{"family":"Siebert","given":"Ursula"},{"family":"Strube","given":"Christina"}],"issued":{"date-parts":[["2015",12]]}}},{"id":1192,"uris":["http://zotero.org/users/9441463/items/R4HAMIR8"],"itemData":{"id":1192,"type":"article-journal","abstract":"Immunoglobulin (Ig) binding patterns of Paciﬁc harbor seals (PHS, Phoca vitulina richardsi) and northern elephant seals (NES, Mirounga angustirostris) to tissues of adult Otostrongylus circumlitus were examined by immunoblotting to investigate the role of age in the unusual response of juvenile NES to infection with O. circumlitus. Serum was taken from NES between March 1997 and March 2001 and from PHS between May 1996 and August 1999. The serum of seals infected with O. circumlitus contained antibodies that bound to all nematode tissues examined. Intensity of band staining on Western blots suggested that there were higher levels of antibody recognizing the excretory-secretory (ES) glands in the serum of NES that were 1 yr and older and in the majority of PHS compared with that in 2- to 9-mo-old NES. All juvenile NES infected with O. circumlitus and a proportion of the PHS and older NES infected with O. circumlitus contained Ig speciﬁc to a 28 kDa protein band that was dominant in the female reproductive tract of the nematode. The Ig binding patterns of NES and PHS to adult Paraﬁlaroides sp., larval Pseudoterranova sp., and larval and adult Anisakis sp. differed sufﬁciently from that of O. circumlitus that immunoblotting for the 28 kDa protein could be useful for diagnosis of this parasite in juvenile NES. The banding patterns suggest that O. circumlitus nematodes die and disintegrate in PHS and NES and that NES of 1 yr and older and most PHS respond differently to the ES glands than 2- to 9-mo-old NES.","container-title":"Journal of Wildlife Diseases","DOI":"10.7589/0090-3558-40.3.466","ISSN":"0090-3558","issue":"3","journalAbbreviation":"Journal of Wildlife Diseases","language":"en","page":"466-475","source":"DOI.org (Crossref)","title":"Immunoglobulin responses of northern elephant and Pacific harbor seals naturally infected with Otostrongylus circumlitus","volume":"40","author":[{"family":"Elson-Riggins","given":"Jocelyn G."},{"family":"Riggins","given":"Scott A."},{"family":"Gulland","given":"Frances M. D."},{"family":"Platzer","given":"Edward G."}],"issued":{"date-parts":[["2004",7]]}}},{"id":1076,"uris":["http://zotero.org/users/9441463/items/ZGKRKMHN"],"itemData":{"id":1076,"type":"article-journal","abstract":"Otostrongylus circumlitus (Railliet, 1899) from Paciﬁc harbor seals (Phoca vitulina richardsi) and northern elephant seals (Mirounga angustirostris) were examined using morphological and molecular methods to determine whether northern elephant seals along the central California coast are infected by the same species of Otostrongylus as are Paciﬁc harbor seals in the same area. Fixed nematodes were examined and measured using light microscopy. The polymerase chain reaction (PCR) was used to amplify and sequence the second internal transcribed spacer (ITS-2) and D3 expansion (26S) regions of ribosomal DNA of O. circumlitus from Paciﬁc harbor and northern elephant seals. The ITS-2 region was also ampliﬁed from Paraﬁlaroides sp. from the Paciﬁc harbor seal, northern elephant seal, and California sea lion (Zalophus californianus) and used for restriction fragment length polymorphism (RFLP) analysis. Morphologically, it was not possible to distinguish O. circumlitus from Paciﬁc harbor and northern elephant seals, and over a consensus length of 443 base pairs (bp) for ITS-2 and 321 bp for D3 the sequences of O. circumlitus from both hosts were identical. With the PCR-RFLP assay, it was possible to distinguish O. circumlitus from Paraﬁlaroides sp. The results suggest that O. circumlitus is the same species in Paciﬁc harbor and northern elephant seals, and molecular methods make it possible to distinguish this nematode from related nematodes.","container-title":"Journal of Parasitology","issue":"1","language":"en","page":"73-78","source":"Zotero","title":"Characterization of Otostrongylus circumlitis from pacific harbor and northern elephant seals","volume":"87","author":[{"family":"Elson-Riggins","given":"Jocelyn G"},{"family":"Al-Banna","given":"Luma"},{"family":"Platzer","given":"Edward G"},{"family":"Kaloshian","given":"Isgouhi"}],"issued":{"date-parts":[["2001"]]}}},{"id":1154,"uris":["http://zotero.org/users/9441463/items/VBB44IH2"],"itemData":{"id":1154,"type":"article-journal","abstract":"Between January 1992 and December 2001 a total of 1,277 northern elephant seals (Mirounga angustirostris) and 940 Pacific harbor seals (Phoca vitulina) were stranded live along the central California coast. By examining medical records for each of the stranded seals, the primary cause of stranding and the secondary factors contributing to stranding were determined. The majority (88.3%) of animals were young born that year. The most common causes of live strandings for elephant seals included malnutrition (56.6%), Otostrongylus circumlitus infection (12.1%), and northern elephant seal skin disease (9.8%). The most common causes of strandings for harbor seals were malnutrition (51.8%), respiratory disease (9.6%), and trauma (8.0%). Common secondary factors for strandings for both elephant and harbor seals included human interaction, trauma, and ocular disease. For both species of phocid, the highest prevalence of O. circumlitus infection occurred in 1992 and 1993, years of a moderate El Niño-Southern Oscillation event. Phocine herpesvirus-1 infection was a common primary and secondary factor in harbor seal strandings, and the highest prevalence occurred between 1994 and 1998. Human interference in stranding events increased in the past ten years and is most commonly reported on beaches near heavily populated areas.","container-title":"Aquatic Mammals","DOI":"10.1578/AM.31.1.2005.1","ISSN":"01675427, 00000000","issue":"1","journalAbbreviation":"aquatic mammals","language":"en","page":"1-10","source":"DOI.org (Crossref)","title":"Causes of Live Strandings of Northern Elephant Seals (Mirounga angustirostris) and Pacific Harbor Seals (Phoca vitulina) Along the Central California Coast, 1992-2001","volume":"31","author":[{"family":"Colegrove","given":"Kathleen M."},{"family":"Greig","given":"Denise J."},{"family":"Gulland","given":"Frances M. D."}],"issued":{"date-parts":[["2005",1,2]]}}},{"id":1067,"uris":["http://zotero.org/users/9441463/items/C72WH8RF"],"itemData":{"id":1067,"type":"article-journal","abstract":"Harbour seals (Phoca vitulina) are frequently infected with the lungworms Otostrongylus circumlitus and Paraﬁlaroides gymnurus. The infection is often accompanied by secondary bacterial infections and can cause severe bronchopneumonia and even death in affected animals. Hitherto, the detection of lungworm infections was based on post mortem investigations from animals collected within stranding networks and a valid detection method for live free-ranging harbour seals was not available. Recently, an ELISA was developed for detecting lungworm antibodies in harbour seal serum, using major sperm protein (MSP) of the bovine lungworm, Dictyocaulus viviparus as recombinant diagnostic antigen. To determine lungworm seroprevalence in free-ranging harbour seals, serum was taken from four different seal age groups (n ¼ 313) resulting in an overall prevalence of 17.9% (18.9% of males, 16.7% of females). 0.7% of harbour seals up to six weeks of age were seropositive, as were 89% of seals between six weeks and six months, 53.6% between six and 18 months and 24.2% of seals over 18 months of age. In the 18 months and over age group, seropositive animals showed statistically signiﬁcant reductions in body weight (P ¼ 0.003) and length (P &lt; 0.001). Sera from lungworm infected harbour seals in rehabilitation (n ¼ 6) revealed that duration of antibody persistence may be similar to that of lungworm infected cattle, but further studies are needed to conﬁrm this. Phylogenetic analyses of MSP sequences of different marine and terrestrial mammal parasitic nematodes revealed that lungworm MSP of the genus Dictyocaulus (superfamily Trichostrongyloidea) is more closely related to metastrongylid marine mammal lungworms than to trichostrongylid nematodes of terrestrial hosts.","container-title":"International Journal for Parasitology: Parasites and Wildlife","DOI":"10.1016/j.ijppaw.2016.02.001","ISSN":"22132244","issue":"1","journalAbbreviation":"International Journal for Parasitology: Parasites and Wildlife","language":"en","page":"48-55","source":"DOI.org (Crossref)","title":"Lungworm seroprevalence in free-ranging harbour seals and molecular characterisation of marine mammal MSP","volume":"5","author":[{"family":"Ulrich","given":"Sophia Arlena"},{"family":"Lehnert","given":"Kristina"},{"family":"Rubio-Garcia","given":"Ana"},{"family":"Sanchez-Contreras","given":"Guillermo J."},{"family":"Strube","given":"Christina"},{"family":"Siebert","given":"Ursula"}],"issued":{"date-parts":[["2016",4]]}}},{"id":1304,"uris":["http://zotero.org/users/9441463/items/PLLEY42G"],"itemData":{"id":1304,"type":"article-journal","container-title":"Journal of Wildlife Diseases","DOI":"10.7589/0090-3558-12.4.531","ISSN":"0090-3558","issue":"4","journalAbbreviation":"Journal of Wildlife Diseases","language":"en","page":"531-538","source":"DOI.org (Crossref)","title":"Dipetalonema spirocauda infection in the atlantic harbour seal (Phoca vitulina concolor)","volume":"12","author":[{"family":"Dunn","given":"J. Lawrence"},{"family":"Wolke","given":"R. E."}],"issued":{"date-parts":[["1976",10]]}}},{"id":1240,"uris":["http://zotero.org/users/9441463/items/RPWN6ETI"],"itemData":{"id":1240,"type":"article-journal","container-title":"Veterinary Record","DOI":"10.1136/vr.152.5.130","ISSN":"00424900","issue":"5","journalAbbreviation":"Veterinary Record","language":"en","page":"130-134","source":"DOI.org (Crossref)","title":"Efficacy of ivermectin and moxidectin against Otostrongylus circumlitus and Parafilaroides gymnurus in harbour seals (Phoca vitulina)","volume":"152","author":[{"family":"Vercruysse","given":"J."},{"family":"Salomez","given":"A."},{"family":"Ulloa","given":"A."},{"family":"Osterhaus","given":"A."},{"family":"Kuiken","given":"T."},{"family":"Alvinerie","given":"M."}],"issued":{"date-parts":[["2003",2]]}}},{"id":1387,"uris":["http://zotero.org/users/9441463/items/Z5J49V8R"],"itemData":{"id":1387,"type":"article-journal","container-title":"Journal of Nematode Morphology and Systematics","ISSN":"1139-5192","issue":"2","journalAbbreviation":"Journal of Nematode Morphology and Systematics","page":"169-175","title":"Description of the lungworm Otostrongylus circumlitus (Railliet, 1899) de Bruyn, 1933 (Metastrongyloidea: Crenosomatidae) found in the heart of harbour seals from Sweden","volume":"12","author":[{"family":"Leidenberger","given":"S"},{"family":"Boström","given":"S"}],"issued":{"date-parts":[["2009"]]}}},{"id":1388,"uris":["http://zotero.org/users/9441463/items/7LABW6CM"],"itemData":{"id":1388,"type":"article-journal","container-title":"Netherlands Journal of Sea Research","DOI":"10.1016/0077-7579(91)90022-S","ISSN":"00777579","issue":"3","journalAbbreviation":"Netherlands Journal of Sea Research","language":"en","page":"247-250","source":"DOI.org (Crossref)","title":"Endoparasitic helminths of the harbour seal, Phoca vitulina, in the Netherlands","volume":"28","author":[{"family":"Borgsteede","given":"F.H.M."},{"family":"Bus","given":"H.G.J."},{"family":"Verplanke","given":"J.A.W."},{"family":"Burg","given":"W.P.J.","non-dropping-particle":"van"}],"issued":{"date-parts":[["1991",12]]}}},{"id":1065,"uris":["http://zotero.org/users/9441463/items/VAHSFDAZ"],"itemData":{"id":1065,"type":"article-journal","abstract":"Background: Influenza B virus is exclusively a human pathogen whose origin and possible reservoir in nature are not known. Seals in the wild are known to be susceptible to influenza A as well as other virus infections. Methods: PCR-based analyses, virus isolation techniques and serological assays were used for the detection of influenza B virus infection of seals. Sequence analysis and serology were used for virus characterisation. Results: An influenza B virus was isolated from a naturally infected harbour seal (Phoca vitulina). The infected seal and a second seal, both of which had been admitted to a seal rehabilitation centre in the Netherlands, seroconverted to influenza B virus. Influenza virus B/Seal/Netherlands/1/99 was found to be infectious to seal kidney cells in vitro. Sequence analyses as well as serology indicated that this influenza B virus is closely related to strains that circulated in humans 4 to 5 years earlier. Retrospective analyses of sera collected from 971 seals showed a prevalence of antibodies to influenza B virus in 2% of the animals after 1995, and in none before 1995, suggesting that the virus was introduced in the seal population from a human source around 1995. Conclusions: This is the first report on natural influenza B virus infection emerging in a non-human species. The data document that influenza B virus can be maintained in seals. This reservoir, harbouring influenza B viruses that have circulated in the past, may pose a direct threat to humans in the future. D 2001 Elsevier Science B.V. All rights reserved.","container-title":"International Congress Series","DOI":"10.1016/S0531-5131(01)00647-1","ISSN":"05315131","journalAbbreviation":"International Congress Series","language":"en","page":"225-231","source":"DOI.org (Crossref)","title":"Infection of grey seals and harbour seals with influenza B virus","volume":"1219","author":[{"family":"Fouchier","given":"R.A.M"},{"family":"Bestebroer","given":"T.M"},{"family":"Martina","given":"B.E.E"},{"family":"Rimmelzwaan","given":"G.F"},{"family":"Osterhaus","given":"A.D.M.E"}],"issued":{"date-parts":[["2001",10]]}}},{"id":1102,"uris":["http://zotero.org/users/9441463/items/5Q6UX3UE"],"itemData":{"id":1102,"type":"thesis","abstract":"In recent years, very young pups admitted for rehabilitation have been diagnosed with verminous pneumonia. It is generally believed that the transmission of seal lungworms is horizontal via the food chain. However, the possibility of vertical transmission - that is from mother to pup - has not yet been investigated. We describe a case of a common seal that died in August 2012 at the age of 1.5-3 months old. Approximately fifty Otostrongylus circumlitus nematodes, some of which were mature, were found in the lungs of this seal. In addition, several unidentified larvae were released from tissue digestion of two common seal placentas. Based on these findings, we hypothesise that vertical transmission of lungworm could play a role in the lifecycle of seal lungworms.","genre":"Doctoral","language":"en","publisher":"Leiden University","source":"Zotero","title":"Comparative biology of common and grey seals along the Dutch coast: stranding, disease, rehabilitation and conservation. Chapter 8: Observations regarding transmission of seal nematodes in common seals, Phoca vitulina vitulina from the Wadden Sea","author":[{"family":"Osinga","given":"Nynke"},{"family":"Kappe","given":"Anique L"},{"family":"Brakefield","given":"Paul M"},{"family":"Udo de Haes","given":"H. A."},{"family":"Elson-Riggins","given":"Jocelyn G"}],"issued":{"date-parts":[["2015"]]}}},{"id":1133,"uris":["http://zotero.org/users/9441463/items/UZBB5V9D"],"itemData":{"id":1133,"type":"article-journal","abstract":"Thousands of harbor seals (Phoca vitulina) died in European seas during 1988. Respiratory distress and oculonasal discharge were common clinical signs. We necropsied 76 affected seals. The main necropsy finding was severe pneumonia. Microscopic lung changes were characterized by proliferation of type I1 pneumocytes, filling of alveolar lumina with serofibrinous exudate, leukocytes, and macrophages, and necrosis of bronchial and bronchiolar epithelium. Intracytoplasmic and intranuclear acidophilic inclusion bodies characteristic of morbillivirus infection were seen in bronchial and bronchiolar epithelial cells. Microscopic lesions of non-suppurative demyelinating encephalitis were seen in the brain. There was degeneration and necrosis of neurons, focal gliosis, perivascular cuffing, and patchy demyelination. Many neurons and astrocytes contained intracytoplasmic and intranuclear inclusions. Using an immunoperoxidase technique, we detected morbillivirus antigen in many tissues including lung, brain, spleen, and urinary bladder. The origin of the seal morbillivirus is unknown.","container-title":"Veterinary Pathology","DOI":"10.1177/030098588902600201","ISSN":"0300-9858, 1544-2217","issue":"2","journalAbbreviation":"Vet Pathol","language":"en","page":"97-103","source":"DOI.org (Crossref)","title":"Histopathologic and Immunocytochemical Studies of Distemper in Seals","volume":"26","author":[{"family":"Kennedy","given":"S."},{"family":"Smyth","given":"J. A."},{"family":"Cush","given":"P. F."},{"family":"Duignan","given":"P."},{"family":"Platten","given":"M."},{"family":"McCullough","given":"S. J."},{"family":"Allan","given":"G. M."}],"issued":{"date-parts":[["1989",3]]}}},{"id":1204,"uris":["http://zotero.org/users/9441463/items/RCZ94U4E"],"itemData":{"id":1204,"type":"article-journal","container-title":"Helgoland Marine Research","DOI":"10.1007/s10152-007-0072-9","ISSN":"1438-387X, 1438-3888","issue":"4","journalAbbreviation":"Helgol Mar Res","language":"en","page":"239-245","source":"DOI.org (Crossref)","title":"Parasites in harbour seals (Phoca vitulina) from the German Wadden Sea between two Phocine Distemper Virus epidemics","volume":"61","author":[{"family":"Lehnert","given":"K."},{"family":"Raga","given":"J. A."},{"family":"Siebert","given":"U."}],"issued":{"date-parts":[["2007",11,22]]}}},{"id":1091,"uris":["http://zotero.org/users/9441463/items/HZ7PD2FJ"],"itemData":{"id":1091,"type":"article-journal","abstract":"A stranded 5-month-old female Paciﬁc harbor seal (Phoca vitulina richardsi) was presented displaying tachypnea and diminished lung sounds. No neurological abnormalities were noted. The animal was treated for verminous pneumonia, but died 2 wk later. Gross necropsy examination revealed a severe obstructive verminous pneumonia associated with large numbers of Otostrongylus circumlitus. In addition, the majority of the right cerebral hemisphere was absent, with hypoplasia of the left cerebellar hemisphere, absence of the right pyramid, and malformation of the right occipital bone. Histopathologic ﬁndings included multifocal thrombosis and inﬂammation of pulmonary arteries, verminous pneumonia, and mild vacuolation of the subependymal white matter in the third ventricle representing swelling of myelin sheaths and edema. This is the ﬁrst report of a hemicerebral anomaly in a marine mammal.","container-title":"Journal of Wildlife Diseases","DOI":"10.7589/0090-3558-41.3.654","ISSN":"0090-3558","issue":"3","journalAbbreviation":"Journal of Wildlife Diseases","language":"en","page":"654-658","source":"DOI.org (Crossref)","title":"Congenital Hemicerebral Anomaly in a Stranded Pacific Harbor Seal (Phoca vitulina richardsi)","volume":"41","author":[{"family":"McKnight","given":"Christy A."},{"family":"Reynolds","given":"Taylor L."},{"family":"Haulena","given":"Martin"},{"family":"deLahunta","given":"Alexander"},{"family":"Gulland","given":"Frances M. D."}],"issued":{"date-parts":[["2005",7]]}}},{"id":1104,"uris":["http://zotero.org/users/9441463/items/TG7L7ZZ6"],"itemData":{"id":1104,"type":"article-journal","abstract":"In 1994 a novel Brucella sp., later named B. pinnipedialis, was identified in stranded harbor seals (Phoca vitulina). This Brucella sp. is a potential zoonotic pathogen and is capable of causing disease in domestic animals. Serologic, microbiologic, and pathologic data collected from live captured and stranded harbor seals were used to better describe the epizootiology of B. pinnipedialis in harbor seals from Washington State, USA, in 1994 through 2006. We found no sex predilection in harbor seal exposure or infection with B. pinnipedialis but noted a significant difference in prevalence among age classes, with weaned pups, yearlings, and subadults having highest exposure and infection. The most common postmortem finding in 26 Brucella-positive animals (culture and/or PCR) was verminous pneumonia due to Parafilaroides spp. or Otostrongulus circumlitus. Our data are consistent with exposure to B. pinnipedialis post-weaning, and it is likely that fish or invertebrates and possibly lungworms are involved in the transmission to harbor seals. Brucella pinnipedialis was cultured or detected by PCR from seal salivary gland, lung, urinary bladder, and feces, suggesting that wildlife professionals working with live, infected seals could be exposed to the bacterium via exposure to oral secretions, urine, or feces. Endangered sympatric wildlife species could be exposed to B. pinnipedialis via predation on infected seals or through a common marine fish or invertebrate prey item involved in its transmission. More work is required to elucidate further potential fish or invertebrates that could be involved in the transmission of B. pinnipedialis to harbor seals and better understand the potential risk they could pose to humans or sympatric endangered species who also consume these prey items.","container-title":"Journal of Wildlife Diseases","DOI":"10.7589/2012-05-137","ISSN":"0090-3558","issue":"4","journalAbbreviation":"Journal of Wildlife Diseases","language":"en","page":"802-815","source":"DOI.org (Crossref)","title":"Brucella pinnipedialis infections in pacific harbour seals Phoca vitulina richardsi from Washington State, USA","volume":"49","author":[{"family":"Lambourn","given":"Dyanna M."},{"family":"Garner","given":"Michael"},{"family":"Ewalt","given":"Darla"},{"family":"Raverty","given":"Stephen"},{"family":"Sidor","given":"Inga"},{"family":"Jeffries","given":"Steven J."},{"family":"Rhyan","given":"Jack"},{"family":"Gaydos","given":"Joseph K."}],"issued":{"date-parts":[["2013",10]]}}},{"id":1111,"uris":["http://zotero.org/users/9441463/items/SJTP3IXK"],"itemData":{"id":1111,"type":"article-journal","abstract":"Brucellosis is a zoonotic disease with terrestrial or marine wildlife animals as potential reservoirs for the disease in livestock and human populations. The primary aim of this study was to assess the presence of Brucella pinnipedialis in marine mammals living along the Dutch coast and to observe a possible correlation between the presence of B. pinnipedialis and accompanying pathology found in infected animals. The overall prevalence of Brucella spp. antibodies in sera from healthy wild grey seals (Halichoerus grypus; n¼11) and harbor seals (Phoca vitulina; n¼40), collected between 2007 and 2013 ranged from 25% to 43%. Additionally, tissue samples of harbor seals collected along the Dutch shores between 2009 and 2012, were tested for the presence of Brucella spp. In total, 77% (30/ 39) seals were found to be positive for Brucella by IS711 real-time PCR in one or more tissue samples, including pulmonary nematodes. Viable Brucella was cultured from 40% (12/30) real-time PCR-positive seals, and was isolated from liver, lung, pulmonary lymph node, pulmonary nematode, or spleen, but not from any PCR-negative seals. Tissue samples from lung and pulmonary lymph nodes were the main source of viable Brucella bacteria. All isolates were typed as B. pinnipedialis by multiple-locus variable number of tandem repeats analysis-16 clustering and matrix-assisted laser desorption ionization-time of flight mass spectrometry, and of sequence type ST25 by multilocus sequence typing analysis. No correlation was observed between Brucella infection and pathology. This report displays the isolation and identification of B. pinnipedialis in marine mammals in the Dutch part of the Atlantic Ocean.","container-title":"Journal of Wildlife Diseases","DOI":"10.7589/2017-05-097","ISSN":"0090-3558","issue":"3","journalAbbreviation":"Journal of Wildlife Diseases","language":"en","page":"439","source":"DOI.org (Crossref)","title":"Brucella pinnipedialis in grey seals (Halichoerus grypus) and harbour seals (Phoca vitulina) in the Netherlands","volume":"54","author":[{"family":"Kroese","given":"Michiel V."},{"family":"Beckers","given":"Lisa"},{"family":"Bisselink","given":"Yvette J. W. M."},{"family":"Brasseur","given":"Sophie"},{"family":"Tulden","given":"Peter W.","non-dropping-particle":"van"},{"family":"Koene","given":"Miriam G. J."},{"family":"Roest","given":"Hendrik I. J."},{"family":"Ruuls","given":"Robin C."},{"family":"Backer","given":"Jantien A."},{"family":"IJzer","given":"Jooske"},{"family":"Giessen","given":"Joke W. B.","non-dropping-particle":"van der"},{"family":"Willemsen","given":"Peter T. J."}],"issued":{"date-parts":[["2018",4,26]]}}},{"id":1193,"uris":["http://zotero.org/users/9441463/items/S59GC8JX"],"itemData":{"id":1193,"type":"article-journal","abstract":"During the seal epidemic in 1988 and the beginning of 1989, 115 common seals found dead on the shores of the Wadden Sea of Lower Saxony were investigated for the presence of nematodes. The lungworm Otostrongylus circumlitus RAILLIE1T899 was found in 26.1 % of the seals, the lungworm Parafilaroides gymnurus RAILLIET1899 in 26.9 % and the heartworrn Dipetalonema spirocauda LEIDY 1858 in 32.2 % of the seals. In the digestive tract, two anisakid species were found, Pseudoterranova decipiens MOZGOVO1I951 in 87.8 % and Contracaecum osculatum RUDOLPH1I802 in 10.4 Yo of the seals. Statistical analysis revealed a negative correlation between age of the seals and prevalence and intensity of infestation with the two lungworm species and the heartworms. Adult seals were found not to be infected with Dipetalonema spirocauda and Parafilaroides gymnurus, whereas the prevalence of the two anisakid species increased with increasing age of the seals. Pseudoterranova decipiens was found more often in autumn and winter than in summer. This parasite was more prevalent and had higher worm counts in the eastern part of the Wadden Sea than in the western part. Parafilaroides gymnurus and Dipetalonema spirocauda were found more often in seals with smaller blubber thickness than in well fed seals.","container-title":"Journal of Veterinary Medicine, Series B","DOI":"10.1111/j.1439-0450.1991.tb00924.x","ISSN":"09311793, 14390450","issue":"1-10","language":"en","page":"649-656","source":"DOI.org (Crossref)","title":"The Helminth Fauna from the Common Seal (Phoca vitulina vitulina, Linné, 1758) of the Wadden Sea in Lower Saxony*: Part 2: Nematodes","title-short":"The Helminth Fauna from the Common Seal (Phoca vitulina vitulina, Linné, 1758) of the Wadden Sea in Lower Saxony*","volume":"38","author":[{"family":"Claussen","given":"D."},{"family":"Strauss","given":"V."},{"family":"Ising","given":"Susanne"},{"family":"Jäger","given":"Martina"},{"family":"Schnieder","given":"T."},{"family":"Stoye","given":"M."}],"issued":{"date-parts":[["1991",1,12]]}}}],"schema":"https://github.com/citation-style-language/schema/raw/master/csl-citation.json"} </w:instrText>
            </w:r>
            <w:r w:rsidRPr="00854BC1">
              <w:rPr>
                <w:sz w:val="20"/>
                <w:szCs w:val="20"/>
              </w:rPr>
              <w:fldChar w:fldCharType="separate"/>
            </w:r>
            <w:r w:rsidRPr="00854BC1">
              <w:rPr>
                <w:sz w:val="20"/>
                <w:szCs w:val="20"/>
                <w:lang w:val="en-US"/>
              </w:rPr>
              <w:t xml:space="preserve">(Dunn and Wolke, 1976; Kennedy </w:t>
            </w:r>
            <w:r w:rsidRPr="00854BC1">
              <w:rPr>
                <w:i/>
                <w:iCs/>
                <w:sz w:val="20"/>
                <w:szCs w:val="20"/>
                <w:lang w:val="en-US"/>
              </w:rPr>
              <w:t>et al.</w:t>
            </w:r>
            <w:r w:rsidRPr="00854BC1">
              <w:rPr>
                <w:sz w:val="20"/>
                <w:szCs w:val="20"/>
                <w:lang w:val="en-US"/>
              </w:rPr>
              <w:t xml:space="preserve">, 1989; Claussen </w:t>
            </w:r>
            <w:r w:rsidRPr="00854BC1">
              <w:rPr>
                <w:i/>
                <w:iCs/>
                <w:sz w:val="20"/>
                <w:szCs w:val="20"/>
                <w:lang w:val="en-US"/>
              </w:rPr>
              <w:t>et al.</w:t>
            </w:r>
            <w:r w:rsidRPr="00854BC1">
              <w:rPr>
                <w:sz w:val="20"/>
                <w:szCs w:val="20"/>
                <w:lang w:val="en-US"/>
              </w:rPr>
              <w:t xml:space="preserve">, 1991; Borgsteede </w:t>
            </w:r>
            <w:r w:rsidRPr="00854BC1">
              <w:rPr>
                <w:i/>
                <w:iCs/>
                <w:sz w:val="20"/>
                <w:szCs w:val="20"/>
                <w:lang w:val="en-US"/>
              </w:rPr>
              <w:t>et al.</w:t>
            </w:r>
            <w:r w:rsidRPr="00854BC1">
              <w:rPr>
                <w:sz w:val="20"/>
                <w:szCs w:val="20"/>
                <w:lang w:val="en-US"/>
              </w:rPr>
              <w:t xml:space="preserve">, 1991; Gerber </w:t>
            </w:r>
            <w:r w:rsidRPr="00854BC1">
              <w:rPr>
                <w:i/>
                <w:iCs/>
                <w:sz w:val="20"/>
                <w:szCs w:val="20"/>
                <w:lang w:val="en-US"/>
              </w:rPr>
              <w:t>et al.</w:t>
            </w:r>
            <w:r w:rsidRPr="00854BC1">
              <w:rPr>
                <w:sz w:val="20"/>
                <w:szCs w:val="20"/>
                <w:lang w:val="en-US"/>
              </w:rPr>
              <w:t xml:space="preserve">, 1993; Gosselin </w:t>
            </w:r>
            <w:r w:rsidRPr="00854BC1">
              <w:rPr>
                <w:i/>
                <w:iCs/>
                <w:sz w:val="20"/>
                <w:szCs w:val="20"/>
                <w:lang w:val="en-US"/>
              </w:rPr>
              <w:t>et al.</w:t>
            </w:r>
            <w:r w:rsidRPr="00854BC1">
              <w:rPr>
                <w:sz w:val="20"/>
                <w:szCs w:val="20"/>
                <w:lang w:val="en-US"/>
              </w:rPr>
              <w:t xml:space="preserve">, 1998; Elson-Riggins </w:t>
            </w:r>
            <w:r w:rsidRPr="00854BC1">
              <w:rPr>
                <w:i/>
                <w:iCs/>
                <w:sz w:val="20"/>
                <w:szCs w:val="20"/>
                <w:lang w:val="en-US"/>
              </w:rPr>
              <w:t>et al.</w:t>
            </w:r>
            <w:r w:rsidRPr="00854BC1">
              <w:rPr>
                <w:sz w:val="20"/>
                <w:szCs w:val="20"/>
                <w:lang w:val="en-US"/>
              </w:rPr>
              <w:t xml:space="preserve">, 2001, 2004; Fouchier </w:t>
            </w:r>
            <w:r w:rsidRPr="00854BC1">
              <w:rPr>
                <w:i/>
                <w:iCs/>
                <w:sz w:val="20"/>
                <w:szCs w:val="20"/>
                <w:lang w:val="en-US"/>
              </w:rPr>
              <w:t>et al.</w:t>
            </w:r>
            <w:r w:rsidRPr="00854BC1">
              <w:rPr>
                <w:sz w:val="20"/>
                <w:szCs w:val="20"/>
                <w:lang w:val="en-US"/>
              </w:rPr>
              <w:t xml:space="preserve">, 2001; Vercruysse </w:t>
            </w:r>
            <w:r w:rsidRPr="00854BC1">
              <w:rPr>
                <w:i/>
                <w:iCs/>
                <w:sz w:val="20"/>
                <w:szCs w:val="20"/>
                <w:lang w:val="en-US"/>
              </w:rPr>
              <w:t>et al.</w:t>
            </w:r>
            <w:r w:rsidRPr="00854BC1">
              <w:rPr>
                <w:sz w:val="20"/>
                <w:szCs w:val="20"/>
                <w:lang w:val="en-US"/>
              </w:rPr>
              <w:t xml:space="preserve">, 2003; Colegrove </w:t>
            </w:r>
            <w:r w:rsidRPr="00854BC1">
              <w:rPr>
                <w:i/>
                <w:iCs/>
                <w:sz w:val="20"/>
                <w:szCs w:val="20"/>
                <w:lang w:val="en-US"/>
              </w:rPr>
              <w:t>et al.</w:t>
            </w:r>
            <w:r w:rsidRPr="00854BC1">
              <w:rPr>
                <w:sz w:val="20"/>
                <w:szCs w:val="20"/>
                <w:lang w:val="en-US"/>
              </w:rPr>
              <w:t xml:space="preserve">, 2005; McKnight </w:t>
            </w:r>
            <w:r w:rsidRPr="00854BC1">
              <w:rPr>
                <w:i/>
                <w:iCs/>
                <w:sz w:val="20"/>
                <w:szCs w:val="20"/>
                <w:lang w:val="en-US"/>
              </w:rPr>
              <w:t>et al.</w:t>
            </w:r>
            <w:r w:rsidRPr="00854BC1">
              <w:rPr>
                <w:sz w:val="20"/>
                <w:szCs w:val="20"/>
                <w:lang w:val="en-US"/>
              </w:rPr>
              <w:t xml:space="preserve">, 2005; Lehnert </w:t>
            </w:r>
            <w:r w:rsidRPr="00854BC1">
              <w:rPr>
                <w:i/>
                <w:iCs/>
                <w:sz w:val="20"/>
                <w:szCs w:val="20"/>
                <w:lang w:val="en-US"/>
              </w:rPr>
              <w:t>et al.</w:t>
            </w:r>
            <w:r w:rsidRPr="00854BC1">
              <w:rPr>
                <w:sz w:val="20"/>
                <w:szCs w:val="20"/>
                <w:lang w:val="en-US"/>
              </w:rPr>
              <w:t xml:space="preserve">, 2007, 2010; Leidenberger and Boström, 2009; Lambourn </w:t>
            </w:r>
            <w:r w:rsidRPr="00854BC1">
              <w:rPr>
                <w:i/>
                <w:iCs/>
                <w:sz w:val="20"/>
                <w:szCs w:val="20"/>
                <w:lang w:val="en-US"/>
              </w:rPr>
              <w:t>et al.</w:t>
            </w:r>
            <w:r w:rsidRPr="00854BC1">
              <w:rPr>
                <w:sz w:val="20"/>
                <w:szCs w:val="20"/>
                <w:lang w:val="en-US"/>
              </w:rPr>
              <w:t xml:space="preserve">, 2013; Osinga </w:t>
            </w:r>
            <w:r w:rsidRPr="00854BC1">
              <w:rPr>
                <w:i/>
                <w:iCs/>
                <w:sz w:val="20"/>
                <w:szCs w:val="20"/>
                <w:lang w:val="en-US"/>
              </w:rPr>
              <w:t>et al.</w:t>
            </w:r>
            <w:r w:rsidRPr="00854BC1">
              <w:rPr>
                <w:sz w:val="20"/>
                <w:szCs w:val="20"/>
                <w:lang w:val="en-US"/>
              </w:rPr>
              <w:t xml:space="preserve">, 2015; Ulrich </w:t>
            </w:r>
            <w:r w:rsidRPr="00854BC1">
              <w:rPr>
                <w:i/>
                <w:iCs/>
                <w:sz w:val="20"/>
                <w:szCs w:val="20"/>
                <w:lang w:val="en-US"/>
              </w:rPr>
              <w:t>et al.</w:t>
            </w:r>
            <w:r w:rsidRPr="00854BC1">
              <w:rPr>
                <w:sz w:val="20"/>
                <w:szCs w:val="20"/>
                <w:lang w:val="en-US"/>
              </w:rPr>
              <w:t xml:space="preserve">, 2015, 2016; Kroese </w:t>
            </w:r>
            <w:r w:rsidRPr="00854BC1">
              <w:rPr>
                <w:i/>
                <w:iCs/>
                <w:sz w:val="20"/>
                <w:szCs w:val="20"/>
                <w:lang w:val="en-US"/>
              </w:rPr>
              <w:t>et al.</w:t>
            </w:r>
            <w:r w:rsidRPr="00854BC1">
              <w:rPr>
                <w:sz w:val="20"/>
                <w:szCs w:val="20"/>
                <w:lang w:val="en-US"/>
              </w:rPr>
              <w:t>, 2018)</w:t>
            </w:r>
            <w:r w:rsidRPr="00854BC1">
              <w:rPr>
                <w:sz w:val="20"/>
                <w:szCs w:val="20"/>
              </w:rPr>
              <w:fldChar w:fldCharType="end"/>
            </w:r>
          </w:p>
        </w:tc>
      </w:tr>
      <w:tr w:rsidR="008E2B89" w:rsidRPr="006F2338" w14:paraId="0EAF9613" w14:textId="77777777" w:rsidTr="005A3E74">
        <w:tc>
          <w:tcPr>
            <w:tcW w:w="1606" w:type="dxa"/>
            <w:vMerge/>
            <w:vAlign w:val="center"/>
          </w:tcPr>
          <w:p w14:paraId="7BD4EC24" w14:textId="77777777" w:rsidR="008E2B89" w:rsidRPr="00854BC1" w:rsidRDefault="008E2B89" w:rsidP="0049738F">
            <w:pPr>
              <w:rPr>
                <w:i/>
                <w:iCs/>
                <w:sz w:val="20"/>
                <w:szCs w:val="20"/>
              </w:rPr>
            </w:pPr>
          </w:p>
        </w:tc>
        <w:tc>
          <w:tcPr>
            <w:tcW w:w="1655" w:type="dxa"/>
            <w:vMerge/>
            <w:noWrap/>
            <w:vAlign w:val="center"/>
            <w:hideMark/>
          </w:tcPr>
          <w:p w14:paraId="32742687" w14:textId="77777777" w:rsidR="008E2B89" w:rsidRPr="00854BC1" w:rsidRDefault="008E2B89" w:rsidP="0049738F">
            <w:pPr>
              <w:rPr>
                <w:sz w:val="20"/>
                <w:szCs w:val="20"/>
              </w:rPr>
            </w:pPr>
          </w:p>
        </w:tc>
        <w:tc>
          <w:tcPr>
            <w:tcW w:w="1418" w:type="dxa"/>
            <w:vMerge/>
            <w:noWrap/>
            <w:vAlign w:val="center"/>
            <w:hideMark/>
          </w:tcPr>
          <w:p w14:paraId="2CF6CFDA" w14:textId="77777777" w:rsidR="008E2B89" w:rsidRPr="00854BC1" w:rsidRDefault="008E2B89" w:rsidP="0049738F">
            <w:pPr>
              <w:rPr>
                <w:i/>
                <w:iCs/>
                <w:sz w:val="20"/>
                <w:szCs w:val="20"/>
              </w:rPr>
            </w:pPr>
          </w:p>
        </w:tc>
        <w:tc>
          <w:tcPr>
            <w:tcW w:w="1275" w:type="dxa"/>
            <w:vMerge/>
            <w:noWrap/>
            <w:vAlign w:val="center"/>
            <w:hideMark/>
          </w:tcPr>
          <w:p w14:paraId="1390AAA0" w14:textId="77777777" w:rsidR="008E2B89" w:rsidRPr="00854BC1" w:rsidRDefault="008E2B89" w:rsidP="0049738F">
            <w:pPr>
              <w:rPr>
                <w:sz w:val="20"/>
                <w:szCs w:val="20"/>
              </w:rPr>
            </w:pPr>
          </w:p>
        </w:tc>
        <w:tc>
          <w:tcPr>
            <w:tcW w:w="1448" w:type="dxa"/>
            <w:noWrap/>
            <w:vAlign w:val="center"/>
            <w:hideMark/>
          </w:tcPr>
          <w:p w14:paraId="2FEE7A18" w14:textId="77777777" w:rsidR="008E2B89" w:rsidRPr="00854BC1" w:rsidRDefault="008E2B89" w:rsidP="0049738F">
            <w:pPr>
              <w:rPr>
                <w:i/>
                <w:iCs/>
                <w:sz w:val="20"/>
                <w:szCs w:val="20"/>
              </w:rPr>
            </w:pPr>
            <w:r w:rsidRPr="00854BC1">
              <w:rPr>
                <w:i/>
                <w:iCs/>
                <w:sz w:val="20"/>
                <w:szCs w:val="20"/>
              </w:rPr>
              <w:t>Otostrongylus sp.</w:t>
            </w:r>
          </w:p>
        </w:tc>
        <w:tc>
          <w:tcPr>
            <w:tcW w:w="1954" w:type="dxa"/>
            <w:noWrap/>
            <w:vAlign w:val="center"/>
            <w:hideMark/>
          </w:tcPr>
          <w:p w14:paraId="6ACEA682" w14:textId="77777777" w:rsidR="008E2B89" w:rsidRPr="00854BC1" w:rsidRDefault="008E2B89" w:rsidP="0049738F">
            <w:pPr>
              <w:rPr>
                <w:sz w:val="20"/>
                <w:szCs w:val="20"/>
              </w:rPr>
            </w:pPr>
            <w:r w:rsidRPr="00854BC1">
              <w:rPr>
                <w:sz w:val="20"/>
                <w:szCs w:val="20"/>
                <w:lang w:val="en-US"/>
              </w:rPr>
              <w:t>N/A</w:t>
            </w:r>
          </w:p>
        </w:tc>
        <w:tc>
          <w:tcPr>
            <w:tcW w:w="3996" w:type="dxa"/>
            <w:noWrap/>
            <w:vAlign w:val="center"/>
            <w:hideMark/>
          </w:tcPr>
          <w:p w14:paraId="14D6C77C"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WsiqMjx8","properties":{"formattedCitation":"(Herreman {\\i{}et al.}, 2011)","plainCitation":"(Herreman et al., 2011)","noteIndex":0},"citationItems":[{"id":1196,"uris":["http://zotero.org/users/9441463/items/SHGFEG28"],"itemData":{"id":1196,"type":"article-journal","container-title":"Marine Mammal Science","DOI":"10.1111/j.1748-7692.2009.00355.x","ISSN":"08240469","issue":"1","language":"en","page":"247-253","source":"DOI.org (Crossref)","title":"Parasites of harbor seals (Phoca vitulina) in Glacier Bay and Prince William Sound, Alaska","volume":"27","author":[{"family":"Herreman","given":"J. K."},{"family":"McIntosh","given":"A. D."},{"family":"Dziuba","given":"R. K."},{"family":"Blundell","given":"G. M."},{"family":"Ben-David","given":"M."},{"family":"Greiner","given":"E. C."}],"issued":{"date-parts":[["2011",1]]}}}],"schema":"https://github.com/citation-style-language/schema/raw/master/csl-citation.json"} </w:instrText>
            </w:r>
            <w:r w:rsidRPr="00854BC1">
              <w:rPr>
                <w:sz w:val="20"/>
                <w:szCs w:val="20"/>
              </w:rPr>
              <w:fldChar w:fldCharType="separate"/>
            </w:r>
            <w:r w:rsidRPr="00854BC1">
              <w:rPr>
                <w:sz w:val="20"/>
                <w:szCs w:val="20"/>
                <w:lang w:val="en-US"/>
              </w:rPr>
              <w:t xml:space="preserve">(Herreman </w:t>
            </w:r>
            <w:r w:rsidRPr="00854BC1">
              <w:rPr>
                <w:i/>
                <w:iCs/>
                <w:sz w:val="20"/>
                <w:szCs w:val="20"/>
                <w:lang w:val="en-US"/>
              </w:rPr>
              <w:t>et al.</w:t>
            </w:r>
            <w:r w:rsidRPr="00854BC1">
              <w:rPr>
                <w:sz w:val="20"/>
                <w:szCs w:val="20"/>
                <w:lang w:val="en-US"/>
              </w:rPr>
              <w:t>, 2011)</w:t>
            </w:r>
            <w:r w:rsidRPr="00854BC1">
              <w:rPr>
                <w:sz w:val="20"/>
                <w:szCs w:val="20"/>
              </w:rPr>
              <w:fldChar w:fldCharType="end"/>
            </w:r>
          </w:p>
        </w:tc>
      </w:tr>
      <w:tr w:rsidR="008E2B89" w:rsidRPr="006F2338" w14:paraId="1FBE1288" w14:textId="77777777" w:rsidTr="005A3E74">
        <w:tc>
          <w:tcPr>
            <w:tcW w:w="1606" w:type="dxa"/>
            <w:vMerge/>
            <w:vAlign w:val="center"/>
          </w:tcPr>
          <w:p w14:paraId="011D08F5" w14:textId="77777777" w:rsidR="008E2B89" w:rsidRPr="00854BC1" w:rsidRDefault="008E2B89" w:rsidP="0049738F">
            <w:pPr>
              <w:rPr>
                <w:i/>
                <w:iCs/>
                <w:sz w:val="20"/>
                <w:szCs w:val="20"/>
              </w:rPr>
            </w:pPr>
          </w:p>
        </w:tc>
        <w:tc>
          <w:tcPr>
            <w:tcW w:w="1655" w:type="dxa"/>
            <w:vMerge/>
            <w:noWrap/>
            <w:vAlign w:val="center"/>
            <w:hideMark/>
          </w:tcPr>
          <w:p w14:paraId="51ED5F5E" w14:textId="77777777" w:rsidR="008E2B89" w:rsidRPr="00854BC1" w:rsidRDefault="008E2B89" w:rsidP="0049738F">
            <w:pPr>
              <w:rPr>
                <w:sz w:val="20"/>
                <w:szCs w:val="20"/>
              </w:rPr>
            </w:pPr>
          </w:p>
        </w:tc>
        <w:tc>
          <w:tcPr>
            <w:tcW w:w="1418" w:type="dxa"/>
            <w:vMerge/>
            <w:noWrap/>
            <w:vAlign w:val="center"/>
            <w:hideMark/>
          </w:tcPr>
          <w:p w14:paraId="1A70741D" w14:textId="77777777" w:rsidR="008E2B89" w:rsidRPr="00854BC1" w:rsidRDefault="008E2B89" w:rsidP="0049738F">
            <w:pPr>
              <w:rPr>
                <w:i/>
                <w:iCs/>
                <w:sz w:val="20"/>
                <w:szCs w:val="20"/>
              </w:rPr>
            </w:pPr>
          </w:p>
        </w:tc>
        <w:tc>
          <w:tcPr>
            <w:tcW w:w="1275" w:type="dxa"/>
            <w:vMerge w:val="restart"/>
            <w:noWrap/>
            <w:vAlign w:val="center"/>
            <w:hideMark/>
          </w:tcPr>
          <w:p w14:paraId="67234F1B" w14:textId="77777777" w:rsidR="008E2B89" w:rsidRPr="00854BC1" w:rsidRDefault="008E2B89" w:rsidP="0049738F">
            <w:pPr>
              <w:rPr>
                <w:sz w:val="20"/>
                <w:szCs w:val="20"/>
              </w:rPr>
            </w:pPr>
            <w:r w:rsidRPr="00854BC1">
              <w:rPr>
                <w:sz w:val="20"/>
                <w:szCs w:val="20"/>
              </w:rPr>
              <w:t>Filaroididae</w:t>
            </w:r>
          </w:p>
          <w:p w14:paraId="509E9F17" w14:textId="77777777" w:rsidR="008E2B89" w:rsidRPr="00854BC1" w:rsidRDefault="008E2B89" w:rsidP="0049738F">
            <w:pPr>
              <w:rPr>
                <w:sz w:val="20"/>
                <w:szCs w:val="20"/>
              </w:rPr>
            </w:pPr>
          </w:p>
          <w:p w14:paraId="704A1EDA" w14:textId="77777777" w:rsidR="008E2B89" w:rsidRPr="00854BC1" w:rsidRDefault="008E2B89" w:rsidP="0049738F">
            <w:pPr>
              <w:rPr>
                <w:sz w:val="20"/>
                <w:szCs w:val="20"/>
              </w:rPr>
            </w:pPr>
          </w:p>
        </w:tc>
        <w:tc>
          <w:tcPr>
            <w:tcW w:w="1448" w:type="dxa"/>
            <w:noWrap/>
            <w:vAlign w:val="center"/>
            <w:hideMark/>
          </w:tcPr>
          <w:p w14:paraId="668E87CE" w14:textId="77777777" w:rsidR="008E2B89" w:rsidRPr="00854BC1" w:rsidRDefault="008E2B89" w:rsidP="0049738F">
            <w:pPr>
              <w:rPr>
                <w:i/>
                <w:iCs/>
                <w:sz w:val="20"/>
                <w:szCs w:val="20"/>
              </w:rPr>
            </w:pPr>
            <w:r w:rsidRPr="00854BC1">
              <w:rPr>
                <w:i/>
                <w:iCs/>
                <w:sz w:val="20"/>
                <w:szCs w:val="20"/>
              </w:rPr>
              <w:t>Parafilaroides sp.</w:t>
            </w:r>
          </w:p>
        </w:tc>
        <w:tc>
          <w:tcPr>
            <w:tcW w:w="1954" w:type="dxa"/>
            <w:noWrap/>
            <w:vAlign w:val="center"/>
            <w:hideMark/>
          </w:tcPr>
          <w:p w14:paraId="04FCD85C" w14:textId="77777777" w:rsidR="008E2B89" w:rsidRPr="00854BC1" w:rsidRDefault="008E2B89" w:rsidP="0049738F">
            <w:pPr>
              <w:rPr>
                <w:sz w:val="20"/>
                <w:szCs w:val="20"/>
              </w:rPr>
            </w:pPr>
            <w:r w:rsidRPr="00854BC1">
              <w:rPr>
                <w:sz w:val="20"/>
                <w:szCs w:val="20"/>
              </w:rPr>
              <w:t>Lower respiratory</w:t>
            </w:r>
          </w:p>
        </w:tc>
        <w:tc>
          <w:tcPr>
            <w:tcW w:w="3996" w:type="dxa"/>
            <w:noWrap/>
            <w:vAlign w:val="center"/>
            <w:hideMark/>
          </w:tcPr>
          <w:p w14:paraId="7304F1D3"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QcbKKbv6","properties":{"formattedCitation":"(Garner {\\i{}et al.}, 1997; Prenger-Berninghoff {\\i{}et al.}, 2008; Herreman {\\i{}et al.}, 2011; Lambourn {\\i{}et al.}, 2013; Rhyan {\\i{}et al.}, 2018b)","plainCitation":"(Garner et al., 1997; Prenger-Berninghoff et al., 2008; Herreman et al., 2011; Lambourn et al., 2013; Rhyan et al., 2018b)","noteIndex":0},"citationItems":[{"id":1104,"uris":["http://zotero.org/users/9441463/items/TG7L7ZZ6"],"itemData":{"id":1104,"type":"article-journal","abstract":"In 1994 a novel Brucella sp., later named B. pinnipedialis, was identified in stranded harbor seals (Phoca vitulina). This Brucella sp. is a potential zoonotic pathogen and is capable of causing disease in domestic animals. Serologic, microbiologic, and pathologic data collected from live captured and stranded harbor seals were used to better describe the epizootiology of B. pinnipedialis in harbor seals from Washington State, USA, in 1994 through 2006. We found no sex predilection in harbor seal exposure or infection with B. pinnipedialis but noted a significant difference in prevalence among age classes, with weaned pups, yearlings, and subadults having highest exposure and infection. The most common postmortem finding in 26 Brucella-positive animals (culture and/or PCR) was verminous pneumonia due to Parafilaroides spp. or Otostrongulus circumlitus. Our data are consistent with exposure to B. pinnipedialis post-weaning, and it is likely that fish or invertebrates and possibly lungworms are involved in the transmission to harbor seals. Brucella pinnipedialis was cultured or detected by PCR from seal salivary gland, lung, urinary bladder, and feces, suggesting that wildlife professionals working with live, infected seals could be exposed to the bacterium via exposure to oral secretions, urine, or feces. Endangered sympatric wildlife species could be exposed to B. pinnipedialis via predation on infected seals or through a common marine fish or invertebrate prey item involved in its transmission. More work is required to elucidate further potential fish or invertebrates that could be involved in the transmission of B. pinnipedialis to harbor seals and better understand the potential risk they could pose to humans or sympatric endangered species who also consume these prey items.","container-title":"Journal of Wildlife Diseases","DOI":"10.7589/2012-05-137","ISSN":"0090-3558","issue":"4","journalAbbreviation":"Journal of Wildlife Diseases","language":"en","page":"802-815","source":"DOI.org (Crossref)","title":"Brucella pinnipedialis infections in pacific harbour seals Phoca vitulina richardsi from Washington State, USA","volume":"49","author":[{"family":"Lambourn","given":"Dyanna M."},{"family":"Garner","given":"Michael"},{"family":"Ewalt","given":"Darla"},{"family":"Raverty","given":"Stephen"},{"family":"Sidor","given":"Inga"},{"family":"Jeffries","given":"Steven J."},{"family":"Rhyan","given":"Jack"},{"family":"Gaydos","given":"Joseph K."}],"issued":{"date-parts":[["2013",10]]}}},{"id":1196,"uris":["http://zotero.org/users/9441463/items/SHGFEG28"],"itemData":{"id":1196,"type":"article-journal","container-title":"Marine Mammal Science","DOI":"10.1111/j.1748-7692.2009.00355.x","ISSN":"08240469","issue":"1","language":"en","page":"247-253","source":"DOI.org (Crossref)","title":"Parasites of harbor seals (Phoca vitulina) in Glacier Bay and Prince William Sound, Alaska","volume":"27","author":[{"family":"Herreman","given":"J. K."},{"family":"McIntosh","given":"A. D."},{"family":"Dziuba","given":"R. K."},{"family":"Blundell","given":"G. M."},{"family":"Ben-David","given":"M."},{"family":"Greiner","given":"E. C."}],"issued":{"date-parts":[["2011",1]]}}},{"id":1158,"uris":["http://zotero.org/users/9441463/items/P2G5DDKS"],"itemData":{"id":1158,"type":"article-journal","abstract":"In this study, organ samples from 426 common seals Phoca vitulina, 298 harbour porpoises Phocoena phocoena, 34 grey seals Halichoerus grypus and 10 other marine mammals were assessed for the presence of Brucella species. Forty-seven common seals, 2 harbour porpoises and 1 grey seal were found to be positive for these bacteria. A total of 91 Brucella strains were successfully isolated, due to the fact that Brucella spp. were found in more than one organ sample in 15 animals. The primary organ in which the bacteria were present was the lung. In addition, 2 strains were isolated from lungworms (Parafilaroides spp.). Forty-nine of the isolated strains were selected for further analysis using conventional phenotyping methods. Molecular characterisation was carried out by analysing the IS711 and omp2 loci. With respect to the distribution of the IS711 loci in the genome, the 49 field isolates differed strongly from the terrestrial Brucella species and marginally from the marine Brucella reference strain NCTC12890. Based on the results of the PCR restriction fragment length polymorphism (PCR-RFLP) investigation of the omp2 locus, the majority of the Brucella field isolates were classified as B. pinnipediae, recently proposed B. pinnipedialis, possessing 1 omp2a gene and 1 omp2b gene. Two field isolates revealed the presence of 2 omp2a genes, as has been described for Brucella ovis. To our knowledge, these results confirm for the first time the presence of Brucella species in the marine mammal population of the German North Sea. These findings highlight the need for additional research on the relevance of these Brucella species for marine hosts and their environment.","container-title":"Diseases of Aquatic Organisms","DOI":"10.3354/dao01920","ISSN":"0177-5103, 1616-1580","journalAbbreviation":"Dis. Aquat. Org.","language":"en","page":"65-71","source":"DOI.org (Crossref)","title":"Incidence of Brucella species in marine mammals of the German North Sea","volume":"81","author":[{"family":"Prenger-Berninghoff","given":"E"},{"family":"Siebert","given":"U"},{"family":"Stede","given":"M"},{"family":"König","given":"A"},{"family":"Weiß","given":"R"},{"family":"Baljer","given":"G"}],"issued":{"date-parts":[["2008",8,19]]}}},{"id":1135,"uris":["http://zotero.org/users/9441463/items/2HLW9N7M"],"itemData":{"id":1135,"type":"article-journal","container-title":"Journal of Veterinary Diagnostic Investigation","DOI":"10.1177/104063879700900311","ISSN":"1040-6387, 1943-4936","issue":"3","journalAbbreviation":"J VET Diagn Invest","language":"en","page":"298-303","source":"DOI.org (Crossref)","title":"Evidence of Brucella Infection in Parafilaroides Lungworms in a Pacific Harbor Seal (Phoca Vitulina Richardsi)","volume":"9","author":[{"family":"Garner","given":"Michael M."},{"family":"Lambourn","given":"Dyanna M."},{"family":"Jeffries","given":"Steven J."},{"family":"Hall","given":"P. Briggs"},{"family":"Rhyan","given":"Jack C."},{"family":"Ewalt","given":"Darla R."},{"family":"Polzin","given":"Linda M."},{"family":"Cheville","given":"Norman F."}],"issued":{"date-parts":[["1997",7]]}}},{"id":1165,"uris":["http://zotero.org/users/9441463/items/H5KGIF3S"],"itemData":{"id":1165,"type":"article-journal","abstract":"Brucella spp. were first isolated from marine mammals in 1994 and since have been described in numerous pinniped and cetacean species with nearly global distribution. Microscopic, electron microscopic, or culture results have shown lungworms in harbor seals to be infected with brucellae, suggesting that the lungworms may serve a role in this infection. In this study, we reviewed archived and more recent case material from 5 Pacific harbor seals from Washington State (USA) with evidence of B. pinnipedialis infection in the lungworm Parafilaroides sp. Twenty-two sections of lung containing approximately 220 Parafilaroides sp., stained with an immunohistochemical technique using antibody to B. abortus, showed approximately 80 (36%) infected nematodes. A few brucellae were also present in lung parenchyma in proximity to nematodes. Infection was present in the first- and fourth-stage larvae in the seal lung and intestines, as well as in the male and female reproductive organs of adult nematodes. Infected sperm deposits in the nematode uterus were suggestive of venereal transmission between lungworms. Massive infection of some degenerate adult lungworms and evidence of degeneration of some developing larvae in utero were observed. Based on these observations, we suggest that Parafilaroides sp., rather than the Pacific harbor seal Phoca vitulina richardsi, is the preferred host of B. pinnipedialis infection.","container-title":"Diseases of Aquatic Organisms","DOI":"10.3354/dao03291","ISSN":"0177-5103, 1616-1580","issue":"2","journalAbbreviation":"Dis. Aquat. Org.","language":"en","page":"87-94","source":"DOI.org (Crossref)","title":"Brucella pinnipedialis in lungworms Parafilaroides sp. and Pacific harbor seals Phoca vitulina richardsi: proposed pathogenesis","title-short":"Brucella pinnipedialis in lungworms Parafilaroides sp. and Pacific harbor seals Phoca vitulina richardsi","volume":"131","author":[{"family":"Rhyan","given":"J"},{"family":"Garner","given":"M"},{"family":"Spraker","given":"T"},{"family":"Lambourn","given":"D"},{"family":"Cheville","given":"N"}],"issued":{"date-parts":[["2018",11,6]]}}}],"schema":"https://github.com/citation-style-language/schema/raw/master/csl-citation.json"} </w:instrText>
            </w:r>
            <w:r w:rsidRPr="00854BC1">
              <w:rPr>
                <w:sz w:val="20"/>
                <w:szCs w:val="20"/>
              </w:rPr>
              <w:fldChar w:fldCharType="separate"/>
            </w:r>
            <w:r w:rsidRPr="00854BC1">
              <w:rPr>
                <w:sz w:val="20"/>
                <w:szCs w:val="20"/>
                <w:lang w:val="en-US"/>
              </w:rPr>
              <w:t xml:space="preserve">(Garner </w:t>
            </w:r>
            <w:r w:rsidRPr="00854BC1">
              <w:rPr>
                <w:i/>
                <w:iCs/>
                <w:sz w:val="20"/>
                <w:szCs w:val="20"/>
                <w:lang w:val="en-US"/>
              </w:rPr>
              <w:t>et al.</w:t>
            </w:r>
            <w:r w:rsidRPr="00854BC1">
              <w:rPr>
                <w:sz w:val="20"/>
                <w:szCs w:val="20"/>
                <w:lang w:val="en-US"/>
              </w:rPr>
              <w:t xml:space="preserve">, 1997; Prenger-Berninghoff </w:t>
            </w:r>
            <w:r w:rsidRPr="00854BC1">
              <w:rPr>
                <w:i/>
                <w:iCs/>
                <w:sz w:val="20"/>
                <w:szCs w:val="20"/>
                <w:lang w:val="en-US"/>
              </w:rPr>
              <w:t>et al.</w:t>
            </w:r>
            <w:r w:rsidRPr="00854BC1">
              <w:rPr>
                <w:sz w:val="20"/>
                <w:szCs w:val="20"/>
                <w:lang w:val="en-US"/>
              </w:rPr>
              <w:t xml:space="preserve">, 2008; Herreman </w:t>
            </w:r>
            <w:r w:rsidRPr="00854BC1">
              <w:rPr>
                <w:i/>
                <w:iCs/>
                <w:sz w:val="20"/>
                <w:szCs w:val="20"/>
                <w:lang w:val="en-US"/>
              </w:rPr>
              <w:t>et al.</w:t>
            </w:r>
            <w:r w:rsidRPr="00854BC1">
              <w:rPr>
                <w:sz w:val="20"/>
                <w:szCs w:val="20"/>
                <w:lang w:val="en-US"/>
              </w:rPr>
              <w:t xml:space="preserve">, 2011; Lambourn </w:t>
            </w:r>
            <w:r w:rsidRPr="00854BC1">
              <w:rPr>
                <w:i/>
                <w:iCs/>
                <w:sz w:val="20"/>
                <w:szCs w:val="20"/>
                <w:lang w:val="en-US"/>
              </w:rPr>
              <w:t>et al.</w:t>
            </w:r>
            <w:r w:rsidRPr="00854BC1">
              <w:rPr>
                <w:sz w:val="20"/>
                <w:szCs w:val="20"/>
                <w:lang w:val="en-US"/>
              </w:rPr>
              <w:t xml:space="preserve">, 2013; Rhyan </w:t>
            </w:r>
            <w:r w:rsidRPr="00854BC1">
              <w:rPr>
                <w:i/>
                <w:iCs/>
                <w:sz w:val="20"/>
                <w:szCs w:val="20"/>
                <w:lang w:val="en-US"/>
              </w:rPr>
              <w:t>et al.</w:t>
            </w:r>
            <w:r w:rsidRPr="00854BC1">
              <w:rPr>
                <w:sz w:val="20"/>
                <w:szCs w:val="20"/>
                <w:lang w:val="en-US"/>
              </w:rPr>
              <w:t>, 2018b)</w:t>
            </w:r>
            <w:r w:rsidRPr="00854BC1">
              <w:rPr>
                <w:sz w:val="20"/>
                <w:szCs w:val="20"/>
              </w:rPr>
              <w:fldChar w:fldCharType="end"/>
            </w:r>
          </w:p>
        </w:tc>
      </w:tr>
      <w:tr w:rsidR="008E2B89" w:rsidRPr="006F2338" w14:paraId="3E30666A" w14:textId="77777777" w:rsidTr="005A3E74">
        <w:tc>
          <w:tcPr>
            <w:tcW w:w="1606" w:type="dxa"/>
            <w:vMerge/>
            <w:vAlign w:val="center"/>
          </w:tcPr>
          <w:p w14:paraId="59D9AE04" w14:textId="77777777" w:rsidR="008E2B89" w:rsidRPr="00854BC1" w:rsidRDefault="008E2B89" w:rsidP="0049738F">
            <w:pPr>
              <w:rPr>
                <w:i/>
                <w:iCs/>
                <w:sz w:val="20"/>
                <w:szCs w:val="20"/>
              </w:rPr>
            </w:pPr>
          </w:p>
        </w:tc>
        <w:tc>
          <w:tcPr>
            <w:tcW w:w="1655" w:type="dxa"/>
            <w:vMerge/>
            <w:noWrap/>
            <w:vAlign w:val="center"/>
            <w:hideMark/>
          </w:tcPr>
          <w:p w14:paraId="0EF5BBA7" w14:textId="77777777" w:rsidR="008E2B89" w:rsidRPr="00854BC1" w:rsidRDefault="008E2B89" w:rsidP="0049738F">
            <w:pPr>
              <w:rPr>
                <w:sz w:val="20"/>
                <w:szCs w:val="20"/>
              </w:rPr>
            </w:pPr>
          </w:p>
        </w:tc>
        <w:tc>
          <w:tcPr>
            <w:tcW w:w="1418" w:type="dxa"/>
            <w:vMerge/>
            <w:noWrap/>
            <w:vAlign w:val="center"/>
            <w:hideMark/>
          </w:tcPr>
          <w:p w14:paraId="042CB43D" w14:textId="77777777" w:rsidR="008E2B89" w:rsidRPr="00854BC1" w:rsidRDefault="008E2B89" w:rsidP="0049738F">
            <w:pPr>
              <w:rPr>
                <w:i/>
                <w:iCs/>
                <w:sz w:val="20"/>
                <w:szCs w:val="20"/>
              </w:rPr>
            </w:pPr>
          </w:p>
        </w:tc>
        <w:tc>
          <w:tcPr>
            <w:tcW w:w="1275" w:type="dxa"/>
            <w:vMerge/>
            <w:noWrap/>
            <w:vAlign w:val="center"/>
            <w:hideMark/>
          </w:tcPr>
          <w:p w14:paraId="420B2EF9" w14:textId="77777777" w:rsidR="008E2B89" w:rsidRPr="00854BC1" w:rsidRDefault="008E2B89" w:rsidP="0049738F">
            <w:pPr>
              <w:rPr>
                <w:sz w:val="20"/>
                <w:szCs w:val="20"/>
              </w:rPr>
            </w:pPr>
          </w:p>
        </w:tc>
        <w:tc>
          <w:tcPr>
            <w:tcW w:w="1448" w:type="dxa"/>
            <w:noWrap/>
            <w:vAlign w:val="center"/>
            <w:hideMark/>
          </w:tcPr>
          <w:p w14:paraId="4215E3BE" w14:textId="77777777" w:rsidR="008E2B89" w:rsidRPr="00854BC1" w:rsidRDefault="008E2B89" w:rsidP="0049738F">
            <w:pPr>
              <w:rPr>
                <w:i/>
                <w:iCs/>
                <w:sz w:val="20"/>
                <w:szCs w:val="20"/>
              </w:rPr>
            </w:pPr>
            <w:r w:rsidRPr="00854BC1">
              <w:rPr>
                <w:i/>
                <w:iCs/>
                <w:sz w:val="20"/>
                <w:szCs w:val="20"/>
              </w:rPr>
              <w:t>Parafilaroides decorus</w:t>
            </w:r>
          </w:p>
        </w:tc>
        <w:tc>
          <w:tcPr>
            <w:tcW w:w="1954" w:type="dxa"/>
            <w:noWrap/>
            <w:vAlign w:val="center"/>
            <w:hideMark/>
          </w:tcPr>
          <w:p w14:paraId="5CCECF55" w14:textId="77777777" w:rsidR="008E2B89" w:rsidRPr="00854BC1" w:rsidRDefault="008E2B89" w:rsidP="0049738F">
            <w:pPr>
              <w:rPr>
                <w:sz w:val="20"/>
                <w:szCs w:val="20"/>
              </w:rPr>
            </w:pPr>
            <w:r w:rsidRPr="00854BC1">
              <w:rPr>
                <w:sz w:val="20"/>
                <w:szCs w:val="20"/>
              </w:rPr>
              <w:t>Lower respiratory</w:t>
            </w:r>
          </w:p>
        </w:tc>
        <w:tc>
          <w:tcPr>
            <w:tcW w:w="3996" w:type="dxa"/>
            <w:noWrap/>
            <w:vAlign w:val="center"/>
            <w:hideMark/>
          </w:tcPr>
          <w:p w14:paraId="04F4CB85"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JK7a1nGS","properties":{"formattedCitation":"(Greig {\\i{}et al.}, 2014)","plainCitation":"(Greig et al., 2014)","noteIndex":0},"citationItems":[{"id":1160,"uris":["http://zotero.org/users/9441463/items/IPZ32P3Z"],"itemData":{"id":1160,"type":"article-journal","abstract":"The infection status of harbor seals Phoca vitulina in central California, USA, was evaluated through broad surveillance for pathogens in stranded and wild-caught animals from 2001 to 2008, with most samples collected in 2007 and 2008. Stranded animals from Mendocino County to San Luis Obispo County were sampled at a rehabilitation facility: The Marine Mammal Center (TMMC, n = 175); wild-caught animals were sampled at 2 locations: San Francisco Bay (SF, n = 78) and Tomales Bay (TB, n = 97), that differed in degree of urbanization. Low prevalences of Salmonella, Campylobacter, Giardia, and Cryptosporidium were detected in the feces of stranded and wild-caught seals. Clostridium perfringens and Escherichia coli were more prevalent in the feces of stranded (58% [78 out of 135] and 76% [102 out of 135]) than wild-caught (42% [45 out of 106] and 66% [68 out of 106]) seals, whereas Vibrio spp. were 16 times more likely to be cultured from the feces of seals from SF than TB or TMMC (p &lt; 0.005). Brucella DNA was detected in 3.4% of dead stranded harbor seals (2 out of 58). Type A influenza was isolated from feces of 1 out of 96 wild-caught seals. Exposure to Toxoplasma gondii, Sarcocystis neurona, and type A influenza was only detected in the wild-caught harbor seals (post-weaning age classes), whereas antibody titers to Leptospira spp. were detected in stranded and wild-caught seals. No stranded (n = 109) or wildcaught (n = 217) harbor seals had antibodies to phocine distemper virus, although a single low titer to canine distemper virus was detected. These results highlight the role of harbor seals as sentinel species for zoonotic and terrestrial pathogens in the marine environment.","container-title":"Diseases of Aquatic Organisms","DOI":"10.3354/dao02762","ISSN":"0177-5103, 1616-1580","issue":"2","journalAbbreviation":"Dis. Aquat. Org.","language":"en","page":"93-106","source":"DOI.org (Crossref)","title":"Surveillance for zoonotic and selected pathogens in harbor seals Phoca vitulina from central California","volume":"111","author":[{"family":"Greig","given":"Dj"},{"family":"Gulland","given":"Fmd"},{"family":"Smith","given":"Wa"},{"family":"Conrad","given":"Pa"},{"family":"Field","given":"Cl"},{"family":"Fleetwood","given":"M"},{"family":"Harvey","given":"Jt"},{"family":"Ip","given":"Hs"},{"family":"Jang","given":"S"},{"family":"Packham","given":"A"},{"family":"Wheeler","given":"E"},{"family":"Hall","given":"Aj"}],"issued":{"date-parts":[["2014",9,30]]}}}],"schema":"https://github.com/citation-style-language/schema/raw/master/csl-citation.json"} </w:instrText>
            </w:r>
            <w:r w:rsidRPr="00854BC1">
              <w:rPr>
                <w:sz w:val="20"/>
                <w:szCs w:val="20"/>
              </w:rPr>
              <w:fldChar w:fldCharType="separate"/>
            </w:r>
            <w:r w:rsidRPr="00854BC1">
              <w:rPr>
                <w:sz w:val="20"/>
                <w:szCs w:val="20"/>
                <w:lang w:val="en-US"/>
              </w:rPr>
              <w:t xml:space="preserve">(Greig </w:t>
            </w:r>
            <w:r w:rsidRPr="00854BC1">
              <w:rPr>
                <w:i/>
                <w:iCs/>
                <w:sz w:val="20"/>
                <w:szCs w:val="20"/>
                <w:lang w:val="en-US"/>
              </w:rPr>
              <w:t>et al.</w:t>
            </w:r>
            <w:r w:rsidRPr="00854BC1">
              <w:rPr>
                <w:sz w:val="20"/>
                <w:szCs w:val="20"/>
                <w:lang w:val="en-US"/>
              </w:rPr>
              <w:t>, 2014)</w:t>
            </w:r>
            <w:r w:rsidRPr="00854BC1">
              <w:rPr>
                <w:sz w:val="20"/>
                <w:szCs w:val="20"/>
              </w:rPr>
              <w:fldChar w:fldCharType="end"/>
            </w:r>
          </w:p>
        </w:tc>
      </w:tr>
      <w:tr w:rsidR="008E2B89" w:rsidRPr="006F2338" w14:paraId="3AED55EF" w14:textId="77777777" w:rsidTr="005A3E74">
        <w:tc>
          <w:tcPr>
            <w:tcW w:w="1606" w:type="dxa"/>
            <w:vMerge/>
            <w:vAlign w:val="center"/>
          </w:tcPr>
          <w:p w14:paraId="61D5B3B7" w14:textId="77777777" w:rsidR="008E2B89" w:rsidRPr="00854BC1" w:rsidRDefault="008E2B89" w:rsidP="0049738F">
            <w:pPr>
              <w:rPr>
                <w:i/>
                <w:iCs/>
                <w:sz w:val="20"/>
                <w:szCs w:val="20"/>
              </w:rPr>
            </w:pPr>
          </w:p>
        </w:tc>
        <w:tc>
          <w:tcPr>
            <w:tcW w:w="1655" w:type="dxa"/>
            <w:vMerge/>
            <w:noWrap/>
            <w:vAlign w:val="center"/>
            <w:hideMark/>
          </w:tcPr>
          <w:p w14:paraId="5E5C710F" w14:textId="77777777" w:rsidR="008E2B89" w:rsidRPr="00854BC1" w:rsidRDefault="008E2B89" w:rsidP="0049738F">
            <w:pPr>
              <w:rPr>
                <w:sz w:val="20"/>
                <w:szCs w:val="20"/>
              </w:rPr>
            </w:pPr>
          </w:p>
        </w:tc>
        <w:tc>
          <w:tcPr>
            <w:tcW w:w="1418" w:type="dxa"/>
            <w:vMerge/>
            <w:noWrap/>
            <w:vAlign w:val="center"/>
            <w:hideMark/>
          </w:tcPr>
          <w:p w14:paraId="1B6A36C6" w14:textId="77777777" w:rsidR="008E2B89" w:rsidRPr="00854BC1" w:rsidRDefault="008E2B89" w:rsidP="0049738F">
            <w:pPr>
              <w:rPr>
                <w:i/>
                <w:iCs/>
                <w:sz w:val="20"/>
                <w:szCs w:val="20"/>
              </w:rPr>
            </w:pPr>
          </w:p>
        </w:tc>
        <w:tc>
          <w:tcPr>
            <w:tcW w:w="1275" w:type="dxa"/>
            <w:vMerge/>
            <w:noWrap/>
            <w:vAlign w:val="center"/>
            <w:hideMark/>
          </w:tcPr>
          <w:p w14:paraId="54C41A1A" w14:textId="77777777" w:rsidR="008E2B89" w:rsidRPr="00854BC1" w:rsidRDefault="008E2B89" w:rsidP="0049738F">
            <w:pPr>
              <w:rPr>
                <w:sz w:val="20"/>
                <w:szCs w:val="20"/>
              </w:rPr>
            </w:pPr>
          </w:p>
        </w:tc>
        <w:tc>
          <w:tcPr>
            <w:tcW w:w="1448" w:type="dxa"/>
            <w:noWrap/>
            <w:vAlign w:val="center"/>
            <w:hideMark/>
          </w:tcPr>
          <w:p w14:paraId="022A3EED" w14:textId="77777777" w:rsidR="008E2B89" w:rsidRPr="00854BC1" w:rsidRDefault="008E2B89" w:rsidP="0049738F">
            <w:pPr>
              <w:rPr>
                <w:i/>
                <w:iCs/>
                <w:sz w:val="20"/>
                <w:szCs w:val="20"/>
              </w:rPr>
            </w:pPr>
            <w:r w:rsidRPr="00854BC1">
              <w:rPr>
                <w:i/>
                <w:iCs/>
                <w:sz w:val="20"/>
                <w:szCs w:val="20"/>
              </w:rPr>
              <w:t>Parafilaroides gullandae</w:t>
            </w:r>
          </w:p>
        </w:tc>
        <w:tc>
          <w:tcPr>
            <w:tcW w:w="1954" w:type="dxa"/>
            <w:noWrap/>
            <w:vAlign w:val="center"/>
            <w:hideMark/>
          </w:tcPr>
          <w:p w14:paraId="29BCB7A8" w14:textId="77777777" w:rsidR="008E2B89" w:rsidRPr="00854BC1" w:rsidRDefault="008E2B89" w:rsidP="0049738F">
            <w:pPr>
              <w:rPr>
                <w:sz w:val="20"/>
                <w:szCs w:val="20"/>
              </w:rPr>
            </w:pPr>
            <w:r w:rsidRPr="00854BC1">
              <w:rPr>
                <w:sz w:val="20"/>
                <w:szCs w:val="20"/>
              </w:rPr>
              <w:t>Lower respiratory</w:t>
            </w:r>
          </w:p>
        </w:tc>
        <w:tc>
          <w:tcPr>
            <w:tcW w:w="3996" w:type="dxa"/>
            <w:noWrap/>
            <w:vAlign w:val="center"/>
            <w:hideMark/>
          </w:tcPr>
          <w:p w14:paraId="47DE6C4B"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LMdZupo3","properties":{"formattedCitation":"(Dailey, 2006b)","plainCitation":"(Dailey, 2006b)","noteIndex":0},"citationItems":[{"id":1126,"uris":["http://zotero.org/users/9441463/items/PEPYED8H"],"itemData":{"id":1126,"type":"article-journal","abstract":"The lungs of a northern elephant seal, Mirounga angustirostris (Gill, 1866), and Pacific harbor seal, Phoca richardii (Gray, 1 864), from the eastern central Pacific, central California coast, were examined for parasites. This represen first thorough description and identification of Parafilaroides species from northern elephant seals and Pacific harbor the west coast of North America. From this study, 2 new species of Filaroides {Parafilaroides) are described, illustrate differentiated by shape of vaginal sphincter, body morphometrics, and spicule shape from the 4 existing, recognized s the subgenus. In addition, the subgenus Parafilaroides is proposed to be reestablished to full generic status in the Fila based on the presence of caudal papillae and DNA.","container-title":"Journal of Parasitology","DOI":"10.1645/GE-3525.1","ISSN":"0022-3395, 1937-2345","issue":"3","journalAbbreviation":"Journal of Parasitology","language":"en","page":"589-594","source":"DOI.org (Crossref)","title":"Restoration of Parafilaroides (Dougherty, 1946) (Nematoda: Metastrongyloidea) with Description of Two New Species from Pinnipeds of Eastern Central Pacific","title-short":"RESTORATION OF PARAFILAROIDES (DOUGHERTY, 1946) (NEMATODA","volume":"92","author":[{"family":"Dailey","given":"Murray D."}],"issued":{"date-parts":[["2006",6]]}}}],"schema":"https://github.com/citation-style-language/schema/raw/master/csl-citation.json"} </w:instrText>
            </w:r>
            <w:r w:rsidRPr="00854BC1">
              <w:rPr>
                <w:sz w:val="20"/>
                <w:szCs w:val="20"/>
              </w:rPr>
              <w:fldChar w:fldCharType="separate"/>
            </w:r>
            <w:r w:rsidRPr="00854BC1">
              <w:rPr>
                <w:noProof/>
                <w:sz w:val="20"/>
                <w:szCs w:val="20"/>
              </w:rPr>
              <w:t>(Dailey, 2006b)</w:t>
            </w:r>
            <w:r w:rsidRPr="00854BC1">
              <w:rPr>
                <w:sz w:val="20"/>
                <w:szCs w:val="20"/>
              </w:rPr>
              <w:fldChar w:fldCharType="end"/>
            </w:r>
          </w:p>
        </w:tc>
      </w:tr>
      <w:tr w:rsidR="008E2B89" w:rsidRPr="006F2338" w14:paraId="65D6C894" w14:textId="77777777" w:rsidTr="005A3E74">
        <w:tc>
          <w:tcPr>
            <w:tcW w:w="1606" w:type="dxa"/>
            <w:vMerge/>
            <w:vAlign w:val="center"/>
          </w:tcPr>
          <w:p w14:paraId="3E067FC0" w14:textId="77777777" w:rsidR="008E2B89" w:rsidRPr="00854BC1" w:rsidRDefault="008E2B89" w:rsidP="0049738F">
            <w:pPr>
              <w:rPr>
                <w:i/>
                <w:iCs/>
                <w:sz w:val="20"/>
                <w:szCs w:val="20"/>
              </w:rPr>
            </w:pPr>
          </w:p>
        </w:tc>
        <w:tc>
          <w:tcPr>
            <w:tcW w:w="1655" w:type="dxa"/>
            <w:vMerge/>
            <w:noWrap/>
            <w:vAlign w:val="center"/>
            <w:hideMark/>
          </w:tcPr>
          <w:p w14:paraId="1A5FBEFF" w14:textId="77777777" w:rsidR="008E2B89" w:rsidRPr="00854BC1" w:rsidRDefault="008E2B89" w:rsidP="0049738F">
            <w:pPr>
              <w:rPr>
                <w:sz w:val="20"/>
                <w:szCs w:val="20"/>
              </w:rPr>
            </w:pPr>
          </w:p>
        </w:tc>
        <w:tc>
          <w:tcPr>
            <w:tcW w:w="1418" w:type="dxa"/>
            <w:vMerge/>
            <w:noWrap/>
            <w:vAlign w:val="center"/>
            <w:hideMark/>
          </w:tcPr>
          <w:p w14:paraId="662EF2BC" w14:textId="77777777" w:rsidR="008E2B89" w:rsidRPr="00854BC1" w:rsidRDefault="008E2B89" w:rsidP="0049738F">
            <w:pPr>
              <w:rPr>
                <w:i/>
                <w:iCs/>
                <w:sz w:val="20"/>
                <w:szCs w:val="20"/>
              </w:rPr>
            </w:pPr>
          </w:p>
        </w:tc>
        <w:tc>
          <w:tcPr>
            <w:tcW w:w="1275" w:type="dxa"/>
            <w:vMerge/>
            <w:noWrap/>
            <w:vAlign w:val="center"/>
            <w:hideMark/>
          </w:tcPr>
          <w:p w14:paraId="3222F5AF" w14:textId="77777777" w:rsidR="008E2B89" w:rsidRPr="00854BC1" w:rsidRDefault="008E2B89" w:rsidP="0049738F">
            <w:pPr>
              <w:rPr>
                <w:sz w:val="20"/>
                <w:szCs w:val="20"/>
              </w:rPr>
            </w:pPr>
          </w:p>
        </w:tc>
        <w:tc>
          <w:tcPr>
            <w:tcW w:w="1448" w:type="dxa"/>
            <w:noWrap/>
            <w:vAlign w:val="center"/>
            <w:hideMark/>
          </w:tcPr>
          <w:p w14:paraId="0237F6D2" w14:textId="77777777" w:rsidR="008E2B89" w:rsidRPr="00854BC1" w:rsidRDefault="008E2B89" w:rsidP="0049738F">
            <w:pPr>
              <w:rPr>
                <w:i/>
                <w:iCs/>
                <w:sz w:val="20"/>
                <w:szCs w:val="20"/>
              </w:rPr>
            </w:pPr>
            <w:r w:rsidRPr="00854BC1">
              <w:rPr>
                <w:i/>
                <w:iCs/>
                <w:sz w:val="20"/>
                <w:szCs w:val="20"/>
              </w:rPr>
              <w:t>Parafilaroides gymnurus</w:t>
            </w:r>
          </w:p>
        </w:tc>
        <w:tc>
          <w:tcPr>
            <w:tcW w:w="1954" w:type="dxa"/>
            <w:noWrap/>
            <w:vAlign w:val="center"/>
            <w:hideMark/>
          </w:tcPr>
          <w:p w14:paraId="38048B44" w14:textId="77777777" w:rsidR="008E2B89" w:rsidRPr="00854BC1" w:rsidRDefault="008E2B89" w:rsidP="0049738F">
            <w:pPr>
              <w:rPr>
                <w:sz w:val="20"/>
                <w:szCs w:val="20"/>
              </w:rPr>
            </w:pPr>
            <w:r w:rsidRPr="00854BC1">
              <w:rPr>
                <w:sz w:val="20"/>
                <w:szCs w:val="20"/>
              </w:rPr>
              <w:t>Lower respiratory, Reproductive</w:t>
            </w:r>
          </w:p>
        </w:tc>
        <w:tc>
          <w:tcPr>
            <w:tcW w:w="3996" w:type="dxa"/>
            <w:noWrap/>
            <w:vAlign w:val="center"/>
            <w:hideMark/>
          </w:tcPr>
          <w:p w14:paraId="215F734B"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JQRSNn22","properties":{"formattedCitation":"(Schumacher {\\i{}et al.}, 1990; Claussen {\\i{}et al.}, 1991; Borgsteede {\\i{}et al.}, 1991; Gosselin and Measures, 1997; Gosselin {\\i{}et al.}, 1998; Fouchier {\\i{}et al.}, 2001; Vercruysse {\\i{}et al.}, 2003; Lehnert {\\i{}et al.}, 2007, 2010; Osinga {\\i{}et al.}, 2015; Ulrich {\\i{}et al.}, 2015; Elson-Riggins {\\i{}et al.}, 2020)","plainCitation":"(Schumacher et al., 1990; Claussen et al., 1991; Borgsteede et al., 1991; Gosselin and Measures, 1997; Gosselin et al., 1998; Fouchier et al., 2001; Vercruysse et al., 2003; Lehnert et al., 2007, 2010; Osinga et al., 2015; Ulrich et al., 2015; Elson-Riggins et al., 2020)","noteIndex":0},"citationItems":[{"id":1051,"uris":["http://zotero.org/users/9441463/items/ZGTGZIB7"],"itemData":{"id":1051,"type":"article-journal","abstract":"Harbour porpoises (Phocoena phocoena) and harbour seals (Phoca vitulina) from German waters are infected by six species of lungworms (Metastrongyloidea). These nematodes parasitise the respiratory tract, are pathogenic and often cause secondary bacterial infections. In spite of their clinical and epidemiological signiﬁcance, the life cycle and biology of lungworms in the marine environment is still largely unknown. Regions of ribosomal DNA (ITS-2) of all lungworms parasitising harbour porpoises and harbour seals in German waters were sequenced to characterise and compare the different species. The phylogenetic relationship among the lungworm species was analysed by means of their ITS-2 nucleotide sequences and the species-speciﬁc traits of the ITS-2 were used to screen wild ﬁsh as possible intermediate hosts for larval lungworms. Molecular markers were developed to identify larval nematodes via insitu hybridisation of tissues of harbour porpoise and harbour seal prey ﬁsh. Potential wild intermediate ﬁsh hosts from the North Sea were dissected and found to harbour larval nematodes. Histological examination and in-situ hybridisation of tissue samples from these ﬁsh showed lungworm larvae within the intestinal wall. Based on larval ITS-2 nucleotide sequences, larval nematodes were identiﬁed as Pseudalius inﬂexus and Paraﬁlaroides gymnurus. Turbot (Psetta maxima) bred and raised in captivity were experimentally infected with live L1s of Otostrongylus circumlitus and ensheathed larvae were recovered from the gastrointestinal tract of turbot and identiﬁed using molecular tools. Our results show that ﬁsh intermediate hosts play a role in the transmission of metastrongyloid nematodes of harbour porpoises and harbour seals.","container-title":"International Journal for Parasitology","DOI":"10.1016/j.ijpara.2009.12.008","ISSN":"00207519","issue":"7","journalAbbreviation":"International Journal for Parasitology","language":"en","page":"845-853","source":"DOI.org (Crossref)","title":"Transmission of lungworms of harbour porpoises and harbour seals: Molecular tools determine potential vertebrate intermediate hosts","title-short":"Transmission of lungworms of harbour porpoises and harbour seals","volume":"40","author":[{"family":"Lehnert","given":"K."},{"family":"Samson-Himmelstjerna","given":"G.","non-dropping-particle":"von"},{"family":"Schaudien","given":"D."},{"family":"Bleidorn","given":"C."},{"family":"Wohlsein","given":"P."},{"family":"Siebert","given":"U."}],"issued":{"date-parts":[["2010",6]]}}},{"id":1275,"uris":["http://zotero.org/users/9441463/items/4W85GBVU"],"itemData":{"id":1275,"type":"article-journal","abstract":"Otostrongylus circumlitus (Railliet, 1899) was found in 5% (16/308) of grey seals (Halichoerus grypus), 6% (1/17; intensity = 38) of harbour seals (Phoca vitulina), and none of 100 harp seals (Phoca groenlandica) from eastern Canada and none of 31 ringed seals (Phoca hispida) from Holman, Northwest Territories. Eighty-two percent of these infections were observed in young-of-the-year seals. Filaroides (Parafilaroides) gymnurus (Railliet, 1899), detected in nodules in the superficial parenchyma of the lungs, infected 24% (5/16) of grey seals, 27% (4/15) of harbour seals, 57% (29/51) of harp seals, 81% (25/31) of ringed seals, and one stranded bearded seal (Erignathus barbatus) (new host report for harp, ringed, and bearded seals; new locality report for Holman). Filaroides (Parafilaroides) hispidus Kennedy, 1986 was found in systematically sliced lungs of grey seals (2/3; new host report) and ringed seals (2/7) but not in harp seals (n = 11) or harbour seals (n = 5). Intensity ranged from 37 to 3570 for F. (P.) gymnurus and from 295 to 1196 for F. (P.) hispidus. No detrimental effect on body condition of seals could be associated with infection by lungworms.","container-title":"Canadian Journal of Fisheries and Aquatic Sciences","DOI":"10.1139/f97-306","ISSN":"0706-652X, 1205-7533","issue":"4","journalAbbreviation":"Can. J. Fish. Aquat. Sci.","language":"en","page":"825-834","source":"DOI.org (Crossref)","title":"Lungworm (Nematoda: Metastrongyloidea) infections in Canadian phocids","title-short":"Lungworm (Nematoda","volume":"55","author":[{"family":"Gosselin","given":"Jean-François"},{"family":"Measures","given":"Lena N"},{"family":"Huot","given":"Jean"}],"issued":{"date-parts":[["1998",4,1]]}}},{"id":1116,"uris":["http://zotero.org/users/9441463/items/R8JXQPYQ"],"itemData":{"id":1116,"type":"article-journal","abstract":"Background: Pinnipeds are frequently infected by the lungworms Otostrongylus circumlitus and Parafilaroides gymnurus (Metastrongyloidea). Infections are frequently associated with secondary bacterial bronchopneumonia and are often lethal. To date, a reliable lungworm diagnosis in individual seals is only possible during necropsy as examination of faeces collected from resting places does not allow assignment to individuals. Therefore, a diagnostic tool for lungworm detection in living seals is desirable for monitoring health of seals in the wild and in captivity. Previously, an ELISA based on recombinant bovine lungworm major sperm protein (MSP) as diagnostic antigen was developed for lungworm diagnosis in cattle. In the present study, this test was adapted for detection of antibodies against lungworms in harbour (Phoca vitulina) and grey seals (Halichoerus grypus). Furthermore, sera of northern elephant seals (Mirounga angustirostris) were tested to evaluate whether the harbour/grey seal ELISA is suitable for this seal species as well.\nMethods: For ELISA evaluation, lungworm-positive and -negative sera of harbour and grey seals were analysed using horseradish peroxidase (HRP)-conjugated Protein A as secondary antibody. Optical density was measured and a receiver operating characteristic (ROC) analysis was performed to determine a cut-off value. Potential cross-reactions were examined by testing serum of seals positive for gastrointestinal and heart nematodes, but negative for lungworm infections. In addition, sera of northern elephant seals were analysed.\nResults: Harbour and grey seal serum samples showed significant differences in optical density (OD) between serum of infected and uninfected animals resulting in a cut-off value of 0.422 OD with a specificity of 100 % (95 % CI: 87.23-100 %) and a sensitivity of 97.83 % (95 % CI: 88.47-99.94 %). Cross-reactions with heart or gastrointestinal nematodes were not observed. Analysis of northern elephant seal samples resulted in detection of antibodies in animals positive for lungworm larvae at faecal examination.\nConclusions: The ELISA presented is a valuable method for detection of lungworm infections in live harbour and grey seals, providing a monitoring tool to reveal epidemiological dynamics of lungworm infections during health surveillance in free-ranging seals. Furthermore, ELISA results may aid institutions with harbour and grey seals under human care on decisions regarding anthelminthic treatment of individual animals.","container-title":"Parasites &amp; Vectors","DOI":"10.1186/s13071-015-1054-4","ISSN":"1756-3305","issue":"1","journalAbbreviation":"Parasites Vectors","language":"en","page":"443","source":"DOI.org (Crossref)","title":"A recombinant antigen-based enzyme-linked immunosorbent assay (ELISA) for lungworm detection in seals","volume":"8","author":[{"family":"Ulrich","given":"Sophia Arlena"},{"family":"Lehnert","given":"Kristina"},{"family":"Siebert","given":"Ursula"},{"family":"Strube","given":"Christina"}],"issued":{"date-parts":[["2015",12]]}}},{"id":1183,"uris":["http://zotero.org/users/9441463/items/9RC9B5QV"],"itemData":{"id":1183,"type":"article-journal","abstract":"The species Filaroides (Parafilaroides) gymnurus (Railliet, 1899) Anderson, 1978 is redescribed, based on examination of mature fifth-stage specimens from wild infected ringed seals (Phoca hispida), harp seals (Phoca groenlandica), harbour seals (Phoca vitulina), and grey seals (Halichoerus grypus) collected in eastern and arctic Canadian waters. Mature specimens of Filaroides (Parafilaroides) hispidus Kennedy, 1986 from ringed seals and grey seals were also examined. Comparison of these worms with museum specimens and the literature led to a review of species in the subgenus Parafilaroides (Dougherty, 1946) Anderson, 1978. Filaroides (Parafilaroides) gymnurus (Railliet, 1899) Anderson, 1978, F. (P.) decorus (Dougherty and Herman, 1947) Anderson, 1978, F. (P.) hydrurgae (Mawson, 1953) Kennedy, 1986, and F. (P.) hispidus Kennedy, 1986 are recognized as valid species. Filaroides (Parafilaroides) arcticus (Delyamure and Alekseev, 1966) Kennedy, 1986 and F. (P.) krascheninnikovi (Yurakhno and Skrjabin, 1971) Kennedy, 1986 are synonymized with F. (P.) gymnurus (Railliet, 1899) Anderson, 1978. Filaroides (Parafilaroides) caspicus (Kurochkin and Zablotsky, 1958) Kennedy, 1986 is considered a species inquirenda.","container-title":"Canadian Journal of Zoology","DOI":"10.1139/z97-045","ISSN":"0008-4301, 1480-3283","issue":"3","journalAbbreviation":"Can. J. Zool.","language":"en","page":"359-370","source":"DOI.org (Crossref)","title":"Redescription of Filaroides (Parafilaroides) gymnurus( Railliet, 1899) (Nematoda: Metastrongyloidea), with comments on other species in pinnipeds","title-short":"Redescription of &lt;i&gt;Filaroides&lt;/i&gt; ( &lt;i&gt;Parafilaroides&lt;/i&gt; ) &lt;i&gt;gymnurus&lt;/i&gt; (Railliet, 1899) (Nematoda","volume":"75","author":[{"family":"Gosselin","given":"Jean-François"},{"family":"Measures","given":"Lena N."}],"issued":{"date-parts":[["1997",3,1]]}}},{"id":1240,"uris":["http://zotero.org/users/9441463/items/RPWN6ETI"],"itemData":{"id":1240,"type":"article-journal","container-title":"Veterinary Record","DOI":"10.1136/vr.152.5.130","ISSN":"00424900","issue":"5","journalAbbreviation":"Veterinary Record","language":"en","page":"130-134","source":"DOI.org (Crossref)","title":"Efficacy of ivermectin and moxidectin against Otostrongylus circumlitus and Parafilaroides gymnurus in harbour seals (Phoca vitulina)","volume":"152","author":[{"family":"Vercruysse","given":"J."},{"family":"Salomez","given":"A."},{"family":"Ulloa","given":"A."},{"family":"Osterhaus","given":"A."},{"family":"Kuiken","given":"T."},{"family":"Alvinerie","given":"M."}],"issued":{"date-parts":[["2003",2]]}}},{"id":1388,"uris":["http://zotero.org/users/9441463/items/7LABW6CM"],"itemData":{"id":1388,"type":"article-journal","container-title":"Netherlands Journal of Sea Research","DOI":"10.1016/0077-7579(91)90022-S","ISSN":"00777579","issue":"3","journalAbbreviation":"Netherlands Journal of Sea Research","language":"en","page":"247-250","source":"DOI.org (Crossref)","title":"Endoparasitic helminths of the harbour seal, Phoca vitulina, in the Netherlands","volume":"28","author":[{"family":"Borgsteede","given":"F.H.M."},{"family":"Bus","given":"H.G.J."},{"family":"Verplanke","given":"J.A.W."},{"family":"Burg","given":"W.P.J.","non-dropping-particle":"van"}],"issued":{"date-parts":[["1991",12]]}}},{"id":1065,"uris":["http://zotero.org/users/9441463/items/VAHSFDAZ"],"itemData":{"id":1065,"type":"article-journal","abstract":"Background: Influenza B virus is exclusively a human pathogen whose origin and possible reservoir in nature are not known. Seals in the wild are known to be susceptible to influenza A as well as other virus infections. Methods: PCR-based analyses, virus isolation techniques and serological assays were used for the detection of influenza B virus infection of seals. Sequence analysis and serology were used for virus characterisation. Results: An influenza B virus was isolated from a naturally infected harbour seal (Phoca vitulina). The infected seal and a second seal, both of which had been admitted to a seal rehabilitation centre in the Netherlands, seroconverted to influenza B virus. Influenza virus B/Seal/Netherlands/1/99 was found to be infectious to seal kidney cells in vitro. Sequence analyses as well as serology indicated that this influenza B virus is closely related to strains that circulated in humans 4 to 5 years earlier. Retrospective analyses of sera collected from 971 seals showed a prevalence of antibodies to influenza B virus in 2% of the animals after 1995, and in none before 1995, suggesting that the virus was introduced in the seal population from a human source around 1995. Conclusions: This is the first report on natural influenza B virus infection emerging in a non-human species. The data document that influenza B virus can be maintained in seals. This reservoir, harbouring influenza B viruses that have circulated in the past, may pose a direct threat to humans in the future. D 2001 Elsevier Science B.V. All rights reserved.","container-title":"International Congress Series","DOI":"10.1016/S0531-5131(01)00647-1","ISSN":"05315131","journalAbbreviation":"International Congress Series","language":"en","page":"225-231","source":"DOI.org (Crossref)","title":"Infection of grey seals and harbour seals with influenza B virus","volume":"1219","author":[{"family":"Fouchier","given":"R.A.M"},{"family":"Bestebroer","given":"T.M"},{"family":"Martina","given":"B.E.E"},{"family":"Rimmelzwaan","given":"G.F"},{"family":"Osterhaus","given":"A.D.M.E"}],"issued":{"date-parts":[["2001",10]]}}},{"id":1102,"uris":["http://zotero.org/users/9441463/items/5Q6UX3UE"],"itemData":{"id":1102,"type":"thesis","abstract":"In recent years, very young pups admitted for rehabilitation have been diagnosed with verminous pneumonia. It is generally believed that the transmission of seal lungworms is horizontal via the food chain. However, the possibility of vertical transmission - that is from mother to pup - has not yet been investigated. We describe a case of a common seal that died in August 2012 at the age of 1.5-3 months old. Approximately fifty Otostrongylus circumlitus nematodes, some of which were mature, were found in the lungs of this seal. In addition, several unidentified larvae were released from tissue digestion of two common seal placentas. Based on these findings, we hypothesise that vertical transmission of lungworm could play a role in the lifecycle of seal lungworms.","genre":"Doctoral","language":"en","publisher":"Leiden University","source":"Zotero","title":"Comparative biology of common and grey seals along the Dutch coast: stranding, disease, rehabilitation and conservation. Chapter 8: Observations regarding transmission of seal nematodes in common seals, Phoca vitulina vitulina from the Wadden Sea","author":[{"family":"Osinga","given":"Nynke"},{"family":"Kappe","given":"Anique L"},{"family":"Brakefield","given":"Paul M"},{"family":"Udo de Haes","given":"H. A."},{"family":"Elson-Riggins","given":"Jocelyn G"}],"issued":{"date-parts":[["2015"]]}}},{"id":1204,"uris":["http://zotero.org/users/9441463/items/RCZ94U4E"],"itemData":{"id":1204,"type":"article-journal","container-title":"Helgoland Marine Research","DOI":"10.1007/s10152-007-0072-9","ISSN":"1438-387X, 1438-3888","issue":"4","journalAbbreviation":"Helgol Mar Res","language":"en","page":"239-245","source":"DOI.org (Crossref)","title":"Parasites in harbour seals (Phoca vitulina) from the German Wadden Sea between two Phocine Distemper Virus epidemics","volume":"61","author":[{"family":"Lehnert","given":"K."},{"family":"Raga","given":"J. A."},{"family":"Siebert","given":"U."}],"issued":{"date-parts":[["2007",11,22]]}}},{"id":1193,"uris":["http://zotero.org/users/9441463/items/S59GC8JX"],"itemData":{"id":1193,"type":"article-journal","abstract":"During the seal epidemic in 1988 and the beginning of 1989, 115 common seals found dead on the shores of the Wadden Sea of Lower Saxony were investigated for the presence of nematodes. The lungworm Otostrongylus circumlitus RAILLIE1T899 was found in 26.1 % of the seals, the lungworm Parafilaroides gymnurus RAILLIET1899 in 26.9 % and the heartworrn Dipetalonema spirocauda LEIDY 1858 in 32.2 % of the seals. In the digestive tract, two anisakid species were found, Pseudoterranova decipiens MOZGOVO1I951 in 87.8 % and Contracaecum osculatum RUDOLPH1I802 in 10.4 Yo of the seals. Statistical analysis revealed a negative correlation between age of the seals and prevalence and intensity of infestation with the two lungworm species and the heartworms. Adult seals were found not to be infected with Dipetalonema spirocauda and Parafilaroides gymnurus, whereas the prevalence of the two anisakid species increased with increasing age of the seals. Pseudoterranova decipiens was found more often in autumn and winter than in summer. This parasite was more prevalent and had higher worm counts in the eastern part of the Wadden Sea than in the western part. Parafilaroides gymnurus and Dipetalonema spirocauda were found more often in seals with smaller blubber thickness than in well fed seals.","container-title":"Journal of Veterinary Medicine, Series B","DOI":"10.1111/j.1439-0450.1991.tb00924.x","ISSN":"09311793, 14390450","issue":"1-10","language":"en","page":"649-656","source":"DOI.org (Crossref)","title":"The Helminth Fauna from the Common Seal (Phoca vitulina vitulina, Linné, 1758) of the Wadden Sea in Lower Saxony*: Part 2: Nematodes","title-short":"The Helminth Fauna from the Common Seal (Phoca vitulina vitulina, Linné, 1758) of the Wadden Sea in Lower Saxony*","volume":"38","author":[{"family":"Claussen","given":"D."},{"family":"Strauss","given":"V."},{"family":"Ising","given":"Susanne"},{"family":"Jäger","given":"Martina"},{"family":"Schnieder","given":"T."},{"family":"Stoye","given":"M."}],"issued":{"date-parts":[["1991",1,12]]}}},{"id":1055,"uris":["http://zotero.org/users/9441463/items/CRDLF9EU"],"itemData":{"id":1055,"type":"article-journal","abstract":"Various organs--lung, trachea, liver, kidney, heart, adrenal gland, skin, spleen, thymus, lymph node, gut, thyroid, spinal cord and brain--were removed from 43 seals at dissections performed on the German North sea coast. The specimens were fixed in formalin and routinely processed for light microscopy. The major pathological findings were Lung: acute congestion with interstitial and intra-alveolar oedema; intra-alveolar haemorrhage; suppurative bronchitis and bronchopneumonia; larvae and adult forms of Parafilaroides gymnurus. Liver: acute congestion; granulomatous lesions and infiltrates of eosinophils; intravascular nematodes. Spleen: varying degrees of atrophy of the white pulp; haemosiderosis; acute congestion of the red pulp. Lymph nodes: varying degrees of atrophy of the lymphatic tissue; longstanding sinus histiocytosis with partial fibrotic obliteration of the lumina; parasitic infiltration, sometimes with the Splendore-Hoeppli phenomenon; germinal centre hyperplasia. Thymus: pronounced atrophy of the lymphatic tissue, particularly in the cortical areas. Thyroid: marked reduction in colloid content. The other organs studied were normal or showed only minor histopathological changes. The morphological findings do not allow definite conclusions to be made about the aetiology and pathogenesis of the illness and death of the seals. However, evidence has been published that the seals' illness is probably due to canine distemper virus. The atrophy of the lymphoreticular tissues is consistent with infection by this virus.","container-title":"Journal of Comparative Pathology","DOI":"10.1016/S0021-9975(08)80019-9","ISSN":"00219975","issue":"3","journalAbbreviation":"Journal of Comparative Pathology","language":"en","page":"299-309","source":"DOI.org (Crossref)","title":"Histopathological findings in harbour seals (Phoca vitulina) found dead on the german north sea coast","volume":"102","author":[{"family":"Schumacher","given":"U"},{"family":"Horny","given":"H"},{"family":"Heidemann","given":"G"},{"family":"Schultz","given":"W"},{"family":"Welsch","given":"U"}],"issued":{"date-parts":[["1990",4]]}}},{"id":1168,"uris":["http://zotero.org/users/9441463/items/B9GN8VY7"],"itemData":{"id":1168,"type":"article-journal","abstract":"Lungworms of the genera Parafilaroides and Otostrongylus are responsible for parasitic bronchopneumonia, the foremost disease of eastern Atlantic common seals (EACS, Phoca vitulina vitulina) in the Dutch North Sea. Recently, there have been increased reports of lungworm cases and observations of unusually long Parafilaroides sp. adults in this location. The initial aim of this study was to confirm the identity of the Parafilaroides species infecting this population. Parafilaroides are usually small and delicate, making them difficult to extract from host tissue, and there is often difficulty accessing fresh specimens for morphological study. The large size of the Dutch worms and the accessibility of specimens from numerous animals enabled the description and measurement of many intact specimens (N = 64) from multiple host animals (N = 20). Species identity was confirmed by targeted sequencing of ribosomal and mitochondrial DNA amplicons from a subset of worms. Worm morphology was consistent with descriptions for P. gymnurus, but the mature females were 1.9-fold and 3.4-fold longer than those recovered from French EACS (P ≤ 0.001) and Canadian western Atlantic common seals (Phoca vitulina concolor; P ≤ 0.0001). They were also significantly longer than mature female P. gymnurus described from other seal species, with the exception of those from harp seals of Les Escoumins, Quebec. We suggest that intraspecific genetic differences in P. gymnurus and the environment within the host could contribute to the variation reported here. This study is the first to describe P. gymnurus using morphological and molecular methods and should serve as a reference for identification of the species.","container-title":"Parasitology Research","DOI":"10.1007/s00436-020-06675-7","ISSN":"0932-0113, 1432-1955","issue":"6","journalAbbreviation":"Parasitol Res","language":"en","page":"1803-1817","source":"DOI.org (Crossref)","title":"Surprisingly long body length of the lungworm Parafilaroides gymnurus from common seals of the Dutch North Sea","volume":"119","author":[{"family":"Elson-Riggins","given":"Jocelyn G."},{"family":"Gibbons","given":"L. M."},{"family":"Van Liere","given":"D. W."},{"family":"Zinkstok","given":"E. W."},{"family":"Blake","given":"D. P."},{"family":"Alegre","given":"F."},{"family":"Spittle","given":"H."},{"family":"Brakefield","given":"P. M."},{"family":"Udo de Haes","given":"H. A."},{"family":"Osinga","given":"N."}],"issued":{"date-parts":[["2020",6]]}}}],"schema":"https://github.com/citation-style-language/schema/raw/master/csl-citation.json"} </w:instrText>
            </w:r>
            <w:r w:rsidRPr="00854BC1">
              <w:rPr>
                <w:sz w:val="20"/>
                <w:szCs w:val="20"/>
              </w:rPr>
              <w:fldChar w:fldCharType="separate"/>
            </w:r>
            <w:r w:rsidRPr="00854BC1">
              <w:rPr>
                <w:sz w:val="20"/>
                <w:szCs w:val="20"/>
                <w:lang w:val="en-US"/>
              </w:rPr>
              <w:t xml:space="preserve">(Schumacher </w:t>
            </w:r>
            <w:r w:rsidRPr="00854BC1">
              <w:rPr>
                <w:i/>
                <w:iCs/>
                <w:sz w:val="20"/>
                <w:szCs w:val="20"/>
                <w:lang w:val="en-US"/>
              </w:rPr>
              <w:t>et al.</w:t>
            </w:r>
            <w:r w:rsidRPr="00854BC1">
              <w:rPr>
                <w:sz w:val="20"/>
                <w:szCs w:val="20"/>
                <w:lang w:val="en-US"/>
              </w:rPr>
              <w:t xml:space="preserve">, 1990; Claussen </w:t>
            </w:r>
            <w:r w:rsidRPr="00854BC1">
              <w:rPr>
                <w:i/>
                <w:iCs/>
                <w:sz w:val="20"/>
                <w:szCs w:val="20"/>
                <w:lang w:val="en-US"/>
              </w:rPr>
              <w:t>et al.</w:t>
            </w:r>
            <w:r w:rsidRPr="00854BC1">
              <w:rPr>
                <w:sz w:val="20"/>
                <w:szCs w:val="20"/>
                <w:lang w:val="en-US"/>
              </w:rPr>
              <w:t xml:space="preserve">, 1991; Borgsteede </w:t>
            </w:r>
            <w:r w:rsidRPr="00854BC1">
              <w:rPr>
                <w:i/>
                <w:iCs/>
                <w:sz w:val="20"/>
                <w:szCs w:val="20"/>
                <w:lang w:val="en-US"/>
              </w:rPr>
              <w:t>et al.</w:t>
            </w:r>
            <w:r w:rsidRPr="00854BC1">
              <w:rPr>
                <w:sz w:val="20"/>
                <w:szCs w:val="20"/>
                <w:lang w:val="en-US"/>
              </w:rPr>
              <w:t xml:space="preserve">, 1991; Gosselin and Measures, 1997; Gosselin </w:t>
            </w:r>
            <w:r w:rsidRPr="00854BC1">
              <w:rPr>
                <w:i/>
                <w:iCs/>
                <w:sz w:val="20"/>
                <w:szCs w:val="20"/>
                <w:lang w:val="en-US"/>
              </w:rPr>
              <w:t>et al.</w:t>
            </w:r>
            <w:r w:rsidRPr="00854BC1">
              <w:rPr>
                <w:sz w:val="20"/>
                <w:szCs w:val="20"/>
                <w:lang w:val="en-US"/>
              </w:rPr>
              <w:t xml:space="preserve">, 1998; Fouchier </w:t>
            </w:r>
            <w:r w:rsidRPr="00854BC1">
              <w:rPr>
                <w:i/>
                <w:iCs/>
                <w:sz w:val="20"/>
                <w:szCs w:val="20"/>
                <w:lang w:val="en-US"/>
              </w:rPr>
              <w:t>et al.</w:t>
            </w:r>
            <w:r w:rsidRPr="00854BC1">
              <w:rPr>
                <w:sz w:val="20"/>
                <w:szCs w:val="20"/>
                <w:lang w:val="en-US"/>
              </w:rPr>
              <w:t xml:space="preserve">, 2001; Vercruysse </w:t>
            </w:r>
            <w:r w:rsidRPr="00854BC1">
              <w:rPr>
                <w:i/>
                <w:iCs/>
                <w:sz w:val="20"/>
                <w:szCs w:val="20"/>
                <w:lang w:val="en-US"/>
              </w:rPr>
              <w:t>et al.</w:t>
            </w:r>
            <w:r w:rsidRPr="00854BC1">
              <w:rPr>
                <w:sz w:val="20"/>
                <w:szCs w:val="20"/>
                <w:lang w:val="en-US"/>
              </w:rPr>
              <w:t xml:space="preserve">, 2003; Lehnert </w:t>
            </w:r>
            <w:r w:rsidRPr="00854BC1">
              <w:rPr>
                <w:i/>
                <w:iCs/>
                <w:sz w:val="20"/>
                <w:szCs w:val="20"/>
                <w:lang w:val="en-US"/>
              </w:rPr>
              <w:t>et al.</w:t>
            </w:r>
            <w:r w:rsidRPr="00854BC1">
              <w:rPr>
                <w:sz w:val="20"/>
                <w:szCs w:val="20"/>
                <w:lang w:val="en-US"/>
              </w:rPr>
              <w:t xml:space="preserve">, 2007, 2010; Osinga </w:t>
            </w:r>
            <w:r w:rsidRPr="00854BC1">
              <w:rPr>
                <w:i/>
                <w:iCs/>
                <w:sz w:val="20"/>
                <w:szCs w:val="20"/>
                <w:lang w:val="en-US"/>
              </w:rPr>
              <w:t>et al.</w:t>
            </w:r>
            <w:r w:rsidRPr="00854BC1">
              <w:rPr>
                <w:sz w:val="20"/>
                <w:szCs w:val="20"/>
                <w:lang w:val="en-US"/>
              </w:rPr>
              <w:t xml:space="preserve">, 2015; Ulrich </w:t>
            </w:r>
            <w:r w:rsidRPr="00854BC1">
              <w:rPr>
                <w:i/>
                <w:iCs/>
                <w:sz w:val="20"/>
                <w:szCs w:val="20"/>
                <w:lang w:val="en-US"/>
              </w:rPr>
              <w:t>et al.</w:t>
            </w:r>
            <w:r w:rsidRPr="00854BC1">
              <w:rPr>
                <w:sz w:val="20"/>
                <w:szCs w:val="20"/>
                <w:lang w:val="en-US"/>
              </w:rPr>
              <w:t xml:space="preserve">, 2015; Elson-Riggins </w:t>
            </w:r>
            <w:r w:rsidRPr="00854BC1">
              <w:rPr>
                <w:i/>
                <w:iCs/>
                <w:sz w:val="20"/>
                <w:szCs w:val="20"/>
                <w:lang w:val="en-US"/>
              </w:rPr>
              <w:t>et al.</w:t>
            </w:r>
            <w:r w:rsidRPr="00854BC1">
              <w:rPr>
                <w:sz w:val="20"/>
                <w:szCs w:val="20"/>
                <w:lang w:val="en-US"/>
              </w:rPr>
              <w:t>, 2020)</w:t>
            </w:r>
            <w:r w:rsidRPr="00854BC1">
              <w:rPr>
                <w:sz w:val="20"/>
                <w:szCs w:val="20"/>
              </w:rPr>
              <w:fldChar w:fldCharType="end"/>
            </w:r>
          </w:p>
        </w:tc>
      </w:tr>
      <w:tr w:rsidR="008E2B89" w:rsidRPr="006F2338" w14:paraId="6C7CBD77" w14:textId="77777777" w:rsidTr="005A3E74">
        <w:tc>
          <w:tcPr>
            <w:tcW w:w="1606" w:type="dxa"/>
            <w:vMerge/>
            <w:vAlign w:val="center"/>
          </w:tcPr>
          <w:p w14:paraId="7BD9C8C7" w14:textId="77777777" w:rsidR="008E2B89" w:rsidRPr="00854BC1" w:rsidRDefault="008E2B89" w:rsidP="0049738F">
            <w:pPr>
              <w:rPr>
                <w:i/>
                <w:iCs/>
                <w:sz w:val="20"/>
                <w:szCs w:val="20"/>
              </w:rPr>
            </w:pPr>
          </w:p>
        </w:tc>
        <w:tc>
          <w:tcPr>
            <w:tcW w:w="1655" w:type="dxa"/>
            <w:noWrap/>
            <w:vAlign w:val="center"/>
            <w:hideMark/>
          </w:tcPr>
          <w:p w14:paraId="6CF87386" w14:textId="77777777" w:rsidR="008E2B89" w:rsidRPr="00854BC1" w:rsidRDefault="008E2B89" w:rsidP="0049738F">
            <w:pPr>
              <w:rPr>
                <w:sz w:val="20"/>
                <w:szCs w:val="20"/>
              </w:rPr>
            </w:pPr>
            <w:r w:rsidRPr="00854BC1">
              <w:rPr>
                <w:sz w:val="20"/>
                <w:szCs w:val="20"/>
              </w:rPr>
              <w:t>Pusa caspica</w:t>
            </w:r>
          </w:p>
        </w:tc>
        <w:tc>
          <w:tcPr>
            <w:tcW w:w="1418" w:type="dxa"/>
            <w:noWrap/>
            <w:vAlign w:val="center"/>
            <w:hideMark/>
          </w:tcPr>
          <w:p w14:paraId="1274D7FD" w14:textId="77777777" w:rsidR="008E2B89" w:rsidRPr="00854BC1" w:rsidRDefault="008E2B89" w:rsidP="0049738F">
            <w:pPr>
              <w:rPr>
                <w:i/>
                <w:iCs/>
                <w:sz w:val="20"/>
                <w:szCs w:val="20"/>
              </w:rPr>
            </w:pPr>
            <w:r w:rsidRPr="00854BC1">
              <w:rPr>
                <w:i/>
                <w:iCs/>
                <w:sz w:val="20"/>
                <w:szCs w:val="20"/>
              </w:rPr>
              <w:t>Caspian seal</w:t>
            </w:r>
          </w:p>
        </w:tc>
        <w:tc>
          <w:tcPr>
            <w:tcW w:w="1275" w:type="dxa"/>
            <w:noWrap/>
            <w:vAlign w:val="center"/>
            <w:hideMark/>
          </w:tcPr>
          <w:p w14:paraId="278EC593" w14:textId="77777777" w:rsidR="008E2B89" w:rsidRPr="00854BC1" w:rsidRDefault="008E2B89" w:rsidP="0049738F">
            <w:pPr>
              <w:rPr>
                <w:sz w:val="20"/>
                <w:szCs w:val="20"/>
              </w:rPr>
            </w:pPr>
            <w:r w:rsidRPr="00854BC1">
              <w:rPr>
                <w:sz w:val="20"/>
                <w:szCs w:val="20"/>
              </w:rPr>
              <w:t>Filaroididae</w:t>
            </w:r>
          </w:p>
        </w:tc>
        <w:tc>
          <w:tcPr>
            <w:tcW w:w="1448" w:type="dxa"/>
            <w:noWrap/>
            <w:vAlign w:val="center"/>
            <w:hideMark/>
          </w:tcPr>
          <w:p w14:paraId="2B3E68E0" w14:textId="77777777" w:rsidR="008E2B89" w:rsidRPr="00854BC1" w:rsidRDefault="008E2B89" w:rsidP="0049738F">
            <w:pPr>
              <w:rPr>
                <w:i/>
                <w:iCs/>
                <w:sz w:val="20"/>
                <w:szCs w:val="20"/>
              </w:rPr>
            </w:pPr>
            <w:r w:rsidRPr="00854BC1">
              <w:rPr>
                <w:i/>
                <w:iCs/>
                <w:sz w:val="20"/>
                <w:szCs w:val="20"/>
              </w:rPr>
              <w:t>Parafilaroides caspicus</w:t>
            </w:r>
          </w:p>
        </w:tc>
        <w:tc>
          <w:tcPr>
            <w:tcW w:w="1954" w:type="dxa"/>
            <w:noWrap/>
            <w:vAlign w:val="center"/>
            <w:hideMark/>
          </w:tcPr>
          <w:p w14:paraId="144A365D" w14:textId="77777777" w:rsidR="008E2B89" w:rsidRPr="00854BC1" w:rsidRDefault="008E2B89" w:rsidP="0049738F">
            <w:pPr>
              <w:rPr>
                <w:sz w:val="20"/>
                <w:szCs w:val="20"/>
              </w:rPr>
            </w:pPr>
            <w:r w:rsidRPr="00854BC1">
              <w:rPr>
                <w:sz w:val="20"/>
                <w:szCs w:val="20"/>
                <w:lang w:val="en-US"/>
              </w:rPr>
              <w:t>N/A</w:t>
            </w:r>
          </w:p>
        </w:tc>
        <w:tc>
          <w:tcPr>
            <w:tcW w:w="3996" w:type="dxa"/>
            <w:noWrap/>
            <w:vAlign w:val="center"/>
            <w:hideMark/>
          </w:tcPr>
          <w:p w14:paraId="7E145138"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9q2uwjpv","properties":{"formattedCitation":"(Kurochkin and Zablotsky, 1958)","plainCitation":"(Kurochkin and Zablotsky, 1958)","noteIndex":0},"citationItems":[{"id":1334,"uris":["http://zotero.org/users/9441463/items/6NQG4U76"],"itemData":{"id":1334,"type":"article-journal","container-title":"Trudy Astrakhan—skogo Zapovednika 1993","journalAbbreviation":"Trudy Astrakhan—skogo Zapovednika 1993","page":"337-343","title":"On the helminth fauna of the Caspian seal [In Russian]","author":[{"family":"Kurochkin","given":"Yu V"},{"family":"Zablotsky","given":"VI"}],"issued":{"date-parts":[["1958"]]}}}],"schema":"https://github.com/citation-style-language/schema/raw/master/csl-citation.json"} </w:instrText>
            </w:r>
            <w:r w:rsidRPr="00854BC1">
              <w:rPr>
                <w:sz w:val="20"/>
                <w:szCs w:val="20"/>
              </w:rPr>
              <w:fldChar w:fldCharType="separate"/>
            </w:r>
            <w:r w:rsidRPr="00854BC1">
              <w:rPr>
                <w:noProof/>
                <w:sz w:val="20"/>
                <w:szCs w:val="20"/>
              </w:rPr>
              <w:t>(Kurochkin and Zablotsky, 1958)</w:t>
            </w:r>
            <w:r w:rsidRPr="00854BC1">
              <w:rPr>
                <w:sz w:val="20"/>
                <w:szCs w:val="20"/>
              </w:rPr>
              <w:fldChar w:fldCharType="end"/>
            </w:r>
          </w:p>
        </w:tc>
      </w:tr>
      <w:tr w:rsidR="008E2B89" w:rsidRPr="006F2338" w14:paraId="314345C8" w14:textId="77777777" w:rsidTr="005A3E74">
        <w:tc>
          <w:tcPr>
            <w:tcW w:w="1606" w:type="dxa"/>
            <w:vMerge/>
            <w:vAlign w:val="center"/>
          </w:tcPr>
          <w:p w14:paraId="087D5C45" w14:textId="77777777" w:rsidR="008E2B89" w:rsidRPr="00854BC1" w:rsidRDefault="008E2B89" w:rsidP="0049738F">
            <w:pPr>
              <w:rPr>
                <w:i/>
                <w:iCs/>
                <w:sz w:val="20"/>
                <w:szCs w:val="20"/>
              </w:rPr>
            </w:pPr>
          </w:p>
        </w:tc>
        <w:tc>
          <w:tcPr>
            <w:tcW w:w="1655" w:type="dxa"/>
            <w:vMerge w:val="restart"/>
            <w:noWrap/>
            <w:vAlign w:val="center"/>
            <w:hideMark/>
          </w:tcPr>
          <w:p w14:paraId="4C49750B" w14:textId="77777777" w:rsidR="008E2B89" w:rsidRPr="00854BC1" w:rsidRDefault="008E2B89" w:rsidP="0049738F">
            <w:pPr>
              <w:rPr>
                <w:sz w:val="20"/>
                <w:szCs w:val="20"/>
              </w:rPr>
            </w:pPr>
            <w:r w:rsidRPr="00854BC1">
              <w:rPr>
                <w:sz w:val="20"/>
                <w:szCs w:val="20"/>
              </w:rPr>
              <w:t>Pusa hispida</w:t>
            </w:r>
          </w:p>
        </w:tc>
        <w:tc>
          <w:tcPr>
            <w:tcW w:w="1418" w:type="dxa"/>
            <w:vMerge w:val="restart"/>
            <w:noWrap/>
            <w:vAlign w:val="center"/>
            <w:hideMark/>
          </w:tcPr>
          <w:p w14:paraId="391C06C1" w14:textId="77777777" w:rsidR="008E2B89" w:rsidRPr="00854BC1" w:rsidRDefault="008E2B89" w:rsidP="0049738F">
            <w:pPr>
              <w:rPr>
                <w:i/>
                <w:iCs/>
                <w:sz w:val="20"/>
                <w:szCs w:val="20"/>
              </w:rPr>
            </w:pPr>
            <w:r w:rsidRPr="00854BC1">
              <w:rPr>
                <w:i/>
                <w:iCs/>
                <w:sz w:val="20"/>
                <w:szCs w:val="20"/>
              </w:rPr>
              <w:t>Ringed seal</w:t>
            </w:r>
          </w:p>
        </w:tc>
        <w:tc>
          <w:tcPr>
            <w:tcW w:w="1275" w:type="dxa"/>
            <w:noWrap/>
            <w:vAlign w:val="center"/>
            <w:hideMark/>
          </w:tcPr>
          <w:p w14:paraId="033BF934" w14:textId="77777777" w:rsidR="008E2B89" w:rsidRPr="00854BC1" w:rsidRDefault="008E2B89" w:rsidP="0049738F">
            <w:pPr>
              <w:rPr>
                <w:sz w:val="20"/>
                <w:szCs w:val="20"/>
              </w:rPr>
            </w:pPr>
            <w:r w:rsidRPr="00854BC1">
              <w:rPr>
                <w:sz w:val="20"/>
                <w:szCs w:val="20"/>
              </w:rPr>
              <w:t>Crenosomatidae</w:t>
            </w:r>
          </w:p>
        </w:tc>
        <w:tc>
          <w:tcPr>
            <w:tcW w:w="1448" w:type="dxa"/>
            <w:noWrap/>
            <w:vAlign w:val="center"/>
            <w:hideMark/>
          </w:tcPr>
          <w:p w14:paraId="2ED3E043" w14:textId="77777777" w:rsidR="008E2B89" w:rsidRPr="00854BC1" w:rsidRDefault="008E2B89" w:rsidP="0049738F">
            <w:pPr>
              <w:rPr>
                <w:i/>
                <w:iCs/>
                <w:sz w:val="20"/>
                <w:szCs w:val="20"/>
              </w:rPr>
            </w:pPr>
            <w:r w:rsidRPr="00854BC1">
              <w:rPr>
                <w:i/>
                <w:iCs/>
                <w:sz w:val="20"/>
                <w:szCs w:val="20"/>
              </w:rPr>
              <w:t>Otostrongylus circumlitus</w:t>
            </w:r>
          </w:p>
        </w:tc>
        <w:tc>
          <w:tcPr>
            <w:tcW w:w="1954" w:type="dxa"/>
            <w:noWrap/>
            <w:vAlign w:val="center"/>
            <w:hideMark/>
          </w:tcPr>
          <w:p w14:paraId="114F2FCE" w14:textId="77777777" w:rsidR="008E2B89" w:rsidRPr="00854BC1" w:rsidRDefault="008E2B89" w:rsidP="0049738F">
            <w:pPr>
              <w:rPr>
                <w:sz w:val="20"/>
                <w:szCs w:val="20"/>
              </w:rPr>
            </w:pPr>
            <w:r w:rsidRPr="00854BC1">
              <w:rPr>
                <w:sz w:val="20"/>
                <w:szCs w:val="20"/>
              </w:rPr>
              <w:t>Lower respiratory</w:t>
            </w:r>
          </w:p>
        </w:tc>
        <w:tc>
          <w:tcPr>
            <w:tcW w:w="3996" w:type="dxa"/>
            <w:noWrap/>
            <w:vAlign w:val="center"/>
            <w:hideMark/>
          </w:tcPr>
          <w:p w14:paraId="0F5B0108" w14:textId="630209F6" w:rsidR="008E2B89" w:rsidRPr="00854BC1" w:rsidRDefault="008E2B89" w:rsidP="00555A8D">
            <w:pPr>
              <w:rPr>
                <w:sz w:val="20"/>
                <w:szCs w:val="20"/>
              </w:rPr>
            </w:pPr>
            <w:r w:rsidRPr="00854BC1">
              <w:rPr>
                <w:sz w:val="20"/>
                <w:szCs w:val="20"/>
              </w:rPr>
              <w:fldChar w:fldCharType="begin"/>
            </w:r>
            <w:r w:rsidRPr="00854BC1">
              <w:rPr>
                <w:sz w:val="20"/>
                <w:szCs w:val="20"/>
              </w:rPr>
              <w:instrText xml:space="preserve"> ADDIN ZOTERO_ITEM CSL_CITATION {"citationID":"vWUn79W6","properties":{"formattedCitation":"(Onderka, 1989; Measures and Gosselin, 1994; Bergeron {\\i{}et al.}, 1997a; b; Walden {\\i{}et al.}, 2020)","plainCitation":"(Onderka, 1989; Measures and Gosselin, 1994; Bergeron et al., 1997a; b; Walden et al., 2020)","noteIndex":0},"citationItems":[{"id":1113,"uris":["http://zotero.org/users/9441463/items/PQDG5D97"],"itemData":{"id":1113,"type":"article-journal","abstract":"Climate warming may affect the distribution of helminth parasites, allowing endemic species to increase in prevalence and new species to appear. We analyzed tissues from 141 iceassociated seals collected in the Alaskan (US) Bering and Chukchi seas during 2006–15 for internal helminth parasites and compared results with past studies. Specimens were collected from: ringed seals (Pusa hispida), bearded seals (Erignathus barbatus), spotted seals (Phoca largha), and ribbon seals (Histriophoca fasciata). Helminths were present in 94% (133/141) of the seals sampled. Nematodes were most prevalent in bearded (97%, 72/74) and spotted seals (93%, 13/14). Cestodes were most prevalent in bearded seals (82%, 61/74) and absent in ribbon seals, trematodes were only found in bearded (64%, 47/74) and ringed (5%, 2/44) seals, and acanthocephalans were mostly found in ringed (61%, 27/44) and spotted (64%, 9/14) seals. Although no helminths were new to the Bering-Chukchi Seas region, this study found a previously unreported host record for the lungworm Parafilaroides (Filaroides) gymnurus in a ribbon seal. We also found the lungworm Otostrongylus circumlitus in a ribbon seal and P. (F.) gymnurus in bearded seals, representing location records previously unreported from the Bering-Chukchi Seas region (although they have been reported from the Sea of Okhotsk). We found the cestode genus Pyramicocephalus in bearded seals (3%, 2/74) at a lower prevalence than was reported previously for Pyramicocephalus phocarum (44–100%) in the Bering-Chukchi Seas region. We found no species of the acanthocephalan genus Bolbosoma, although the genus was previously identified in ringed, spotted, and ribbon seals. This study yielded no new helminths and no increases in the prevalence of endemic parasites in these seal species.","container-title":"Journal of Wildlife Diseases","DOI":"10.7589/2019-09-228","ISSN":"0090-3558","issue":"4","journalAbbreviation":"Journal of Wildlife Diseases","language":"en","source":"DOI.org (Crossref)","title":"Helminth fauna of ice seals in the Alaskan Bering and Chukchi seas, 2006–15","URL":"https://bioone.org/journals/journal-of-wildlife-diseases/volume-56/issue-4/2019-09-228/HELMINTH-FAUNA-OF-ICE-SEALS-IN-THE-ALASKAN-BERING-AND/10.7589/2019-09-228.full","volume":"56","author":[{"family":"Walden","given":"Heather S."},{"family":"Bryan","given":"Anna L."},{"family":"McIntosh","given":"Antoinette"},{"family":"Tuomi","given":"Pam"},{"family":"Hoover-Miller","given":"Anne"},{"family":"Stimmelmayr","given":"Raphaela"},{"family":"Quakenbush","given":"Lori"}],"accessed":{"date-parts":[["2021",11,13]]},"issued":{"date-parts":[["2020",10,8]]}}},{"id":1383,"uris":["http://zotero.org/users/9441463/items/ZWK6U98F"],"itemData":{"id":1383,"type":"article-journal","container-title":"Journal of the Helminthological Society of Washington","ISSN":"0018-0130","issue":"2","journalAbbreviation":"Journal of the Helminthological Society of Washington","page":"240-244","title":"Helminth parasites of ringed seal, Phoca hispida, from northern Quebec, Canada.","volume":"61","author":[{"family":"Measures","given":"L. N."},{"family":"Gosselin","given":"JF"}],"issued":{"date-parts":[["1994"]]}}},{"id":1278,"uris":["http://zotero.org/users/9441463/items/L3DCGT8Y"],"itemData":{"id":1278,"type":"article-journal","container-title":"Journal of Wildlife Diseases","DOI":"10.7589/0090-3558-25.2.218","ISSN":"0090-3558","issue":"2","journalAbbreviation":"Journal of Wildlife Diseases","language":"en","page":"218-224","source":"DOI.org (Crossref)","title":"Prevance and pathology of nematode infections in the lungs of ringed seals (Phoca hispida) of the Western Arctic of Canada","volume":"25","author":[{"family":"Onderka","given":"D. K."}],"issued":{"date-parts":[["1989",4]]}}},{"id":1247,"uris":["http://zotero.org/users/9441463/items/ZEW9AAIG"],"itemData":{"id":1247,"type":"article-journal","abstract":"The transmission of few metastrongyloids infesting marine nlammals is known. The results of experimental infections using Otostrongylus circumlitus (Crenosomatidae), a lungworm of pinnipeds, suggested that this metastrongyloid uses fish as intermediate hosts. Various marine organisms (crustaceans, molluscs, and fish) were exposed to first-stage larvae from naturally infected young-of-the-year ringed seals (Phocu hispidu) from northern Quebec (Salluit). The first and second moults occy-red 3 and 56 days post exposure in the mucosa and muscularis of the intestine of American plaice (Hippoglossoides platessoides) kept at 4°C. Third-stage larvae were found under the intestinal serosa. Attempts to infect invertebrates were unsuccessful. Transmission to seals may occur from mid-June through the autumn as young seals start feeding intensively on invertebrates and fish. First-stage larvae leave the lungs via the bronchial escalator and are swallowed and released into the sea with the faeces of seals, where they would be available to benthic or pelagic fish. The morphology of the first three larval stages is described.","container-title":"Canadian Journal of Zoology","DOI":"10.1139/z97-762","ISSN":"0008-4301, 1480-3283","issue":"9","journalAbbreviation":"Can. J. Zool.","language":"en","page":"1364-1371","source":"DOI.org (Crossref)","title":"Experimental transmission of Otostrongylus circumlitus (Railliet, 1899) (Metastrongyloidea: Crenosomatidae), a lungworm of seals in eastern arctic Canada","title-short":"Experimental transmission of &lt;i&gt;Otostrongylus circumlitus&lt;/i&gt; (Railliet, 1899) (Metastrongyloidea","volume":"75","author":[{"family":"Bergeron","given":"Emmanuelle"},{"family":"Huot","given":"Jean"},{"family":"Measures","given":"Lena N."}],"issued":{"date-parts":[["1997",9,1]]}}},{"id":1385,"uris":["http://zotero.org/users/9441463/items/QYWPG2Q3"],"itemData":{"id":1385,"type":"article-journal","abstract":"Otostrongylus circumlitus, a metastrongyloid nematode found in the lungs of ringed seals (Phoca hispida) and other pinnipeds, may affect the health of seals and reduce diving capacity. Of five sites sampled in eastern Arctic Canada (190 seals examined), Salluit, Que., is an important enzootic zone (prevalence 48.2%, n = 27). Maximum intensity of O. circumlitus was 32 worms. Infection is restricted to young-of-the-year seals and may have an impact on recruitment of the population. Local geographic conditions may influence transmission of the parasite and thus prevalence and intensity of O. circumlitus among populations of ringed seals. No condition index used showed any significant relationship to infection, but prevalence and intensity were related to sternal blubber thickness (0.01 &lt; p &lt; 0.05) indicating that this parasite may have an effect on the physical condition of seals. Otostrongylus circumlitus may have an indirect effect on seals by modifying their diving behavior. Severe infections may lead to death, but light infections could be lost after a certain time with subsequent development of protective immunity.","container-title":"Canadian Journal of Fisheries and Aquatic Sciences","DOI":"10.1139/f97-153","ISSN":"0706-652X, 1205-7533","issue":"10","journalAbbreviation":"Can. J. Fish. Aquat. Sci.","language":"en","page":"2443-2448","source":"DOI.org (Crossref)","title":"Lungworm (Otostrongylus circumlitus) infections in ringed seals (Phoca hispida) from eastern Arctic Canada","volume":"54","author":[{"family":"Bergeron","given":"E"},{"family":"Measures","given":"L N"},{"family":"Huot","given":"J"}],"issued":{"date-parts":[["1997",10,1]]}}}],"schema":"https://github.com/citation-style-language/schema/raw/master/csl-citation.json"} </w:instrText>
            </w:r>
            <w:r w:rsidRPr="00854BC1">
              <w:rPr>
                <w:sz w:val="20"/>
                <w:szCs w:val="20"/>
              </w:rPr>
              <w:fldChar w:fldCharType="separate"/>
            </w:r>
            <w:r w:rsidRPr="00854BC1">
              <w:rPr>
                <w:sz w:val="20"/>
                <w:szCs w:val="20"/>
                <w:lang w:val="en-US"/>
              </w:rPr>
              <w:t xml:space="preserve">(Onderka, 1989; Measures and Gosselin, 1994; Bergeron </w:t>
            </w:r>
            <w:r w:rsidRPr="00854BC1">
              <w:rPr>
                <w:i/>
                <w:iCs/>
                <w:sz w:val="20"/>
                <w:szCs w:val="20"/>
                <w:lang w:val="en-US"/>
              </w:rPr>
              <w:t>et al.</w:t>
            </w:r>
            <w:r w:rsidRPr="00854BC1">
              <w:rPr>
                <w:sz w:val="20"/>
                <w:szCs w:val="20"/>
                <w:lang w:val="en-US"/>
              </w:rPr>
              <w:t xml:space="preserve">, 1997a; b; Walden </w:t>
            </w:r>
            <w:r w:rsidRPr="00854BC1">
              <w:rPr>
                <w:i/>
                <w:iCs/>
                <w:sz w:val="20"/>
                <w:szCs w:val="20"/>
                <w:lang w:val="en-US"/>
              </w:rPr>
              <w:t>et al.</w:t>
            </w:r>
            <w:r w:rsidRPr="00854BC1">
              <w:rPr>
                <w:sz w:val="20"/>
                <w:szCs w:val="20"/>
                <w:lang w:val="en-US"/>
              </w:rPr>
              <w:t>, 2020)</w:t>
            </w:r>
            <w:r w:rsidRPr="00854BC1">
              <w:rPr>
                <w:sz w:val="20"/>
                <w:szCs w:val="20"/>
              </w:rPr>
              <w:fldChar w:fldCharType="end"/>
            </w:r>
          </w:p>
        </w:tc>
      </w:tr>
      <w:tr w:rsidR="008E2B89" w:rsidRPr="006F2338" w14:paraId="4947D17E" w14:textId="77777777" w:rsidTr="005A3E74">
        <w:tc>
          <w:tcPr>
            <w:tcW w:w="1606" w:type="dxa"/>
            <w:vMerge/>
            <w:vAlign w:val="center"/>
          </w:tcPr>
          <w:p w14:paraId="7CD8D422" w14:textId="77777777" w:rsidR="008E2B89" w:rsidRPr="00854BC1" w:rsidRDefault="008E2B89" w:rsidP="0049738F">
            <w:pPr>
              <w:rPr>
                <w:i/>
                <w:iCs/>
                <w:sz w:val="20"/>
                <w:szCs w:val="20"/>
              </w:rPr>
            </w:pPr>
          </w:p>
        </w:tc>
        <w:tc>
          <w:tcPr>
            <w:tcW w:w="1655" w:type="dxa"/>
            <w:vMerge/>
            <w:noWrap/>
            <w:vAlign w:val="center"/>
            <w:hideMark/>
          </w:tcPr>
          <w:p w14:paraId="254F0B53" w14:textId="77777777" w:rsidR="008E2B89" w:rsidRPr="00854BC1" w:rsidRDefault="008E2B89" w:rsidP="0049738F">
            <w:pPr>
              <w:rPr>
                <w:sz w:val="20"/>
                <w:szCs w:val="20"/>
              </w:rPr>
            </w:pPr>
          </w:p>
        </w:tc>
        <w:tc>
          <w:tcPr>
            <w:tcW w:w="1418" w:type="dxa"/>
            <w:vMerge/>
            <w:noWrap/>
            <w:vAlign w:val="center"/>
            <w:hideMark/>
          </w:tcPr>
          <w:p w14:paraId="64722313" w14:textId="77777777" w:rsidR="008E2B89" w:rsidRPr="00854BC1" w:rsidRDefault="008E2B89" w:rsidP="0049738F">
            <w:pPr>
              <w:rPr>
                <w:i/>
                <w:iCs/>
                <w:sz w:val="20"/>
                <w:szCs w:val="20"/>
              </w:rPr>
            </w:pPr>
          </w:p>
        </w:tc>
        <w:tc>
          <w:tcPr>
            <w:tcW w:w="1275" w:type="dxa"/>
            <w:vMerge w:val="restart"/>
            <w:noWrap/>
            <w:vAlign w:val="center"/>
            <w:hideMark/>
          </w:tcPr>
          <w:p w14:paraId="09B88B63" w14:textId="77777777" w:rsidR="008E2B89" w:rsidRPr="00854BC1" w:rsidRDefault="008E2B89" w:rsidP="0049738F">
            <w:pPr>
              <w:rPr>
                <w:sz w:val="20"/>
                <w:szCs w:val="20"/>
              </w:rPr>
            </w:pPr>
            <w:r w:rsidRPr="00854BC1">
              <w:rPr>
                <w:sz w:val="20"/>
                <w:szCs w:val="20"/>
              </w:rPr>
              <w:t>Filaroididae</w:t>
            </w:r>
          </w:p>
        </w:tc>
        <w:tc>
          <w:tcPr>
            <w:tcW w:w="1448" w:type="dxa"/>
            <w:noWrap/>
            <w:vAlign w:val="center"/>
            <w:hideMark/>
          </w:tcPr>
          <w:p w14:paraId="07C815A2" w14:textId="77777777" w:rsidR="008E2B89" w:rsidRPr="00854BC1" w:rsidRDefault="008E2B89" w:rsidP="0049738F">
            <w:pPr>
              <w:rPr>
                <w:i/>
                <w:iCs/>
                <w:sz w:val="20"/>
                <w:szCs w:val="20"/>
              </w:rPr>
            </w:pPr>
            <w:r w:rsidRPr="00854BC1">
              <w:rPr>
                <w:i/>
                <w:iCs/>
                <w:sz w:val="20"/>
                <w:szCs w:val="20"/>
              </w:rPr>
              <w:t>Parafilaroides sp.</w:t>
            </w:r>
          </w:p>
        </w:tc>
        <w:tc>
          <w:tcPr>
            <w:tcW w:w="1954" w:type="dxa"/>
            <w:noWrap/>
            <w:vAlign w:val="center"/>
            <w:hideMark/>
          </w:tcPr>
          <w:p w14:paraId="21F291F7" w14:textId="77777777" w:rsidR="008E2B89" w:rsidRPr="00854BC1" w:rsidRDefault="008E2B89" w:rsidP="0049738F">
            <w:pPr>
              <w:rPr>
                <w:sz w:val="20"/>
                <w:szCs w:val="20"/>
              </w:rPr>
            </w:pPr>
            <w:r w:rsidRPr="00854BC1">
              <w:rPr>
                <w:sz w:val="20"/>
                <w:szCs w:val="20"/>
              </w:rPr>
              <w:t>Lower respiratory</w:t>
            </w:r>
          </w:p>
        </w:tc>
        <w:tc>
          <w:tcPr>
            <w:tcW w:w="3996" w:type="dxa"/>
            <w:noWrap/>
            <w:vAlign w:val="center"/>
            <w:hideMark/>
          </w:tcPr>
          <w:p w14:paraId="71D6675A"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28MaAfQJ","properties":{"formattedCitation":"(Walden {\\i{}et al.}, 2020)","plainCitation":"(Walden et al., 2020)","noteIndex":0},"citationItems":[{"id":1113,"uris":["http://zotero.org/users/9441463/items/PQDG5D97"],"itemData":{"id":1113,"type":"article-journal","abstract":"Climate warming may affect the distribution of helminth parasites, allowing endemic species to increase in prevalence and new species to appear. We analyzed tissues from 141 iceassociated seals collected in the Alaskan (US) Bering and Chukchi seas during 2006–15 for internal helminth parasites and compared results with past studies. Specimens were collected from: ringed seals (Pusa hispida), bearded seals (Erignathus barbatus), spotted seals (Phoca largha), and ribbon seals (Histriophoca fasciata). Helminths were present in 94% (133/141) of the seals sampled. Nematodes were most prevalent in bearded (97%, 72/74) and spotted seals (93%, 13/14). Cestodes were most prevalent in bearded seals (82%, 61/74) and absent in ribbon seals, trematodes were only found in bearded (64%, 47/74) and ringed (5%, 2/44) seals, and acanthocephalans were mostly found in ringed (61%, 27/44) and spotted (64%, 9/14) seals. Although no helminths were new to the Bering-Chukchi Seas region, this study found a previously unreported host record for the lungworm Parafilaroides (Filaroides) gymnurus in a ribbon seal. We also found the lungworm Otostrongylus circumlitus in a ribbon seal and P. (F.) gymnurus in bearded seals, representing location records previously unreported from the Bering-Chukchi Seas region (although they have been reported from the Sea of Okhotsk). We found the cestode genus Pyramicocephalus in bearded seals (3%, 2/74) at a lower prevalence than was reported previously for Pyramicocephalus phocarum (44–100%) in the Bering-Chukchi Seas region. We found no species of the acanthocephalan genus Bolbosoma, although the genus was previously identified in ringed, spotted, and ribbon seals. This study yielded no new helminths and no increases in the prevalence of endemic parasites in these seal species.","container-title":"Journal of Wildlife Diseases","DOI":"10.7589/2019-09-228","ISSN":"0090-3558","issue":"4","journalAbbreviation":"Journal of Wildlife Diseases","language":"en","source":"DOI.org (Crossref)","title":"Helminth fauna of ice seals in the Alaskan Bering and Chukchi seas, 2006–15","URL":"https://bioone.org/journals/journal-of-wildlife-diseases/volume-56/issue-4/2019-09-228/HELMINTH-FAUNA-OF-ICE-SEALS-IN-THE-ALASKAN-BERING-AND/10.7589/2019-09-228.full","volume":"56","author":[{"family":"Walden","given":"Heather S."},{"family":"Bryan","given":"Anna L."},{"family":"McIntosh","given":"Antoinette"},{"family":"Tuomi","given":"Pam"},{"family":"Hoover-Miller","given":"Anne"},{"family":"Stimmelmayr","given":"Raphaela"},{"family":"Quakenbush","given":"Lori"}],"accessed":{"date-parts":[["2021",11,13]]},"issued":{"date-parts":[["2020",10,8]]}}}],"schema":"https://github.com/citation-style-language/schema/raw/master/csl-citation.json"} </w:instrText>
            </w:r>
            <w:r w:rsidRPr="00854BC1">
              <w:rPr>
                <w:sz w:val="20"/>
                <w:szCs w:val="20"/>
              </w:rPr>
              <w:fldChar w:fldCharType="separate"/>
            </w:r>
            <w:r w:rsidRPr="00854BC1">
              <w:rPr>
                <w:sz w:val="20"/>
                <w:szCs w:val="20"/>
                <w:lang w:val="en-US"/>
              </w:rPr>
              <w:t xml:space="preserve">(Walden </w:t>
            </w:r>
            <w:r w:rsidRPr="00854BC1">
              <w:rPr>
                <w:i/>
                <w:iCs/>
                <w:sz w:val="20"/>
                <w:szCs w:val="20"/>
                <w:lang w:val="en-US"/>
              </w:rPr>
              <w:t>et al.</w:t>
            </w:r>
            <w:r w:rsidRPr="00854BC1">
              <w:rPr>
                <w:sz w:val="20"/>
                <w:szCs w:val="20"/>
                <w:lang w:val="en-US"/>
              </w:rPr>
              <w:t>, 2020)</w:t>
            </w:r>
            <w:r w:rsidRPr="00854BC1">
              <w:rPr>
                <w:sz w:val="20"/>
                <w:szCs w:val="20"/>
              </w:rPr>
              <w:fldChar w:fldCharType="end"/>
            </w:r>
          </w:p>
        </w:tc>
      </w:tr>
      <w:tr w:rsidR="008E2B89" w:rsidRPr="006F2338" w14:paraId="425FE5F9" w14:textId="77777777" w:rsidTr="005A3E74">
        <w:tc>
          <w:tcPr>
            <w:tcW w:w="1606" w:type="dxa"/>
            <w:vMerge/>
            <w:vAlign w:val="center"/>
          </w:tcPr>
          <w:p w14:paraId="633CBAE5" w14:textId="77777777" w:rsidR="008E2B89" w:rsidRPr="00854BC1" w:rsidRDefault="008E2B89" w:rsidP="0049738F">
            <w:pPr>
              <w:rPr>
                <w:i/>
                <w:iCs/>
                <w:sz w:val="20"/>
                <w:szCs w:val="20"/>
              </w:rPr>
            </w:pPr>
          </w:p>
        </w:tc>
        <w:tc>
          <w:tcPr>
            <w:tcW w:w="1655" w:type="dxa"/>
            <w:vMerge/>
            <w:noWrap/>
            <w:vAlign w:val="center"/>
            <w:hideMark/>
          </w:tcPr>
          <w:p w14:paraId="2BDAC127" w14:textId="77777777" w:rsidR="008E2B89" w:rsidRPr="00854BC1" w:rsidRDefault="008E2B89" w:rsidP="0049738F">
            <w:pPr>
              <w:rPr>
                <w:sz w:val="20"/>
                <w:szCs w:val="20"/>
              </w:rPr>
            </w:pPr>
          </w:p>
        </w:tc>
        <w:tc>
          <w:tcPr>
            <w:tcW w:w="1418" w:type="dxa"/>
            <w:vMerge/>
            <w:noWrap/>
            <w:vAlign w:val="center"/>
            <w:hideMark/>
          </w:tcPr>
          <w:p w14:paraId="0230C678" w14:textId="77777777" w:rsidR="008E2B89" w:rsidRPr="00854BC1" w:rsidRDefault="008E2B89" w:rsidP="0049738F">
            <w:pPr>
              <w:rPr>
                <w:i/>
                <w:iCs/>
                <w:sz w:val="20"/>
                <w:szCs w:val="20"/>
              </w:rPr>
            </w:pPr>
          </w:p>
        </w:tc>
        <w:tc>
          <w:tcPr>
            <w:tcW w:w="1275" w:type="dxa"/>
            <w:vMerge/>
            <w:noWrap/>
            <w:vAlign w:val="center"/>
            <w:hideMark/>
          </w:tcPr>
          <w:p w14:paraId="243AA025" w14:textId="77777777" w:rsidR="008E2B89" w:rsidRPr="00854BC1" w:rsidRDefault="008E2B89" w:rsidP="0049738F">
            <w:pPr>
              <w:rPr>
                <w:sz w:val="20"/>
                <w:szCs w:val="20"/>
              </w:rPr>
            </w:pPr>
          </w:p>
        </w:tc>
        <w:tc>
          <w:tcPr>
            <w:tcW w:w="1448" w:type="dxa"/>
            <w:noWrap/>
            <w:vAlign w:val="center"/>
            <w:hideMark/>
          </w:tcPr>
          <w:p w14:paraId="781E67E8" w14:textId="77777777" w:rsidR="008E2B89" w:rsidRPr="00854BC1" w:rsidRDefault="008E2B89" w:rsidP="0049738F">
            <w:pPr>
              <w:rPr>
                <w:i/>
                <w:iCs/>
                <w:sz w:val="20"/>
                <w:szCs w:val="20"/>
              </w:rPr>
            </w:pPr>
            <w:r w:rsidRPr="00854BC1">
              <w:rPr>
                <w:i/>
                <w:iCs/>
                <w:sz w:val="20"/>
                <w:szCs w:val="20"/>
              </w:rPr>
              <w:t>Parafilaroides gymnurus</w:t>
            </w:r>
          </w:p>
        </w:tc>
        <w:tc>
          <w:tcPr>
            <w:tcW w:w="1954" w:type="dxa"/>
            <w:noWrap/>
            <w:vAlign w:val="center"/>
            <w:hideMark/>
          </w:tcPr>
          <w:p w14:paraId="41853687" w14:textId="77777777" w:rsidR="008E2B89" w:rsidRPr="00854BC1" w:rsidRDefault="008E2B89" w:rsidP="0049738F">
            <w:pPr>
              <w:rPr>
                <w:sz w:val="20"/>
                <w:szCs w:val="20"/>
              </w:rPr>
            </w:pPr>
            <w:r w:rsidRPr="00854BC1">
              <w:rPr>
                <w:sz w:val="20"/>
                <w:szCs w:val="20"/>
              </w:rPr>
              <w:t xml:space="preserve">Gastrointestinal, Lower respiratory </w:t>
            </w:r>
          </w:p>
        </w:tc>
        <w:tc>
          <w:tcPr>
            <w:tcW w:w="3996" w:type="dxa"/>
            <w:noWrap/>
            <w:vAlign w:val="center"/>
            <w:hideMark/>
          </w:tcPr>
          <w:p w14:paraId="72D722D3" w14:textId="2BA167C4" w:rsidR="008E2B89" w:rsidRPr="00854BC1" w:rsidRDefault="008E2B89" w:rsidP="00555A8D">
            <w:pPr>
              <w:rPr>
                <w:sz w:val="20"/>
                <w:szCs w:val="20"/>
              </w:rPr>
            </w:pPr>
            <w:r w:rsidRPr="00854BC1">
              <w:rPr>
                <w:sz w:val="20"/>
                <w:szCs w:val="20"/>
              </w:rPr>
              <w:fldChar w:fldCharType="begin"/>
            </w:r>
            <w:r w:rsidRPr="00854BC1">
              <w:rPr>
                <w:sz w:val="20"/>
                <w:szCs w:val="20"/>
              </w:rPr>
              <w:instrText xml:space="preserve"> ADDIN ZOTERO_ITEM CSL_CITATION {"citationID":"D7w2kG3X","properties":{"formattedCitation":"(Measures and Gosselin, 1994; Gosselin and Measures, 1997; Gosselin {\\i{}et al.}, 1998; Walden {\\i{}et al.}, 2020)","plainCitation":"(Measures and Gosselin, 1994; Gosselin and Measures, 1997; Gosselin et al., 1998; Walden et al., 2020)","noteIndex":0},"citationItems":[{"id":1113,"uris":["http://zotero.org/users/9441463/items/PQDG5D97"],"itemData":{"id":1113,"type":"article-journal","abstract":"Climate warming may affect the distribution of helminth parasites, allowing endemic species to increase in prevalence and new species to appear. We analyzed tissues from 141 iceassociated seals collected in the Alaskan (US) Bering and Chukchi seas during 2006–15 for internal helminth parasites and compared results with past studies. Specimens were collected from: ringed seals (Pusa hispida), bearded seals (Erignathus barbatus), spotted seals (Phoca largha), and ribbon seals (Histriophoca fasciata). Helminths were present in 94% (133/141) of the seals sampled. Nematodes were most prevalent in bearded (97%, 72/74) and spotted seals (93%, 13/14). Cestodes were most prevalent in bearded seals (82%, 61/74) and absent in ribbon seals, trematodes were only found in bearded (64%, 47/74) and ringed (5%, 2/44) seals, and acanthocephalans were mostly found in ringed (61%, 27/44) and spotted (64%, 9/14) seals. Although no helminths were new to the Bering-Chukchi Seas region, this study found a previously unreported host record for the lungworm Parafilaroides (Filaroides) gymnurus in a ribbon seal. We also found the lungworm Otostrongylus circumlitus in a ribbon seal and P. (F.) gymnurus in bearded seals, representing location records previously unreported from the Bering-Chukchi Seas region (although they have been reported from the Sea of Okhotsk). We found the cestode genus Pyramicocephalus in bearded seals (3%, 2/74) at a lower prevalence than was reported previously for Pyramicocephalus phocarum (44–100%) in the Bering-Chukchi Seas region. We found no species of the acanthocephalan genus Bolbosoma, although the genus was previously identified in ringed, spotted, and ribbon seals. This study yielded no new helminths and no increases in the prevalence of endemic parasites in these seal species.","container-title":"Journal of Wildlife Diseases","DOI":"10.7589/2019-09-228","ISSN":"0090-3558","issue":"4","journalAbbreviation":"Journal of Wildlife Diseases","language":"en","source":"DOI.org (Crossref)","title":"Helminth fauna of ice seals in the Alaskan Bering and Chukchi seas, 2006–15","URL":"https://bioone.org/journals/journal-of-wildlife-diseases/volume-56/issue-4/2019-09-228/HELMINTH-FAUNA-OF-ICE-SEALS-IN-THE-ALASKAN-BERING-AND/10.7589/2019-09-228.full","volume":"56","author":[{"family":"Walden","given":"Heather S."},{"family":"Bryan","given":"Anna L."},{"family":"McIntosh","given":"Antoinette"},{"family":"Tuomi","given":"Pam"},{"family":"Hoover-Miller","given":"Anne"},{"family":"Stimmelmayr","given":"Raphaela"},{"family":"Quakenbush","given":"Lori"}],"accessed":{"date-parts":[["2021",11,13]]},"issued":{"date-parts":[["2020",10,8]]}}},{"id":1275,"uris":["http://zotero.org/users/9441463/items/4W85GBVU"],"itemData":{"id":1275,"type":"article-journal","abstract":"Otostrongylus circumlitus (Railliet, 1899) was found in 5% (16/308) of grey seals (Halichoerus grypus), 6% (1/17; intensity = 38) of harbour seals (Phoca vitulina), and none of 100 harp seals (Phoca groenlandica) from eastern Canada and none of 31 ringed seals (Phoca hispida) from Holman, Northwest Territories. Eighty-two percent of these infections were observed in young-of-the-year seals. Filaroides (Parafilaroides) gymnurus (Railliet, 1899), detected in nodules in the superficial parenchyma of the lungs, infected 24% (5/16) of grey seals, 27% (4/15) of harbour seals, 57% (29/51) of harp seals, 81% (25/31) of ringed seals, and one stranded bearded seal (Erignathus barbatus) (new host report for harp, ringed, and bearded seals; new locality report for Holman). Filaroides (Parafilaroides) hispidus Kennedy, 1986 was found in systematically sliced lungs of grey seals (2/3; new host report) and ringed seals (2/7) but not in harp seals (n = 11) or harbour seals (n = 5). Intensity ranged from 37 to 3570 for F. (P.) gymnurus and from 295 to 1196 for F. (P.) hispidus. No detrimental effect on body condition of seals could be associated with infection by lungworms.","container-title":"Canadian Journal of Fisheries and Aquatic Sciences","DOI":"10.1139/f97-306","ISSN":"0706-652X, 1205-7533","issue":"4","journalAbbreviation":"Can. J. Fish. Aquat. Sci.","language":"en","page":"825-834","source":"DOI.org (Crossref)","title":"Lungworm (Nematoda: Metastrongyloidea) infections in Canadian phocids","title-short":"Lungworm (Nematoda","volume":"55","author":[{"family":"Gosselin","given":"Jean-François"},{"family":"Measures","given":"Lena N"},{"family":"Huot","given":"Jean"}],"issued":{"date-parts":[["1998",4,1]]}}},{"id":1183,"uris":["http://zotero.org/users/9441463/items/9RC9B5QV"],"itemData":{"id":1183,"type":"article-journal","abstract":"The species Filaroides (Parafilaroides) gymnurus (Railliet, 1899) Anderson, 1978 is redescribed, based on examination of mature fifth-stage specimens from wild infected ringed seals (Phoca hispida), harp seals (Phoca groenlandica), harbour seals (Phoca vitulina), and grey seals (Halichoerus grypus) collected in eastern and arctic Canadian waters. Mature specimens of Filaroides (Parafilaroides) hispidus Kennedy, 1986 from ringed seals and grey seals were also examined. Comparison of these worms with museum specimens and the literature led to a review of species in the subgenus Parafilaroides (Dougherty, 1946) Anderson, 1978. Filaroides (Parafilaroides) gymnurus (Railliet, 1899) Anderson, 1978, F. (P.) decorus (Dougherty and Herman, 1947) Anderson, 1978, F. (P.) hydrurgae (Mawson, 1953) Kennedy, 1986, and F. (P.) hispidus Kennedy, 1986 are recognized as valid species. Filaroides (Parafilaroides) arcticus (Delyamure and Alekseev, 1966) Kennedy, 1986 and F. (P.) krascheninnikovi (Yurakhno and Skrjabin, 1971) Kennedy, 1986 are synonymized with F. (P.) gymnurus (Railliet, 1899) Anderson, 1978. Filaroides (Parafilaroides) caspicus (Kurochkin and Zablotsky, 1958) Kennedy, 1986 is considered a species inquirenda.","container-title":"Canadian Journal of Zoology","DOI":"10.1139/z97-045","ISSN":"0008-4301, 1480-3283","issue":"3","journalAbbreviation":"Can. J. Zool.","language":"en","page":"359-370","source":"DOI.org (Crossref)","title":"Redescription of Filaroides (Parafilaroides) gymnurus( Railliet, 1899) (Nematoda: Metastrongyloidea), with comments on other species in pinnipeds","title-short":"Redescription of &lt;i&gt;Filaroides&lt;/i&gt; ( &lt;i&gt;Parafilaroides&lt;/i&gt; ) &lt;i&gt;gymnurus&lt;/i&gt; (Railliet, 1899) (Nematoda","volume":"75","author":[{"family":"Gosselin","given":"Jean-François"},{"family":"Measures","given":"Lena N."}],"issued":{"date-parts":[["1997",3,1]]}}},{"id":1383,"uris":["http://zotero.org/users/9441463/items/ZWK6U98F"],"itemData":{"id":1383,"type":"article-journal","container-title":"Journal of the Helminthological Society of Washington","ISSN":"0018-0130","issue":"2","journalAbbreviation":"Journal of the Helminthological Society of Washington","page":"240-244","title":"Helminth parasites of ringed seal, Phoca hispida, from northern Quebec, Canada.","volume":"61","author":[{"family":"Measures","given":"L. N."},{"family":"Gosselin","given":"JF"}],"issued":{"date-parts":[["1994"]]}}}],"schema":"https://github.com/citation-style-language/schema/raw/master/csl-citation.json"} </w:instrText>
            </w:r>
            <w:r w:rsidRPr="00854BC1">
              <w:rPr>
                <w:sz w:val="20"/>
                <w:szCs w:val="20"/>
              </w:rPr>
              <w:fldChar w:fldCharType="separate"/>
            </w:r>
            <w:r w:rsidRPr="00854BC1">
              <w:rPr>
                <w:sz w:val="20"/>
                <w:szCs w:val="20"/>
                <w:lang w:val="en-US"/>
              </w:rPr>
              <w:t xml:space="preserve">(Measures and Gosselin, 1994; Gosselin and Measures, 1997; Gosselin </w:t>
            </w:r>
            <w:r w:rsidRPr="00854BC1">
              <w:rPr>
                <w:i/>
                <w:iCs/>
                <w:sz w:val="20"/>
                <w:szCs w:val="20"/>
                <w:lang w:val="en-US"/>
              </w:rPr>
              <w:t>et al.</w:t>
            </w:r>
            <w:r w:rsidRPr="00854BC1">
              <w:rPr>
                <w:sz w:val="20"/>
                <w:szCs w:val="20"/>
                <w:lang w:val="en-US"/>
              </w:rPr>
              <w:t xml:space="preserve">, 1998; Walden </w:t>
            </w:r>
            <w:r w:rsidRPr="00854BC1">
              <w:rPr>
                <w:i/>
                <w:iCs/>
                <w:sz w:val="20"/>
                <w:szCs w:val="20"/>
                <w:lang w:val="en-US"/>
              </w:rPr>
              <w:t>et al.</w:t>
            </w:r>
            <w:r w:rsidRPr="00854BC1">
              <w:rPr>
                <w:sz w:val="20"/>
                <w:szCs w:val="20"/>
                <w:lang w:val="en-US"/>
              </w:rPr>
              <w:t>, 2020)</w:t>
            </w:r>
            <w:r w:rsidRPr="00854BC1">
              <w:rPr>
                <w:sz w:val="20"/>
                <w:szCs w:val="20"/>
              </w:rPr>
              <w:fldChar w:fldCharType="end"/>
            </w:r>
          </w:p>
        </w:tc>
      </w:tr>
      <w:tr w:rsidR="008E2B89" w:rsidRPr="006F2338" w14:paraId="70DB4E1D" w14:textId="77777777" w:rsidTr="005A3E74">
        <w:tc>
          <w:tcPr>
            <w:tcW w:w="1606" w:type="dxa"/>
            <w:vMerge/>
            <w:vAlign w:val="center"/>
          </w:tcPr>
          <w:p w14:paraId="74065BE5" w14:textId="77777777" w:rsidR="008E2B89" w:rsidRPr="00854BC1" w:rsidRDefault="008E2B89" w:rsidP="0049738F">
            <w:pPr>
              <w:rPr>
                <w:i/>
                <w:iCs/>
                <w:sz w:val="20"/>
                <w:szCs w:val="20"/>
              </w:rPr>
            </w:pPr>
          </w:p>
        </w:tc>
        <w:tc>
          <w:tcPr>
            <w:tcW w:w="1655" w:type="dxa"/>
            <w:vMerge/>
            <w:noWrap/>
            <w:vAlign w:val="center"/>
            <w:hideMark/>
          </w:tcPr>
          <w:p w14:paraId="3300433F" w14:textId="77777777" w:rsidR="008E2B89" w:rsidRPr="00854BC1" w:rsidRDefault="008E2B89" w:rsidP="0049738F">
            <w:pPr>
              <w:rPr>
                <w:sz w:val="20"/>
                <w:szCs w:val="20"/>
              </w:rPr>
            </w:pPr>
          </w:p>
        </w:tc>
        <w:tc>
          <w:tcPr>
            <w:tcW w:w="1418" w:type="dxa"/>
            <w:vMerge/>
            <w:noWrap/>
            <w:vAlign w:val="center"/>
            <w:hideMark/>
          </w:tcPr>
          <w:p w14:paraId="2C20A6D3" w14:textId="77777777" w:rsidR="008E2B89" w:rsidRPr="00854BC1" w:rsidRDefault="008E2B89" w:rsidP="0049738F">
            <w:pPr>
              <w:rPr>
                <w:i/>
                <w:iCs/>
                <w:sz w:val="20"/>
                <w:szCs w:val="20"/>
              </w:rPr>
            </w:pPr>
          </w:p>
        </w:tc>
        <w:tc>
          <w:tcPr>
            <w:tcW w:w="1275" w:type="dxa"/>
            <w:vMerge/>
            <w:noWrap/>
            <w:vAlign w:val="center"/>
            <w:hideMark/>
          </w:tcPr>
          <w:p w14:paraId="7BACA572" w14:textId="77777777" w:rsidR="008E2B89" w:rsidRPr="00854BC1" w:rsidRDefault="008E2B89" w:rsidP="0049738F">
            <w:pPr>
              <w:rPr>
                <w:sz w:val="20"/>
                <w:szCs w:val="20"/>
              </w:rPr>
            </w:pPr>
          </w:p>
        </w:tc>
        <w:tc>
          <w:tcPr>
            <w:tcW w:w="1448" w:type="dxa"/>
            <w:noWrap/>
            <w:vAlign w:val="center"/>
            <w:hideMark/>
          </w:tcPr>
          <w:p w14:paraId="2953FA7B" w14:textId="77777777" w:rsidR="008E2B89" w:rsidRPr="00854BC1" w:rsidRDefault="008E2B89" w:rsidP="0049738F">
            <w:pPr>
              <w:rPr>
                <w:i/>
                <w:iCs/>
                <w:sz w:val="20"/>
                <w:szCs w:val="20"/>
              </w:rPr>
            </w:pPr>
            <w:r w:rsidRPr="00854BC1">
              <w:rPr>
                <w:i/>
                <w:iCs/>
                <w:sz w:val="20"/>
                <w:szCs w:val="20"/>
              </w:rPr>
              <w:t>Parafilaroides hispidus</w:t>
            </w:r>
          </w:p>
        </w:tc>
        <w:tc>
          <w:tcPr>
            <w:tcW w:w="1954" w:type="dxa"/>
            <w:noWrap/>
            <w:vAlign w:val="center"/>
            <w:hideMark/>
          </w:tcPr>
          <w:p w14:paraId="15BD0219" w14:textId="77777777" w:rsidR="008E2B89" w:rsidRPr="00854BC1" w:rsidRDefault="008E2B89" w:rsidP="0049738F">
            <w:pPr>
              <w:rPr>
                <w:sz w:val="20"/>
                <w:szCs w:val="20"/>
              </w:rPr>
            </w:pPr>
            <w:r w:rsidRPr="00854BC1">
              <w:rPr>
                <w:sz w:val="20"/>
                <w:szCs w:val="20"/>
              </w:rPr>
              <w:t>Lower respiratory</w:t>
            </w:r>
          </w:p>
        </w:tc>
        <w:tc>
          <w:tcPr>
            <w:tcW w:w="3996" w:type="dxa"/>
            <w:noWrap/>
            <w:vAlign w:val="center"/>
            <w:hideMark/>
          </w:tcPr>
          <w:p w14:paraId="7E3275BA" w14:textId="194688CC" w:rsidR="008E2B89" w:rsidRPr="00854BC1" w:rsidRDefault="008E2B89" w:rsidP="00555A8D">
            <w:pPr>
              <w:rPr>
                <w:sz w:val="20"/>
                <w:szCs w:val="20"/>
              </w:rPr>
            </w:pPr>
            <w:r w:rsidRPr="00854BC1">
              <w:rPr>
                <w:sz w:val="20"/>
                <w:szCs w:val="20"/>
              </w:rPr>
              <w:fldChar w:fldCharType="begin"/>
            </w:r>
            <w:r w:rsidRPr="00854BC1">
              <w:rPr>
                <w:sz w:val="20"/>
                <w:szCs w:val="20"/>
              </w:rPr>
              <w:instrText xml:space="preserve"> ADDIN ZOTERO_ITEM CSL_CITATION {"citationID":"UlpHR6ub","properties":{"formattedCitation":"(Kennedy, 1986; Onderka, 1989; Gosselin and Measures, 1997; Gosselin {\\i{}et al.}, 1998)","plainCitation":"(Kennedy, 1986; Onderka, 1989; Gosselin and Measures, 1997; Gosselin et al., 1998)","noteIndex":0},"citationItems":[{"id":1275,"uris":["http://zotero.org/users/9441463/items/4W85GBVU"],"itemData":{"id":1275,"type":"article-journal","abstract":"Otostrongylus circumlitus (Railliet, 1899) was found in 5% (16/308) of grey seals (Halichoerus grypus), 6% (1/17; intensity = 38) of harbour seals (Phoca vitulina), and none of 100 harp seals (Phoca groenlandica) from eastern Canada and none of 31 ringed seals (Phoca hispida) from Holman, Northwest Territories. Eighty-two percent of these infections were observed in young-of-the-year seals. Filaroides (Parafilaroides) gymnurus (Railliet, 1899), detected in nodules in the superficial parenchyma of the lungs, infected 24% (5/16) of grey seals, 27% (4/15) of harbour seals, 57% (29/51) of harp seals, 81% (25/31) of ringed seals, and one stranded bearded seal (Erignathus barbatus) (new host report for harp, ringed, and bearded seals; new locality report for Holman). Filaroides (Parafilaroides) hispidus Kennedy, 1986 was found in systematically sliced lungs of grey seals (2/3; new host report) and ringed seals (2/7) but not in harp seals (n = 11) or harbour seals (n = 5). Intensity ranged from 37 to 3570 for F. (P.) gymnurus and from 295 to 1196 for F. (P.) hispidus. No detrimental effect on body condition of seals could be associated with infection by lungworms.","container-title":"Canadian Journal of Fisheries and Aquatic Sciences","DOI":"10.1139/f97-306","ISSN":"0706-652X, 1205-7533","issue":"4","journalAbbreviation":"Can. J. Fish. Aquat. Sci.","language":"en","page":"825-834","source":"DOI.org (Crossref)","title":"Lungworm (Nematoda: Metastrongyloidea) infections in Canadian phocids","title-short":"Lungworm (Nematoda","volume":"55","author":[{"family":"Gosselin","given":"Jean-François"},{"family":"Measures","given":"Lena N"},{"family":"Huot","given":"Jean"}],"issued":{"date-parts":[["1998",4,1]]}}},{"id":1183,"uris":["http://zotero.org/users/9441463/items/9RC9B5QV"],"itemData":{"id":1183,"type":"article-journal","abstract":"The species Filaroides (Parafilaroides) gymnurus (Railliet, 1899) Anderson, 1978 is redescribed, based on examination of mature fifth-stage specimens from wild infected ringed seals (Phoca hispida), harp seals (Phoca groenlandica), harbour seals (Phoca vitulina), and grey seals (Halichoerus grypus) collected in eastern and arctic Canadian waters. Mature specimens of Filaroides (Parafilaroides) hispidus Kennedy, 1986 from ringed seals and grey seals were also examined. Comparison of these worms with museum specimens and the literature led to a review of species in the subgenus Parafilaroides (Dougherty, 1946) Anderson, 1978. Filaroides (Parafilaroides) gymnurus (Railliet, 1899) Anderson, 1978, F. (P.) decorus (Dougherty and Herman, 1947) Anderson, 1978, F. (P.) hydrurgae (Mawson, 1953) Kennedy, 1986, and F. (P.) hispidus Kennedy, 1986 are recognized as valid species. Filaroides (Parafilaroides) arcticus (Delyamure and Alekseev, 1966) Kennedy, 1986 and F. (P.) krascheninnikovi (Yurakhno and Skrjabin, 1971) Kennedy, 1986 are synonymized with F. (P.) gymnurus (Railliet, 1899) Anderson, 1978. Filaroides (Parafilaroides) caspicus (Kurochkin and Zablotsky, 1958) Kennedy, 1986 is considered a species inquirenda.","container-title":"Canadian Journal of Zoology","DOI":"10.1139/z97-045","ISSN":"0008-4301, 1480-3283","issue":"3","journalAbbreviation":"Can. J. Zool.","language":"en","page":"359-370","source":"DOI.org (Crossref)","title":"Redescription of Filaroides (Parafilaroides) gymnurus( Railliet, 1899) (Nematoda: Metastrongyloidea), with comments on other species in pinnipeds","title-short":"Redescription of &lt;i&gt;Filaroides&lt;/i&gt; ( &lt;i&gt;Parafilaroides&lt;/i&gt; ) &lt;i&gt;gymnurus&lt;/i&gt; (Railliet, 1899) (Nematoda","volume":"75","author":[{"family":"Gosselin","given":"Jean-François"},{"family":"Measures","given":"Lena N."}],"issued":{"date-parts":[["1997",3,1]]}}},{"id":1278,"uris":["http://zotero.org/users/9441463/items/L3DCGT8Y"],"itemData":{"id":1278,"type":"article-journal","container-title":"Journal of Wildlife Diseases","DOI":"10.7589/0090-3558-25.2.218","ISSN":"0090-3558","issue":"2","journalAbbreviation":"Journal of Wildlife Diseases","language":"en","page":"218-224","source":"DOI.org (Crossref)","title":"Prevance and pathology of nematode infections in the lungs of ringed seals (Phoca hispida) of the Western Arctic of Canada","volume":"25","author":[{"family":"Onderka","given":"D. K."}],"issued":{"date-parts":[["1989",4]]}}},{"id":1245,"uris":["http://zotero.org/users/9441463/items/59NLW2JE"],"itemData":{"id":1245,"type":"article-journal","abstract":"Filaroides (Parafilaroides) hispidus n.sp. from the ringed seal, Phoca hispida, from the Beaufort Sea can be distinguished from all other Filaroides (Parafilaroides) species by its small size, the presence of longer spicules, and, except for F. (P.) hydrurgae, a longer gubernaculum.","container-title":"Canadian Journal of Zoology","DOI":"10.1139/z86-278","ISSN":"0008-4301, 1480-3283","issue":"9","journalAbbreviation":"Can. J. Zool.","language":"en","page":"1864-1868","source":"DOI.org (Crossref)","title":"Metastrongyloidea) from the lungs of the ringed seal, Phoca hispida (Phocidae), from the Beaufort Sea, Canada","title-short":"&lt;i&gt;Filaroides&lt;/i&gt; ( &lt;i&gt;Parafilaroides&lt;/i&gt; ) &lt;i&gt;hispidus&lt;/i&gt; n.sp. (Nematoda","volume":"64","author":[{"family":"Kennedy","given":"Murray J."}],"issued":{"date-parts":[["1986",9,1]]}}}],"schema":"https://github.com/citation-style-language/schema/raw/master/csl-citation.json"} </w:instrText>
            </w:r>
            <w:r w:rsidRPr="00854BC1">
              <w:rPr>
                <w:sz w:val="20"/>
                <w:szCs w:val="20"/>
              </w:rPr>
              <w:fldChar w:fldCharType="separate"/>
            </w:r>
            <w:r w:rsidRPr="00854BC1">
              <w:rPr>
                <w:sz w:val="20"/>
                <w:szCs w:val="20"/>
                <w:lang w:val="en-US"/>
              </w:rPr>
              <w:t xml:space="preserve">(Kennedy, 1986; Onderka, 1989; Gosselin and Measures, 1997; Gosselin </w:t>
            </w:r>
            <w:r w:rsidRPr="00854BC1">
              <w:rPr>
                <w:i/>
                <w:iCs/>
                <w:sz w:val="20"/>
                <w:szCs w:val="20"/>
                <w:lang w:val="en-US"/>
              </w:rPr>
              <w:t>et al.</w:t>
            </w:r>
            <w:r w:rsidRPr="00854BC1">
              <w:rPr>
                <w:sz w:val="20"/>
                <w:szCs w:val="20"/>
                <w:lang w:val="en-US"/>
              </w:rPr>
              <w:t>, 1998)</w:t>
            </w:r>
            <w:r w:rsidRPr="00854BC1">
              <w:rPr>
                <w:sz w:val="20"/>
                <w:szCs w:val="20"/>
              </w:rPr>
              <w:fldChar w:fldCharType="end"/>
            </w:r>
          </w:p>
        </w:tc>
      </w:tr>
      <w:tr w:rsidR="008E2B89" w:rsidRPr="006F2338" w14:paraId="7F584749" w14:textId="77777777" w:rsidTr="005A3E74">
        <w:tc>
          <w:tcPr>
            <w:tcW w:w="1606" w:type="dxa"/>
            <w:vMerge/>
            <w:vAlign w:val="center"/>
          </w:tcPr>
          <w:p w14:paraId="28509DF5" w14:textId="77777777" w:rsidR="008E2B89" w:rsidRPr="00854BC1" w:rsidRDefault="008E2B89" w:rsidP="0049738F">
            <w:pPr>
              <w:rPr>
                <w:i/>
                <w:iCs/>
                <w:sz w:val="20"/>
                <w:szCs w:val="20"/>
              </w:rPr>
            </w:pPr>
          </w:p>
        </w:tc>
        <w:tc>
          <w:tcPr>
            <w:tcW w:w="1655" w:type="dxa"/>
            <w:vMerge w:val="restart"/>
            <w:noWrap/>
            <w:vAlign w:val="center"/>
            <w:hideMark/>
          </w:tcPr>
          <w:p w14:paraId="37C87760" w14:textId="77777777" w:rsidR="008E2B89" w:rsidRPr="00854BC1" w:rsidRDefault="008E2B89" w:rsidP="0049738F">
            <w:pPr>
              <w:rPr>
                <w:sz w:val="20"/>
                <w:szCs w:val="20"/>
              </w:rPr>
            </w:pPr>
            <w:r w:rsidRPr="00854BC1">
              <w:rPr>
                <w:sz w:val="20"/>
                <w:szCs w:val="20"/>
              </w:rPr>
              <w:t>Pusa sibirica</w:t>
            </w:r>
          </w:p>
        </w:tc>
        <w:tc>
          <w:tcPr>
            <w:tcW w:w="1418" w:type="dxa"/>
            <w:vMerge w:val="restart"/>
            <w:noWrap/>
            <w:vAlign w:val="center"/>
            <w:hideMark/>
          </w:tcPr>
          <w:p w14:paraId="209880A2" w14:textId="77777777" w:rsidR="008E2B89" w:rsidRPr="00854BC1" w:rsidRDefault="008E2B89" w:rsidP="0049738F">
            <w:pPr>
              <w:rPr>
                <w:i/>
                <w:iCs/>
                <w:sz w:val="20"/>
                <w:szCs w:val="20"/>
              </w:rPr>
            </w:pPr>
            <w:r w:rsidRPr="00854BC1">
              <w:rPr>
                <w:i/>
                <w:iCs/>
                <w:sz w:val="20"/>
                <w:szCs w:val="20"/>
              </w:rPr>
              <w:t>Baikal seal</w:t>
            </w:r>
          </w:p>
        </w:tc>
        <w:tc>
          <w:tcPr>
            <w:tcW w:w="1275" w:type="dxa"/>
            <w:noWrap/>
            <w:vAlign w:val="center"/>
            <w:hideMark/>
          </w:tcPr>
          <w:p w14:paraId="158B89C4" w14:textId="77777777" w:rsidR="008E2B89" w:rsidRPr="00854BC1" w:rsidRDefault="008E2B89" w:rsidP="0049738F">
            <w:pPr>
              <w:rPr>
                <w:sz w:val="20"/>
                <w:szCs w:val="20"/>
              </w:rPr>
            </w:pPr>
            <w:r w:rsidRPr="00854BC1">
              <w:rPr>
                <w:sz w:val="20"/>
                <w:szCs w:val="20"/>
              </w:rPr>
              <w:t>Crenosomatidae</w:t>
            </w:r>
          </w:p>
        </w:tc>
        <w:tc>
          <w:tcPr>
            <w:tcW w:w="1448" w:type="dxa"/>
            <w:noWrap/>
            <w:vAlign w:val="center"/>
            <w:hideMark/>
          </w:tcPr>
          <w:p w14:paraId="2530DF8C" w14:textId="77777777" w:rsidR="008E2B89" w:rsidRPr="00854BC1" w:rsidRDefault="008E2B89" w:rsidP="0049738F">
            <w:pPr>
              <w:rPr>
                <w:i/>
                <w:iCs/>
                <w:sz w:val="20"/>
                <w:szCs w:val="20"/>
              </w:rPr>
            </w:pPr>
            <w:r w:rsidRPr="00854BC1">
              <w:rPr>
                <w:i/>
                <w:iCs/>
                <w:sz w:val="20"/>
                <w:szCs w:val="20"/>
              </w:rPr>
              <w:t>Otostrongylus circumlitus</w:t>
            </w:r>
          </w:p>
        </w:tc>
        <w:tc>
          <w:tcPr>
            <w:tcW w:w="1954" w:type="dxa"/>
            <w:noWrap/>
            <w:vAlign w:val="center"/>
            <w:hideMark/>
          </w:tcPr>
          <w:p w14:paraId="5EFCD24D" w14:textId="77777777" w:rsidR="008E2B89" w:rsidRPr="00854BC1" w:rsidRDefault="008E2B89" w:rsidP="0049738F">
            <w:pPr>
              <w:rPr>
                <w:sz w:val="20"/>
                <w:szCs w:val="20"/>
              </w:rPr>
            </w:pPr>
            <w:r w:rsidRPr="00854BC1">
              <w:rPr>
                <w:sz w:val="20"/>
                <w:szCs w:val="20"/>
              </w:rPr>
              <w:t>Lower respiratory</w:t>
            </w:r>
          </w:p>
        </w:tc>
        <w:tc>
          <w:tcPr>
            <w:tcW w:w="3996" w:type="dxa"/>
            <w:noWrap/>
            <w:vAlign w:val="center"/>
            <w:hideMark/>
          </w:tcPr>
          <w:p w14:paraId="241CC903"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oALWKspd","properties":{"formattedCitation":"(Suvorova and Prokushina, 2021)","plainCitation":"(Suvorova and Prokushina, 2021)","noteIndex":0},"citationItems":[{"id":1047,"uris":["http://zotero.org/users/9441463/items/37AV6H3I"],"itemData":{"id":1047,"type":"chapter","container-title":"Theory and practice of parasitic disease control: Collection of Scientific Articles adapted from the International Scientific Conference.","edition":"22","language":"ru","page":"509-514","source":"DOI.org (Crossref)","title":"Pulmonary nematodiasis of the Baikal seal (Pusa siberica)","author":[{"family":"Suvorova","given":"I.V."},{"family":"Prokushina","given":"K.S."}],"issued":{"date-parts":[["2021",5]]}}}],"schema":"https://github.com/citation-style-language/schema/raw/master/csl-citation.json"} </w:instrText>
            </w:r>
            <w:r w:rsidRPr="00854BC1">
              <w:rPr>
                <w:sz w:val="20"/>
                <w:szCs w:val="20"/>
              </w:rPr>
              <w:fldChar w:fldCharType="separate"/>
            </w:r>
            <w:r w:rsidRPr="00854BC1">
              <w:rPr>
                <w:noProof/>
                <w:sz w:val="20"/>
                <w:szCs w:val="20"/>
              </w:rPr>
              <w:t>(Suvorova and Prokushina, 2021)</w:t>
            </w:r>
            <w:r w:rsidRPr="00854BC1">
              <w:rPr>
                <w:sz w:val="20"/>
                <w:szCs w:val="20"/>
              </w:rPr>
              <w:fldChar w:fldCharType="end"/>
            </w:r>
          </w:p>
        </w:tc>
      </w:tr>
      <w:tr w:rsidR="008E2B89" w:rsidRPr="006F2338" w14:paraId="0A9A5C14" w14:textId="77777777" w:rsidTr="005A3E74">
        <w:tc>
          <w:tcPr>
            <w:tcW w:w="1606" w:type="dxa"/>
            <w:vMerge/>
            <w:vAlign w:val="center"/>
          </w:tcPr>
          <w:p w14:paraId="78B3BB7E" w14:textId="77777777" w:rsidR="008E2B89" w:rsidRPr="00854BC1" w:rsidRDefault="008E2B89" w:rsidP="0049738F">
            <w:pPr>
              <w:rPr>
                <w:i/>
                <w:iCs/>
                <w:sz w:val="20"/>
                <w:szCs w:val="20"/>
              </w:rPr>
            </w:pPr>
          </w:p>
        </w:tc>
        <w:tc>
          <w:tcPr>
            <w:tcW w:w="1655" w:type="dxa"/>
            <w:vMerge/>
            <w:noWrap/>
            <w:vAlign w:val="center"/>
            <w:hideMark/>
          </w:tcPr>
          <w:p w14:paraId="222CDA45" w14:textId="77777777" w:rsidR="008E2B89" w:rsidRPr="00854BC1" w:rsidRDefault="008E2B89" w:rsidP="0049738F">
            <w:pPr>
              <w:rPr>
                <w:sz w:val="20"/>
                <w:szCs w:val="20"/>
              </w:rPr>
            </w:pPr>
          </w:p>
        </w:tc>
        <w:tc>
          <w:tcPr>
            <w:tcW w:w="1418" w:type="dxa"/>
            <w:vMerge/>
            <w:noWrap/>
            <w:vAlign w:val="center"/>
            <w:hideMark/>
          </w:tcPr>
          <w:p w14:paraId="2DBE4888" w14:textId="77777777" w:rsidR="008E2B89" w:rsidRPr="00854BC1" w:rsidRDefault="008E2B89" w:rsidP="0049738F">
            <w:pPr>
              <w:rPr>
                <w:i/>
                <w:iCs/>
                <w:sz w:val="20"/>
                <w:szCs w:val="20"/>
              </w:rPr>
            </w:pPr>
          </w:p>
        </w:tc>
        <w:tc>
          <w:tcPr>
            <w:tcW w:w="1275" w:type="dxa"/>
            <w:noWrap/>
            <w:vAlign w:val="center"/>
            <w:hideMark/>
          </w:tcPr>
          <w:p w14:paraId="77F15D79" w14:textId="77777777" w:rsidR="008E2B89" w:rsidRPr="00854BC1" w:rsidRDefault="008E2B89" w:rsidP="0049738F">
            <w:pPr>
              <w:rPr>
                <w:sz w:val="20"/>
                <w:szCs w:val="20"/>
              </w:rPr>
            </w:pPr>
            <w:r w:rsidRPr="00854BC1">
              <w:rPr>
                <w:sz w:val="20"/>
                <w:szCs w:val="20"/>
              </w:rPr>
              <w:t>Filaroididae</w:t>
            </w:r>
          </w:p>
        </w:tc>
        <w:tc>
          <w:tcPr>
            <w:tcW w:w="1448" w:type="dxa"/>
            <w:noWrap/>
            <w:vAlign w:val="center"/>
            <w:hideMark/>
          </w:tcPr>
          <w:p w14:paraId="019BE385" w14:textId="77777777" w:rsidR="008E2B89" w:rsidRPr="00854BC1" w:rsidRDefault="008E2B89" w:rsidP="0049738F">
            <w:pPr>
              <w:rPr>
                <w:i/>
                <w:iCs/>
                <w:sz w:val="20"/>
                <w:szCs w:val="20"/>
              </w:rPr>
            </w:pPr>
            <w:r w:rsidRPr="00854BC1">
              <w:rPr>
                <w:i/>
                <w:iCs/>
                <w:sz w:val="20"/>
                <w:szCs w:val="20"/>
              </w:rPr>
              <w:t>Parafilaroides gymnurus</w:t>
            </w:r>
          </w:p>
        </w:tc>
        <w:tc>
          <w:tcPr>
            <w:tcW w:w="1954" w:type="dxa"/>
            <w:noWrap/>
            <w:vAlign w:val="center"/>
            <w:hideMark/>
          </w:tcPr>
          <w:p w14:paraId="547422D5" w14:textId="77777777" w:rsidR="008E2B89" w:rsidRPr="00854BC1" w:rsidRDefault="008E2B89" w:rsidP="0049738F">
            <w:pPr>
              <w:rPr>
                <w:sz w:val="20"/>
                <w:szCs w:val="20"/>
              </w:rPr>
            </w:pPr>
            <w:r w:rsidRPr="00854BC1">
              <w:rPr>
                <w:sz w:val="20"/>
                <w:szCs w:val="20"/>
              </w:rPr>
              <w:t>Lower respiratory</w:t>
            </w:r>
          </w:p>
        </w:tc>
        <w:tc>
          <w:tcPr>
            <w:tcW w:w="3996" w:type="dxa"/>
            <w:noWrap/>
            <w:vAlign w:val="center"/>
            <w:hideMark/>
          </w:tcPr>
          <w:p w14:paraId="06692418"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MExjrOvl","properties":{"formattedCitation":"(Kontrimavichus and Delyamure, 1979; Suvorova and Prokushina, 2021)","plainCitation":"(Kontrimavichus and Delyamure, 1979; Suvorova and Prokushina, 2021)","noteIndex":0},"citationItems":[{"id":1047,"uris":["http://zotero.org/users/9441463/items/37AV6H3I"],"itemData":{"id":1047,"type":"chapter","container-title":"Theory and practice of parasitic disease control: Collection of Scientific Articles adapted from the International Scientific Conference.","edition":"22","language":"ru","page":"509-514","source":"DOI.org (Crossref)","title":"Pulmonary nematodiasis of the Baikal seal (Pusa siberica)","author":[{"family":"Suvorova","given":"I.V."},{"family":"Prokushina","given":"K.S."}],"issued":{"date-parts":[["2021",5]]}}},{"id":1335,"uris":["http://zotero.org/users/9441463/items/5Z7XIDGK"],"itemData":{"id":1335,"type":"article-journal","container-title":"Fundamentals of nematology","note":"Nauka publishers, Moscow U.S.S.R.","page":"30-36","title":"Filaroides of domestic and wild animals.","volume":"29","author":[{"family":"Kontrimavichus","given":"VL"},{"family":"Delyamure","given":"SL"}],"issued":{"date-parts":[["1979"]]}}}],"schema":"https://github.com/citation-style-language/schema/raw/master/csl-citation.json"} </w:instrText>
            </w:r>
            <w:r w:rsidRPr="00854BC1">
              <w:rPr>
                <w:sz w:val="20"/>
                <w:szCs w:val="20"/>
              </w:rPr>
              <w:fldChar w:fldCharType="separate"/>
            </w:r>
            <w:r w:rsidRPr="00854BC1">
              <w:rPr>
                <w:noProof/>
                <w:sz w:val="20"/>
                <w:szCs w:val="20"/>
              </w:rPr>
              <w:t>(Kontrimavichus and Delyamure, 1979; Suvorova and Prokushina, 2021)</w:t>
            </w:r>
            <w:r w:rsidRPr="00854BC1">
              <w:rPr>
                <w:sz w:val="20"/>
                <w:szCs w:val="20"/>
              </w:rPr>
              <w:fldChar w:fldCharType="end"/>
            </w:r>
          </w:p>
        </w:tc>
      </w:tr>
      <w:tr w:rsidR="008E2B89" w:rsidRPr="006F2338" w14:paraId="3A0A0EF1" w14:textId="77777777" w:rsidTr="005A3E74">
        <w:tblPrEx>
          <w:tblLook w:val="0000" w:firstRow="0" w:lastRow="0" w:firstColumn="0" w:lastColumn="0" w:noHBand="0" w:noVBand="0"/>
        </w:tblPrEx>
        <w:tc>
          <w:tcPr>
            <w:tcW w:w="1606" w:type="dxa"/>
            <w:vMerge w:val="restart"/>
            <w:vAlign w:val="center"/>
          </w:tcPr>
          <w:p w14:paraId="5ECB16F3"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Phocoenidae</w:t>
            </w:r>
          </w:p>
        </w:tc>
        <w:tc>
          <w:tcPr>
            <w:tcW w:w="1655" w:type="dxa"/>
            <w:vMerge w:val="restart"/>
            <w:vAlign w:val="center"/>
          </w:tcPr>
          <w:p w14:paraId="303C3E25"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 xml:space="preserve">Neophocaena asiaeorientalis </w:t>
            </w:r>
          </w:p>
          <w:p w14:paraId="1228F16D"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 xml:space="preserve"> </w:t>
            </w:r>
          </w:p>
        </w:tc>
        <w:tc>
          <w:tcPr>
            <w:tcW w:w="1418" w:type="dxa"/>
            <w:vMerge w:val="restart"/>
            <w:vAlign w:val="center"/>
          </w:tcPr>
          <w:p w14:paraId="47C2B039"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Narrow-ridged finless porpoise</w:t>
            </w:r>
          </w:p>
        </w:tc>
        <w:tc>
          <w:tcPr>
            <w:tcW w:w="1275" w:type="dxa"/>
            <w:vMerge w:val="restart"/>
            <w:vAlign w:val="center"/>
          </w:tcPr>
          <w:p w14:paraId="12EF5B71"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Pseudaliidae</w:t>
            </w:r>
          </w:p>
        </w:tc>
        <w:tc>
          <w:tcPr>
            <w:tcW w:w="1448" w:type="dxa"/>
            <w:vAlign w:val="center"/>
          </w:tcPr>
          <w:p w14:paraId="0393C4A3"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Halocercus pingi</w:t>
            </w:r>
          </w:p>
        </w:tc>
        <w:tc>
          <w:tcPr>
            <w:tcW w:w="1954" w:type="dxa"/>
            <w:vAlign w:val="center"/>
          </w:tcPr>
          <w:p w14:paraId="56EB58BC"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Lower respiratory, Reproductive</w:t>
            </w:r>
          </w:p>
        </w:tc>
        <w:tc>
          <w:tcPr>
            <w:tcW w:w="3996" w:type="dxa"/>
            <w:vAlign w:val="center"/>
          </w:tcPr>
          <w:p w14:paraId="1DB814FE"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fldChar w:fldCharType="begin"/>
            </w:r>
            <w:r w:rsidRPr="00854BC1">
              <w:rPr>
                <w:rFonts w:eastAsiaTheme="minorHAnsi"/>
                <w:sz w:val="20"/>
                <w:szCs w:val="20"/>
                <w:lang w:val="en-US"/>
              </w:rPr>
              <w:instrText xml:space="preserve"> ADDIN ZOTERO_ITEM CSL_CITATION {"citationID":"pRCJfb0c","properties":{"formattedCitation":"(Shiozaki and Amano, 2017)","plainCitation":"(Shiozaki and Amano, 2017)","noteIndex":0},"citationItems":[{"id":1202,"uris":["http://zotero.org/users/9441463/items/94LMIFJ3"],"itemData":{"id":1202,"type":"article-journal","abstract":"Pharurus sunameri, Pharurus asiaeorientalis, Nasitrema spathulatum, Nasitrema sunameri, Halocercus pingi, Halocercus sunameri, Campula oblonga and Synthesium elongatum. No anisakid nematodes were found. N. spathulatum was found only in the western waters of the Seto Inland Sea. Low prevalence of C. oblonga in the Omura Bay was demonstrated. H. pingi was mostly found in very young porpoises before starting to eat prey, indicating prenatal or transmammary infection. However, a congeneric species, H. sunameri, mainly infected weaned porpoises, indicating that these two species possess different transmission pathways. This study provides information on the geographical distribution and prevalence of helminth parasites in finless porpoises off the Japanese coast.","container-title":"Journal of Veterinary Medical Science","DOI":"10.1292/jvms.16-0421","ISSN":"0916-7250, 1347-7439","issue":"3","journalAbbreviation":"The Journal of Veterinary Medical Science","language":"en","page":"534-541","source":"DOI.org (Crossref)","title":"Population- and growth-related differences in helminthic fauna of finless porpoises (Neophocaena asiaeorientalis) in five Japanese populations","volume":"79","author":[{"family":"Shiozaki","given":"Akira"},{"family":"Amano","given":"Masao"}],"issued":{"date-parts":[["2017"]]}}}],"schema":"https://github.com/citation-style-language/schema/raw/master/csl-citation.json"} </w:instrText>
            </w:r>
            <w:r w:rsidRPr="00854BC1">
              <w:rPr>
                <w:rFonts w:eastAsiaTheme="minorHAnsi"/>
                <w:sz w:val="20"/>
                <w:szCs w:val="20"/>
                <w:lang w:val="en-US"/>
              </w:rPr>
              <w:fldChar w:fldCharType="separate"/>
            </w:r>
            <w:r w:rsidRPr="00854BC1">
              <w:rPr>
                <w:rFonts w:eastAsiaTheme="minorHAnsi"/>
                <w:noProof/>
                <w:sz w:val="20"/>
                <w:szCs w:val="20"/>
                <w:lang w:val="en-US"/>
              </w:rPr>
              <w:t>(Shiozaki and Amano, 2017)</w:t>
            </w:r>
            <w:r w:rsidRPr="00854BC1">
              <w:rPr>
                <w:rFonts w:eastAsiaTheme="minorHAnsi"/>
                <w:sz w:val="20"/>
                <w:szCs w:val="20"/>
                <w:lang w:val="en-US"/>
              </w:rPr>
              <w:fldChar w:fldCharType="end"/>
            </w:r>
          </w:p>
        </w:tc>
      </w:tr>
      <w:tr w:rsidR="008E2B89" w:rsidRPr="006F2338" w14:paraId="7CC620F7" w14:textId="77777777" w:rsidTr="005A3E74">
        <w:tblPrEx>
          <w:tblLook w:val="0000" w:firstRow="0" w:lastRow="0" w:firstColumn="0" w:lastColumn="0" w:noHBand="0" w:noVBand="0"/>
        </w:tblPrEx>
        <w:tc>
          <w:tcPr>
            <w:tcW w:w="1606" w:type="dxa"/>
            <w:vMerge/>
            <w:vAlign w:val="center"/>
          </w:tcPr>
          <w:p w14:paraId="2EEC1602" w14:textId="77777777" w:rsidR="008E2B89" w:rsidRPr="00854BC1" w:rsidRDefault="008E2B89" w:rsidP="0049738F">
            <w:pPr>
              <w:autoSpaceDE w:val="0"/>
              <w:autoSpaceDN w:val="0"/>
              <w:adjustRightInd w:val="0"/>
              <w:rPr>
                <w:rFonts w:eastAsiaTheme="minorHAnsi"/>
                <w:i/>
                <w:iCs/>
                <w:sz w:val="20"/>
                <w:szCs w:val="20"/>
                <w:lang w:val="en-US"/>
              </w:rPr>
            </w:pPr>
          </w:p>
        </w:tc>
        <w:tc>
          <w:tcPr>
            <w:tcW w:w="1655" w:type="dxa"/>
            <w:vMerge/>
            <w:vAlign w:val="center"/>
          </w:tcPr>
          <w:p w14:paraId="32151821" w14:textId="77777777" w:rsidR="008E2B89" w:rsidRPr="00854BC1" w:rsidRDefault="008E2B89" w:rsidP="0049738F">
            <w:pPr>
              <w:autoSpaceDE w:val="0"/>
              <w:autoSpaceDN w:val="0"/>
              <w:adjustRightInd w:val="0"/>
              <w:rPr>
                <w:rFonts w:eastAsiaTheme="minorHAnsi"/>
                <w:sz w:val="20"/>
                <w:szCs w:val="20"/>
                <w:lang w:val="en-US"/>
              </w:rPr>
            </w:pPr>
          </w:p>
        </w:tc>
        <w:tc>
          <w:tcPr>
            <w:tcW w:w="1418" w:type="dxa"/>
            <w:vMerge/>
            <w:vAlign w:val="center"/>
          </w:tcPr>
          <w:p w14:paraId="6E4B75D0" w14:textId="77777777" w:rsidR="008E2B89" w:rsidRPr="00854BC1" w:rsidRDefault="008E2B89" w:rsidP="0049738F">
            <w:pPr>
              <w:autoSpaceDE w:val="0"/>
              <w:autoSpaceDN w:val="0"/>
              <w:adjustRightInd w:val="0"/>
              <w:rPr>
                <w:rFonts w:eastAsiaTheme="minorHAnsi"/>
                <w:i/>
                <w:iCs/>
                <w:sz w:val="20"/>
                <w:szCs w:val="20"/>
                <w:lang w:val="en-US"/>
              </w:rPr>
            </w:pPr>
          </w:p>
        </w:tc>
        <w:tc>
          <w:tcPr>
            <w:tcW w:w="1275" w:type="dxa"/>
            <w:vMerge/>
            <w:vAlign w:val="center"/>
          </w:tcPr>
          <w:p w14:paraId="5FF3A5DF" w14:textId="77777777" w:rsidR="008E2B89" w:rsidRPr="00854BC1" w:rsidRDefault="008E2B89" w:rsidP="0049738F">
            <w:pPr>
              <w:autoSpaceDE w:val="0"/>
              <w:autoSpaceDN w:val="0"/>
              <w:adjustRightInd w:val="0"/>
              <w:rPr>
                <w:rFonts w:eastAsiaTheme="minorHAnsi"/>
                <w:sz w:val="20"/>
                <w:szCs w:val="20"/>
                <w:lang w:val="en-US"/>
              </w:rPr>
            </w:pPr>
          </w:p>
        </w:tc>
        <w:tc>
          <w:tcPr>
            <w:tcW w:w="1448" w:type="dxa"/>
            <w:vAlign w:val="center"/>
          </w:tcPr>
          <w:p w14:paraId="212F38DA"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Halocercus sp.</w:t>
            </w:r>
          </w:p>
        </w:tc>
        <w:tc>
          <w:tcPr>
            <w:tcW w:w="1954" w:type="dxa"/>
            <w:vAlign w:val="center"/>
          </w:tcPr>
          <w:p w14:paraId="2BA4B8B2"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Lower respiratory</w:t>
            </w:r>
          </w:p>
        </w:tc>
        <w:tc>
          <w:tcPr>
            <w:tcW w:w="3996" w:type="dxa"/>
            <w:vAlign w:val="center"/>
          </w:tcPr>
          <w:p w14:paraId="694E52AA"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fldChar w:fldCharType="begin"/>
            </w:r>
            <w:r w:rsidRPr="00854BC1">
              <w:rPr>
                <w:rFonts w:eastAsiaTheme="minorHAnsi"/>
                <w:sz w:val="20"/>
                <w:szCs w:val="20"/>
                <w:lang w:val="en-US"/>
              </w:rPr>
              <w:instrText xml:space="preserve"> ADDIN ZOTERO_ITEM CSL_CITATION {"citationID":"3c4GAKLU","properties":{"formattedCitation":"(Wan {\\i{}et al.}, 2017; Gui {\\i{}et al.}, 2018)","plainCitation":"(Wan et al., 2017; Gui et al., 2018)","noteIndex":0},"citationItems":[{"id":1060,"uris":["http://zotero.org/users/9441463/items/AANSCZTE"],"itemData":{"id":1060,"type":"article-journal","container-title":"Science of The Total Environment","DOI":"10.1016/j.scitotenv.2018.06.249","ISSN":"00489697","journalAbbreviation":"Science of The Total Environment","language":"en","page":"785-792","source":"DOI.org (Crossref)","title":"Potential association between exposure to legacy persistent organic pollutants and parasitic body burdens in Indo-Pacific finless porpoises from the Pearl River Estuary, China","volume":"643","author":[{"family":"Gui","given":"Duan"},{"family":"He","given":"Jingwen"},{"family":"Zhang","given":"Xiyang"},{"family":"Tu","given":"Qin"},{"family":"Chen","given":"Laiguo"},{"family":"Feng","given":"Kangkang"},{"family":"Liu","given":"Wei"},{"family":"Mai","given":"Bixian"},{"family":"Wu","given":"Yuping"}],"issued":{"date-parts":[["2018",12]]}}},{"id":1221,"uris":["http://zotero.org/users/9441463/items/N3YK5NNA"],"itemData":{"id":1221,"type":"article-journal","abstract":"Parasitic disease is among the major causes of health problems in marine mammals. However, little information on parasitic species composition and infection levels in finless porpoises (Neophocaena spp.) is available. In this study, we report the first systematic survey on parasitic infections in the East Asian finless porpoise N. asiaeorientalis sunameri (EAFP) living off the Chinese Yellow/Bohai Sea coast. Using both morphological and molecular methods, 5 parasitic helminths were identified: Campula oblonga in the liver and pancreas; Synthesium seymouri in the pyloric stomach and duodenum ampulla; Anisakis pegreffii in the forestomach, main stomach, and esophagus; Halocercus sp. in the lungs; and Crassicauda magna in the mammary glands and muscle. Among these helminths, C. oblonga (80.7%), S. seymouri (80.7%), A. pegreffii (80.7%), and Halocercus sp. (77.4%) were the most prevalent, whereas C. magna (6.5%) were only observed in 2 EAFP individuals. All juvenile and adult EAFPs were parasitized by at least 3 parasites species (C. oblonga, S. seymouri, and A. pegreffii), whereas in neonates, only Halocercus sp. were detected. We observed no significant difference in parasite prevalence between males and females. In addition, A. pegreffii and C. magna represented new infection records in Neophocaena. A pathological examination associated with parasitic lesions in EAFPs showed damage or destruction of cells or tissues to some extent. This study represents the first systematic survey on parasitic infections in EAFPs, providing important and valuable parasitological information for the research and conservation of this coastal marine mammal.","container-title":"Diseases of Aquatic Organisms","DOI":"10.3354/dao03131","ISSN":"0177-5103, 1616-1580","issue":"1","journalAbbreviation":"Dis. Aquat. Org.","language":"en","page":"63-71","source":"DOI.org (Crossref)","title":"Parasitic infections in the East Asian finless porpoise Neophocaena asiaeorientalis sunameri living off the Chinese Yellow/Bohai Sea coast","volume":"125","author":[{"family":"Wan","given":"Xl"},{"family":"Zheng","given":"Js"},{"family":"Li","given":"Wx"},{"family":"Zeng","given":"Xy"},{"family":"Yang","given":"Jw"},{"family":"Hao","given":"Yj"},{"family":"Wang","given":"D"}],"issued":{"date-parts":[["2017",6,19]]}}}],"schema":"https://github.com/citation-style-language/schema/raw/master/csl-citation.json"} </w:instrText>
            </w:r>
            <w:r w:rsidRPr="00854BC1">
              <w:rPr>
                <w:rFonts w:eastAsiaTheme="minorHAnsi"/>
                <w:sz w:val="20"/>
                <w:szCs w:val="20"/>
                <w:lang w:val="en-US"/>
              </w:rPr>
              <w:fldChar w:fldCharType="separate"/>
            </w:r>
            <w:r w:rsidRPr="00854BC1">
              <w:rPr>
                <w:sz w:val="20"/>
                <w:szCs w:val="20"/>
                <w:lang w:val="en-US"/>
              </w:rPr>
              <w:t xml:space="preserve">(Wan </w:t>
            </w:r>
            <w:r w:rsidRPr="00854BC1">
              <w:rPr>
                <w:i/>
                <w:iCs/>
                <w:sz w:val="20"/>
                <w:szCs w:val="20"/>
                <w:lang w:val="en-US"/>
              </w:rPr>
              <w:t>et al.</w:t>
            </w:r>
            <w:r w:rsidRPr="00854BC1">
              <w:rPr>
                <w:sz w:val="20"/>
                <w:szCs w:val="20"/>
                <w:lang w:val="en-US"/>
              </w:rPr>
              <w:t xml:space="preserve">, 2017; Gui </w:t>
            </w:r>
            <w:r w:rsidRPr="00854BC1">
              <w:rPr>
                <w:i/>
                <w:iCs/>
                <w:sz w:val="20"/>
                <w:szCs w:val="20"/>
                <w:lang w:val="en-US"/>
              </w:rPr>
              <w:t>et al.</w:t>
            </w:r>
            <w:r w:rsidRPr="00854BC1">
              <w:rPr>
                <w:sz w:val="20"/>
                <w:szCs w:val="20"/>
                <w:lang w:val="en-US"/>
              </w:rPr>
              <w:t>, 2018)</w:t>
            </w:r>
            <w:r w:rsidRPr="00854BC1">
              <w:rPr>
                <w:rFonts w:eastAsiaTheme="minorHAnsi"/>
                <w:sz w:val="20"/>
                <w:szCs w:val="20"/>
                <w:lang w:val="en-US"/>
              </w:rPr>
              <w:fldChar w:fldCharType="end"/>
            </w:r>
          </w:p>
        </w:tc>
      </w:tr>
      <w:tr w:rsidR="008E2B89" w:rsidRPr="006F2338" w14:paraId="24369EB5" w14:textId="77777777" w:rsidTr="005A3E74">
        <w:tblPrEx>
          <w:tblLook w:val="0000" w:firstRow="0" w:lastRow="0" w:firstColumn="0" w:lastColumn="0" w:noHBand="0" w:noVBand="0"/>
        </w:tblPrEx>
        <w:tc>
          <w:tcPr>
            <w:tcW w:w="1606" w:type="dxa"/>
            <w:vMerge/>
            <w:vAlign w:val="center"/>
          </w:tcPr>
          <w:p w14:paraId="57EBA26F" w14:textId="77777777" w:rsidR="008E2B89" w:rsidRPr="00854BC1" w:rsidRDefault="008E2B89" w:rsidP="0049738F">
            <w:pPr>
              <w:autoSpaceDE w:val="0"/>
              <w:autoSpaceDN w:val="0"/>
              <w:adjustRightInd w:val="0"/>
              <w:rPr>
                <w:rFonts w:eastAsiaTheme="minorHAnsi"/>
                <w:i/>
                <w:iCs/>
                <w:sz w:val="20"/>
                <w:szCs w:val="20"/>
                <w:lang w:val="en-US"/>
              </w:rPr>
            </w:pPr>
          </w:p>
        </w:tc>
        <w:tc>
          <w:tcPr>
            <w:tcW w:w="1655" w:type="dxa"/>
            <w:vMerge/>
            <w:vAlign w:val="center"/>
          </w:tcPr>
          <w:p w14:paraId="05C35C29" w14:textId="77777777" w:rsidR="008E2B89" w:rsidRPr="00854BC1" w:rsidRDefault="008E2B89" w:rsidP="0049738F">
            <w:pPr>
              <w:autoSpaceDE w:val="0"/>
              <w:autoSpaceDN w:val="0"/>
              <w:adjustRightInd w:val="0"/>
              <w:rPr>
                <w:rFonts w:eastAsiaTheme="minorHAnsi"/>
                <w:sz w:val="20"/>
                <w:szCs w:val="20"/>
                <w:lang w:val="en-US"/>
              </w:rPr>
            </w:pPr>
          </w:p>
        </w:tc>
        <w:tc>
          <w:tcPr>
            <w:tcW w:w="1418" w:type="dxa"/>
            <w:vMerge/>
            <w:vAlign w:val="center"/>
          </w:tcPr>
          <w:p w14:paraId="32B35096" w14:textId="77777777" w:rsidR="008E2B89" w:rsidRPr="00854BC1" w:rsidRDefault="008E2B89" w:rsidP="0049738F">
            <w:pPr>
              <w:autoSpaceDE w:val="0"/>
              <w:autoSpaceDN w:val="0"/>
              <w:adjustRightInd w:val="0"/>
              <w:rPr>
                <w:rFonts w:eastAsiaTheme="minorHAnsi"/>
                <w:i/>
                <w:iCs/>
                <w:sz w:val="20"/>
                <w:szCs w:val="20"/>
                <w:lang w:val="en-US"/>
              </w:rPr>
            </w:pPr>
          </w:p>
        </w:tc>
        <w:tc>
          <w:tcPr>
            <w:tcW w:w="1275" w:type="dxa"/>
            <w:vMerge/>
            <w:vAlign w:val="center"/>
          </w:tcPr>
          <w:p w14:paraId="24274D1B" w14:textId="77777777" w:rsidR="008E2B89" w:rsidRPr="00854BC1" w:rsidRDefault="008E2B89" w:rsidP="0049738F">
            <w:pPr>
              <w:autoSpaceDE w:val="0"/>
              <w:autoSpaceDN w:val="0"/>
              <w:adjustRightInd w:val="0"/>
              <w:rPr>
                <w:rFonts w:eastAsiaTheme="minorHAnsi"/>
                <w:sz w:val="20"/>
                <w:szCs w:val="20"/>
                <w:lang w:val="en-US"/>
              </w:rPr>
            </w:pPr>
          </w:p>
        </w:tc>
        <w:tc>
          <w:tcPr>
            <w:tcW w:w="1448" w:type="dxa"/>
            <w:vAlign w:val="center"/>
          </w:tcPr>
          <w:p w14:paraId="12C5CAA5"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Halocercus sunameri</w:t>
            </w:r>
          </w:p>
        </w:tc>
        <w:tc>
          <w:tcPr>
            <w:tcW w:w="1954" w:type="dxa"/>
            <w:vAlign w:val="center"/>
          </w:tcPr>
          <w:p w14:paraId="48FBDA82"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Lower respiratory</w:t>
            </w:r>
          </w:p>
        </w:tc>
        <w:tc>
          <w:tcPr>
            <w:tcW w:w="3996" w:type="dxa"/>
            <w:vAlign w:val="center"/>
          </w:tcPr>
          <w:p w14:paraId="00FA7A68"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fldChar w:fldCharType="begin"/>
            </w:r>
            <w:r w:rsidRPr="00854BC1">
              <w:rPr>
                <w:rFonts w:eastAsiaTheme="minorHAnsi"/>
                <w:sz w:val="20"/>
                <w:szCs w:val="20"/>
                <w:lang w:val="en-US"/>
              </w:rPr>
              <w:instrText xml:space="preserve"> ADDIN ZOTERO_ITEM CSL_CITATION {"citationID":"gAG9KjzW","properties":{"formattedCitation":"(Shiozaki and Amano, 2017)","plainCitation":"(Shiozaki and Amano, 2017)","noteIndex":0},"citationItems":[{"id":1202,"uris":["http://zotero.org/users/9441463/items/94LMIFJ3"],"itemData":{"id":1202,"type":"article-journal","abstract":"Pharurus sunameri, Pharurus asiaeorientalis, Nasitrema spathulatum, Nasitrema sunameri, Halocercus pingi, Halocercus sunameri, Campula oblonga and Synthesium elongatum. No anisakid nematodes were found. N. spathulatum was found only in the western waters of the Seto Inland Sea. Low prevalence of C. oblonga in the Omura Bay was demonstrated. H. pingi was mostly found in very young porpoises before starting to eat prey, indicating prenatal or transmammary infection. However, a congeneric species, H. sunameri, mainly infected weaned porpoises, indicating that these two species possess different transmission pathways. This study provides information on the geographical distribution and prevalence of helminth parasites in finless porpoises off the Japanese coast.","container-title":"Journal of Veterinary Medical Science","DOI":"10.1292/jvms.16-0421","ISSN":"0916-7250, 1347-7439","issue":"3","journalAbbreviation":"The Journal of Veterinary Medical Science","language":"en","page":"534-541","source":"DOI.org (Crossref)","title":"Population- and growth-related differences in helminthic fauna of finless porpoises (Neophocaena asiaeorientalis) in five Japanese populations","volume":"79","author":[{"family":"Shiozaki","given":"Akira"},{"family":"Amano","given":"Masao"}],"issued":{"date-parts":[["2017"]]}}}],"schema":"https://github.com/citation-style-language/schema/raw/master/csl-citation.json"} </w:instrText>
            </w:r>
            <w:r w:rsidRPr="00854BC1">
              <w:rPr>
                <w:rFonts w:eastAsiaTheme="minorHAnsi"/>
                <w:sz w:val="20"/>
                <w:szCs w:val="20"/>
                <w:lang w:val="en-US"/>
              </w:rPr>
              <w:fldChar w:fldCharType="separate"/>
            </w:r>
            <w:r w:rsidRPr="00854BC1">
              <w:rPr>
                <w:rFonts w:eastAsiaTheme="minorHAnsi"/>
                <w:noProof/>
                <w:sz w:val="20"/>
                <w:szCs w:val="20"/>
                <w:lang w:val="en-US"/>
              </w:rPr>
              <w:t>(Shiozaki and Amano, 2017)</w:t>
            </w:r>
            <w:r w:rsidRPr="00854BC1">
              <w:rPr>
                <w:rFonts w:eastAsiaTheme="minorHAnsi"/>
                <w:sz w:val="20"/>
                <w:szCs w:val="20"/>
                <w:lang w:val="en-US"/>
              </w:rPr>
              <w:fldChar w:fldCharType="end"/>
            </w:r>
          </w:p>
        </w:tc>
      </w:tr>
      <w:tr w:rsidR="008E2B89" w:rsidRPr="006F2338" w14:paraId="1129BCCC" w14:textId="77777777" w:rsidTr="005A3E74">
        <w:tblPrEx>
          <w:tblLook w:val="0000" w:firstRow="0" w:lastRow="0" w:firstColumn="0" w:lastColumn="0" w:noHBand="0" w:noVBand="0"/>
        </w:tblPrEx>
        <w:tc>
          <w:tcPr>
            <w:tcW w:w="1606" w:type="dxa"/>
            <w:vMerge/>
            <w:vAlign w:val="center"/>
          </w:tcPr>
          <w:p w14:paraId="5E733EB3" w14:textId="77777777" w:rsidR="008E2B89" w:rsidRPr="00854BC1" w:rsidRDefault="008E2B89" w:rsidP="0049738F">
            <w:pPr>
              <w:autoSpaceDE w:val="0"/>
              <w:autoSpaceDN w:val="0"/>
              <w:adjustRightInd w:val="0"/>
              <w:rPr>
                <w:rFonts w:eastAsiaTheme="minorHAnsi"/>
                <w:i/>
                <w:iCs/>
                <w:sz w:val="20"/>
                <w:szCs w:val="20"/>
                <w:lang w:val="en-US"/>
              </w:rPr>
            </w:pPr>
          </w:p>
        </w:tc>
        <w:tc>
          <w:tcPr>
            <w:tcW w:w="1655" w:type="dxa"/>
            <w:vMerge/>
            <w:vAlign w:val="center"/>
          </w:tcPr>
          <w:p w14:paraId="0639402C" w14:textId="77777777" w:rsidR="008E2B89" w:rsidRPr="00854BC1" w:rsidRDefault="008E2B89" w:rsidP="0049738F">
            <w:pPr>
              <w:autoSpaceDE w:val="0"/>
              <w:autoSpaceDN w:val="0"/>
              <w:adjustRightInd w:val="0"/>
              <w:rPr>
                <w:rFonts w:eastAsiaTheme="minorHAnsi"/>
                <w:sz w:val="20"/>
                <w:szCs w:val="20"/>
                <w:lang w:val="en-US"/>
              </w:rPr>
            </w:pPr>
          </w:p>
        </w:tc>
        <w:tc>
          <w:tcPr>
            <w:tcW w:w="1418" w:type="dxa"/>
            <w:vMerge/>
            <w:vAlign w:val="center"/>
          </w:tcPr>
          <w:p w14:paraId="5D5F7967" w14:textId="77777777" w:rsidR="008E2B89" w:rsidRPr="00854BC1" w:rsidRDefault="008E2B89" w:rsidP="0049738F">
            <w:pPr>
              <w:autoSpaceDE w:val="0"/>
              <w:autoSpaceDN w:val="0"/>
              <w:adjustRightInd w:val="0"/>
              <w:rPr>
                <w:rFonts w:eastAsiaTheme="minorHAnsi"/>
                <w:i/>
                <w:iCs/>
                <w:sz w:val="20"/>
                <w:szCs w:val="20"/>
                <w:lang w:val="en-US"/>
              </w:rPr>
            </w:pPr>
          </w:p>
        </w:tc>
        <w:tc>
          <w:tcPr>
            <w:tcW w:w="1275" w:type="dxa"/>
            <w:vMerge/>
            <w:vAlign w:val="center"/>
          </w:tcPr>
          <w:p w14:paraId="32C13EB5" w14:textId="77777777" w:rsidR="008E2B89" w:rsidRPr="00854BC1" w:rsidRDefault="008E2B89" w:rsidP="0049738F">
            <w:pPr>
              <w:autoSpaceDE w:val="0"/>
              <w:autoSpaceDN w:val="0"/>
              <w:adjustRightInd w:val="0"/>
              <w:rPr>
                <w:rFonts w:eastAsiaTheme="minorHAnsi"/>
                <w:sz w:val="20"/>
                <w:szCs w:val="20"/>
                <w:lang w:val="en-US"/>
              </w:rPr>
            </w:pPr>
          </w:p>
        </w:tc>
        <w:tc>
          <w:tcPr>
            <w:tcW w:w="1448" w:type="dxa"/>
            <w:vAlign w:val="center"/>
          </w:tcPr>
          <w:p w14:paraId="3A8F7AE0"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Halocercus taurica</w:t>
            </w:r>
          </w:p>
        </w:tc>
        <w:tc>
          <w:tcPr>
            <w:tcW w:w="1954" w:type="dxa"/>
            <w:vAlign w:val="center"/>
          </w:tcPr>
          <w:p w14:paraId="2D69A40A"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Lower respiratory</w:t>
            </w:r>
          </w:p>
        </w:tc>
        <w:tc>
          <w:tcPr>
            <w:tcW w:w="3996" w:type="dxa"/>
            <w:vAlign w:val="center"/>
          </w:tcPr>
          <w:p w14:paraId="48C6E41B"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fldChar w:fldCharType="begin"/>
            </w:r>
            <w:r w:rsidRPr="00854BC1">
              <w:rPr>
                <w:rFonts w:eastAsiaTheme="minorHAnsi"/>
                <w:sz w:val="20"/>
                <w:szCs w:val="20"/>
                <w:lang w:val="en-US"/>
              </w:rPr>
              <w:instrText xml:space="preserve"> ADDIN ZOTERO_ITEM CSL_CITATION {"citationID":"34JM8ULo","properties":{"formattedCitation":"(Shiozaki and Amano, 2017)","plainCitation":"(Shiozaki and Amano, 2017)","noteIndex":0},"citationItems":[{"id":1202,"uris":["http://zotero.org/users/9441463/items/94LMIFJ3"],"itemData":{"id":1202,"type":"article-journal","abstract":"Pharurus sunameri, Pharurus asiaeorientalis, Nasitrema spathulatum, Nasitrema sunameri, Halocercus pingi, Halocercus sunameri, Campula oblonga and Synthesium elongatum. No anisakid nematodes were found. N. spathulatum was found only in the western waters of the Seto Inland Sea. Low prevalence of C. oblonga in the Omura Bay was demonstrated. H. pingi was mostly found in very young porpoises before starting to eat prey, indicating prenatal or transmammary infection. However, a congeneric species, H. sunameri, mainly infected weaned porpoises, indicating that these two species possess different transmission pathways. This study provides information on the geographical distribution and prevalence of helminth parasites in finless porpoises off the Japanese coast.","container-title":"Journal of Veterinary Medical Science","DOI":"10.1292/jvms.16-0421","ISSN":"0916-7250, 1347-7439","issue":"3","journalAbbreviation":"The Journal of Veterinary Medical Science","language":"en","page":"534-541","source":"DOI.org (Crossref)","title":"Population- and growth-related differences in helminthic fauna of finless porpoises (Neophocaena asiaeorientalis) in five Japanese populations","volume":"79","author":[{"family":"Shiozaki","given":"Akira"},{"family":"Amano","given":"Masao"}],"issued":{"date-parts":[["2017"]]}}}],"schema":"https://github.com/citation-style-language/schema/raw/master/csl-citation.json"} </w:instrText>
            </w:r>
            <w:r w:rsidRPr="00854BC1">
              <w:rPr>
                <w:rFonts w:eastAsiaTheme="minorHAnsi"/>
                <w:sz w:val="20"/>
                <w:szCs w:val="20"/>
                <w:lang w:val="en-US"/>
              </w:rPr>
              <w:fldChar w:fldCharType="separate"/>
            </w:r>
            <w:r w:rsidRPr="00854BC1">
              <w:rPr>
                <w:rFonts w:eastAsiaTheme="minorHAnsi"/>
                <w:noProof/>
                <w:sz w:val="20"/>
                <w:szCs w:val="20"/>
                <w:lang w:val="en-US"/>
              </w:rPr>
              <w:t>(Shiozaki and Amano, 2017)</w:t>
            </w:r>
            <w:r w:rsidRPr="00854BC1">
              <w:rPr>
                <w:rFonts w:eastAsiaTheme="minorHAnsi"/>
                <w:sz w:val="20"/>
                <w:szCs w:val="20"/>
                <w:lang w:val="en-US"/>
              </w:rPr>
              <w:fldChar w:fldCharType="end"/>
            </w:r>
          </w:p>
        </w:tc>
      </w:tr>
      <w:tr w:rsidR="008E2B89" w:rsidRPr="006F2338" w14:paraId="1F21F812" w14:textId="77777777" w:rsidTr="005A3E74">
        <w:tblPrEx>
          <w:tblLook w:val="0000" w:firstRow="0" w:lastRow="0" w:firstColumn="0" w:lastColumn="0" w:noHBand="0" w:noVBand="0"/>
        </w:tblPrEx>
        <w:tc>
          <w:tcPr>
            <w:tcW w:w="1606" w:type="dxa"/>
            <w:vMerge/>
            <w:vAlign w:val="center"/>
          </w:tcPr>
          <w:p w14:paraId="093CA18C" w14:textId="77777777" w:rsidR="008E2B89" w:rsidRPr="00854BC1" w:rsidRDefault="008E2B89" w:rsidP="0049738F">
            <w:pPr>
              <w:autoSpaceDE w:val="0"/>
              <w:autoSpaceDN w:val="0"/>
              <w:adjustRightInd w:val="0"/>
              <w:rPr>
                <w:rFonts w:eastAsiaTheme="minorHAnsi"/>
                <w:i/>
                <w:iCs/>
                <w:sz w:val="20"/>
                <w:szCs w:val="20"/>
                <w:lang w:val="en-US"/>
              </w:rPr>
            </w:pPr>
          </w:p>
        </w:tc>
        <w:tc>
          <w:tcPr>
            <w:tcW w:w="1655" w:type="dxa"/>
            <w:vMerge/>
            <w:vAlign w:val="center"/>
          </w:tcPr>
          <w:p w14:paraId="760E3D9D" w14:textId="77777777" w:rsidR="008E2B89" w:rsidRPr="00854BC1" w:rsidRDefault="008E2B89" w:rsidP="0049738F">
            <w:pPr>
              <w:autoSpaceDE w:val="0"/>
              <w:autoSpaceDN w:val="0"/>
              <w:adjustRightInd w:val="0"/>
              <w:rPr>
                <w:rFonts w:eastAsiaTheme="minorHAnsi"/>
                <w:sz w:val="20"/>
                <w:szCs w:val="20"/>
                <w:lang w:val="en-US"/>
              </w:rPr>
            </w:pPr>
          </w:p>
        </w:tc>
        <w:tc>
          <w:tcPr>
            <w:tcW w:w="1418" w:type="dxa"/>
            <w:vMerge/>
            <w:vAlign w:val="center"/>
          </w:tcPr>
          <w:p w14:paraId="1B5EB45C" w14:textId="77777777" w:rsidR="008E2B89" w:rsidRPr="00854BC1" w:rsidRDefault="008E2B89" w:rsidP="0049738F">
            <w:pPr>
              <w:autoSpaceDE w:val="0"/>
              <w:autoSpaceDN w:val="0"/>
              <w:adjustRightInd w:val="0"/>
              <w:rPr>
                <w:rFonts w:eastAsiaTheme="minorHAnsi"/>
                <w:i/>
                <w:iCs/>
                <w:sz w:val="20"/>
                <w:szCs w:val="20"/>
                <w:lang w:val="en-US"/>
              </w:rPr>
            </w:pPr>
          </w:p>
        </w:tc>
        <w:tc>
          <w:tcPr>
            <w:tcW w:w="1275" w:type="dxa"/>
            <w:vMerge/>
            <w:vAlign w:val="center"/>
          </w:tcPr>
          <w:p w14:paraId="1B39FEDF" w14:textId="77777777" w:rsidR="008E2B89" w:rsidRPr="00854BC1" w:rsidRDefault="008E2B89" w:rsidP="0049738F">
            <w:pPr>
              <w:autoSpaceDE w:val="0"/>
              <w:autoSpaceDN w:val="0"/>
              <w:adjustRightInd w:val="0"/>
              <w:rPr>
                <w:rFonts w:eastAsiaTheme="minorHAnsi"/>
                <w:sz w:val="20"/>
                <w:szCs w:val="20"/>
                <w:lang w:val="en-US"/>
              </w:rPr>
            </w:pPr>
          </w:p>
        </w:tc>
        <w:tc>
          <w:tcPr>
            <w:tcW w:w="1448" w:type="dxa"/>
            <w:vAlign w:val="center"/>
          </w:tcPr>
          <w:p w14:paraId="1AF37580"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Pharurus asiaeorientalis</w:t>
            </w:r>
          </w:p>
        </w:tc>
        <w:tc>
          <w:tcPr>
            <w:tcW w:w="1954" w:type="dxa"/>
            <w:vAlign w:val="center"/>
          </w:tcPr>
          <w:p w14:paraId="08EF63BB"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Lower respiratory, Otic apparatus</w:t>
            </w:r>
          </w:p>
        </w:tc>
        <w:tc>
          <w:tcPr>
            <w:tcW w:w="3996" w:type="dxa"/>
            <w:vAlign w:val="center"/>
          </w:tcPr>
          <w:p w14:paraId="62D1A132"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fldChar w:fldCharType="begin"/>
            </w:r>
            <w:r w:rsidRPr="00854BC1">
              <w:rPr>
                <w:rFonts w:eastAsiaTheme="minorHAnsi"/>
                <w:sz w:val="20"/>
                <w:szCs w:val="20"/>
                <w:lang w:val="en-US"/>
              </w:rPr>
              <w:instrText xml:space="preserve"> ADDIN ZOTERO_ITEM CSL_CITATION {"citationID":"MH1Jxr7N","properties":{"formattedCitation":"(Shiozaki and Amano, 2017)","plainCitation":"(Shiozaki and Amano, 2017)","noteIndex":0},"citationItems":[{"id":1202,"uris":["http://zotero.org/users/9441463/items/94LMIFJ3"],"itemData":{"id":1202,"type":"article-journal","abstract":"Pharurus sunameri, Pharurus asiaeorientalis, Nasitrema spathulatum, Nasitrema sunameri, Halocercus pingi, Halocercus sunameri, Campula oblonga and Synthesium elongatum. No anisakid nematodes were found. N. spathulatum was found only in the western waters of the Seto Inland Sea. Low prevalence of C. oblonga in the Omura Bay was demonstrated. H. pingi was mostly found in very young porpoises before starting to eat prey, indicating prenatal or transmammary infection. However, a congeneric species, H. sunameri, mainly infected weaned porpoises, indicating that these two species possess different transmission pathways. This study provides information on the geographical distribution and prevalence of helminth parasites in finless porpoises off the Japanese coast.","container-title":"Journal of Veterinary Medical Science","DOI":"10.1292/jvms.16-0421","ISSN":"0916-7250, 1347-7439","issue":"3","journalAbbreviation":"The Journal of Veterinary Medical Science","language":"en","page":"534-541","source":"DOI.org (Crossref)","title":"Population- and growth-related differences in helminthic fauna of finless porpoises (Neophocaena asiaeorientalis) in five Japanese populations","volume":"79","author":[{"family":"Shiozaki","given":"Akira"},{"family":"Amano","given":"Masao"}],"issued":{"date-parts":[["2017"]]}}}],"schema":"https://github.com/citation-style-language/schema/raw/master/csl-citation.json"} </w:instrText>
            </w:r>
            <w:r w:rsidRPr="00854BC1">
              <w:rPr>
                <w:rFonts w:eastAsiaTheme="minorHAnsi"/>
                <w:sz w:val="20"/>
                <w:szCs w:val="20"/>
                <w:lang w:val="en-US"/>
              </w:rPr>
              <w:fldChar w:fldCharType="separate"/>
            </w:r>
            <w:r w:rsidRPr="00854BC1">
              <w:rPr>
                <w:rFonts w:eastAsiaTheme="minorHAnsi"/>
                <w:noProof/>
                <w:sz w:val="20"/>
                <w:szCs w:val="20"/>
                <w:lang w:val="en-US"/>
              </w:rPr>
              <w:t>(Shiozaki and Amano, 2017)</w:t>
            </w:r>
            <w:r w:rsidRPr="00854BC1">
              <w:rPr>
                <w:rFonts w:eastAsiaTheme="minorHAnsi"/>
                <w:sz w:val="20"/>
                <w:szCs w:val="20"/>
                <w:lang w:val="en-US"/>
              </w:rPr>
              <w:fldChar w:fldCharType="end"/>
            </w:r>
          </w:p>
        </w:tc>
      </w:tr>
      <w:tr w:rsidR="008E2B89" w:rsidRPr="006F2338" w14:paraId="7AE4583B" w14:textId="77777777" w:rsidTr="005A3E74">
        <w:tblPrEx>
          <w:tblLook w:val="0000" w:firstRow="0" w:lastRow="0" w:firstColumn="0" w:lastColumn="0" w:noHBand="0" w:noVBand="0"/>
        </w:tblPrEx>
        <w:tc>
          <w:tcPr>
            <w:tcW w:w="1606" w:type="dxa"/>
            <w:vMerge/>
            <w:vAlign w:val="center"/>
          </w:tcPr>
          <w:p w14:paraId="75369C82" w14:textId="77777777" w:rsidR="008E2B89" w:rsidRPr="00854BC1" w:rsidRDefault="008E2B89" w:rsidP="0049738F">
            <w:pPr>
              <w:autoSpaceDE w:val="0"/>
              <w:autoSpaceDN w:val="0"/>
              <w:adjustRightInd w:val="0"/>
              <w:rPr>
                <w:rFonts w:eastAsiaTheme="minorHAnsi"/>
                <w:i/>
                <w:iCs/>
                <w:sz w:val="20"/>
                <w:szCs w:val="20"/>
                <w:lang w:val="en-US"/>
              </w:rPr>
            </w:pPr>
          </w:p>
        </w:tc>
        <w:tc>
          <w:tcPr>
            <w:tcW w:w="1655" w:type="dxa"/>
            <w:vMerge/>
            <w:vAlign w:val="center"/>
          </w:tcPr>
          <w:p w14:paraId="4B1F1C7D" w14:textId="77777777" w:rsidR="008E2B89" w:rsidRPr="00854BC1" w:rsidRDefault="008E2B89" w:rsidP="0049738F">
            <w:pPr>
              <w:autoSpaceDE w:val="0"/>
              <w:autoSpaceDN w:val="0"/>
              <w:adjustRightInd w:val="0"/>
              <w:rPr>
                <w:rFonts w:eastAsiaTheme="minorHAnsi"/>
                <w:sz w:val="20"/>
                <w:szCs w:val="20"/>
                <w:lang w:val="en-US"/>
              </w:rPr>
            </w:pPr>
          </w:p>
        </w:tc>
        <w:tc>
          <w:tcPr>
            <w:tcW w:w="1418" w:type="dxa"/>
            <w:vMerge/>
            <w:vAlign w:val="center"/>
          </w:tcPr>
          <w:p w14:paraId="0394CB98" w14:textId="77777777" w:rsidR="008E2B89" w:rsidRPr="00854BC1" w:rsidRDefault="008E2B89" w:rsidP="0049738F">
            <w:pPr>
              <w:autoSpaceDE w:val="0"/>
              <w:autoSpaceDN w:val="0"/>
              <w:adjustRightInd w:val="0"/>
              <w:rPr>
                <w:rFonts w:eastAsiaTheme="minorHAnsi"/>
                <w:i/>
                <w:iCs/>
                <w:sz w:val="20"/>
                <w:szCs w:val="20"/>
                <w:lang w:val="en-US"/>
              </w:rPr>
            </w:pPr>
          </w:p>
        </w:tc>
        <w:tc>
          <w:tcPr>
            <w:tcW w:w="1275" w:type="dxa"/>
            <w:vMerge/>
            <w:vAlign w:val="center"/>
          </w:tcPr>
          <w:p w14:paraId="7E533412" w14:textId="77777777" w:rsidR="008E2B89" w:rsidRPr="00854BC1" w:rsidRDefault="008E2B89" w:rsidP="0049738F">
            <w:pPr>
              <w:autoSpaceDE w:val="0"/>
              <w:autoSpaceDN w:val="0"/>
              <w:adjustRightInd w:val="0"/>
              <w:rPr>
                <w:rFonts w:eastAsiaTheme="minorHAnsi"/>
                <w:sz w:val="20"/>
                <w:szCs w:val="20"/>
                <w:lang w:val="en-US"/>
              </w:rPr>
            </w:pPr>
          </w:p>
        </w:tc>
        <w:tc>
          <w:tcPr>
            <w:tcW w:w="1448" w:type="dxa"/>
            <w:vAlign w:val="center"/>
          </w:tcPr>
          <w:p w14:paraId="59019D09"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Pharurus sunameri</w:t>
            </w:r>
          </w:p>
        </w:tc>
        <w:tc>
          <w:tcPr>
            <w:tcW w:w="1954" w:type="dxa"/>
            <w:vAlign w:val="center"/>
          </w:tcPr>
          <w:p w14:paraId="2DF23DE9"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Lower respiratory, Otic apparatus</w:t>
            </w:r>
          </w:p>
        </w:tc>
        <w:tc>
          <w:tcPr>
            <w:tcW w:w="3996" w:type="dxa"/>
            <w:vAlign w:val="center"/>
          </w:tcPr>
          <w:p w14:paraId="413DCCBD"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fldChar w:fldCharType="begin"/>
            </w:r>
            <w:r w:rsidRPr="00854BC1">
              <w:rPr>
                <w:rFonts w:eastAsiaTheme="minorHAnsi"/>
                <w:sz w:val="20"/>
                <w:szCs w:val="20"/>
                <w:lang w:val="en-US"/>
              </w:rPr>
              <w:instrText xml:space="preserve"> ADDIN ZOTERO_ITEM CSL_CITATION {"citationID":"P2aC4Y9M","properties":{"formattedCitation":"(Shiozaki and Amano, 2017)","plainCitation":"(Shiozaki and Amano, 2017)","noteIndex":0},"citationItems":[{"id":1202,"uris":["http://zotero.org/users/9441463/items/94LMIFJ3"],"itemData":{"id":1202,"type":"article-journal","abstract":"Pharurus sunameri, Pharurus asiaeorientalis, Nasitrema spathulatum, Nasitrema sunameri, Halocercus pingi, Halocercus sunameri, Campula oblonga and Synthesium elongatum. No anisakid nematodes were found. N. spathulatum was found only in the western waters of the Seto Inland Sea. Low prevalence of C. oblonga in the Omura Bay was demonstrated. H. pingi was mostly found in very young porpoises before starting to eat prey, indicating prenatal or transmammary infection. However, a congeneric species, H. sunameri, mainly infected weaned porpoises, indicating that these two species possess different transmission pathways. This study provides information on the geographical distribution and prevalence of helminth parasites in finless porpoises off the Japanese coast.","container-title":"Journal of Veterinary Medical Science","DOI":"10.1292/jvms.16-0421","ISSN":"0916-7250, 1347-7439","issue":"3","journalAbbreviation":"The Journal of Veterinary Medical Science","language":"en","page":"534-541","source":"DOI.org (Crossref)","title":"Population- and growth-related differences in helminthic fauna of finless porpoises (Neophocaena asiaeorientalis) in five Japanese populations","volume":"79","author":[{"family":"Shiozaki","given":"Akira"},{"family":"Amano","given":"Masao"}],"issued":{"date-parts":[["2017"]]}}}],"schema":"https://github.com/citation-style-language/schema/raw/master/csl-citation.json"} </w:instrText>
            </w:r>
            <w:r w:rsidRPr="00854BC1">
              <w:rPr>
                <w:rFonts w:eastAsiaTheme="minorHAnsi"/>
                <w:sz w:val="20"/>
                <w:szCs w:val="20"/>
                <w:lang w:val="en-US"/>
              </w:rPr>
              <w:fldChar w:fldCharType="separate"/>
            </w:r>
            <w:r w:rsidRPr="00854BC1">
              <w:rPr>
                <w:rFonts w:eastAsiaTheme="minorHAnsi"/>
                <w:noProof/>
                <w:sz w:val="20"/>
                <w:szCs w:val="20"/>
                <w:lang w:val="en-US"/>
              </w:rPr>
              <w:t>(Shiozaki and Amano, 2017)</w:t>
            </w:r>
            <w:r w:rsidRPr="00854BC1">
              <w:rPr>
                <w:rFonts w:eastAsiaTheme="minorHAnsi"/>
                <w:sz w:val="20"/>
                <w:szCs w:val="20"/>
                <w:lang w:val="en-US"/>
              </w:rPr>
              <w:fldChar w:fldCharType="end"/>
            </w:r>
          </w:p>
        </w:tc>
      </w:tr>
      <w:tr w:rsidR="008E2B89" w:rsidRPr="006F2338" w14:paraId="057FBE58" w14:textId="77777777" w:rsidTr="005A3E74">
        <w:tblPrEx>
          <w:tblLook w:val="0000" w:firstRow="0" w:lastRow="0" w:firstColumn="0" w:lastColumn="0" w:noHBand="0" w:noVBand="0"/>
        </w:tblPrEx>
        <w:tc>
          <w:tcPr>
            <w:tcW w:w="1606" w:type="dxa"/>
            <w:vMerge/>
            <w:vAlign w:val="center"/>
          </w:tcPr>
          <w:p w14:paraId="2519CD04" w14:textId="77777777" w:rsidR="008E2B89" w:rsidRPr="00854BC1" w:rsidRDefault="008E2B89" w:rsidP="0049738F">
            <w:pPr>
              <w:autoSpaceDE w:val="0"/>
              <w:autoSpaceDN w:val="0"/>
              <w:adjustRightInd w:val="0"/>
              <w:rPr>
                <w:rFonts w:eastAsiaTheme="minorHAnsi"/>
                <w:i/>
                <w:iCs/>
                <w:sz w:val="20"/>
                <w:szCs w:val="20"/>
                <w:lang w:val="en-US"/>
              </w:rPr>
            </w:pPr>
          </w:p>
        </w:tc>
        <w:tc>
          <w:tcPr>
            <w:tcW w:w="1655" w:type="dxa"/>
            <w:vMerge/>
            <w:vAlign w:val="center"/>
          </w:tcPr>
          <w:p w14:paraId="69DAD669" w14:textId="77777777" w:rsidR="008E2B89" w:rsidRPr="00854BC1" w:rsidRDefault="008E2B89" w:rsidP="0049738F">
            <w:pPr>
              <w:autoSpaceDE w:val="0"/>
              <w:autoSpaceDN w:val="0"/>
              <w:adjustRightInd w:val="0"/>
              <w:rPr>
                <w:rFonts w:eastAsiaTheme="minorHAnsi"/>
                <w:sz w:val="20"/>
                <w:szCs w:val="20"/>
                <w:lang w:val="en-US"/>
              </w:rPr>
            </w:pPr>
          </w:p>
        </w:tc>
        <w:tc>
          <w:tcPr>
            <w:tcW w:w="1418" w:type="dxa"/>
            <w:vMerge/>
            <w:vAlign w:val="center"/>
          </w:tcPr>
          <w:p w14:paraId="0B6070AF" w14:textId="77777777" w:rsidR="008E2B89" w:rsidRPr="00854BC1" w:rsidRDefault="008E2B89" w:rsidP="0049738F">
            <w:pPr>
              <w:autoSpaceDE w:val="0"/>
              <w:autoSpaceDN w:val="0"/>
              <w:adjustRightInd w:val="0"/>
              <w:rPr>
                <w:rFonts w:eastAsiaTheme="minorHAnsi"/>
                <w:i/>
                <w:iCs/>
                <w:sz w:val="20"/>
                <w:szCs w:val="20"/>
                <w:lang w:val="en-US"/>
              </w:rPr>
            </w:pPr>
          </w:p>
        </w:tc>
        <w:tc>
          <w:tcPr>
            <w:tcW w:w="1275" w:type="dxa"/>
            <w:vMerge/>
            <w:vAlign w:val="center"/>
          </w:tcPr>
          <w:p w14:paraId="0DCFAAB1" w14:textId="77777777" w:rsidR="008E2B89" w:rsidRPr="00854BC1" w:rsidRDefault="008E2B89" w:rsidP="0049738F">
            <w:pPr>
              <w:autoSpaceDE w:val="0"/>
              <w:autoSpaceDN w:val="0"/>
              <w:adjustRightInd w:val="0"/>
              <w:rPr>
                <w:rFonts w:eastAsiaTheme="minorHAnsi"/>
                <w:sz w:val="20"/>
                <w:szCs w:val="20"/>
                <w:lang w:val="en-US"/>
              </w:rPr>
            </w:pPr>
          </w:p>
        </w:tc>
        <w:tc>
          <w:tcPr>
            <w:tcW w:w="1448" w:type="dxa"/>
            <w:vAlign w:val="center"/>
          </w:tcPr>
          <w:p w14:paraId="72D3F5DB"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Stenurus nanjingensis</w:t>
            </w:r>
          </w:p>
        </w:tc>
        <w:tc>
          <w:tcPr>
            <w:tcW w:w="1954" w:type="dxa"/>
            <w:vAlign w:val="center"/>
          </w:tcPr>
          <w:p w14:paraId="488BBD2E"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Otic apparatus</w:t>
            </w:r>
          </w:p>
        </w:tc>
        <w:tc>
          <w:tcPr>
            <w:tcW w:w="3996" w:type="dxa"/>
            <w:vAlign w:val="center"/>
          </w:tcPr>
          <w:p w14:paraId="33E579D5"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fldChar w:fldCharType="begin"/>
            </w:r>
            <w:r w:rsidRPr="00854BC1">
              <w:rPr>
                <w:rFonts w:eastAsiaTheme="minorHAnsi"/>
                <w:sz w:val="20"/>
                <w:szCs w:val="20"/>
                <w:lang w:val="en-US"/>
              </w:rPr>
              <w:instrText xml:space="preserve"> ADDIN ZOTERO_ITEM CSL_CITATION {"citationID":"OQAdumuN","properties":{"formattedCitation":"(Shiozaki and Amano, 2017)","plainCitation":"(Shiozaki and Amano, 2017)","noteIndex":0},"citationItems":[{"id":1202,"uris":["http://zotero.org/users/9441463/items/94LMIFJ3"],"itemData":{"id":1202,"type":"article-journal","abstract":"Pharurus sunameri, Pharurus asiaeorientalis, Nasitrema spathulatum, Nasitrema sunameri, Halocercus pingi, Halocercus sunameri, Campula oblonga and Synthesium elongatum. No anisakid nematodes were found. N. spathulatum was found only in the western waters of the Seto Inland Sea. Low prevalence of C. oblonga in the Omura Bay was demonstrated. H. pingi was mostly found in very young porpoises before starting to eat prey, indicating prenatal or transmammary infection. However, a congeneric species, H. sunameri, mainly infected weaned porpoises, indicating that these two species possess different transmission pathways. This study provides information on the geographical distribution and prevalence of helminth parasites in finless porpoises off the Japanese coast.","container-title":"Journal of Veterinary Medical Science","DOI":"10.1292/jvms.16-0421","ISSN":"0916-7250, 1347-7439","issue":"3","journalAbbreviation":"The Journal of Veterinary Medical Science","language":"en","page":"534-541","source":"DOI.org (Crossref)","title":"Population- and growth-related differences in helminthic fauna of finless porpoises (Neophocaena asiaeorientalis) in five Japanese populations","volume":"79","author":[{"family":"Shiozaki","given":"Akira"},{"family":"Amano","given":"Masao"}],"issued":{"date-parts":[["2017"]]}}}],"schema":"https://github.com/citation-style-language/schema/raw/master/csl-citation.json"} </w:instrText>
            </w:r>
            <w:r w:rsidRPr="00854BC1">
              <w:rPr>
                <w:rFonts w:eastAsiaTheme="minorHAnsi"/>
                <w:sz w:val="20"/>
                <w:szCs w:val="20"/>
                <w:lang w:val="en-US"/>
              </w:rPr>
              <w:fldChar w:fldCharType="separate"/>
            </w:r>
            <w:r w:rsidRPr="00854BC1">
              <w:rPr>
                <w:rFonts w:eastAsiaTheme="minorHAnsi"/>
                <w:noProof/>
                <w:sz w:val="20"/>
                <w:szCs w:val="20"/>
                <w:lang w:val="en-US"/>
              </w:rPr>
              <w:t>(Shiozaki and Amano, 2017)</w:t>
            </w:r>
            <w:r w:rsidRPr="00854BC1">
              <w:rPr>
                <w:rFonts w:eastAsiaTheme="minorHAnsi"/>
                <w:sz w:val="20"/>
                <w:szCs w:val="20"/>
                <w:lang w:val="en-US"/>
              </w:rPr>
              <w:fldChar w:fldCharType="end"/>
            </w:r>
          </w:p>
        </w:tc>
      </w:tr>
      <w:tr w:rsidR="008E2B89" w:rsidRPr="006F2338" w14:paraId="69EB8085" w14:textId="77777777" w:rsidTr="005A3E74">
        <w:tblPrEx>
          <w:tblLook w:val="0000" w:firstRow="0" w:lastRow="0" w:firstColumn="0" w:lastColumn="0" w:noHBand="0" w:noVBand="0"/>
        </w:tblPrEx>
        <w:tc>
          <w:tcPr>
            <w:tcW w:w="1606" w:type="dxa"/>
            <w:vMerge/>
            <w:vAlign w:val="center"/>
          </w:tcPr>
          <w:p w14:paraId="10B5E0E8" w14:textId="77777777" w:rsidR="008E2B89" w:rsidRPr="00854BC1" w:rsidRDefault="008E2B89" w:rsidP="0049738F">
            <w:pPr>
              <w:autoSpaceDE w:val="0"/>
              <w:autoSpaceDN w:val="0"/>
              <w:adjustRightInd w:val="0"/>
              <w:rPr>
                <w:rFonts w:eastAsiaTheme="minorHAnsi"/>
                <w:i/>
                <w:iCs/>
                <w:sz w:val="20"/>
                <w:szCs w:val="20"/>
                <w:lang w:val="en-US"/>
              </w:rPr>
            </w:pPr>
          </w:p>
        </w:tc>
        <w:tc>
          <w:tcPr>
            <w:tcW w:w="1655" w:type="dxa"/>
            <w:vMerge w:val="restart"/>
            <w:vAlign w:val="center"/>
          </w:tcPr>
          <w:p w14:paraId="2C81DAD5"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Neophocaena phocaenoides</w:t>
            </w:r>
          </w:p>
        </w:tc>
        <w:tc>
          <w:tcPr>
            <w:tcW w:w="1418" w:type="dxa"/>
            <w:vMerge w:val="restart"/>
            <w:vAlign w:val="center"/>
          </w:tcPr>
          <w:p w14:paraId="0CB4D9D9"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Indo-Pacific finless porpoise</w:t>
            </w:r>
          </w:p>
        </w:tc>
        <w:tc>
          <w:tcPr>
            <w:tcW w:w="1275" w:type="dxa"/>
            <w:vAlign w:val="center"/>
          </w:tcPr>
          <w:p w14:paraId="111623B7"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Crenosomatidae</w:t>
            </w:r>
          </w:p>
        </w:tc>
        <w:tc>
          <w:tcPr>
            <w:tcW w:w="1448" w:type="dxa"/>
            <w:vAlign w:val="center"/>
          </w:tcPr>
          <w:p w14:paraId="1964DAB5"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Otostrongylus circumlitus</w:t>
            </w:r>
          </w:p>
        </w:tc>
        <w:tc>
          <w:tcPr>
            <w:tcW w:w="1954" w:type="dxa"/>
            <w:vAlign w:val="center"/>
          </w:tcPr>
          <w:p w14:paraId="4D270035" w14:textId="77777777" w:rsidR="008E2B89" w:rsidRPr="00854BC1" w:rsidRDefault="008E2B89" w:rsidP="0049738F">
            <w:pPr>
              <w:autoSpaceDE w:val="0"/>
              <w:autoSpaceDN w:val="0"/>
              <w:adjustRightInd w:val="0"/>
              <w:rPr>
                <w:rFonts w:eastAsiaTheme="minorHAnsi"/>
                <w:sz w:val="20"/>
                <w:szCs w:val="20"/>
                <w:lang w:val="en-US"/>
              </w:rPr>
            </w:pPr>
            <w:r w:rsidRPr="00854BC1">
              <w:rPr>
                <w:sz w:val="20"/>
                <w:szCs w:val="20"/>
                <w:lang w:val="en-US"/>
              </w:rPr>
              <w:t>N/A</w:t>
            </w:r>
          </w:p>
        </w:tc>
        <w:tc>
          <w:tcPr>
            <w:tcW w:w="3996" w:type="dxa"/>
            <w:vAlign w:val="center"/>
          </w:tcPr>
          <w:p w14:paraId="6C3FE2C5"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fldChar w:fldCharType="begin"/>
            </w:r>
            <w:r w:rsidRPr="00854BC1">
              <w:rPr>
                <w:rFonts w:eastAsiaTheme="minorHAnsi"/>
                <w:sz w:val="20"/>
                <w:szCs w:val="20"/>
                <w:lang w:val="en-US"/>
              </w:rPr>
              <w:instrText xml:space="preserve"> ADDIN ZOTERO_ITEM CSL_CITATION {"citationID":"sOL0zxkJ","properties":{"formattedCitation":"(Yu {\\i{}et al.}, 2009)","plainCitation":"(Yu et al., 2009)","noteIndex":0},"citationItems":[{"id":1232,"uris":["http://zotero.org/users/9441463/items/2HG5B66E"],"itemData":{"id":1232,"type":"article-journal","abstract":"A stranded female west Pacific finless porpoise (Neophocaena phocaenoides sunameri) was found in the shallows of Bohai Bay, China, on 30 March 2008. It was moderately dehydrated. After transportation to Beijing Aquarium, medical treatment and rehabilitation were conducted. Under microscopic examination, the ova of Nasitrema spp. and Zalophotrema hepaticum were found in the feces. This is a new host record for the trematodes Nasitrema spp. and Z. hepaticum infecting a finless porpoise. Antibiotics were administered to prevent secondary infection, while supportive therapies, including fluid and electrolyte supplements, were provided. The porpoise was released on 6 June 2008, approximately 18.5 km offshore in Xingang, Tianjin, China. This is the first report of a rescue, rehabilitation, and release of a stranded marine mammal in Bohai Bay, China.","container-title":"Aquatic Mammals","DOI":"10.1578/AM.35.2.2009.220","ISSN":"01675427","issue":"2","journalAbbreviation":"aquatic mammals","language":"en","page":"220-225","source":"DOI.org (Crossref)","title":"The Rescue, Rehabilitation, and Release of a Stranded Finless Porpoise (Neophocaena phocaenoides sunameri) at Bohai Bay of China","volume":"35","author":[{"family":"Yu","given":"Jinhai"},{"family":"Sun","given":"Yanming"},{"family":"Xia","given":"Zhaofei"}],"issued":{"date-parts":[["2009",6,1]]}}}],"schema":"https://github.com/citation-style-language/schema/raw/master/csl-citation.json"} </w:instrText>
            </w:r>
            <w:r w:rsidRPr="00854BC1">
              <w:rPr>
                <w:rFonts w:eastAsiaTheme="minorHAnsi"/>
                <w:sz w:val="20"/>
                <w:szCs w:val="20"/>
                <w:lang w:val="en-US"/>
              </w:rPr>
              <w:fldChar w:fldCharType="separate"/>
            </w:r>
            <w:r w:rsidRPr="00854BC1">
              <w:rPr>
                <w:sz w:val="20"/>
                <w:szCs w:val="20"/>
                <w:lang w:val="en-US"/>
              </w:rPr>
              <w:t xml:space="preserve">(Yu </w:t>
            </w:r>
            <w:r w:rsidRPr="00854BC1">
              <w:rPr>
                <w:i/>
                <w:iCs/>
                <w:sz w:val="20"/>
                <w:szCs w:val="20"/>
                <w:lang w:val="en-US"/>
              </w:rPr>
              <w:t>et al.</w:t>
            </w:r>
            <w:r w:rsidRPr="00854BC1">
              <w:rPr>
                <w:sz w:val="20"/>
                <w:szCs w:val="20"/>
                <w:lang w:val="en-US"/>
              </w:rPr>
              <w:t>, 2009)</w:t>
            </w:r>
            <w:r w:rsidRPr="00854BC1">
              <w:rPr>
                <w:rFonts w:eastAsiaTheme="minorHAnsi"/>
                <w:sz w:val="20"/>
                <w:szCs w:val="20"/>
                <w:lang w:val="en-US"/>
              </w:rPr>
              <w:fldChar w:fldCharType="end"/>
            </w:r>
          </w:p>
        </w:tc>
      </w:tr>
      <w:tr w:rsidR="008E2B89" w:rsidRPr="006F2338" w14:paraId="1598E95D" w14:textId="77777777" w:rsidTr="005A3E74">
        <w:tblPrEx>
          <w:tblLook w:val="0000" w:firstRow="0" w:lastRow="0" w:firstColumn="0" w:lastColumn="0" w:noHBand="0" w:noVBand="0"/>
        </w:tblPrEx>
        <w:tc>
          <w:tcPr>
            <w:tcW w:w="1606" w:type="dxa"/>
            <w:vMerge/>
            <w:vAlign w:val="center"/>
          </w:tcPr>
          <w:p w14:paraId="0AAE7052" w14:textId="77777777" w:rsidR="008E2B89" w:rsidRPr="00854BC1" w:rsidRDefault="008E2B89" w:rsidP="0049738F">
            <w:pPr>
              <w:autoSpaceDE w:val="0"/>
              <w:autoSpaceDN w:val="0"/>
              <w:adjustRightInd w:val="0"/>
              <w:rPr>
                <w:rFonts w:eastAsiaTheme="minorHAnsi"/>
                <w:i/>
                <w:iCs/>
                <w:sz w:val="20"/>
                <w:szCs w:val="20"/>
                <w:lang w:val="en-US"/>
              </w:rPr>
            </w:pPr>
          </w:p>
        </w:tc>
        <w:tc>
          <w:tcPr>
            <w:tcW w:w="1655" w:type="dxa"/>
            <w:vMerge/>
            <w:vAlign w:val="center"/>
          </w:tcPr>
          <w:p w14:paraId="6117B2E2" w14:textId="77777777" w:rsidR="008E2B89" w:rsidRPr="00854BC1" w:rsidRDefault="008E2B89" w:rsidP="0049738F">
            <w:pPr>
              <w:autoSpaceDE w:val="0"/>
              <w:autoSpaceDN w:val="0"/>
              <w:adjustRightInd w:val="0"/>
              <w:rPr>
                <w:rFonts w:eastAsiaTheme="minorHAnsi"/>
                <w:sz w:val="20"/>
                <w:szCs w:val="20"/>
                <w:lang w:val="en-US"/>
              </w:rPr>
            </w:pPr>
          </w:p>
        </w:tc>
        <w:tc>
          <w:tcPr>
            <w:tcW w:w="1418" w:type="dxa"/>
            <w:vMerge/>
            <w:vAlign w:val="center"/>
          </w:tcPr>
          <w:p w14:paraId="653671AC" w14:textId="77777777" w:rsidR="008E2B89" w:rsidRPr="00854BC1" w:rsidRDefault="008E2B89" w:rsidP="0049738F">
            <w:pPr>
              <w:autoSpaceDE w:val="0"/>
              <w:autoSpaceDN w:val="0"/>
              <w:adjustRightInd w:val="0"/>
              <w:rPr>
                <w:rFonts w:eastAsiaTheme="minorHAnsi"/>
                <w:i/>
                <w:iCs/>
                <w:sz w:val="20"/>
                <w:szCs w:val="20"/>
                <w:lang w:val="en-US"/>
              </w:rPr>
            </w:pPr>
          </w:p>
        </w:tc>
        <w:tc>
          <w:tcPr>
            <w:tcW w:w="1275" w:type="dxa"/>
            <w:vMerge w:val="restart"/>
            <w:vAlign w:val="center"/>
          </w:tcPr>
          <w:p w14:paraId="74B3D110"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Pseudaliidae</w:t>
            </w:r>
          </w:p>
        </w:tc>
        <w:tc>
          <w:tcPr>
            <w:tcW w:w="1448" w:type="dxa"/>
            <w:vAlign w:val="center"/>
          </w:tcPr>
          <w:p w14:paraId="31683D23"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Halocercus pingi</w:t>
            </w:r>
          </w:p>
        </w:tc>
        <w:tc>
          <w:tcPr>
            <w:tcW w:w="1954" w:type="dxa"/>
            <w:vAlign w:val="center"/>
          </w:tcPr>
          <w:p w14:paraId="06FE37F8"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Lower respiratory</w:t>
            </w:r>
          </w:p>
        </w:tc>
        <w:tc>
          <w:tcPr>
            <w:tcW w:w="3996" w:type="dxa"/>
            <w:vAlign w:val="center"/>
          </w:tcPr>
          <w:p w14:paraId="61B5C6CF"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fldChar w:fldCharType="begin"/>
            </w:r>
            <w:r w:rsidRPr="00854BC1">
              <w:rPr>
                <w:rFonts w:eastAsiaTheme="minorHAnsi"/>
                <w:sz w:val="20"/>
                <w:szCs w:val="20"/>
                <w:lang w:val="en-US"/>
              </w:rPr>
              <w:instrText xml:space="preserve"> ADDIN ZOTERO_ITEM CSL_CITATION {"citationID":"0ugdbG9B","properties":{"formattedCitation":"(Wu, 1929; Parsons and Jefferson, 2000; Parsons {\\i{}et al.}, 2001)","plainCitation":"(Wu, 1929; Parsons and Jefferson, 2000; Parsons et al., 2001)","noteIndex":0},"citationItems":[{"id":1085,"uris":["http://zotero.org/users/9441463/items/2D7JV4UQ"],"itemData":{"id":1085,"type":"article-journal","abstract":"Stranded cetaceans reported from the territorial waters of Hong Kong during the period May 1993 to March 1998 were examined to establish factors that may have contributed to their death. During the current study, 28 Indo-Paciﬁc hump-backed dolphins (Sousa chinensis), 32 ﬁnless porpoises (Neophocaena phocaenoides), and four bottlenose dolphins (Tursiops truncatus) were necropsied. Bacteria (15 species) were isolated from nine animals. Of these bacteria, 47% were of possible fecal origin reﬂecting the high level of sewage contamination in Hong Kong’s waters. One ﬁnless porpoise displayed wounds caused by a shark attack, and two female ﬁnless porpoises presented prolapsed uteri. At least 10 ﬁnless porpoises showed evidence of moderate to heavy lungworm infections (Halocercus pingi), and this appears to have been a factor contributing to death in at least six animals. Evidence suggesting blunt traumatic injury (probably caused by boat collisions) was found in six cetaceans (three ﬁnless porpoises and three humpbacked dolphins). Signs of ﬁshery-related mortality were detected in at least nine animals (six hump-backed dolphins, two ﬁnless porpoises, and one bottlenose dolphin). Of these two humancaused mortality types, pre-existing disease or bacterial infection were detected in 29% of cases. Results indicate that human factors may have played a signiﬁcant role in the death of at least 15 animals (32% of hump-backed dolphins, 15% of ﬁnless porpoises, and 25% of bottlenose dolphins).","container-title":"Journal of Wildlife Diseases","DOI":"10.7589/0090-3558-36.2.342","ISSN":"0090-3558","issue":"2","journalAbbreviation":"Journal of Wildlife Diseases","language":"en","page":"342-356","source":"DOI.org (Crossref)","title":"Post-mortem investigations on stranded dolphins and porpoises from Hong Kong waters.","volume":"36","author":[{"family":"Parsons","given":"E. C. M."},{"family":"Jefferson","given":"T. A."}],"issued":{"date-parts":[["2000",4]]}}},{"id":1239,"uris":["http://zotero.org/users/9441463/items/7FZ9LMNE"],"itemData":{"id":1239,"type":"article-journal","container-title":"Veterinary Record","DOI":"10.1136/vr.148.25.776","ISSN":"00424900","issue":"25","journalAbbreviation":"Veterinary Record","language":"en","page":"776-780","source":"DOI.org (Crossref)","title":"Parasites from Indo-Pacific hump-backed dolphins (Sousa chinensis) and finless porpoises (Neophocaena phocaenoides) stranded in Hong Kong","volume":"148","author":[{"family":"Parsons","given":"E. C. M."},{"family":"Overstreet","given":"R. M."},{"family":"Jefferson","given":"T. A."}],"issued":{"date-parts":[["2001",6]]}}},{"id":1121,"uris":["http://zotero.org/users/9441463/items/ZIC7S93L"],"itemData":{"id":1121,"type":"article-journal","container-title":"The Journal of Parasitology","DOI":"10.2307/3271983","ISSN":"00223395","issue":"4","journalAbbreviation":"The Journal of Parasitology","language":"en","page":"276","source":"DOI.org (Crossref)","title":"On Halocercus pingi n. sp. a Lung-Worm from the Porpoise, Neomeris phocoenoides","volume":"15","author":[{"family":"Wu","given":"Hsien Wen"}],"issued":{"date-parts":[["1929",6]]}}}],"schema":"https://github.com/citation-style-language/schema/raw/master/csl-citation.json"} </w:instrText>
            </w:r>
            <w:r w:rsidRPr="00854BC1">
              <w:rPr>
                <w:rFonts w:eastAsiaTheme="minorHAnsi"/>
                <w:sz w:val="20"/>
                <w:szCs w:val="20"/>
                <w:lang w:val="en-US"/>
              </w:rPr>
              <w:fldChar w:fldCharType="separate"/>
            </w:r>
            <w:r w:rsidRPr="00854BC1">
              <w:rPr>
                <w:sz w:val="20"/>
                <w:szCs w:val="20"/>
                <w:lang w:val="en-US"/>
              </w:rPr>
              <w:t xml:space="preserve">(Wu, 1929; Parsons and Jefferson, 2000; Parsons </w:t>
            </w:r>
            <w:r w:rsidRPr="00854BC1">
              <w:rPr>
                <w:i/>
                <w:iCs/>
                <w:sz w:val="20"/>
                <w:szCs w:val="20"/>
                <w:lang w:val="en-US"/>
              </w:rPr>
              <w:t>et al.</w:t>
            </w:r>
            <w:r w:rsidRPr="00854BC1">
              <w:rPr>
                <w:sz w:val="20"/>
                <w:szCs w:val="20"/>
                <w:lang w:val="en-US"/>
              </w:rPr>
              <w:t>, 2001)</w:t>
            </w:r>
            <w:r w:rsidRPr="00854BC1">
              <w:rPr>
                <w:rFonts w:eastAsiaTheme="minorHAnsi"/>
                <w:sz w:val="20"/>
                <w:szCs w:val="20"/>
                <w:lang w:val="en-US"/>
              </w:rPr>
              <w:fldChar w:fldCharType="end"/>
            </w:r>
          </w:p>
        </w:tc>
      </w:tr>
      <w:tr w:rsidR="008E2B89" w:rsidRPr="006F2338" w14:paraId="6B15C77E" w14:textId="77777777" w:rsidTr="005A3E74">
        <w:tblPrEx>
          <w:tblLook w:val="0000" w:firstRow="0" w:lastRow="0" w:firstColumn="0" w:lastColumn="0" w:noHBand="0" w:noVBand="0"/>
        </w:tblPrEx>
        <w:tc>
          <w:tcPr>
            <w:tcW w:w="1606" w:type="dxa"/>
            <w:vMerge/>
            <w:vAlign w:val="center"/>
          </w:tcPr>
          <w:p w14:paraId="263D596C" w14:textId="77777777" w:rsidR="008E2B89" w:rsidRPr="00854BC1" w:rsidRDefault="008E2B89" w:rsidP="0049738F">
            <w:pPr>
              <w:autoSpaceDE w:val="0"/>
              <w:autoSpaceDN w:val="0"/>
              <w:adjustRightInd w:val="0"/>
              <w:rPr>
                <w:rFonts w:eastAsiaTheme="minorHAnsi"/>
                <w:i/>
                <w:iCs/>
                <w:sz w:val="20"/>
                <w:szCs w:val="20"/>
                <w:lang w:val="en-US"/>
              </w:rPr>
            </w:pPr>
          </w:p>
        </w:tc>
        <w:tc>
          <w:tcPr>
            <w:tcW w:w="1655" w:type="dxa"/>
            <w:vMerge/>
            <w:vAlign w:val="center"/>
          </w:tcPr>
          <w:p w14:paraId="1A9C4666" w14:textId="77777777" w:rsidR="008E2B89" w:rsidRPr="00854BC1" w:rsidRDefault="008E2B89" w:rsidP="0049738F">
            <w:pPr>
              <w:autoSpaceDE w:val="0"/>
              <w:autoSpaceDN w:val="0"/>
              <w:adjustRightInd w:val="0"/>
              <w:rPr>
                <w:rFonts w:eastAsiaTheme="minorHAnsi"/>
                <w:sz w:val="20"/>
                <w:szCs w:val="20"/>
                <w:lang w:val="en-US"/>
              </w:rPr>
            </w:pPr>
          </w:p>
        </w:tc>
        <w:tc>
          <w:tcPr>
            <w:tcW w:w="1418" w:type="dxa"/>
            <w:vMerge/>
            <w:vAlign w:val="center"/>
          </w:tcPr>
          <w:p w14:paraId="78457970" w14:textId="77777777" w:rsidR="008E2B89" w:rsidRPr="00854BC1" w:rsidRDefault="008E2B89" w:rsidP="0049738F">
            <w:pPr>
              <w:autoSpaceDE w:val="0"/>
              <w:autoSpaceDN w:val="0"/>
              <w:adjustRightInd w:val="0"/>
              <w:rPr>
                <w:rFonts w:eastAsiaTheme="minorHAnsi"/>
                <w:i/>
                <w:iCs/>
                <w:sz w:val="20"/>
                <w:szCs w:val="20"/>
                <w:lang w:val="en-US"/>
              </w:rPr>
            </w:pPr>
          </w:p>
        </w:tc>
        <w:tc>
          <w:tcPr>
            <w:tcW w:w="1275" w:type="dxa"/>
            <w:vMerge/>
            <w:vAlign w:val="center"/>
          </w:tcPr>
          <w:p w14:paraId="1C50BB58" w14:textId="77777777" w:rsidR="008E2B89" w:rsidRPr="00854BC1" w:rsidRDefault="008E2B89" w:rsidP="0049738F">
            <w:pPr>
              <w:autoSpaceDE w:val="0"/>
              <w:autoSpaceDN w:val="0"/>
              <w:adjustRightInd w:val="0"/>
              <w:rPr>
                <w:rFonts w:eastAsiaTheme="minorHAnsi"/>
                <w:sz w:val="20"/>
                <w:szCs w:val="20"/>
                <w:lang w:val="en-US"/>
              </w:rPr>
            </w:pPr>
          </w:p>
        </w:tc>
        <w:tc>
          <w:tcPr>
            <w:tcW w:w="1448" w:type="dxa"/>
            <w:vAlign w:val="center"/>
          </w:tcPr>
          <w:p w14:paraId="602FE9F8"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Halocercus sp.</w:t>
            </w:r>
          </w:p>
        </w:tc>
        <w:tc>
          <w:tcPr>
            <w:tcW w:w="1954" w:type="dxa"/>
            <w:vAlign w:val="center"/>
          </w:tcPr>
          <w:p w14:paraId="292FC87B"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Lower respiratory</w:t>
            </w:r>
          </w:p>
        </w:tc>
        <w:tc>
          <w:tcPr>
            <w:tcW w:w="3996" w:type="dxa"/>
            <w:vAlign w:val="center"/>
          </w:tcPr>
          <w:p w14:paraId="292AD40D"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fldChar w:fldCharType="begin"/>
            </w:r>
            <w:r w:rsidRPr="00854BC1">
              <w:rPr>
                <w:rFonts w:eastAsiaTheme="minorHAnsi"/>
                <w:sz w:val="20"/>
                <w:szCs w:val="20"/>
                <w:lang w:val="en-US"/>
              </w:rPr>
              <w:instrText xml:space="preserve"> ADDIN ZOTERO_ITEM CSL_CITATION {"citationID":"NjW27w1j","properties":{"formattedCitation":"(Gui {\\i{}et al.}, 2018)","plainCitation":"(Gui et al., 2018)","noteIndex":0},"citationItems":[{"id":1060,"uris":["http://zotero.org/users/9441463/items/AANSCZTE"],"itemData":{"id":1060,"type":"article-journal","container-title":"Science of The Total Environment","DOI":"10.1016/j.scitotenv.2018.06.249","ISSN":"00489697","journalAbbreviation":"Science of The Total Environment","language":"en","page":"785-792","source":"DOI.org (Crossref)","title":"Potential association between exposure to legacy persistent organic pollutants and parasitic body burdens in Indo-Pacific finless porpoises from the Pearl River Estuary, China","volume":"643","author":[{"family":"Gui","given":"Duan"},{"family":"He","given":"Jingwen"},{"family":"Zhang","given":"Xiyang"},{"family":"Tu","given":"Qin"},{"family":"Chen","given":"Laiguo"},{"family":"Feng","given":"Kangkang"},{"family":"Liu","given":"Wei"},{"family":"Mai","given":"Bixian"},{"family":"Wu","given":"Yuping"}],"issued":{"date-parts":[["2018",12]]}}}],"schema":"https://github.com/citation-style-language/schema/raw/master/csl-citation.json"} </w:instrText>
            </w:r>
            <w:r w:rsidRPr="00854BC1">
              <w:rPr>
                <w:rFonts w:eastAsiaTheme="minorHAnsi"/>
                <w:sz w:val="20"/>
                <w:szCs w:val="20"/>
                <w:lang w:val="en-US"/>
              </w:rPr>
              <w:fldChar w:fldCharType="separate"/>
            </w:r>
            <w:r w:rsidRPr="00854BC1">
              <w:rPr>
                <w:sz w:val="20"/>
                <w:szCs w:val="20"/>
                <w:lang w:val="en-US"/>
              </w:rPr>
              <w:t xml:space="preserve">(Gui </w:t>
            </w:r>
            <w:r w:rsidRPr="00854BC1">
              <w:rPr>
                <w:i/>
                <w:iCs/>
                <w:sz w:val="20"/>
                <w:szCs w:val="20"/>
                <w:lang w:val="en-US"/>
              </w:rPr>
              <w:t>et al.</w:t>
            </w:r>
            <w:r w:rsidRPr="00854BC1">
              <w:rPr>
                <w:sz w:val="20"/>
                <w:szCs w:val="20"/>
                <w:lang w:val="en-US"/>
              </w:rPr>
              <w:t>, 2018)</w:t>
            </w:r>
            <w:r w:rsidRPr="00854BC1">
              <w:rPr>
                <w:rFonts w:eastAsiaTheme="minorHAnsi"/>
                <w:sz w:val="20"/>
                <w:szCs w:val="20"/>
                <w:lang w:val="en-US"/>
              </w:rPr>
              <w:fldChar w:fldCharType="end"/>
            </w:r>
          </w:p>
        </w:tc>
      </w:tr>
      <w:tr w:rsidR="008E2B89" w:rsidRPr="006F2338" w14:paraId="74856562" w14:textId="77777777" w:rsidTr="005A3E74">
        <w:tblPrEx>
          <w:tblLook w:val="0000" w:firstRow="0" w:lastRow="0" w:firstColumn="0" w:lastColumn="0" w:noHBand="0" w:noVBand="0"/>
        </w:tblPrEx>
        <w:tc>
          <w:tcPr>
            <w:tcW w:w="1606" w:type="dxa"/>
            <w:vMerge/>
            <w:vAlign w:val="center"/>
          </w:tcPr>
          <w:p w14:paraId="3D9325A2" w14:textId="77777777" w:rsidR="008E2B89" w:rsidRPr="00854BC1" w:rsidRDefault="008E2B89" w:rsidP="0049738F">
            <w:pPr>
              <w:autoSpaceDE w:val="0"/>
              <w:autoSpaceDN w:val="0"/>
              <w:adjustRightInd w:val="0"/>
              <w:rPr>
                <w:rFonts w:eastAsiaTheme="minorHAnsi"/>
                <w:i/>
                <w:iCs/>
                <w:sz w:val="20"/>
                <w:szCs w:val="20"/>
                <w:lang w:val="en-US"/>
              </w:rPr>
            </w:pPr>
          </w:p>
        </w:tc>
        <w:tc>
          <w:tcPr>
            <w:tcW w:w="1655" w:type="dxa"/>
            <w:vMerge/>
            <w:vAlign w:val="center"/>
          </w:tcPr>
          <w:p w14:paraId="5117913E" w14:textId="77777777" w:rsidR="008E2B89" w:rsidRPr="00854BC1" w:rsidRDefault="008E2B89" w:rsidP="0049738F">
            <w:pPr>
              <w:autoSpaceDE w:val="0"/>
              <w:autoSpaceDN w:val="0"/>
              <w:adjustRightInd w:val="0"/>
              <w:rPr>
                <w:rFonts w:eastAsiaTheme="minorHAnsi"/>
                <w:sz w:val="20"/>
                <w:szCs w:val="20"/>
                <w:lang w:val="en-US"/>
              </w:rPr>
            </w:pPr>
          </w:p>
        </w:tc>
        <w:tc>
          <w:tcPr>
            <w:tcW w:w="1418" w:type="dxa"/>
            <w:vMerge/>
            <w:vAlign w:val="center"/>
          </w:tcPr>
          <w:p w14:paraId="102BC5C0" w14:textId="77777777" w:rsidR="008E2B89" w:rsidRPr="00854BC1" w:rsidRDefault="008E2B89" w:rsidP="0049738F">
            <w:pPr>
              <w:autoSpaceDE w:val="0"/>
              <w:autoSpaceDN w:val="0"/>
              <w:adjustRightInd w:val="0"/>
              <w:rPr>
                <w:rFonts w:eastAsiaTheme="minorHAnsi"/>
                <w:i/>
                <w:iCs/>
                <w:sz w:val="20"/>
                <w:szCs w:val="20"/>
                <w:lang w:val="en-US"/>
              </w:rPr>
            </w:pPr>
          </w:p>
        </w:tc>
        <w:tc>
          <w:tcPr>
            <w:tcW w:w="1275" w:type="dxa"/>
            <w:vMerge/>
            <w:vAlign w:val="center"/>
          </w:tcPr>
          <w:p w14:paraId="7A4E2280" w14:textId="77777777" w:rsidR="008E2B89" w:rsidRPr="00854BC1" w:rsidRDefault="008E2B89" w:rsidP="0049738F">
            <w:pPr>
              <w:autoSpaceDE w:val="0"/>
              <w:autoSpaceDN w:val="0"/>
              <w:adjustRightInd w:val="0"/>
              <w:rPr>
                <w:rFonts w:eastAsiaTheme="minorHAnsi"/>
                <w:sz w:val="20"/>
                <w:szCs w:val="20"/>
                <w:lang w:val="en-US"/>
              </w:rPr>
            </w:pPr>
          </w:p>
        </w:tc>
        <w:tc>
          <w:tcPr>
            <w:tcW w:w="1448" w:type="dxa"/>
            <w:vAlign w:val="center"/>
          </w:tcPr>
          <w:p w14:paraId="228E7AD8"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Halocercus sunameri</w:t>
            </w:r>
          </w:p>
        </w:tc>
        <w:tc>
          <w:tcPr>
            <w:tcW w:w="1954" w:type="dxa"/>
            <w:vAlign w:val="center"/>
          </w:tcPr>
          <w:p w14:paraId="4F0B6B23" w14:textId="77777777" w:rsidR="008E2B89" w:rsidRPr="00854BC1" w:rsidRDefault="008E2B89" w:rsidP="0049738F">
            <w:pPr>
              <w:autoSpaceDE w:val="0"/>
              <w:autoSpaceDN w:val="0"/>
              <w:adjustRightInd w:val="0"/>
              <w:rPr>
                <w:rFonts w:eastAsiaTheme="minorHAnsi"/>
                <w:sz w:val="20"/>
                <w:szCs w:val="20"/>
                <w:lang w:val="en-US"/>
              </w:rPr>
            </w:pPr>
            <w:r w:rsidRPr="00854BC1">
              <w:rPr>
                <w:sz w:val="20"/>
                <w:szCs w:val="20"/>
                <w:lang w:val="en-US"/>
              </w:rPr>
              <w:t>N/A</w:t>
            </w:r>
          </w:p>
        </w:tc>
        <w:tc>
          <w:tcPr>
            <w:tcW w:w="3996" w:type="dxa"/>
            <w:vAlign w:val="center"/>
          </w:tcPr>
          <w:p w14:paraId="041A002D"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fldChar w:fldCharType="begin"/>
            </w:r>
            <w:r w:rsidRPr="00854BC1">
              <w:rPr>
                <w:rFonts w:eastAsiaTheme="minorHAnsi"/>
                <w:sz w:val="20"/>
                <w:szCs w:val="20"/>
                <w:lang w:val="en-US"/>
              </w:rPr>
              <w:instrText xml:space="preserve"> ADDIN ZOTERO_ITEM CSL_CITATION {"citationID":"dMJj8ISc","properties":{"formattedCitation":"(Yamaguti, 1951)","plainCitation":"(Yamaguti, 1951)","noteIndex":0},"citationItems":[{"id":1365,"uris":["http://zotero.org/users/9441463/items/A6YKZQ9B"],"itemData":{"id":1365,"type":"article-journal","container-title":"Arbeiten aus der Medizinischen Fakultat Okayama","issue":"4","journalAbbreviation":"Arbeiten aus der Medizinischen Fakultat Okayama","page":"295-306","title":"Studies on the helminth fauna of Japan. Part 46. Nematodes of marine mammals.","volume":"7","author":[{"family":"Yamaguti","given":"Satyu"}],"issued":{"date-parts":[["1951"]]}}}],"schema":"https://github.com/citation-style-language/schema/raw/master/csl-citation.json"} </w:instrText>
            </w:r>
            <w:r w:rsidRPr="00854BC1">
              <w:rPr>
                <w:rFonts w:eastAsiaTheme="minorHAnsi"/>
                <w:sz w:val="20"/>
                <w:szCs w:val="20"/>
                <w:lang w:val="en-US"/>
              </w:rPr>
              <w:fldChar w:fldCharType="separate"/>
            </w:r>
            <w:r w:rsidRPr="00854BC1">
              <w:rPr>
                <w:rFonts w:eastAsiaTheme="minorHAnsi"/>
                <w:noProof/>
                <w:sz w:val="20"/>
                <w:szCs w:val="20"/>
                <w:lang w:val="en-US"/>
              </w:rPr>
              <w:t>(Yamaguti, 1951)</w:t>
            </w:r>
            <w:r w:rsidRPr="00854BC1">
              <w:rPr>
                <w:rFonts w:eastAsiaTheme="minorHAnsi"/>
                <w:sz w:val="20"/>
                <w:szCs w:val="20"/>
                <w:lang w:val="en-US"/>
              </w:rPr>
              <w:fldChar w:fldCharType="end"/>
            </w:r>
          </w:p>
        </w:tc>
      </w:tr>
      <w:tr w:rsidR="008E2B89" w:rsidRPr="006F2338" w14:paraId="246BAFF7" w14:textId="77777777" w:rsidTr="005A3E74">
        <w:tblPrEx>
          <w:tblLook w:val="0000" w:firstRow="0" w:lastRow="0" w:firstColumn="0" w:lastColumn="0" w:noHBand="0" w:noVBand="0"/>
        </w:tblPrEx>
        <w:tc>
          <w:tcPr>
            <w:tcW w:w="1606" w:type="dxa"/>
            <w:vMerge/>
            <w:vAlign w:val="center"/>
          </w:tcPr>
          <w:p w14:paraId="3C8F52CB" w14:textId="77777777" w:rsidR="008E2B89" w:rsidRPr="00854BC1" w:rsidRDefault="008E2B89" w:rsidP="0049738F">
            <w:pPr>
              <w:autoSpaceDE w:val="0"/>
              <w:autoSpaceDN w:val="0"/>
              <w:adjustRightInd w:val="0"/>
              <w:rPr>
                <w:rFonts w:eastAsiaTheme="minorHAnsi"/>
                <w:i/>
                <w:iCs/>
                <w:sz w:val="20"/>
                <w:szCs w:val="20"/>
                <w:lang w:val="en-US"/>
              </w:rPr>
            </w:pPr>
          </w:p>
        </w:tc>
        <w:tc>
          <w:tcPr>
            <w:tcW w:w="1655" w:type="dxa"/>
            <w:vMerge/>
            <w:vAlign w:val="center"/>
          </w:tcPr>
          <w:p w14:paraId="616808B1" w14:textId="77777777" w:rsidR="008E2B89" w:rsidRPr="00854BC1" w:rsidRDefault="008E2B89" w:rsidP="0049738F">
            <w:pPr>
              <w:autoSpaceDE w:val="0"/>
              <w:autoSpaceDN w:val="0"/>
              <w:adjustRightInd w:val="0"/>
              <w:rPr>
                <w:rFonts w:eastAsiaTheme="minorHAnsi"/>
                <w:sz w:val="20"/>
                <w:szCs w:val="20"/>
                <w:lang w:val="en-US"/>
              </w:rPr>
            </w:pPr>
          </w:p>
        </w:tc>
        <w:tc>
          <w:tcPr>
            <w:tcW w:w="1418" w:type="dxa"/>
            <w:vMerge/>
            <w:vAlign w:val="center"/>
          </w:tcPr>
          <w:p w14:paraId="6F224B0F" w14:textId="77777777" w:rsidR="008E2B89" w:rsidRPr="00854BC1" w:rsidRDefault="008E2B89" w:rsidP="0049738F">
            <w:pPr>
              <w:autoSpaceDE w:val="0"/>
              <w:autoSpaceDN w:val="0"/>
              <w:adjustRightInd w:val="0"/>
              <w:rPr>
                <w:rFonts w:eastAsiaTheme="minorHAnsi"/>
                <w:i/>
                <w:iCs/>
                <w:sz w:val="20"/>
                <w:szCs w:val="20"/>
                <w:lang w:val="en-US"/>
              </w:rPr>
            </w:pPr>
          </w:p>
        </w:tc>
        <w:tc>
          <w:tcPr>
            <w:tcW w:w="1275" w:type="dxa"/>
            <w:vMerge/>
            <w:vAlign w:val="center"/>
          </w:tcPr>
          <w:p w14:paraId="11A679B6" w14:textId="77777777" w:rsidR="008E2B89" w:rsidRPr="00854BC1" w:rsidRDefault="008E2B89" w:rsidP="0049738F">
            <w:pPr>
              <w:autoSpaceDE w:val="0"/>
              <w:autoSpaceDN w:val="0"/>
              <w:adjustRightInd w:val="0"/>
              <w:rPr>
                <w:rFonts w:eastAsiaTheme="minorHAnsi"/>
                <w:sz w:val="20"/>
                <w:szCs w:val="20"/>
                <w:lang w:val="en-US"/>
              </w:rPr>
            </w:pPr>
          </w:p>
        </w:tc>
        <w:tc>
          <w:tcPr>
            <w:tcW w:w="1448" w:type="dxa"/>
            <w:vAlign w:val="center"/>
          </w:tcPr>
          <w:p w14:paraId="3A97E6F3"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Halocercus taurica</w:t>
            </w:r>
          </w:p>
        </w:tc>
        <w:tc>
          <w:tcPr>
            <w:tcW w:w="1954" w:type="dxa"/>
            <w:vAlign w:val="center"/>
          </w:tcPr>
          <w:p w14:paraId="7083DC14" w14:textId="77777777" w:rsidR="008E2B89" w:rsidRPr="00854BC1" w:rsidRDefault="008E2B89" w:rsidP="0049738F">
            <w:pPr>
              <w:autoSpaceDE w:val="0"/>
              <w:autoSpaceDN w:val="0"/>
              <w:adjustRightInd w:val="0"/>
              <w:rPr>
                <w:rFonts w:eastAsiaTheme="minorHAnsi"/>
                <w:sz w:val="20"/>
                <w:szCs w:val="20"/>
                <w:lang w:val="en-US"/>
              </w:rPr>
            </w:pPr>
            <w:r w:rsidRPr="00854BC1">
              <w:rPr>
                <w:sz w:val="20"/>
                <w:szCs w:val="20"/>
                <w:lang w:val="en-US"/>
              </w:rPr>
              <w:t>N/A</w:t>
            </w:r>
          </w:p>
        </w:tc>
        <w:tc>
          <w:tcPr>
            <w:tcW w:w="3996" w:type="dxa"/>
            <w:vAlign w:val="center"/>
          </w:tcPr>
          <w:p w14:paraId="0D9EE960"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fldChar w:fldCharType="begin"/>
            </w:r>
            <w:r w:rsidRPr="00854BC1">
              <w:rPr>
                <w:rFonts w:eastAsiaTheme="minorHAnsi"/>
                <w:sz w:val="20"/>
                <w:szCs w:val="20"/>
                <w:lang w:val="en-US"/>
              </w:rPr>
              <w:instrText xml:space="preserve"> ADDIN ZOTERO_ITEM CSL_CITATION {"citationID":"XYXeYq9u","properties":{"formattedCitation":"(Kuramochi {\\i{}et al.}, 2000)","plainCitation":"(Kuramochi et al., 2000)","noteIndex":0},"citationItems":[{"id":1366,"uris":["http://zotero.org/users/9441463/items/4VGD2UXZ"],"itemData":{"id":1366,"type":"article-journal","container-title":"Memoirs of the National Science Museum, Tokyo","journalAbbreviation":"Memoirs of the National Science Museum, Tokyo","page":"83-95","title":"Parasitic helminth and epizoit fauna of finless porpoise in the Inland Sea of Japan and the western North Pacific with a preliminary note on faunal difference by host’s local population","volume":"33","author":[{"family":"Kuramochi","given":"Toshiaki"},{"family":"Kikuchi","given":"T"},{"family":"Okamura","given":"H"},{"family":"Tatsukawa","given":"T"},{"family":"Doi","given":"H"},{"family":"Nakamura","given":"K"},{"family":"Yamada","given":"TK"},{"family":"Koda","given":"Y"},{"family":"Yoshida","given":"Y"},{"family":"Matsuura","given":"M"}],"issued":{"date-parts":[["2000"]]}}}],"schema":"https://github.com/citation-style-language/schema/raw/master/csl-citation.json"} </w:instrText>
            </w:r>
            <w:r w:rsidRPr="00854BC1">
              <w:rPr>
                <w:rFonts w:eastAsiaTheme="minorHAnsi"/>
                <w:sz w:val="20"/>
                <w:szCs w:val="20"/>
                <w:lang w:val="en-US"/>
              </w:rPr>
              <w:fldChar w:fldCharType="separate"/>
            </w:r>
            <w:r w:rsidRPr="00854BC1">
              <w:rPr>
                <w:sz w:val="20"/>
                <w:szCs w:val="20"/>
                <w:lang w:val="en-US"/>
              </w:rPr>
              <w:t xml:space="preserve">(Kuramochi </w:t>
            </w:r>
            <w:r w:rsidRPr="00854BC1">
              <w:rPr>
                <w:i/>
                <w:iCs/>
                <w:sz w:val="20"/>
                <w:szCs w:val="20"/>
                <w:lang w:val="en-US"/>
              </w:rPr>
              <w:t>et al.</w:t>
            </w:r>
            <w:r w:rsidRPr="00854BC1">
              <w:rPr>
                <w:sz w:val="20"/>
                <w:szCs w:val="20"/>
                <w:lang w:val="en-US"/>
              </w:rPr>
              <w:t>, 2000)</w:t>
            </w:r>
            <w:r w:rsidRPr="00854BC1">
              <w:rPr>
                <w:rFonts w:eastAsiaTheme="minorHAnsi"/>
                <w:sz w:val="20"/>
                <w:szCs w:val="20"/>
                <w:lang w:val="en-US"/>
              </w:rPr>
              <w:fldChar w:fldCharType="end"/>
            </w:r>
          </w:p>
        </w:tc>
      </w:tr>
      <w:tr w:rsidR="008E2B89" w:rsidRPr="006F2338" w14:paraId="4D0116C1" w14:textId="77777777" w:rsidTr="005A3E74">
        <w:tblPrEx>
          <w:tblLook w:val="0000" w:firstRow="0" w:lastRow="0" w:firstColumn="0" w:lastColumn="0" w:noHBand="0" w:noVBand="0"/>
        </w:tblPrEx>
        <w:tc>
          <w:tcPr>
            <w:tcW w:w="1606" w:type="dxa"/>
            <w:vMerge/>
            <w:vAlign w:val="center"/>
          </w:tcPr>
          <w:p w14:paraId="524A5106" w14:textId="77777777" w:rsidR="008E2B89" w:rsidRPr="00854BC1" w:rsidRDefault="008E2B89" w:rsidP="0049738F">
            <w:pPr>
              <w:autoSpaceDE w:val="0"/>
              <w:autoSpaceDN w:val="0"/>
              <w:adjustRightInd w:val="0"/>
              <w:rPr>
                <w:rFonts w:eastAsiaTheme="minorHAnsi"/>
                <w:i/>
                <w:iCs/>
                <w:sz w:val="20"/>
                <w:szCs w:val="20"/>
                <w:lang w:val="en-US"/>
              </w:rPr>
            </w:pPr>
          </w:p>
        </w:tc>
        <w:tc>
          <w:tcPr>
            <w:tcW w:w="1655" w:type="dxa"/>
            <w:vMerge/>
            <w:vAlign w:val="center"/>
          </w:tcPr>
          <w:p w14:paraId="08133929" w14:textId="77777777" w:rsidR="008E2B89" w:rsidRPr="00854BC1" w:rsidRDefault="008E2B89" w:rsidP="0049738F">
            <w:pPr>
              <w:autoSpaceDE w:val="0"/>
              <w:autoSpaceDN w:val="0"/>
              <w:adjustRightInd w:val="0"/>
              <w:rPr>
                <w:rFonts w:eastAsiaTheme="minorHAnsi"/>
                <w:sz w:val="20"/>
                <w:szCs w:val="20"/>
                <w:lang w:val="en-US"/>
              </w:rPr>
            </w:pPr>
          </w:p>
        </w:tc>
        <w:tc>
          <w:tcPr>
            <w:tcW w:w="1418" w:type="dxa"/>
            <w:vMerge/>
            <w:vAlign w:val="center"/>
          </w:tcPr>
          <w:p w14:paraId="64849589" w14:textId="77777777" w:rsidR="008E2B89" w:rsidRPr="00854BC1" w:rsidRDefault="008E2B89" w:rsidP="0049738F">
            <w:pPr>
              <w:autoSpaceDE w:val="0"/>
              <w:autoSpaceDN w:val="0"/>
              <w:adjustRightInd w:val="0"/>
              <w:rPr>
                <w:rFonts w:eastAsiaTheme="minorHAnsi"/>
                <w:i/>
                <w:iCs/>
                <w:sz w:val="20"/>
                <w:szCs w:val="20"/>
                <w:lang w:val="en-US"/>
              </w:rPr>
            </w:pPr>
          </w:p>
        </w:tc>
        <w:tc>
          <w:tcPr>
            <w:tcW w:w="1275" w:type="dxa"/>
            <w:vMerge/>
            <w:vAlign w:val="center"/>
          </w:tcPr>
          <w:p w14:paraId="4D699916" w14:textId="77777777" w:rsidR="008E2B89" w:rsidRPr="00854BC1" w:rsidRDefault="008E2B89" w:rsidP="0049738F">
            <w:pPr>
              <w:autoSpaceDE w:val="0"/>
              <w:autoSpaceDN w:val="0"/>
              <w:adjustRightInd w:val="0"/>
              <w:rPr>
                <w:rFonts w:eastAsiaTheme="minorHAnsi"/>
                <w:sz w:val="20"/>
                <w:szCs w:val="20"/>
                <w:lang w:val="en-US"/>
              </w:rPr>
            </w:pPr>
          </w:p>
        </w:tc>
        <w:tc>
          <w:tcPr>
            <w:tcW w:w="1448" w:type="dxa"/>
            <w:vAlign w:val="center"/>
          </w:tcPr>
          <w:p w14:paraId="6722C58B"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Pharurus asiaeorientalis</w:t>
            </w:r>
          </w:p>
        </w:tc>
        <w:tc>
          <w:tcPr>
            <w:tcW w:w="1954" w:type="dxa"/>
            <w:vAlign w:val="center"/>
          </w:tcPr>
          <w:p w14:paraId="3C015C8F" w14:textId="77777777" w:rsidR="008E2B89" w:rsidRPr="00854BC1" w:rsidRDefault="008E2B89" w:rsidP="0049738F">
            <w:pPr>
              <w:autoSpaceDE w:val="0"/>
              <w:autoSpaceDN w:val="0"/>
              <w:adjustRightInd w:val="0"/>
              <w:rPr>
                <w:rFonts w:eastAsiaTheme="minorHAnsi"/>
                <w:sz w:val="20"/>
                <w:szCs w:val="20"/>
                <w:lang w:val="en-US"/>
              </w:rPr>
            </w:pPr>
            <w:r w:rsidRPr="00854BC1">
              <w:rPr>
                <w:sz w:val="20"/>
                <w:szCs w:val="20"/>
                <w:lang w:val="en-US"/>
              </w:rPr>
              <w:t>N/A</w:t>
            </w:r>
          </w:p>
        </w:tc>
        <w:tc>
          <w:tcPr>
            <w:tcW w:w="3996" w:type="dxa"/>
            <w:vAlign w:val="center"/>
          </w:tcPr>
          <w:p w14:paraId="1B48A57B"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fldChar w:fldCharType="begin"/>
            </w:r>
            <w:r w:rsidRPr="00854BC1">
              <w:rPr>
                <w:rFonts w:eastAsiaTheme="minorHAnsi"/>
                <w:sz w:val="20"/>
                <w:szCs w:val="20"/>
                <w:lang w:val="en-US"/>
              </w:rPr>
              <w:instrText xml:space="preserve"> ADDIN ZOTERO_ITEM CSL_CITATION {"citationID":"O2K7yca8","properties":{"formattedCitation":"(Petter and Pilleri, 1982)","plainCitation":"(Petter and Pilleri, 1982)","noteIndex":0},"citationItems":[{"id":1367,"uris":["http://zotero.org/users/9441463/items/4PDA5S8X"],"itemData":{"id":1367,"type":"article-journal","container-title":"Investigations on Cetacea","journalAbbreviation":"Investigations on Cetacea","page":"141-148","title":"Pharurus asiaeorientalis new species, metastrongylid nematode, parasite of Neophocaena asiaeorientalis (Phocoenidae, Cetacea)","volume":"13","author":[{"family":"Petter","given":"Annie J"},{"family":"Pilleri","given":"G"}],"issued":{"date-parts":[["1982"]]}}}],"schema":"https://github.com/citation-style-language/schema/raw/master/csl-citation.json"} </w:instrText>
            </w:r>
            <w:r w:rsidRPr="00854BC1">
              <w:rPr>
                <w:rFonts w:eastAsiaTheme="minorHAnsi"/>
                <w:sz w:val="20"/>
                <w:szCs w:val="20"/>
                <w:lang w:val="en-US"/>
              </w:rPr>
              <w:fldChar w:fldCharType="separate"/>
            </w:r>
            <w:r w:rsidRPr="00854BC1">
              <w:rPr>
                <w:rFonts w:eastAsiaTheme="minorHAnsi"/>
                <w:noProof/>
                <w:sz w:val="20"/>
                <w:szCs w:val="20"/>
                <w:lang w:val="en-US"/>
              </w:rPr>
              <w:t>(Petter and Pilleri, 1982)</w:t>
            </w:r>
            <w:r w:rsidRPr="00854BC1">
              <w:rPr>
                <w:rFonts w:eastAsiaTheme="minorHAnsi"/>
                <w:sz w:val="20"/>
                <w:szCs w:val="20"/>
                <w:lang w:val="en-US"/>
              </w:rPr>
              <w:fldChar w:fldCharType="end"/>
            </w:r>
          </w:p>
        </w:tc>
      </w:tr>
      <w:tr w:rsidR="008E2B89" w:rsidRPr="006F2338" w14:paraId="2248C5B4" w14:textId="77777777" w:rsidTr="005A3E74">
        <w:tblPrEx>
          <w:tblLook w:val="0000" w:firstRow="0" w:lastRow="0" w:firstColumn="0" w:lastColumn="0" w:noHBand="0" w:noVBand="0"/>
        </w:tblPrEx>
        <w:tc>
          <w:tcPr>
            <w:tcW w:w="1606" w:type="dxa"/>
            <w:vMerge/>
            <w:vAlign w:val="center"/>
          </w:tcPr>
          <w:p w14:paraId="3DD2D75C" w14:textId="77777777" w:rsidR="008E2B89" w:rsidRPr="00854BC1" w:rsidRDefault="008E2B89" w:rsidP="0049738F">
            <w:pPr>
              <w:autoSpaceDE w:val="0"/>
              <w:autoSpaceDN w:val="0"/>
              <w:adjustRightInd w:val="0"/>
              <w:rPr>
                <w:rFonts w:eastAsiaTheme="minorHAnsi"/>
                <w:i/>
                <w:iCs/>
                <w:sz w:val="20"/>
                <w:szCs w:val="20"/>
                <w:lang w:val="en-US"/>
              </w:rPr>
            </w:pPr>
          </w:p>
        </w:tc>
        <w:tc>
          <w:tcPr>
            <w:tcW w:w="1655" w:type="dxa"/>
            <w:vMerge/>
            <w:vAlign w:val="center"/>
          </w:tcPr>
          <w:p w14:paraId="5C9CB7D1" w14:textId="77777777" w:rsidR="008E2B89" w:rsidRPr="00854BC1" w:rsidRDefault="008E2B89" w:rsidP="0049738F">
            <w:pPr>
              <w:autoSpaceDE w:val="0"/>
              <w:autoSpaceDN w:val="0"/>
              <w:adjustRightInd w:val="0"/>
              <w:rPr>
                <w:rFonts w:eastAsiaTheme="minorHAnsi"/>
                <w:sz w:val="20"/>
                <w:szCs w:val="20"/>
                <w:lang w:val="en-US"/>
              </w:rPr>
            </w:pPr>
          </w:p>
        </w:tc>
        <w:tc>
          <w:tcPr>
            <w:tcW w:w="1418" w:type="dxa"/>
            <w:vMerge/>
            <w:vAlign w:val="center"/>
          </w:tcPr>
          <w:p w14:paraId="0344AD23" w14:textId="77777777" w:rsidR="008E2B89" w:rsidRPr="00854BC1" w:rsidRDefault="008E2B89" w:rsidP="0049738F">
            <w:pPr>
              <w:autoSpaceDE w:val="0"/>
              <w:autoSpaceDN w:val="0"/>
              <w:adjustRightInd w:val="0"/>
              <w:rPr>
                <w:rFonts w:eastAsiaTheme="minorHAnsi"/>
                <w:i/>
                <w:iCs/>
                <w:sz w:val="20"/>
                <w:szCs w:val="20"/>
                <w:lang w:val="en-US"/>
              </w:rPr>
            </w:pPr>
          </w:p>
        </w:tc>
        <w:tc>
          <w:tcPr>
            <w:tcW w:w="1275" w:type="dxa"/>
            <w:vMerge/>
            <w:vAlign w:val="center"/>
          </w:tcPr>
          <w:p w14:paraId="7CB2D3E1" w14:textId="77777777" w:rsidR="008E2B89" w:rsidRPr="00854BC1" w:rsidRDefault="008E2B89" w:rsidP="0049738F">
            <w:pPr>
              <w:autoSpaceDE w:val="0"/>
              <w:autoSpaceDN w:val="0"/>
              <w:adjustRightInd w:val="0"/>
              <w:rPr>
                <w:rFonts w:eastAsiaTheme="minorHAnsi"/>
                <w:sz w:val="20"/>
                <w:szCs w:val="20"/>
                <w:lang w:val="en-US"/>
              </w:rPr>
            </w:pPr>
          </w:p>
        </w:tc>
        <w:tc>
          <w:tcPr>
            <w:tcW w:w="1448" w:type="dxa"/>
            <w:vAlign w:val="center"/>
          </w:tcPr>
          <w:p w14:paraId="73775978"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Pharurus sunameri</w:t>
            </w:r>
          </w:p>
        </w:tc>
        <w:tc>
          <w:tcPr>
            <w:tcW w:w="1954" w:type="dxa"/>
            <w:vAlign w:val="center"/>
          </w:tcPr>
          <w:p w14:paraId="44B055BE" w14:textId="77777777" w:rsidR="008E2B89" w:rsidRPr="00854BC1" w:rsidRDefault="008E2B89" w:rsidP="0049738F">
            <w:pPr>
              <w:autoSpaceDE w:val="0"/>
              <w:autoSpaceDN w:val="0"/>
              <w:adjustRightInd w:val="0"/>
              <w:rPr>
                <w:rFonts w:eastAsiaTheme="minorHAnsi"/>
                <w:sz w:val="20"/>
                <w:szCs w:val="20"/>
                <w:lang w:val="en-US"/>
              </w:rPr>
            </w:pPr>
            <w:r w:rsidRPr="00854BC1">
              <w:rPr>
                <w:sz w:val="20"/>
                <w:szCs w:val="20"/>
                <w:lang w:val="en-US"/>
              </w:rPr>
              <w:t>N/A</w:t>
            </w:r>
          </w:p>
        </w:tc>
        <w:tc>
          <w:tcPr>
            <w:tcW w:w="3996" w:type="dxa"/>
            <w:vAlign w:val="center"/>
          </w:tcPr>
          <w:p w14:paraId="3BD62B52"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fldChar w:fldCharType="begin"/>
            </w:r>
            <w:r w:rsidRPr="00854BC1">
              <w:rPr>
                <w:rFonts w:eastAsiaTheme="minorHAnsi"/>
                <w:sz w:val="20"/>
                <w:szCs w:val="20"/>
                <w:lang w:val="en-US"/>
              </w:rPr>
              <w:instrText xml:space="preserve"> ADDIN ZOTERO_ITEM CSL_CITATION {"citationID":"OpJO7tJd","properties":{"formattedCitation":"(Yamaguti, 1951)","plainCitation":"(Yamaguti, 1951)","noteIndex":0},"citationItems":[{"id":1365,"uris":["http://zotero.org/users/9441463/items/A6YKZQ9B"],"itemData":{"id":1365,"type":"article-journal","container-title":"Arbeiten aus der Medizinischen Fakultat Okayama","issue":"4","journalAbbreviation":"Arbeiten aus der Medizinischen Fakultat Okayama","page":"295-306","title":"Studies on the helminth fauna of Japan. Part 46. Nematodes of marine mammals.","volume":"7","author":[{"family":"Yamaguti","given":"Satyu"}],"issued":{"date-parts":[["1951"]]}}}],"schema":"https://github.com/citation-style-language/schema/raw/master/csl-citation.json"} </w:instrText>
            </w:r>
            <w:r w:rsidRPr="00854BC1">
              <w:rPr>
                <w:rFonts w:eastAsiaTheme="minorHAnsi"/>
                <w:sz w:val="20"/>
                <w:szCs w:val="20"/>
                <w:lang w:val="en-US"/>
              </w:rPr>
              <w:fldChar w:fldCharType="separate"/>
            </w:r>
            <w:r w:rsidRPr="00854BC1">
              <w:rPr>
                <w:rFonts w:eastAsiaTheme="minorHAnsi"/>
                <w:noProof/>
                <w:sz w:val="20"/>
                <w:szCs w:val="20"/>
                <w:lang w:val="en-US"/>
              </w:rPr>
              <w:t>(Yamaguti, 1951)</w:t>
            </w:r>
            <w:r w:rsidRPr="00854BC1">
              <w:rPr>
                <w:rFonts w:eastAsiaTheme="minorHAnsi"/>
                <w:sz w:val="20"/>
                <w:szCs w:val="20"/>
                <w:lang w:val="en-US"/>
              </w:rPr>
              <w:fldChar w:fldCharType="end"/>
            </w:r>
          </w:p>
        </w:tc>
      </w:tr>
      <w:tr w:rsidR="008E2B89" w:rsidRPr="006F2338" w14:paraId="787FA8C1" w14:textId="77777777" w:rsidTr="005A3E74">
        <w:tblPrEx>
          <w:tblLook w:val="0000" w:firstRow="0" w:lastRow="0" w:firstColumn="0" w:lastColumn="0" w:noHBand="0" w:noVBand="0"/>
        </w:tblPrEx>
        <w:tc>
          <w:tcPr>
            <w:tcW w:w="1606" w:type="dxa"/>
            <w:vMerge/>
            <w:vAlign w:val="center"/>
          </w:tcPr>
          <w:p w14:paraId="5CD546DB" w14:textId="77777777" w:rsidR="008E2B89" w:rsidRPr="00854BC1" w:rsidRDefault="008E2B89" w:rsidP="0049738F">
            <w:pPr>
              <w:autoSpaceDE w:val="0"/>
              <w:autoSpaceDN w:val="0"/>
              <w:adjustRightInd w:val="0"/>
              <w:rPr>
                <w:rFonts w:eastAsiaTheme="minorHAnsi"/>
                <w:i/>
                <w:iCs/>
                <w:sz w:val="20"/>
                <w:szCs w:val="20"/>
                <w:lang w:val="en-US"/>
              </w:rPr>
            </w:pPr>
          </w:p>
        </w:tc>
        <w:tc>
          <w:tcPr>
            <w:tcW w:w="1655" w:type="dxa"/>
            <w:vMerge/>
            <w:vAlign w:val="center"/>
          </w:tcPr>
          <w:p w14:paraId="7D0C2FCC" w14:textId="77777777" w:rsidR="008E2B89" w:rsidRPr="00854BC1" w:rsidRDefault="008E2B89" w:rsidP="0049738F">
            <w:pPr>
              <w:autoSpaceDE w:val="0"/>
              <w:autoSpaceDN w:val="0"/>
              <w:adjustRightInd w:val="0"/>
              <w:rPr>
                <w:rFonts w:eastAsiaTheme="minorHAnsi"/>
                <w:sz w:val="20"/>
                <w:szCs w:val="20"/>
                <w:lang w:val="en-US"/>
              </w:rPr>
            </w:pPr>
          </w:p>
        </w:tc>
        <w:tc>
          <w:tcPr>
            <w:tcW w:w="1418" w:type="dxa"/>
            <w:vMerge/>
            <w:vAlign w:val="center"/>
          </w:tcPr>
          <w:p w14:paraId="5792A90F" w14:textId="77777777" w:rsidR="008E2B89" w:rsidRPr="00854BC1" w:rsidRDefault="008E2B89" w:rsidP="0049738F">
            <w:pPr>
              <w:autoSpaceDE w:val="0"/>
              <w:autoSpaceDN w:val="0"/>
              <w:adjustRightInd w:val="0"/>
              <w:rPr>
                <w:rFonts w:eastAsiaTheme="minorHAnsi"/>
                <w:i/>
                <w:iCs/>
                <w:sz w:val="20"/>
                <w:szCs w:val="20"/>
                <w:lang w:val="en-US"/>
              </w:rPr>
            </w:pPr>
          </w:p>
        </w:tc>
        <w:tc>
          <w:tcPr>
            <w:tcW w:w="1275" w:type="dxa"/>
            <w:vMerge/>
            <w:vAlign w:val="center"/>
          </w:tcPr>
          <w:p w14:paraId="306C7958" w14:textId="77777777" w:rsidR="008E2B89" w:rsidRPr="00854BC1" w:rsidRDefault="008E2B89" w:rsidP="0049738F">
            <w:pPr>
              <w:autoSpaceDE w:val="0"/>
              <w:autoSpaceDN w:val="0"/>
              <w:adjustRightInd w:val="0"/>
              <w:rPr>
                <w:rFonts w:eastAsiaTheme="minorHAnsi"/>
                <w:sz w:val="20"/>
                <w:szCs w:val="20"/>
                <w:lang w:val="en-US"/>
              </w:rPr>
            </w:pPr>
          </w:p>
        </w:tc>
        <w:tc>
          <w:tcPr>
            <w:tcW w:w="1448" w:type="dxa"/>
            <w:vAlign w:val="center"/>
          </w:tcPr>
          <w:p w14:paraId="4C77F717"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Stenurus auditivus</w:t>
            </w:r>
          </w:p>
        </w:tc>
        <w:tc>
          <w:tcPr>
            <w:tcW w:w="1954" w:type="dxa"/>
            <w:vAlign w:val="center"/>
          </w:tcPr>
          <w:p w14:paraId="314F0A31" w14:textId="77777777" w:rsidR="008E2B89" w:rsidRPr="00854BC1" w:rsidRDefault="008E2B89" w:rsidP="0049738F">
            <w:pPr>
              <w:autoSpaceDE w:val="0"/>
              <w:autoSpaceDN w:val="0"/>
              <w:adjustRightInd w:val="0"/>
              <w:rPr>
                <w:rFonts w:eastAsiaTheme="minorHAnsi"/>
                <w:sz w:val="20"/>
                <w:szCs w:val="20"/>
                <w:lang w:val="en-US"/>
              </w:rPr>
            </w:pPr>
            <w:r w:rsidRPr="00854BC1">
              <w:rPr>
                <w:sz w:val="20"/>
                <w:szCs w:val="20"/>
                <w:lang w:val="en-US"/>
              </w:rPr>
              <w:t>N/A</w:t>
            </w:r>
          </w:p>
        </w:tc>
        <w:tc>
          <w:tcPr>
            <w:tcW w:w="3996" w:type="dxa"/>
            <w:vAlign w:val="center"/>
          </w:tcPr>
          <w:p w14:paraId="4046D5AA"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fldChar w:fldCharType="begin"/>
            </w:r>
            <w:r w:rsidRPr="00854BC1">
              <w:rPr>
                <w:rFonts w:eastAsiaTheme="minorHAnsi"/>
                <w:sz w:val="20"/>
                <w:szCs w:val="20"/>
                <w:lang w:val="en-US"/>
              </w:rPr>
              <w:instrText xml:space="preserve"> ADDIN ZOTERO_ITEM CSL_CITATION {"citationID":"nOOpyTlZ","properties":{"formattedCitation":"(Hs\\uc0\\u252{} and Hoeppli, 1933)","plainCitation":"(Hsü and Hoeppli, 1933)","noteIndex":0},"citationItems":[{"id":1368,"uris":["http://zotero.org/users/9441463/items/VJLPHNG9"],"itemData":{"id":1368,"type":"article-journal","container-title":"Peking Natural History Bulletin","issue":"2","journalAbbreviation":"Peking Natural History Bulletin","page":"155-168","title":"On some parasitic nematodes collected in Amoy.","volume":"8","author":[{"family":"Hsü","given":"HF"},{"family":"Hoeppli","given":"R"}],"issued":{"date-parts":[["1933"]]}}}],"schema":"https://github.com/citation-style-language/schema/raw/master/csl-citation.json"} </w:instrText>
            </w:r>
            <w:r w:rsidRPr="00854BC1">
              <w:rPr>
                <w:rFonts w:eastAsiaTheme="minorHAnsi"/>
                <w:sz w:val="20"/>
                <w:szCs w:val="20"/>
                <w:lang w:val="en-US"/>
              </w:rPr>
              <w:fldChar w:fldCharType="separate"/>
            </w:r>
            <w:r w:rsidRPr="00854BC1">
              <w:rPr>
                <w:sz w:val="20"/>
                <w:szCs w:val="20"/>
                <w:lang w:val="en-US"/>
              </w:rPr>
              <w:t>(Hsü and Hoeppli, 1933)</w:t>
            </w:r>
            <w:r w:rsidRPr="00854BC1">
              <w:rPr>
                <w:rFonts w:eastAsiaTheme="minorHAnsi"/>
                <w:sz w:val="20"/>
                <w:szCs w:val="20"/>
                <w:lang w:val="en-US"/>
              </w:rPr>
              <w:fldChar w:fldCharType="end"/>
            </w:r>
          </w:p>
        </w:tc>
      </w:tr>
      <w:tr w:rsidR="008E2B89" w:rsidRPr="006F2338" w14:paraId="4456653D" w14:textId="77777777" w:rsidTr="005A3E74">
        <w:tblPrEx>
          <w:tblLook w:val="0000" w:firstRow="0" w:lastRow="0" w:firstColumn="0" w:lastColumn="0" w:noHBand="0" w:noVBand="0"/>
        </w:tblPrEx>
        <w:tc>
          <w:tcPr>
            <w:tcW w:w="1606" w:type="dxa"/>
            <w:vMerge/>
            <w:vAlign w:val="center"/>
          </w:tcPr>
          <w:p w14:paraId="5479F7B0" w14:textId="77777777" w:rsidR="008E2B89" w:rsidRPr="00854BC1" w:rsidRDefault="008E2B89" w:rsidP="0049738F">
            <w:pPr>
              <w:autoSpaceDE w:val="0"/>
              <w:autoSpaceDN w:val="0"/>
              <w:adjustRightInd w:val="0"/>
              <w:rPr>
                <w:rFonts w:eastAsiaTheme="minorHAnsi"/>
                <w:i/>
                <w:iCs/>
                <w:sz w:val="20"/>
                <w:szCs w:val="20"/>
                <w:lang w:val="en-US"/>
              </w:rPr>
            </w:pPr>
          </w:p>
        </w:tc>
        <w:tc>
          <w:tcPr>
            <w:tcW w:w="1655" w:type="dxa"/>
            <w:vMerge/>
            <w:vAlign w:val="center"/>
          </w:tcPr>
          <w:p w14:paraId="661FF347" w14:textId="77777777" w:rsidR="008E2B89" w:rsidRPr="00854BC1" w:rsidRDefault="008E2B89" w:rsidP="0049738F">
            <w:pPr>
              <w:autoSpaceDE w:val="0"/>
              <w:autoSpaceDN w:val="0"/>
              <w:adjustRightInd w:val="0"/>
              <w:rPr>
                <w:rFonts w:eastAsiaTheme="minorHAnsi"/>
                <w:sz w:val="20"/>
                <w:szCs w:val="20"/>
                <w:lang w:val="en-US"/>
              </w:rPr>
            </w:pPr>
          </w:p>
        </w:tc>
        <w:tc>
          <w:tcPr>
            <w:tcW w:w="1418" w:type="dxa"/>
            <w:vMerge/>
            <w:vAlign w:val="center"/>
          </w:tcPr>
          <w:p w14:paraId="72C4CA8C" w14:textId="77777777" w:rsidR="008E2B89" w:rsidRPr="00854BC1" w:rsidRDefault="008E2B89" w:rsidP="0049738F">
            <w:pPr>
              <w:autoSpaceDE w:val="0"/>
              <w:autoSpaceDN w:val="0"/>
              <w:adjustRightInd w:val="0"/>
              <w:rPr>
                <w:rFonts w:eastAsiaTheme="minorHAnsi"/>
                <w:i/>
                <w:iCs/>
                <w:sz w:val="20"/>
                <w:szCs w:val="20"/>
                <w:lang w:val="en-US"/>
              </w:rPr>
            </w:pPr>
          </w:p>
        </w:tc>
        <w:tc>
          <w:tcPr>
            <w:tcW w:w="1275" w:type="dxa"/>
            <w:vMerge/>
            <w:vAlign w:val="center"/>
          </w:tcPr>
          <w:p w14:paraId="029B6250" w14:textId="77777777" w:rsidR="008E2B89" w:rsidRPr="00854BC1" w:rsidRDefault="008E2B89" w:rsidP="0049738F">
            <w:pPr>
              <w:autoSpaceDE w:val="0"/>
              <w:autoSpaceDN w:val="0"/>
              <w:adjustRightInd w:val="0"/>
              <w:rPr>
                <w:rFonts w:eastAsiaTheme="minorHAnsi"/>
                <w:sz w:val="20"/>
                <w:szCs w:val="20"/>
                <w:lang w:val="en-US"/>
              </w:rPr>
            </w:pPr>
          </w:p>
        </w:tc>
        <w:tc>
          <w:tcPr>
            <w:tcW w:w="1448" w:type="dxa"/>
            <w:vAlign w:val="center"/>
          </w:tcPr>
          <w:p w14:paraId="1E173782"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Stenurus nanjingensis</w:t>
            </w:r>
          </w:p>
        </w:tc>
        <w:tc>
          <w:tcPr>
            <w:tcW w:w="1954" w:type="dxa"/>
            <w:vAlign w:val="center"/>
          </w:tcPr>
          <w:p w14:paraId="7BB942A7" w14:textId="77777777" w:rsidR="008E2B89" w:rsidRPr="00854BC1" w:rsidRDefault="008E2B89" w:rsidP="0049738F">
            <w:pPr>
              <w:autoSpaceDE w:val="0"/>
              <w:autoSpaceDN w:val="0"/>
              <w:adjustRightInd w:val="0"/>
              <w:rPr>
                <w:rFonts w:eastAsiaTheme="minorHAnsi"/>
                <w:sz w:val="20"/>
                <w:szCs w:val="20"/>
                <w:lang w:val="en-US"/>
              </w:rPr>
            </w:pPr>
            <w:r w:rsidRPr="00854BC1">
              <w:rPr>
                <w:sz w:val="20"/>
                <w:szCs w:val="20"/>
                <w:lang w:val="en-US"/>
              </w:rPr>
              <w:t>N/A</w:t>
            </w:r>
          </w:p>
        </w:tc>
        <w:tc>
          <w:tcPr>
            <w:tcW w:w="3996" w:type="dxa"/>
            <w:vAlign w:val="center"/>
          </w:tcPr>
          <w:p w14:paraId="0D3EFC01"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fldChar w:fldCharType="begin"/>
            </w:r>
            <w:r w:rsidRPr="00854BC1">
              <w:rPr>
                <w:rFonts w:eastAsiaTheme="minorHAnsi"/>
                <w:sz w:val="20"/>
                <w:szCs w:val="20"/>
                <w:lang w:val="en-US"/>
              </w:rPr>
              <w:instrText xml:space="preserve"> ADDIN ZOTERO_ITEM CSL_CITATION {"citationID":"7N0ldxLa","properties":{"formattedCitation":"(Tao, 1983)","plainCitation":"(Tao, 1983)","noteIndex":0},"citationItems":[{"id":1369,"uris":["http://zotero.org/users/9441463/items/H26J7QPW"],"itemData":{"id":1369,"type":"article-journal","container-title":"Acta Zootaxonomica Sinica","journalAbbreviation":"Acta Zootaxonomica Sinica","title":"A new species and a new chinese record of nematodes from porpoise neophocaenaphocaenoides","author":[{"family":"Tao","given":"Jia-Yu"}],"issued":{"date-parts":[["1983"]]}}}],"schema":"https://github.com/citation-style-language/schema/raw/master/csl-citation.json"} </w:instrText>
            </w:r>
            <w:r w:rsidRPr="00854BC1">
              <w:rPr>
                <w:rFonts w:eastAsiaTheme="minorHAnsi"/>
                <w:sz w:val="20"/>
                <w:szCs w:val="20"/>
                <w:lang w:val="en-US"/>
              </w:rPr>
              <w:fldChar w:fldCharType="separate"/>
            </w:r>
            <w:r w:rsidRPr="00854BC1">
              <w:rPr>
                <w:rFonts w:eastAsiaTheme="minorHAnsi"/>
                <w:noProof/>
                <w:sz w:val="20"/>
                <w:szCs w:val="20"/>
                <w:lang w:val="en-US"/>
              </w:rPr>
              <w:t>(Tao, 1983)</w:t>
            </w:r>
            <w:r w:rsidRPr="00854BC1">
              <w:rPr>
                <w:rFonts w:eastAsiaTheme="minorHAnsi"/>
                <w:sz w:val="20"/>
                <w:szCs w:val="20"/>
                <w:lang w:val="en-US"/>
              </w:rPr>
              <w:fldChar w:fldCharType="end"/>
            </w:r>
          </w:p>
        </w:tc>
      </w:tr>
      <w:tr w:rsidR="008E2B89" w:rsidRPr="006F2338" w14:paraId="70AA3894" w14:textId="77777777" w:rsidTr="005A3E74">
        <w:tblPrEx>
          <w:tblLook w:val="0000" w:firstRow="0" w:lastRow="0" w:firstColumn="0" w:lastColumn="0" w:noHBand="0" w:noVBand="0"/>
        </w:tblPrEx>
        <w:tc>
          <w:tcPr>
            <w:tcW w:w="1606" w:type="dxa"/>
            <w:vMerge/>
            <w:vAlign w:val="center"/>
          </w:tcPr>
          <w:p w14:paraId="4176BBD0" w14:textId="77777777" w:rsidR="008E2B89" w:rsidRPr="00854BC1" w:rsidRDefault="008E2B89" w:rsidP="0049738F">
            <w:pPr>
              <w:autoSpaceDE w:val="0"/>
              <w:autoSpaceDN w:val="0"/>
              <w:adjustRightInd w:val="0"/>
              <w:rPr>
                <w:rFonts w:eastAsiaTheme="minorHAnsi"/>
                <w:i/>
                <w:iCs/>
                <w:sz w:val="20"/>
                <w:szCs w:val="20"/>
                <w:lang w:val="en-US"/>
              </w:rPr>
            </w:pPr>
          </w:p>
        </w:tc>
        <w:tc>
          <w:tcPr>
            <w:tcW w:w="1655" w:type="dxa"/>
            <w:vAlign w:val="center"/>
          </w:tcPr>
          <w:p w14:paraId="030FEE90"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Phocoena dioptrica</w:t>
            </w:r>
          </w:p>
        </w:tc>
        <w:tc>
          <w:tcPr>
            <w:tcW w:w="1418" w:type="dxa"/>
            <w:vAlign w:val="center"/>
          </w:tcPr>
          <w:p w14:paraId="153FAF2E"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Spectacled porpoise</w:t>
            </w:r>
          </w:p>
        </w:tc>
        <w:tc>
          <w:tcPr>
            <w:tcW w:w="1275" w:type="dxa"/>
            <w:vAlign w:val="center"/>
          </w:tcPr>
          <w:p w14:paraId="47303947"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Pseudaliidae</w:t>
            </w:r>
          </w:p>
        </w:tc>
        <w:tc>
          <w:tcPr>
            <w:tcW w:w="1448" w:type="dxa"/>
            <w:vAlign w:val="center"/>
          </w:tcPr>
          <w:p w14:paraId="201220CD"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Stenurus minor</w:t>
            </w:r>
          </w:p>
        </w:tc>
        <w:tc>
          <w:tcPr>
            <w:tcW w:w="1954" w:type="dxa"/>
            <w:vAlign w:val="center"/>
          </w:tcPr>
          <w:p w14:paraId="7281214D"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Otic apparatus</w:t>
            </w:r>
          </w:p>
        </w:tc>
        <w:tc>
          <w:tcPr>
            <w:tcW w:w="3996" w:type="dxa"/>
            <w:vAlign w:val="center"/>
          </w:tcPr>
          <w:p w14:paraId="5EE77617"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fldChar w:fldCharType="begin"/>
            </w:r>
            <w:r w:rsidRPr="00854BC1">
              <w:rPr>
                <w:rFonts w:eastAsiaTheme="minorHAnsi"/>
                <w:sz w:val="20"/>
                <w:szCs w:val="20"/>
                <w:lang w:val="en-US"/>
              </w:rPr>
              <w:instrText xml:space="preserve"> ADDIN ZOTERO_ITEM CSL_CITATION {"citationID":"MzobbyfL","properties":{"formattedCitation":"(Lehnert {\\i{}et al.}, 2017)","plainCitation":"(Lehnert et al., 2017)","noteIndex":0},"citationItems":[{"id":1206,"uris":["http://zotero.org/users/9441463/items/TN3Z3MI2"],"itemData":{"id":1206,"type":"article-journal","container-title":"Parasitology Research","DOI":"10.1007/s00436-017-5573-0","ISSN":"0932-0113, 1432-1955","issue":"10","journalAbbreviation":"Parasitol Res","language":"en","page":"2861-2868","source":"DOI.org (Crossref)","title":"Metazoan parasites from odontocetes off New Zealand: new records","title-short":"Metazoan parasites from odontocetes off New Zealand","volume":"116","author":[{"family":"Lehnert","given":"Kristina"},{"family":"Randhawa","given":"Haseeb"},{"family":"Poulin","given":"Robert"}],"issued":{"date-parts":[["2017",10]]}}}],"schema":"https://github.com/citation-style-language/schema/raw/master/csl-citation.json"} </w:instrText>
            </w:r>
            <w:r w:rsidRPr="00854BC1">
              <w:rPr>
                <w:rFonts w:eastAsiaTheme="minorHAnsi"/>
                <w:sz w:val="20"/>
                <w:szCs w:val="20"/>
                <w:lang w:val="en-US"/>
              </w:rPr>
              <w:fldChar w:fldCharType="separate"/>
            </w:r>
            <w:r w:rsidRPr="00854BC1">
              <w:rPr>
                <w:sz w:val="20"/>
                <w:szCs w:val="20"/>
                <w:lang w:val="en-US"/>
              </w:rPr>
              <w:t xml:space="preserve">(Lehnert </w:t>
            </w:r>
            <w:r w:rsidRPr="00854BC1">
              <w:rPr>
                <w:i/>
                <w:iCs/>
                <w:sz w:val="20"/>
                <w:szCs w:val="20"/>
                <w:lang w:val="en-US"/>
              </w:rPr>
              <w:t>et al.</w:t>
            </w:r>
            <w:r w:rsidRPr="00854BC1">
              <w:rPr>
                <w:sz w:val="20"/>
                <w:szCs w:val="20"/>
                <w:lang w:val="en-US"/>
              </w:rPr>
              <w:t>, 2017)</w:t>
            </w:r>
            <w:r w:rsidRPr="00854BC1">
              <w:rPr>
                <w:rFonts w:eastAsiaTheme="minorHAnsi"/>
                <w:sz w:val="20"/>
                <w:szCs w:val="20"/>
                <w:lang w:val="en-US"/>
              </w:rPr>
              <w:fldChar w:fldCharType="end"/>
            </w:r>
          </w:p>
        </w:tc>
      </w:tr>
      <w:tr w:rsidR="008E2B89" w:rsidRPr="006F2338" w14:paraId="51E1575C" w14:textId="77777777" w:rsidTr="005A3E74">
        <w:tblPrEx>
          <w:tblLook w:val="0000" w:firstRow="0" w:lastRow="0" w:firstColumn="0" w:lastColumn="0" w:noHBand="0" w:noVBand="0"/>
        </w:tblPrEx>
        <w:tc>
          <w:tcPr>
            <w:tcW w:w="1606" w:type="dxa"/>
            <w:vMerge/>
            <w:vAlign w:val="center"/>
          </w:tcPr>
          <w:p w14:paraId="4D497901" w14:textId="77777777" w:rsidR="008E2B89" w:rsidRPr="00854BC1" w:rsidRDefault="008E2B89" w:rsidP="0049738F">
            <w:pPr>
              <w:autoSpaceDE w:val="0"/>
              <w:autoSpaceDN w:val="0"/>
              <w:adjustRightInd w:val="0"/>
              <w:rPr>
                <w:rFonts w:eastAsiaTheme="minorHAnsi"/>
                <w:i/>
                <w:iCs/>
                <w:sz w:val="20"/>
                <w:szCs w:val="20"/>
                <w:lang w:val="en-US"/>
              </w:rPr>
            </w:pPr>
          </w:p>
        </w:tc>
        <w:tc>
          <w:tcPr>
            <w:tcW w:w="1655" w:type="dxa"/>
            <w:vMerge w:val="restart"/>
            <w:vAlign w:val="center"/>
          </w:tcPr>
          <w:p w14:paraId="16B4034B"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Phocoena phocoena</w:t>
            </w:r>
          </w:p>
        </w:tc>
        <w:tc>
          <w:tcPr>
            <w:tcW w:w="1418" w:type="dxa"/>
            <w:vMerge w:val="restart"/>
            <w:vAlign w:val="center"/>
          </w:tcPr>
          <w:p w14:paraId="12EF0541"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Harbour Porpoise</w:t>
            </w:r>
          </w:p>
        </w:tc>
        <w:tc>
          <w:tcPr>
            <w:tcW w:w="1275" w:type="dxa"/>
            <w:vMerge w:val="restart"/>
            <w:vAlign w:val="center"/>
          </w:tcPr>
          <w:p w14:paraId="76A93A25"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Pseudaliidae</w:t>
            </w:r>
          </w:p>
        </w:tc>
        <w:tc>
          <w:tcPr>
            <w:tcW w:w="1448" w:type="dxa"/>
            <w:vAlign w:val="center"/>
          </w:tcPr>
          <w:p w14:paraId="55288BBC"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Halocercus invaginatus</w:t>
            </w:r>
          </w:p>
        </w:tc>
        <w:tc>
          <w:tcPr>
            <w:tcW w:w="1954" w:type="dxa"/>
            <w:vAlign w:val="center"/>
          </w:tcPr>
          <w:p w14:paraId="0F859387"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Cardiovascular, Lower respiratory, Upper respiratory</w:t>
            </w:r>
          </w:p>
        </w:tc>
        <w:tc>
          <w:tcPr>
            <w:tcW w:w="3996" w:type="dxa"/>
            <w:vAlign w:val="center"/>
          </w:tcPr>
          <w:p w14:paraId="1279488F"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fldChar w:fldCharType="begin"/>
            </w:r>
            <w:r w:rsidRPr="00854BC1">
              <w:rPr>
                <w:rFonts w:eastAsiaTheme="minorHAnsi"/>
                <w:sz w:val="20"/>
                <w:szCs w:val="20"/>
                <w:lang w:val="en-US"/>
              </w:rPr>
              <w:instrText xml:space="preserve"> ADDIN ZOTERO_ITEM CSL_CITATION {"citationID":"epvlx0nM","properties":{"formattedCitation":"(Smith and Threlfall, 1973; Andersen, 1974; Arnold and Gaskin, 1975; Dailey and Stroud, 1978; Stroud and Roffe, 1979; Kastelein and Lavaleije, 1992; Moser and Rhinehart, 1993; Balbuena {\\i{}et al.}, 1994; Abollo {\\i{}et al.}, 1998; Gibson {\\i{}et al.}, 1998; Jepson {\\i{}et al.}, 2000; Rogan {\\i{}et al.}, 2001; Lehnert {\\i{}et al.}, 2005, 2010, 2014; Siebert {\\i{}et al.}, 2006, 2020; Veryeri, 2012; Pekmezci\\uc0\\u775{} {\\i{}et al.}, 2013)","plainCitation":"(Smith and Threlfall, 1973; Andersen, 1974; Arnold and Gaskin, 1975; Dailey and Stroud, 1978; Stroud and Roffe, 1979; Kastelein and Lavaleije, 1992; Moser and Rhinehart, 1993; Balbuena et al., 1994; Abollo et al., 1998; Gibson et al., 1998; Jepson et al., 2000; Rogan et al., 2001; Lehnert et al., 2005, 2010, 2014; Siebert et al., 2006, 2020; Veryeri, 2012; Pekmezci̇ et al., 2013)","noteIndex":0},"citationItems":[{"id":1136,"uris":["http://zotero.org/users/9441463/items/Y28P4MM7"],"itemData":{"id":1136,"type":"article-journal","abstract":"An extensive parasitological survey was carried out during autopsy of 80 cetaceans representing 8 species within 4 families (Delphinus delphis, Stenella coeruleoalba, Tursiops truncatus, Grampus griseus, Globicephala melas, Kogia breviceps, Phocoena phocoena and Megaptera novaean glide) collected on the northwestern Spanish Atlantic coast from February 1991 to October 1996. Two species of tetraphyllidean cestodes (Phyllobothnum delphjni a n d Monorygnla grimaldii), 2 ascaridoid nematodes (Anisakis simplex and A. physeteris), a single spirurid nematode (Crassicauda magna), 4 rhabditidiform nematodes (Halocercus delphini, H. invaginatus, Halocercus spp. and Stenurus glob)cephalae), a single polymorphynae acanthocephalan (Bolboson~as p . ) ,and 2 amphipods (Isocyamus delphini and Cyamus boopis) were found. This paper presents 6 new geographic records of macroparasites from cetaceans in temperate Atlanto-Iber~anwaters. A total of 11 component parasite s p e c ~ e s were found, mainly parasitizing the blubber, mesentery and stomach of cetaceans. Cetaceans harboured a suite of 4 generalist and 8 specialist species.","container-title":"Diseases of Aquatic Organisms","DOI":"10.3354/dao032227","ISSN":"0177-5103, 1616-1580","journalAbbreviation":"Dis. Aquat. Org.","language":"en","page":"227-231","source":"DOI.org (Crossref)","title":"Macroparasites in cetaceans stranded on the northwestern Spanish Atlantic coast","volume":"32","author":[{"family":"Abollo","given":"E"},{"family":"López","given":"A"},{"family":"Gestal","given":"C"},{"family":"Benavente","given":"P"},{"family":"Pascual","given":"S"}],"issued":{"date-parts":[["1998"]]}}},{"id":1182,"uris":["http://zotero.org/users/9441463/items/PE3XBIEC"],"itemData":{"id":1182,"type":"article-journal","abstract":"The helminth parasites from more than 300 cetaceans stranded on the coast of England and Wales during the period 1990±1994 were identi®ed, this being the largest organized survey of cetacean parasites yet undertaken. Thirteen species of cetaceans were examined, although the majority were common (harbour) porpoises Phocoena phocoena (n = 173) and common dolphins Delphinus delphis (n = 101). The parasites found included 11 species of nematode (Anisakis simplex, Pseudalius in¯exus, Torynurus convolutus, Stenurus globicephalae, S. minor, Halocercus delphini, H. invaginatus, H. lagenorhynchi, H. taurica, Crassicauda boopis, Crassicauda sp.), ®ve cestodes (Diphyllobothrium polyrugosum, D. stemmacephalum, Phyllobothrium delphini, Monorygma grimaldii, Tetrabothrius sp.), ®ve digeneans (Campula oblonga, Oschmarinella albamarina, O. rochebruni, Lecithodesmus palliatus, Pholeter gastrophilus) and two acanthocephalans (Bolbosoma capitatum, B. physeteris). The results of this survey are tabulated and each helminth species is discussed in terms of its biology and pathogenicity.","container-title":"Journal of Zoology","DOI":"10.1111/j.1469-7998.1998.tb00061.x","ISSN":"0952-8369, 1469-7998","issue":"4","journalAbbreviation":"J Zoology","language":"en","page":"563-574","source":"DOI.org (Crossref)","title":"A survey of the helminth parasites of cetaceans stranded on the coast of England and Wales during the period 1990-1994","volume":"244","author":[{"family":"Gibson","given":"D. I."},{"family":"Harris","given":"E. A."},{"family":"Bray","given":"R. A."},{"family":"Jepson","given":"P. D."},{"family":"Kuiken","given":"T."},{"family":"Baker","given":"J. R."},{"family":"Simpson","given":"V. R."}],"issued":{"date-parts":[["1998",4]]}}},{"id":1244,"uris":["http://zotero.org/users/9441463/items/JDVC95ED"],"itemData":{"id":1244,"type":"article-journal","abstract":"Lungworms were collected from 60 harbor porpoises shot at sea during May to August of 1970 and 1971 in the Bay of Fundy. These have been compared with related species from other odontocetes in order to evaluate the literature on pseudaliids and provide a consistent treatment of the family. This study also gives data on the occurrence of lungworms in odontocetes from Canadian waters. Keys to genera and selected species of pseudaliids in cetaceans are included.The following are redescribed: Pseudalius inflexus (Rudolphi 1808), Stenurus minor (Kuhn 1829), Torynurus convolutus (Kuhn 1829), Halocercus invaginatus (Quekett 1841), and H. taurica Delyamure, in Skrjabin 1942 from harbor porpoise, Phocoena phocoena, collected in eastern Canada; Stenurus globicephalae Baylis and Daubney 1925 from Globicephala melaena, G. macrorhyncha, and Grampus griseus (new host record); Stenurus arctomarinus Delyamure and Kleinenberg 1958 and Pharurus pallasii (van Beneden 1870) n. comb, from Delphinapteras leucas; Torynurus dalli (Yamaguti 1951) from Phocoenoides dalli; and Pharurus alatus (Leuck-art 1848) from Monodon monoceros. Pseudalius inflexus, H. taurica, and S. arctomarinus are reported for the first time from North American hosts; S. globicephalae, P. pallasii, P. alatus, and all the pseudaliids from Phocoena phocoena are reported from new host localities.Torynurus alatus is considered a synonym of Pharurus alatus. Stenurus arcticus (including previously proposed synonyms Strongylus arcticus, Pseudalius arcticus) is considered a synonym of Pharurus pallasii.Halocercus ponticus Delyamure 1946 is considered synonymous with H. invaginatus.","container-title":"Canadian Journal of Zoology","DOI":"10.1139/z75-087","ISSN":"0008-4301, 1480-3283","issue":"6","journalAbbreviation":"Can. J. Zool.","language":"en","page":"713-735","source":"DOI.org (Crossref)","title":"Lungworms (Metastrongyloidea: Pseudaliidae) of harbor porpoise Phocoena phocoena (L. 1758)","title-short":"Lungworms (Metastrongyloidea","volume":"53","author":[{"family":"Arnold","given":"P. W."},{"family":"Gaskin","given":"D. E."}],"issued":{"date-parts":[["1975",6,1]]}}},{"id":1291,"uris":["http://zotero.org/users/9441463/items/LEHHALP8"],"itemData":{"id":1291,"type":"article-journal","abstract":"Three cetaceans from Monterey Bay, California (USA), were infected with lung nematodes. A beaked whale calf, Mesoplodon sp. was infected with adult Halocercus sp. This represents a new host record for this nematode. The lungs of a northern right whale dolphin calf, Lissodelphis borealis, contained an unidentified nematode similar in size to Halocercus sp. The presence of Phyllobothrium delphini-type cestode larvae in its blubber is evidence that the calf was feeding on invertebrates. A pregnant harbor porpoise, Phocoena phocoena was infected with the lung nematode H. invaginatus, but the fetus was uninfected. We found no direct evidence of a transplacental mode of transmission for Halocercus sp.","container-title":"Journal of Wildlife Diseases","DOI":"10.7589/0090-3558-29.3.507","ISSN":"0090-3558","issue":"3","journalAbbreviation":"J Wildl Dis","language":"eng","note":"PMID: 8355360","page":"507-508","source":"PubMed","title":"The lungworm, Halocercus spp. (Nematoda: Pseudaliidae) in cetaceans from California","title-short":"The lungworm, Halocercus spp. (Nematoda","volume":"29","author":[{"family":"Moser","given":"M."},{"family":"Rhinehart","given":"H."}],"issued":{"date-parts":[["1993",7]]}}},{"id":1120,"uris":["http://zotero.org/users/9441463/items/WYFUHFGG"],"itemData":{"id":1120,"type":"article-journal","abstract":"Fifty helminth species were found in 17 species of mammals from insular Newfoundland (three trematodes, 12 cestodes, 34 nematodes and one acanthocephalan). Thirty-four species were recorded for the first time in mammals from Newfoundland, while one, Anophryocephalus anophrys Baylis, 1922, from Pagophilus groenlandicus was a new host record. Plagiorchis massino Petrov and Tikhonov, 1927, previously reported from red fox in Alaska, was found in a new North American host, the domestic cat.","container-title":"American Midland Naturalist","DOI":"10.2307/2424284","ISSN":"00030031","issue":"1","journalAbbreviation":"American Midland Naturalist","language":"en","page":"215","source":"DOI.org (Crossref)","title":"Helminths of Some Mammals from Newfoundland","volume":"90","author":[{"family":"Smith","given":"Frederick R."},{"family":"Threlfall","given":"William"}],"issued":{"date-parts":[["1973",7]]}}},{"id":1051,"uris":["http://zotero.org/users/9441463/items/ZGTGZIB7"],"itemData":{"id":1051,"type":"article-journal","abstract":"Harbour porpoises (Phocoena phocoena) and harbour seals (Phoca vitulina) from German waters are infected by six species of lungworms (Metastrongyloidea). These nematodes parasitise the respiratory tract, are pathogenic and often cause secondary bacterial infections. In spite of their clinical and epidemiological signiﬁcance, the life cycle and biology of lungworms in the marine environment is still largely unknown. Regions of ribosomal DNA (ITS-2) of all lungworms parasitising harbour porpoises and harbour seals in German waters were sequenced to characterise and compare the different species. The phylogenetic relationship among the lungworm species was analysed by means of their ITS-2 nucleotide sequences and the species-speciﬁc traits of the ITS-2 were used to screen wild ﬁsh as possible intermediate hosts for larval lungworms. Molecular markers were developed to identify larval nematodes via insitu hybridisation of tissues of harbour porpoise and harbour seal prey ﬁsh. Potential wild intermediate ﬁsh hosts from the North Sea were dissected and found to harbour larval nematodes. Histological examination and in-situ hybridisation of tissue samples from these ﬁsh showed lungworm larvae within the intestinal wall. Based on larval ITS-2 nucleotide sequences, larval nematodes were identiﬁed as Pseudalius inﬂexus and Paraﬁlaroides gymnurus. Turbot (Psetta maxima) bred and raised in captivity were experimentally infected with live L1s of Otostrongylus circumlitus and ensheathed larvae were recovered from the gastrointestinal tract of turbot and identiﬁed using molecular tools. Our results show that ﬁsh intermediate hosts play a role in the transmission of metastrongyloid nematodes of harbour porpoises and harbour seals.","container-title":"International Journal for Parasitology","DOI":"10.1016/j.ijpara.2009.12.008","ISSN":"00207519","issue":"7","journalAbbreviation":"International Journal for Parasitology","language":"en","page":"845-853","source":"DOI.org (Crossref)","title":"Transmission of lungworms of harbour porpoises and harbour seals: Molecular tools determine potential vertebrate intermediate hosts","title-short":"Transmission of lungworms of harbour porpoises and harbour seals","volume":"40","author":[{"family":"Lehnert","given":"K."},{"family":"Samson-Himmelstjerna","given":"G.","non-dropping-particle":"von"},{"family":"Schaudien","given":"D."},{"family":"Bleidorn","given":"C."},{"family":"Wohlsein","given":"P."},{"family":"Siebert","given":"U."}],"issued":{"date-parts":[["2010",6]]}}},{"id":1157,"uris":["http://zotero.org/users/9441463/items/UIRAXWIK"],"itemData":{"id":1157,"type":"article-journal","abstract":"Parasitological investigations were carried out on harbour porpoises Phocoena phocoena originating from 3 different areas: the German North Sea (28), the German Baltic (18) and Norwegian waters (22). The individuals were bycaught in gill-nets or found stranded during the period 1997 to 2000. A total of 7 species of parasites was identified from the investigated organs. These originated mainly from the respiratory tract and comprised 1 ascaridoid nematode (Anisakis simplex), 4 pseudaliid nematodes (Pseudalius inflexus, Torynurus convolutus, Halocercus invaginatus, Stenurus minor) and 2 trematodes (Campula oblonga, Pholeter gastrophilus). This is the first geographic record of H. invaginatus from German waters. Differences were found in the severity of the parasitic infection between stranded and bycaught animals as well as between porpoises from different areas. A correlation was shown between parasitic infection and observed lesions.","container-title":"Diseases of Aquatic Organisms","DOI":"10.3354/dao064265","ISSN":"0177-5103, 1616-1580","journalAbbreviation":"Dis. Aquat. Org.","language":"en","page":"265-269","source":"DOI.org (Crossref)","title":"Macroparasites in stranded and bycaught harbour porpoises from German and Norwegian waters","volume":"64","author":[{"family":"Lehnert","given":"K"},{"family":"Raga","given":"Ja"},{"family":"Siebert","given":"U"}],"issued":{"date-parts":[["2005"]]}}},{"id":1127,"uris":["http://zotero.org/users/9441463/items/CCBBXE6T"],"itemData":{"id":1127,"type":"article-journal","abstract":"Presence of marine mammal nematodes in Turkey is poorly known. One bottlenose dolphin (Tursiops truncatus) and four harbour porpoises (Phocoena phocoena) stranded on the Turkish coast were examined at necropsy between 2009 and 2012. Harbour porpoise stranded from Marmara Sea were only infected by three species of lungworms (Metastrongyloidea): Stenurus minor, Halocercus invaginatus and H. taurica. Anisakid, pseudaliid, filarioid and spirurid nematodes were not found in the investigated organs and alimentary canal from harbour porpoises and bottlenose dolphin from Black Sea. The present study represents the first geographic record of H. taurica from Turkish waters. Moreover, S. minor is the first and new host record of harbour porpoise from the coast of Black Sea. Additionally, pathological findings associated with lungworms are also presente.","container-title":"Kafkas Universitesi Veteriner Fakultesi Dergisi","DOI":"10.9775/kvfd.2013.9409","ISSN":"1300-6045","issue":"6","journalAbbreviation":"Kafkas Univ Vet Fak Derg","language":"en","page":"1035-1038","source":"DOI.org (Crossref)","title":"Survey on the Presence of Nematodes and Associated with Pathology in Marine Mammals from Turkish Waters","volume":"19","author":[{"family":"Pekmezci̇","given":"Gökmen Zafer"},{"family":"Yardimci","given":"Banu"},{"family":"Gürler","given":"Ali Tümay"},{"family":"Bölükbaş","given":"Cenk Soner"},{"family":"Açici","given":"Mustafa"},{"family":"Umur","given":"Şinasi"}],"issued":{"date-parts":[["2013"]]}}},{"id":1251,"uris":["http://zotero.org/users/9441463/items/J5LBNXCX"],"itemData":{"id":1251,"type":"article-journal","container-title":"Aquatic Mammals","issue":"3","journalAbbreviation":"Aquat Mamm","page":"1-6","title":"A Typical Case History of the Net-Caught Harbour Porpose","volume":"2","author":[{"family":"Andersen","given":"S H"}],"issued":{"date-parts":[["1974"]]}}},{"id":1187,"uris":["http://zotero.org/users/9441463/items/R6V4KUWW"],"itemData":{"id":1187,"type":"article-journal","abstract":"Harbour porpoise (Phocoena phocoena), the only resident cetacean species of the Baltic Sea is formed of two subpopulations populations, occurring in the western Baltic, Belt Seas and Kattegat and the Baltic Proper, respectively. Harbour porpoises throughout these areas are exposed to a large number of human activities causing direct and indirect eﬀects on individuals, that might also harm this species on a population level. From Latvia, Poland, Germany and Denmark 385 out of 1769 collected dead harbour porpoises were suitable for extensive necropsy. The animals were collected between 1990 and 2015 and were either by-caught or found dead on the coastline. Following necropsies, histopathological, microbiological, virological and parasitological investigations were conducted. Females and males were equally distributed among the 385 animals. Most animals from the diﬀerent countries were juveniles between 3 months and 3 years old (varying between 46.5 and 100% of 385 animals per country). The respiratory tract had the highest number of morphological lesions, including lungworms in 25 to 58% and pneumonia in 21 to 58% of the investigated animals. Of those with pneumonia 8 to 33% were moderate or severe. The alimentary, hearing, and haematopoietic systems had inﬂammatory lesions and parasitic infections with limited health impact. 45.5 to 100% of the animals from the diﬀerent countries were known by-caught individuals, of which 20 to 100% varying between countries had netmarks. Inﬂammatory lesions, especially in the respiratory tract were found in higher numbers when compared to control populations in areas with less human activities such as arctic waters. The high number of morphological changes in the respiratory tract and of bycatches especially among immature animals before reaching sexual maturity is of serious concern, as well as the low number of adult animals among the material. Data on health status and the causes of death are valuable for management. A next step in this regard will combine data from health and genetic investigations in order to detect diﬀerences between the two populations of the Baltic.","container-title":"Environment International","DOI":"10.1016/j.envint.2020.105904","ISSN":"01604120","journalAbbreviation":"Environment International","language":"en","page":"105904","source":"DOI.org (Crossref)","title":"Health assessment of harbour porpoises (PHOCOENA PHOCOENA) from Baltic area of Denmark, Germany, Poland and Latvia","volume":"143","author":[{"family":"Siebert","given":"U."},{"family":"Pawliczka","given":"I."},{"family":"Benke","given":"H."},{"family":"Vietinghoff","given":"V.","non-dropping-particle":"von"},{"family":"Wolf","given":"P."},{"family":"Pilāts","given":"V."},{"family":"Kesselring","given":"T."},{"family":"Lehnert","given":"K."},{"family":"Prenger-Berninghoff","given":"E."},{"family":"Galatius","given":"A."},{"family":"Anker Kyhn","given":"L."},{"family":"Teilmann","given":"J."},{"family":"Hansen","given":"M.S."},{"family":"Sonne","given":"C."},{"family":"Wohlsein","given":"P."}],"issued":{"date-parts":[["2020",10]]}}},{"id":1205,"uris":["http://zotero.org/users/9441463/items/CN3J23NU"],"itemData":{"id":1205,"type":"article-journal","container-title":"Polar Biology","DOI":"10.1007/s00300-013-1433-2","ISSN":"0722-4060, 1432-2056","issue":"3","journalAbbreviation":"Polar Biol","language":"en","page":"321-331","source":"DOI.org (Crossref)","title":"Increase in parasite burden and associated pathology in harbour porpoises (Phocoena phocoena) in West Greenland","volume":"37","author":[{"family":"Lehnert","given":"K."},{"family":"Seibel","given":"H."},{"family":"Hasselmeier","given":"I."},{"family":"Wohlsein","given":"P."},{"family":"Iversen","given":"M."},{"family":"Nielsen","given":"N. H."},{"family":"Heide-Jørgensen","given":"M. P."},{"family":"Prenger-Berninghoff","given":"E."},{"family":"Siebert","given":"U."}],"issued":{"date-parts":[["2014",3]]}}},{"id":1053,"uris":["http://zotero.org/users/9441463/items/J83NCIPD"],"itemData":{"id":1053,"type":"article-journal","abstract":"A study of 37 by-caught harbour porpoises from Icelandic and Norwegian waters showed that most were in good or moderate nutritional condition and none was severely emaciated. Mild infection with lungworms (Halocercus invaginatus, Pseudalius inﬂexus, Torynurus convolutus) was found in 84% of the Icelandic and 91% of the Norwegian animals, usually associated with bronchopneumonia which was rarely severe. Most (91%) of the animals had parasites in the stomach and intestine (Anisakis simplex, Contracaecum osculatum, Pholeter gastrophilus), and Campula oblonga was present in the liver and pancreas of 88 and 21%, respectively. Oesophagitis, gastritis, cholangitis, pericholangitis, pancreatitis and lymphadenitis were almost exclusively associated with parasitic infection and usually mild. Bacterial isolates were obtained from 50 to 55% of the animals but were not considered to be clinically signiﬁcant. There was no indication of morbillivirus infection. Icelandic and Norwegian animals showed a thicker blubber layer and a lower incidence of severe lesions, especially in the respiratory tract, as compared with reports of by-caught animals from the Baltic Sea.","container-title":"Journal of Comparative Pathology","DOI":"10.1016/j.jcpa.2005.09.002","ISSN":"00219975","issue":"2-3","journalAbbreviation":"Journal of Comparative Pathology","language":"en","page":"134-142","source":"DOI.org (Crossref)","title":"Pathological Findings in Harbour Porpoises (Phocoena phocoena) from Norwegian and Icelandic Waters","volume":"134","author":[{"family":"Siebert","given":"U."},{"family":"Tolley","given":"K."},{"family":"Víkingsson","given":"G.A."},{"family":"Ólafsdottir","given":"D."},{"family":"Lehnert","given":"K."},{"family":"Weiss","given":"R."},{"family":"Baumgärtner","given":"W."}],"issued":{"date-parts":[["2006",2]]}}},{"id":1140,"uris":["http://zotero.org/users/9441463/items/XCLX4KWI"],"itemData":{"id":1140,"type":"article-journal","abstract":"We studied the component community of lung-worms of the harbour porpoise, attempting to establish the relative importance of ecological and evolutionary factors on its development. The lungs of 64 porpoises by-caught in Norwegian waters were examined for helminths. Three pseudaliid species were detected. The porpoises appear to be readily colonized by lung-worms, the structure of the component community of calves being fairly similar to that of the remainder. Prenatal and/or transmammary infections might partly account for these early infections. However, host age was correlated with the number of lung-worm species, suggesting that the lung-worms may have heteroxenous cycles similar to other metastrongyloids. The lung-worm species tended to co-occur more often than expected by chance. This pattern is commonly observed in communities formed by phylogenetic relatives. Mean species richness of lung nematodes differed significantly among mammalian orders. However, species richness of marine species seemed very similar to those of most terrestrial species. This evidence suggests that phylogenetic factors seem more important than ecological ones in determining the number of lung-worm species in mammals.","container-title":"Parasitology","DOI":"10.1017/S0031182000076186","ISSN":"0031-1820, 1469-8161","issue":"3","journalAbbreviation":"Parasitology","language":"en","page":"343-349","source":"DOI.org (Crossref)","title":"Lung-worms (Nematoda: Pseudaliidae) of harbour porpoises ( &lt;i&gt;Phocoena phocoena&lt;/i&gt; ) in Norwegian waters: patterns of colonization","title-short":"Lung-worms (Nematoda","volume":"108","author":[{"family":"Balbuena","given":"J. A."},{"family":"Aspholm","given":"P. E."},{"family":"Andersen","given":"K. I."},{"family":"Bjørge","given":"A."}],"issued":{"date-parts":[["1994",4]]}}},{"id":1299,"uris":["http://zotero.org/users/9441463/items/VZ4XFCHC"],"itemData":{"id":1299,"type":"article-journal","abstract":"Ten stranded cetaceans, representing five species, from the Oregon Coast were examined between 1973-1977. Fourteen genera of parasites, together with the pathogenesis and pathology associated with the presence of some of these parasites are reported.","container-title":"Journal of Wildlife Diseases","DOI":"10.7589/0090-3558-14.4.503","ISSN":"0090-3558","issue":"4","journalAbbreviation":"J Wildl Dis","language":"eng","note":"PMID: 105154","page":"503-511","source":"PubMed","title":"Parasites and associated pathology observed in cetaceans stranded along the Oregon coast","volume":"14","author":[{"family":"Dailey","given":"M."},{"family":"Stroud","given":"R."}],"issued":{"date-parts":[["1978",10]]}}},{"id":1298,"uris":["http://zotero.org/users/9441463/items/5ICY6UDR"],"itemData":{"id":1298,"type":"article-journal","container-title":"Journal of Wildlife Diseases","DOI":"10.7589/0090-3558-15.1.91","ISSN":"0090-3558","issue":"1","journalAbbreviation":"Journal of Wildlife Diseases","language":"en","page":"91-97","source":"DOI.org (Crossref)","title":"Causes of death in marine mammals stranded along the oregon coast","volume":"15","author":[{"family":"Stroud","given":"Richard K."},{"family":"Roffe","given":"Thomas J."}],"issued":{"date-parts":[["1979",1]]}}},{"id":1273,"uris":["http://zotero.org/users/9441463/items/AP4E3EPD"],"itemData":{"id":1273,"type":"book","note":"Maritime Ireland/Wales INTERREG Report No. 8.","publisher":"The Marine Institute","title":"Marine Mammal Strandings: A Collaborative Study for the Irish Sea","author":[{"family":"Rogan","given":"E"},{"family":"Penrose","given":"R"},{"family":"Gassner","given":"I"},{"family":"Mackey","given":"M J"},{"family":"Clayton","given":"P"}],"issued":{"date-parts":[["2001",12]]}}},{"id":1199,"uris":["http://zotero.org/users/9441463/items/8JC72VKY"],"itemData":{"id":1199,"type":"article-journal","container-title":"Veterinary Record","DOI":"10.1136/vr.146.25.721","ISSN":"0042-4900, 2042-7670","issue":"25","journalAbbreviation":"Veterinary Record","language":"en","page":"721-728","source":"DOI.org (Crossref)","title":"Pulmonary pathology of harbour porpoises (Phocoena phocoena) stranded in England and Wales between 1990 and 1996","volume":"146","author":[{"family":"Jepson","given":"P. D."},{"family":"Kuiken","given":"T."},{"family":"Bennett","given":"P. M."},{"family":"Baker","given":"J. R."},{"family":"Simpson","given":"V. R."},{"family":"Kennedy","given":"S."}],"issued":{"date-parts":[["2000",6,17]]}}},{"id":1263,"uris":["http://zotero.org/users/9441463/items/IZWRXUKR"],"itemData":{"id":1263,"type":"article-journal","container-title":"Aquatic Mammals","issue":"2","journalAbbreviation":"Aquat Mamm","page":"40-46","title":"Foreign Bodies in the stomach of female Habrour porpoises (Phocoena phocoena) from the North Sea","volume":"18","author":[{"family":"Kastelein","given":"R A"},{"family":"Lavaleije","given":"M S S"}],"issued":{"date-parts":[["1992"]]}}},{"id":1228,"uris":["http://zotero.org/users/9441463/items/KL9ND2K4"],"itemData":{"id":1228,"type":"article-journal","container-title":"Zoology in the Middle East","DOI":"10.1080/09397140.2012.10648928","ISSN":"0939-7140, 2326-2680","issue":"1","journalAbbreviation":"Zoology in the Middle East","language":"en","page":"129-132","source":"DOI.org (Crossref)","title":"Postmortem examinations of stranded dolphins found on the Black Sea coast near Ordu, Turkey (Mammalia: Cetacea)","title-short":"Postmortem examinations of stranded dolphins found on the Black Sea coast near Ordu, Turkey (Mammalia","volume":"55","author":[{"family":"Veryeri","given":"Nuray Güven"}],"issued":{"date-parts":[["2012",1]]}}}],"schema":"https://github.com/citation-style-language/schema/raw/master/csl-citation.json"} </w:instrText>
            </w:r>
            <w:r w:rsidRPr="00854BC1">
              <w:rPr>
                <w:rFonts w:eastAsiaTheme="minorHAnsi"/>
                <w:sz w:val="20"/>
                <w:szCs w:val="20"/>
                <w:lang w:val="en-US"/>
              </w:rPr>
              <w:fldChar w:fldCharType="separate"/>
            </w:r>
            <w:r w:rsidRPr="00854BC1">
              <w:rPr>
                <w:sz w:val="20"/>
                <w:szCs w:val="20"/>
                <w:lang w:val="en-US"/>
              </w:rPr>
              <w:t xml:space="preserve">(Smith and Threlfall, 1973; Andersen, 1974; Arnold and Gaskin, 1975; Dailey and Stroud, 1978; Stroud and Roffe, 1979; Kastelein and Lavaleije, 1992; Moser and Rhinehart, 1993; Balbuena </w:t>
            </w:r>
            <w:r w:rsidRPr="00854BC1">
              <w:rPr>
                <w:i/>
                <w:iCs/>
                <w:sz w:val="20"/>
                <w:szCs w:val="20"/>
                <w:lang w:val="en-US"/>
              </w:rPr>
              <w:t>et al.</w:t>
            </w:r>
            <w:r w:rsidRPr="00854BC1">
              <w:rPr>
                <w:sz w:val="20"/>
                <w:szCs w:val="20"/>
                <w:lang w:val="en-US"/>
              </w:rPr>
              <w:t xml:space="preserve">, 1994; Abollo </w:t>
            </w:r>
            <w:r w:rsidRPr="00854BC1">
              <w:rPr>
                <w:i/>
                <w:iCs/>
                <w:sz w:val="20"/>
                <w:szCs w:val="20"/>
                <w:lang w:val="en-US"/>
              </w:rPr>
              <w:t>et al.</w:t>
            </w:r>
            <w:r w:rsidRPr="00854BC1">
              <w:rPr>
                <w:sz w:val="20"/>
                <w:szCs w:val="20"/>
                <w:lang w:val="en-US"/>
              </w:rPr>
              <w:t xml:space="preserve">, 1998; Gibson </w:t>
            </w:r>
            <w:r w:rsidRPr="00854BC1">
              <w:rPr>
                <w:i/>
                <w:iCs/>
                <w:sz w:val="20"/>
                <w:szCs w:val="20"/>
                <w:lang w:val="en-US"/>
              </w:rPr>
              <w:t>et al.</w:t>
            </w:r>
            <w:r w:rsidRPr="00854BC1">
              <w:rPr>
                <w:sz w:val="20"/>
                <w:szCs w:val="20"/>
                <w:lang w:val="en-US"/>
              </w:rPr>
              <w:t xml:space="preserve">, 1998; Jepson </w:t>
            </w:r>
            <w:r w:rsidRPr="00854BC1">
              <w:rPr>
                <w:i/>
                <w:iCs/>
                <w:sz w:val="20"/>
                <w:szCs w:val="20"/>
                <w:lang w:val="en-US"/>
              </w:rPr>
              <w:t>et al.</w:t>
            </w:r>
            <w:r w:rsidRPr="00854BC1">
              <w:rPr>
                <w:sz w:val="20"/>
                <w:szCs w:val="20"/>
                <w:lang w:val="en-US"/>
              </w:rPr>
              <w:t xml:space="preserve">, 2000; Rogan </w:t>
            </w:r>
            <w:r w:rsidRPr="00854BC1">
              <w:rPr>
                <w:i/>
                <w:iCs/>
                <w:sz w:val="20"/>
                <w:szCs w:val="20"/>
                <w:lang w:val="en-US"/>
              </w:rPr>
              <w:t>et al.</w:t>
            </w:r>
            <w:r w:rsidRPr="00854BC1">
              <w:rPr>
                <w:sz w:val="20"/>
                <w:szCs w:val="20"/>
                <w:lang w:val="en-US"/>
              </w:rPr>
              <w:t xml:space="preserve">, 2001; Lehnert </w:t>
            </w:r>
            <w:r w:rsidRPr="00854BC1">
              <w:rPr>
                <w:i/>
                <w:iCs/>
                <w:sz w:val="20"/>
                <w:szCs w:val="20"/>
                <w:lang w:val="en-US"/>
              </w:rPr>
              <w:t>et al.</w:t>
            </w:r>
            <w:r w:rsidRPr="00854BC1">
              <w:rPr>
                <w:sz w:val="20"/>
                <w:szCs w:val="20"/>
                <w:lang w:val="en-US"/>
              </w:rPr>
              <w:t xml:space="preserve">, 2005, 2010, 2014; Siebert </w:t>
            </w:r>
            <w:r w:rsidRPr="00854BC1">
              <w:rPr>
                <w:i/>
                <w:iCs/>
                <w:sz w:val="20"/>
                <w:szCs w:val="20"/>
                <w:lang w:val="en-US"/>
              </w:rPr>
              <w:t>et al.</w:t>
            </w:r>
            <w:r w:rsidRPr="00854BC1">
              <w:rPr>
                <w:sz w:val="20"/>
                <w:szCs w:val="20"/>
                <w:lang w:val="en-US"/>
              </w:rPr>
              <w:t xml:space="preserve">, 2006, 2020; Veryeri, 2012; Pekmezci̇ </w:t>
            </w:r>
            <w:r w:rsidRPr="00854BC1">
              <w:rPr>
                <w:i/>
                <w:iCs/>
                <w:sz w:val="20"/>
                <w:szCs w:val="20"/>
                <w:lang w:val="en-US"/>
              </w:rPr>
              <w:t>et al.</w:t>
            </w:r>
            <w:r w:rsidRPr="00854BC1">
              <w:rPr>
                <w:sz w:val="20"/>
                <w:szCs w:val="20"/>
                <w:lang w:val="en-US"/>
              </w:rPr>
              <w:t>, 2013)</w:t>
            </w:r>
            <w:r w:rsidRPr="00854BC1">
              <w:rPr>
                <w:rFonts w:eastAsiaTheme="minorHAnsi"/>
                <w:sz w:val="20"/>
                <w:szCs w:val="20"/>
                <w:lang w:val="en-US"/>
              </w:rPr>
              <w:fldChar w:fldCharType="end"/>
            </w:r>
          </w:p>
        </w:tc>
      </w:tr>
      <w:tr w:rsidR="008E2B89" w:rsidRPr="006F2338" w14:paraId="009FDF52" w14:textId="77777777" w:rsidTr="005A3E74">
        <w:tblPrEx>
          <w:tblLook w:val="0000" w:firstRow="0" w:lastRow="0" w:firstColumn="0" w:lastColumn="0" w:noHBand="0" w:noVBand="0"/>
        </w:tblPrEx>
        <w:tc>
          <w:tcPr>
            <w:tcW w:w="1606" w:type="dxa"/>
            <w:vMerge/>
            <w:vAlign w:val="center"/>
          </w:tcPr>
          <w:p w14:paraId="4CE15437" w14:textId="77777777" w:rsidR="008E2B89" w:rsidRPr="00854BC1" w:rsidRDefault="008E2B89" w:rsidP="0049738F">
            <w:pPr>
              <w:autoSpaceDE w:val="0"/>
              <w:autoSpaceDN w:val="0"/>
              <w:adjustRightInd w:val="0"/>
              <w:rPr>
                <w:rFonts w:eastAsiaTheme="minorHAnsi"/>
                <w:i/>
                <w:iCs/>
                <w:sz w:val="20"/>
                <w:szCs w:val="20"/>
                <w:lang w:val="en-US"/>
              </w:rPr>
            </w:pPr>
          </w:p>
        </w:tc>
        <w:tc>
          <w:tcPr>
            <w:tcW w:w="1655" w:type="dxa"/>
            <w:vMerge/>
            <w:vAlign w:val="center"/>
          </w:tcPr>
          <w:p w14:paraId="7B689C1E" w14:textId="77777777" w:rsidR="008E2B89" w:rsidRPr="00854BC1" w:rsidRDefault="008E2B89" w:rsidP="0049738F">
            <w:pPr>
              <w:autoSpaceDE w:val="0"/>
              <w:autoSpaceDN w:val="0"/>
              <w:adjustRightInd w:val="0"/>
              <w:rPr>
                <w:rFonts w:eastAsiaTheme="minorHAnsi"/>
                <w:sz w:val="20"/>
                <w:szCs w:val="20"/>
                <w:lang w:val="en-US"/>
              </w:rPr>
            </w:pPr>
          </w:p>
        </w:tc>
        <w:tc>
          <w:tcPr>
            <w:tcW w:w="1418" w:type="dxa"/>
            <w:vMerge/>
            <w:vAlign w:val="center"/>
          </w:tcPr>
          <w:p w14:paraId="773A1871" w14:textId="77777777" w:rsidR="008E2B89" w:rsidRPr="00854BC1" w:rsidRDefault="008E2B89" w:rsidP="0049738F">
            <w:pPr>
              <w:autoSpaceDE w:val="0"/>
              <w:autoSpaceDN w:val="0"/>
              <w:adjustRightInd w:val="0"/>
              <w:rPr>
                <w:rFonts w:eastAsiaTheme="minorHAnsi"/>
                <w:i/>
                <w:iCs/>
                <w:sz w:val="20"/>
                <w:szCs w:val="20"/>
                <w:lang w:val="en-US"/>
              </w:rPr>
            </w:pPr>
          </w:p>
        </w:tc>
        <w:tc>
          <w:tcPr>
            <w:tcW w:w="1275" w:type="dxa"/>
            <w:vMerge/>
            <w:vAlign w:val="center"/>
          </w:tcPr>
          <w:p w14:paraId="0AC89679" w14:textId="77777777" w:rsidR="008E2B89" w:rsidRPr="00854BC1" w:rsidRDefault="008E2B89" w:rsidP="0049738F">
            <w:pPr>
              <w:autoSpaceDE w:val="0"/>
              <w:autoSpaceDN w:val="0"/>
              <w:adjustRightInd w:val="0"/>
              <w:rPr>
                <w:rFonts w:eastAsiaTheme="minorHAnsi"/>
                <w:sz w:val="20"/>
                <w:szCs w:val="20"/>
                <w:lang w:val="en-US"/>
              </w:rPr>
            </w:pPr>
          </w:p>
        </w:tc>
        <w:tc>
          <w:tcPr>
            <w:tcW w:w="1448" w:type="dxa"/>
            <w:vAlign w:val="center"/>
          </w:tcPr>
          <w:p w14:paraId="4C415754"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Halocercus kirbyi</w:t>
            </w:r>
          </w:p>
        </w:tc>
        <w:tc>
          <w:tcPr>
            <w:tcW w:w="1954" w:type="dxa"/>
            <w:vAlign w:val="center"/>
          </w:tcPr>
          <w:p w14:paraId="01C01446" w14:textId="77777777" w:rsidR="008E2B89" w:rsidRPr="00854BC1" w:rsidRDefault="008E2B89" w:rsidP="0049738F">
            <w:pPr>
              <w:autoSpaceDE w:val="0"/>
              <w:autoSpaceDN w:val="0"/>
              <w:adjustRightInd w:val="0"/>
              <w:rPr>
                <w:rFonts w:eastAsiaTheme="minorHAnsi"/>
                <w:sz w:val="20"/>
                <w:szCs w:val="20"/>
                <w:lang w:val="en-US"/>
              </w:rPr>
            </w:pPr>
            <w:r w:rsidRPr="00854BC1">
              <w:rPr>
                <w:sz w:val="20"/>
                <w:szCs w:val="20"/>
                <w:lang w:val="en-US"/>
              </w:rPr>
              <w:t>N/A</w:t>
            </w:r>
          </w:p>
        </w:tc>
        <w:tc>
          <w:tcPr>
            <w:tcW w:w="3996" w:type="dxa"/>
            <w:vAlign w:val="center"/>
          </w:tcPr>
          <w:p w14:paraId="40D68457"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fldChar w:fldCharType="begin"/>
            </w:r>
            <w:r w:rsidRPr="00854BC1">
              <w:rPr>
                <w:rFonts w:eastAsiaTheme="minorHAnsi"/>
                <w:sz w:val="20"/>
                <w:szCs w:val="20"/>
                <w:lang w:val="en-US"/>
              </w:rPr>
              <w:instrText xml:space="preserve"> ADDIN ZOTERO_ITEM CSL_CITATION {"citationID":"NNDmmq3A","properties":{"formattedCitation":"(Dougherty, 1944)","plainCitation":"(Dougherty, 1944)","noteIndex":0},"citationItems":[{"id":1327,"uris":["http://zotero.org/users/9441463/items/V8IN5X28"],"itemData":{"id":1327,"type":"article-journal","container-title":"Parasitology","issue":"1/2","page":"80-94","title":"The lungworms (Nematoda: Pseudalidae) of Odontoceti. Part I.","volume":"36","author":[{"family":"Dougherty","given":"E.C."}],"issued":{"date-parts":[["1944"]]}}}],"schema":"https://github.com/citation-style-language/schema/raw/master/csl-citation.json"} </w:instrText>
            </w:r>
            <w:r w:rsidRPr="00854BC1">
              <w:rPr>
                <w:rFonts w:eastAsiaTheme="minorHAnsi"/>
                <w:sz w:val="20"/>
                <w:szCs w:val="20"/>
                <w:lang w:val="en-US"/>
              </w:rPr>
              <w:fldChar w:fldCharType="separate"/>
            </w:r>
            <w:r w:rsidRPr="00854BC1">
              <w:rPr>
                <w:rFonts w:eastAsiaTheme="minorHAnsi"/>
                <w:noProof/>
                <w:sz w:val="20"/>
                <w:szCs w:val="20"/>
                <w:lang w:val="en-US"/>
              </w:rPr>
              <w:t>(Dougherty, 1944)</w:t>
            </w:r>
            <w:r w:rsidRPr="00854BC1">
              <w:rPr>
                <w:rFonts w:eastAsiaTheme="minorHAnsi"/>
                <w:sz w:val="20"/>
                <w:szCs w:val="20"/>
                <w:lang w:val="en-US"/>
              </w:rPr>
              <w:fldChar w:fldCharType="end"/>
            </w:r>
          </w:p>
        </w:tc>
      </w:tr>
      <w:tr w:rsidR="008E2B89" w:rsidRPr="006F2338" w14:paraId="3F6F378B" w14:textId="77777777" w:rsidTr="005A3E74">
        <w:tblPrEx>
          <w:tblLook w:val="0000" w:firstRow="0" w:lastRow="0" w:firstColumn="0" w:lastColumn="0" w:noHBand="0" w:noVBand="0"/>
        </w:tblPrEx>
        <w:tc>
          <w:tcPr>
            <w:tcW w:w="1606" w:type="dxa"/>
            <w:vMerge/>
            <w:vAlign w:val="center"/>
          </w:tcPr>
          <w:p w14:paraId="1046EB83" w14:textId="77777777" w:rsidR="008E2B89" w:rsidRPr="00854BC1" w:rsidRDefault="008E2B89" w:rsidP="0049738F">
            <w:pPr>
              <w:autoSpaceDE w:val="0"/>
              <w:autoSpaceDN w:val="0"/>
              <w:adjustRightInd w:val="0"/>
              <w:rPr>
                <w:rFonts w:eastAsiaTheme="minorHAnsi"/>
                <w:i/>
                <w:iCs/>
                <w:sz w:val="20"/>
                <w:szCs w:val="20"/>
                <w:lang w:val="en-US"/>
              </w:rPr>
            </w:pPr>
          </w:p>
        </w:tc>
        <w:tc>
          <w:tcPr>
            <w:tcW w:w="1655" w:type="dxa"/>
            <w:vMerge/>
            <w:vAlign w:val="center"/>
          </w:tcPr>
          <w:p w14:paraId="0BC5C634" w14:textId="77777777" w:rsidR="008E2B89" w:rsidRPr="00854BC1" w:rsidRDefault="008E2B89" w:rsidP="0049738F">
            <w:pPr>
              <w:autoSpaceDE w:val="0"/>
              <w:autoSpaceDN w:val="0"/>
              <w:adjustRightInd w:val="0"/>
              <w:rPr>
                <w:rFonts w:eastAsiaTheme="minorHAnsi"/>
                <w:sz w:val="20"/>
                <w:szCs w:val="20"/>
                <w:lang w:val="en-US"/>
              </w:rPr>
            </w:pPr>
          </w:p>
        </w:tc>
        <w:tc>
          <w:tcPr>
            <w:tcW w:w="1418" w:type="dxa"/>
            <w:vMerge/>
            <w:vAlign w:val="center"/>
          </w:tcPr>
          <w:p w14:paraId="3D516E0E" w14:textId="77777777" w:rsidR="008E2B89" w:rsidRPr="00854BC1" w:rsidRDefault="008E2B89" w:rsidP="0049738F">
            <w:pPr>
              <w:autoSpaceDE w:val="0"/>
              <w:autoSpaceDN w:val="0"/>
              <w:adjustRightInd w:val="0"/>
              <w:rPr>
                <w:rFonts w:eastAsiaTheme="minorHAnsi"/>
                <w:i/>
                <w:iCs/>
                <w:sz w:val="20"/>
                <w:szCs w:val="20"/>
                <w:lang w:val="en-US"/>
              </w:rPr>
            </w:pPr>
          </w:p>
        </w:tc>
        <w:tc>
          <w:tcPr>
            <w:tcW w:w="1275" w:type="dxa"/>
            <w:vMerge/>
            <w:vAlign w:val="center"/>
          </w:tcPr>
          <w:p w14:paraId="77F7D0E8" w14:textId="77777777" w:rsidR="008E2B89" w:rsidRPr="00854BC1" w:rsidRDefault="008E2B89" w:rsidP="0049738F">
            <w:pPr>
              <w:autoSpaceDE w:val="0"/>
              <w:autoSpaceDN w:val="0"/>
              <w:adjustRightInd w:val="0"/>
              <w:rPr>
                <w:rFonts w:eastAsiaTheme="minorHAnsi"/>
                <w:sz w:val="20"/>
                <w:szCs w:val="20"/>
                <w:lang w:val="en-US"/>
              </w:rPr>
            </w:pPr>
          </w:p>
        </w:tc>
        <w:tc>
          <w:tcPr>
            <w:tcW w:w="1448" w:type="dxa"/>
            <w:vAlign w:val="center"/>
          </w:tcPr>
          <w:p w14:paraId="79165741"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Halocercus sp.</w:t>
            </w:r>
          </w:p>
        </w:tc>
        <w:tc>
          <w:tcPr>
            <w:tcW w:w="1954" w:type="dxa"/>
            <w:vAlign w:val="center"/>
          </w:tcPr>
          <w:p w14:paraId="691E45EE"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Lower respiratory</w:t>
            </w:r>
          </w:p>
        </w:tc>
        <w:tc>
          <w:tcPr>
            <w:tcW w:w="3996" w:type="dxa"/>
            <w:vAlign w:val="center"/>
          </w:tcPr>
          <w:p w14:paraId="4892B67A" w14:textId="4CBD02C1" w:rsidR="008E2B89" w:rsidRPr="00854BC1" w:rsidRDefault="008E2B89" w:rsidP="00555A8D">
            <w:pPr>
              <w:autoSpaceDE w:val="0"/>
              <w:autoSpaceDN w:val="0"/>
              <w:adjustRightInd w:val="0"/>
              <w:rPr>
                <w:rFonts w:eastAsiaTheme="minorHAnsi"/>
                <w:sz w:val="20"/>
                <w:szCs w:val="20"/>
                <w:lang w:val="en-US"/>
              </w:rPr>
            </w:pPr>
            <w:r w:rsidRPr="00854BC1">
              <w:rPr>
                <w:rFonts w:eastAsiaTheme="minorHAnsi"/>
                <w:sz w:val="20"/>
                <w:szCs w:val="20"/>
                <w:lang w:val="en-US"/>
              </w:rPr>
              <w:fldChar w:fldCharType="begin"/>
            </w:r>
            <w:r w:rsidRPr="00854BC1">
              <w:rPr>
                <w:rFonts w:eastAsiaTheme="minorHAnsi"/>
                <w:sz w:val="20"/>
                <w:szCs w:val="20"/>
                <w:lang w:val="en-US"/>
              </w:rPr>
              <w:instrText xml:space="preserve"> ADDIN ZOTERO_ITEM CSL_CITATION {"citationID":"8pfUD8tK","properties":{"formattedCitation":"(Smith and Threlfall, 1973; Wunschimann {\\i{}et al.}, 2001; Jauniaux {\\i{}et al.}, 2002; Dagleish {\\i{}et al.}, 2008; Valderrama Vasquez {\\i{}et al.}, 2008; Fenton {\\i{}et al.}, 2017; van Elk {\\i{}et al.}, 2019)","plainCitation":"(Smith and Threlfall, 1973; Wunschimann et al., 2001; Jauniaux et al., 2002; Dagleish et al., 2008; Valderrama Vasquez et al., 2008; Fenton et al., 2017; van Elk et al., 2019)","noteIndex":0},"citationItems":[{"id":1120,"uris":["http://zotero.org/users/9441463/items/WYFUHFGG"],"itemData":{"id":1120,"type":"article-journal","abstract":"Fifty helminth species were found in 17 species of mammals from insular Newfoundland (three trematodes, 12 cestodes, 34 nematodes and one acanthocephalan). Thirty-four species were recorded for the first time in mammals from Newfoundland, while one, Anophryocephalus anophrys Baylis, 1922, from Pagophilus groenlandicus was a new host record. Plagiorchis massino Petrov and Tikhonov, 1927, previously reported from red fox in Alaska, was found in a new North American host, the domestic cat.","container-title":"American Midland Naturalist","DOI":"10.2307/2424284","ISSN":"00030031","issue":"1","journalAbbreviation":"American Midland Naturalist","language":"en","page":"215","source":"DOI.org (Crossref)","title":"Helminths of Some Mammals from Newfoundland","volume":"90","author":[{"family":"Smith","given":"Frederick R."},{"family":"Threlfall","given":"William"}],"issued":{"date-parts":[["1973",7]]}}},{"id":1152,"uris":["http://zotero.org/users/9441463/items/73QCQDKX"],"itemData":{"id":1152,"type":"article-journal","abstract":"Harbour porpoises (Phocoena phocoena) in the North Sea live in an environment heavily impacted by humans, the consequences of which are a concern for their health. Autopsies carried out on stranded harbour porpoises provide an opportunity to assess health problems in this species. We performed 61 autopsies on live-stranded harbour porpoises, which died following admission to a rehabilitation centre between 2003 and 2016. The animals had stranded on the Dutch (n = 52) and adjacent coasts of Belgium (n = 2) and Germany (n = 7). We assigned probable causes for stranding based on clinical and pathological criteria. Cause of stranding was associated in the majority of cases with pathologies in multiple organs (n = 29) compared to animals with pathologies in a single organ (n = 18). Our results show that the three most probable causes of stranding were pneumonia (n = 35), separation of calves from their mother (n = 10), and aspergillosis (n = 9). Pneumonia as a consequence of pulmonary nematode infection occurred in 19 animals. Pneumonia was significantly associated with infection with Pseudalius inflexus, Halocercus sp., and Torynurus convolutus but not with Stenurus minor infection. Half of the bacterial pneumonias (6/12) could not be associated with nematode infection. Conclusions from this study are that aspergillosis is an important probable cause for stranding, while parasitic infection is not a necessary prerequisite for bacterial pneumonia, and approximately half of the animals (29/61) probably stranded due to multiple causes. An important implication of the observed high prevalence of aspergillosis is that these harbour porpoises suffered from reduced immunocompetence.","container-title":"Veterinary Research","DOI":"10.1186/s13567-019-0706-3","ISSN":"1297-9716","issue":"1","journalAbbreviation":"Vet Res","language":"en","page":"88","source":"DOI.org (Crossref)","title":"Clinical, pathological, and laboratory diagnoses of diseases of harbour porpoises (Phocoena phocoena), live stranded on the Dutch and adjacent coasts from 2003 to 2016","volume":"50","author":[{"family":"Elk","given":"Cornelis E.","non-dropping-particle":"van"},{"family":"Bildt","given":"Marco W. G.","non-dropping-particle":"van de"},{"family":"Run","given":"Peter R. W. A.","non-dropping-particle":"van"},{"family":"Bunskoek","given":"Paulien"},{"family":"Meerbeek","given":"Jolanda"},{"family":"Foster","given":"Geoffrey"},{"family":"Osterhaus","given":"Albert D. M. E."},{"family":"Kuiken","given":"Thijs"}],"issued":{"date-parts":[["2019",12]]}}},{"id":1054,"uris":["http://zotero.org/users/9441463/items/EXNVIS6Q"],"itemData":{"id":1054,"type":"article-journal","abstract":"Brucellosis is reported increasingly in marine mammals and the marine species of Brucella are capable of causing community acquired zoonotic infections in humans as well as abortion in cattle as a result of experimental infection. This case report describes pathology associated with an isolate of Brucella ceti that was successfully cultured from, and immunolabelled in, the testis and epididymis of an adult sexually mature free-living harbour porpoise (Phocoena phocoena). This is the ﬁrst report of such pathology in any species of cetacean, and suggests the potential for sexual transmission and/or sterility as sequelae to infection similar to those reported in terrestrial animals.","container-title":"Journal of Comparative Pathology","DOI":"10.1016/j.jcpa.2008.03.004","ISSN":"00219975","issue":"1","journalAbbreviation":"Journal of Comparative Pathology","language":"en","page":"54-59","source":"DOI.org (Crossref)","title":"Brucella ceti Associated Pathology in the Testicle of a Harbour Porpoise (Phocoena phocoena)","volume":"139","author":[{"family":"Dagleish","given":"M.P."},{"family":"Barley","given":"J."},{"family":"Finlayson","given":"J."},{"family":"Reid","given":"R.J."},{"family":"Foster","given":"G."}],"issued":{"date-parts":[["2008",7]]}}},{"id":1162,"uris":["http://zotero.org/users/9441463/items/VC6AJQGP"],"itemData":{"id":1162,"type":"article-journal","abstract":"There is increasing public interest in the overall health of the marine environment. Harbor porpoises Phocoena phocoena have a coastal distribution, and stranded animals function as sentinels for population and ecosystem health. The goal of this retrospective study was to join datasets from the western Atlantic and eastern Pacific coasts of Canada to investigate causes of morbidity and mortality in this species. A total of 241 necropsy records were reviewed including 147 (61%) from the Pacific region and 94 (39%) from the Atlantic region from 1988 to 2011. A cause of death could be determined with confidence in 118 (49%) of these cases. Of these 118 cases, the leading cause of mortality for both regions, together and separately, was infectious disease. In the Pacific region, this was followed by traumatic and anthropogenic causes, whereas in the Atlantic region, it was followed by emaciation/starvation, mortality of dependent calves, and anthropogenic causes. Pathogens of potential zoonotic significance or indicative of environmental contamination, e.g. Salmonella sp. and Cryptococcus gattii, were identified. Numerous parasitic species were observed within the lungs, liver, stomach, middle ear, and subcutaneous tissues, although they were usually interpreted as incidental findings. Anthropogenic causes may be underrepresented as they are notoriously difficult to diagnose with certainty, thereby making up a proportion of the ‘unknown causes of death’ (51%) category. Improved standardization of data collection and documentation is required to better understand harbor porpoise and ecosystem health.","container-title":"Diseases of Aquatic Organisms","DOI":"10.3354/dao03080","ISSN":"0177-5103, 1616-1580","issue":"3","journalAbbreviation":"Dis. Aquat. Org.","language":"en","page":"171-183","source":"DOI.org (Crossref)","title":"Causes of mortality of harbor porpoises Phocoena phocoena along the Atlantic and Pacific coasts of Canada","volume":"122","author":[{"family":"Fenton","given":"H"},{"family":"Daoust","given":"Py"},{"family":"Forzán","given":"Mj"},{"family":"Vanderstichel","given":"Rv"},{"family":"Ford","given":"Jkb"},{"family":"Spaven","given":"L"},{"family":"Lair","given":"S"},{"family":"Raverty","given":"S"}],"issued":{"date-parts":[["2017",1,24]]}}},{"id":1194,"uris":["http://zotero.org/users/9441463/items/HZ5SC2NR"],"itemData":{"id":1194,"type":"article-journal","abstract":"Between September 1990 and December 2002, 511 cetacean carcasses stranded or caught in commercial ﬁsheries in England and Wales were examined post mortem. Salmonella group B was isolated from 60 of 279 (21.51%) harbour porpoises (Phocoena phocoena), predominantly from lung tissue. Forty-three of the Salmonella group B isolates were subsequently serotyped and all found to have the antigenic structure O4,12:a:-. The annual proportion of harbour porpoises testing positive for Salmonella O4,12:a:increased signiﬁcantly from 6% in the early 1990s to 27% after 1999. The cause(s) of the increasing prevalence of Salmonella O4,12:a:- are not known, but may reﬂect natural variation in the epidemiological cycle of Salmonella O4,12:a:- in harbour porpoises. The probability of isolating Salmonella O4,12:a:from harbour porpoises increased with age, suggesting that the mode of transmission is principally horizontal. There appeared to be a weak degree of seasonality in the probability of isolating Salmonella O4,12:a:- with a low proportion of cases in the months of April and May. Based on pathological ﬁndings from infected carcasses, Salmonella O4,12:a:- may be part of the normal commensal ﬂora of the lungs of cetaceans with the potential to act as an opportunistic pathogen.","container-title":"Environmental Microbiology","DOI":"10.1111/j.1462-2920.2008.01651.x","ISSN":"14622912, 14622920","issue":"9","language":"en","page":"2462-2468","source":"DOI.org (Crossref)","title":"Occurrence of a monophasic strain of Salmonella group B isolated from cetaceans in England and Wales between 1990 and 2002","volume":"10","author":[{"family":"Valderrama Vasquez","given":"Carlos A."},{"family":"Macgregor","given":"Shaheed K."},{"family":"Rowcliffe","given":"J. Marcus"},{"family":"Jepson","given":"Paul D."}],"issued":{"date-parts":[["2008",9]]}}},{"id":1198,"uris":["http://zotero.org/users/9441463/items/XM8GEJ3P"],"itemData":{"id":1198,"type":"article-journal","abstract":"Between the years 1990 and 2000, an attempt was made to determine the causes of death of 55 harbour porpoises stranded along the Belgian and northern French coasts. From 1990 to 1996, only ﬁve carcasses were collected as against seven in 1997, eight in 1998, 27 in 1999 and eight in 2000. The sex ratio was normal and most of the animals were juvenile. The most common ﬁndings were emaciation, severe parasitosis and pneumonia. A few cases of ﬁshing net entanglement were observed. The main microscopical lesions were acute pneumonia, massive lung oedema, enteritis, hepatitis and gastritis. Encephalitis was observed in six cases. No evidence of morbillivirus infection was detected. Pneumonia was associated with bacteria or parasites, or both. The causes of death and the lesions were similar to those previously reported in other countries bordering the North Sea. The cause of the increased numbers of carcasses in 1999 was unclear but did not include viral epizootics or net entanglement. A temporary increase in the porpoise population in the southern North Sea may have been responsible.","container-title":"Journal of Comparative Pathology","DOI":"10.1053/jcpa.2001.0547","ISSN":"00219975","issue":"4","journalAbbreviation":"Journal of Comparative Pathology","language":"en","page":"243-253","source":"DOI.org (Crossref)","title":"Post-mortem Findings and Causes of Death of Harbour Porpoises (Phocoena phocoena) Stranded from 1990 to 2000 along the Coastlines of Belgium and Northern France","volume":"126","author":[{"family":"Jauniaux","given":"T."},{"family":"Petitjean","given":"D."},{"family":"Brenez","given":"C."},{"family":"Borrens","given":"M."},{"family":"Brosens","given":"L."},{"family":"Haelters","given":"J."},{"family":"Tavernier","given":"T."},{"family":"Coignoul","given":"F."}],"issued":{"date-parts":[["2002",5]]}}},{"id":1238,"uris":["http://zotero.org/users/9441463/items/FJZVDASX"],"itemData":{"id":1238,"type":"article-journal","container-title":"Veterinary Record","DOI":"10.1136/vr.148.23.715","ISSN":"00424900","issue":"23","journalAbbreviation":"Veterinary Record","language":"en","page":"715-720","source":"DOI.org (Crossref)","title":"Evidence of infectious diseases in harbour porpoises (Phocoena phocoena) hunted in the waters of Greenland and by-caught in the German North Sea and Baltic Sea","volume":"148","author":[{"family":"Wunschimann","given":"A."},{"family":"Frese","given":"K."},{"family":"Müiller","given":"G."},{"family":"Baumgärtner","given":"W."},{"family":"Siebert","given":"U."},{"family":"Weiss","given":"R."},{"family":"Lockyer","given":"C."},{"family":"Heide-Jørgensen","given":"M. P."}],"issued":{"date-parts":[["2001",6]]}}}],"schema":"https://github.com/citation-style-language/schema/raw/master/csl-citation.json"} </w:instrText>
            </w:r>
            <w:r w:rsidRPr="00854BC1">
              <w:rPr>
                <w:rFonts w:eastAsiaTheme="minorHAnsi"/>
                <w:sz w:val="20"/>
                <w:szCs w:val="20"/>
                <w:lang w:val="en-US"/>
              </w:rPr>
              <w:fldChar w:fldCharType="separate"/>
            </w:r>
            <w:r w:rsidRPr="00854BC1">
              <w:rPr>
                <w:sz w:val="20"/>
                <w:szCs w:val="20"/>
                <w:lang w:val="en-US"/>
              </w:rPr>
              <w:t xml:space="preserve">(Smith and Threlfall, 1973; Wunschimann </w:t>
            </w:r>
            <w:r w:rsidRPr="00854BC1">
              <w:rPr>
                <w:i/>
                <w:iCs/>
                <w:sz w:val="20"/>
                <w:szCs w:val="20"/>
                <w:lang w:val="en-US"/>
              </w:rPr>
              <w:t>et al.</w:t>
            </w:r>
            <w:r w:rsidRPr="00854BC1">
              <w:rPr>
                <w:sz w:val="20"/>
                <w:szCs w:val="20"/>
                <w:lang w:val="en-US"/>
              </w:rPr>
              <w:t xml:space="preserve">, 2001; Jauniaux </w:t>
            </w:r>
            <w:r w:rsidRPr="00854BC1">
              <w:rPr>
                <w:i/>
                <w:iCs/>
                <w:sz w:val="20"/>
                <w:szCs w:val="20"/>
                <w:lang w:val="en-US"/>
              </w:rPr>
              <w:t>et al.</w:t>
            </w:r>
            <w:r w:rsidRPr="00854BC1">
              <w:rPr>
                <w:sz w:val="20"/>
                <w:szCs w:val="20"/>
                <w:lang w:val="en-US"/>
              </w:rPr>
              <w:t xml:space="preserve">, 2002; Dagleish </w:t>
            </w:r>
            <w:r w:rsidRPr="00854BC1">
              <w:rPr>
                <w:i/>
                <w:iCs/>
                <w:sz w:val="20"/>
                <w:szCs w:val="20"/>
                <w:lang w:val="en-US"/>
              </w:rPr>
              <w:t>et al.</w:t>
            </w:r>
            <w:r w:rsidRPr="00854BC1">
              <w:rPr>
                <w:sz w:val="20"/>
                <w:szCs w:val="20"/>
                <w:lang w:val="en-US"/>
              </w:rPr>
              <w:t xml:space="preserve">, 2008; Valderrama Vasquez </w:t>
            </w:r>
            <w:r w:rsidRPr="00854BC1">
              <w:rPr>
                <w:i/>
                <w:iCs/>
                <w:sz w:val="20"/>
                <w:szCs w:val="20"/>
                <w:lang w:val="en-US"/>
              </w:rPr>
              <w:t>et al.</w:t>
            </w:r>
            <w:r w:rsidRPr="00854BC1">
              <w:rPr>
                <w:sz w:val="20"/>
                <w:szCs w:val="20"/>
                <w:lang w:val="en-US"/>
              </w:rPr>
              <w:t xml:space="preserve">, 2008; Fenton </w:t>
            </w:r>
            <w:r w:rsidRPr="00854BC1">
              <w:rPr>
                <w:i/>
                <w:iCs/>
                <w:sz w:val="20"/>
                <w:szCs w:val="20"/>
                <w:lang w:val="en-US"/>
              </w:rPr>
              <w:t>et al.</w:t>
            </w:r>
            <w:r w:rsidRPr="00854BC1">
              <w:rPr>
                <w:sz w:val="20"/>
                <w:szCs w:val="20"/>
                <w:lang w:val="en-US"/>
              </w:rPr>
              <w:t xml:space="preserve">, 2017; van Elk </w:t>
            </w:r>
            <w:r w:rsidRPr="00854BC1">
              <w:rPr>
                <w:i/>
                <w:iCs/>
                <w:sz w:val="20"/>
                <w:szCs w:val="20"/>
                <w:lang w:val="en-US"/>
              </w:rPr>
              <w:t>et al.</w:t>
            </w:r>
            <w:r w:rsidRPr="00854BC1">
              <w:rPr>
                <w:sz w:val="20"/>
                <w:szCs w:val="20"/>
                <w:lang w:val="en-US"/>
              </w:rPr>
              <w:t>, 2019)</w:t>
            </w:r>
            <w:r w:rsidRPr="00854BC1">
              <w:rPr>
                <w:rFonts w:eastAsiaTheme="minorHAnsi"/>
                <w:sz w:val="20"/>
                <w:szCs w:val="20"/>
                <w:lang w:val="en-US"/>
              </w:rPr>
              <w:fldChar w:fldCharType="end"/>
            </w:r>
          </w:p>
        </w:tc>
      </w:tr>
      <w:tr w:rsidR="008E2B89" w:rsidRPr="006F2338" w14:paraId="1B5205E5" w14:textId="77777777" w:rsidTr="005A3E74">
        <w:tblPrEx>
          <w:tblLook w:val="0000" w:firstRow="0" w:lastRow="0" w:firstColumn="0" w:lastColumn="0" w:noHBand="0" w:noVBand="0"/>
        </w:tblPrEx>
        <w:tc>
          <w:tcPr>
            <w:tcW w:w="1606" w:type="dxa"/>
            <w:vMerge/>
            <w:vAlign w:val="center"/>
          </w:tcPr>
          <w:p w14:paraId="28B2A571" w14:textId="77777777" w:rsidR="008E2B89" w:rsidRPr="00854BC1" w:rsidRDefault="008E2B89" w:rsidP="0049738F">
            <w:pPr>
              <w:autoSpaceDE w:val="0"/>
              <w:autoSpaceDN w:val="0"/>
              <w:adjustRightInd w:val="0"/>
              <w:rPr>
                <w:rFonts w:eastAsiaTheme="minorHAnsi"/>
                <w:i/>
                <w:iCs/>
                <w:sz w:val="20"/>
                <w:szCs w:val="20"/>
                <w:lang w:val="en-US"/>
              </w:rPr>
            </w:pPr>
          </w:p>
        </w:tc>
        <w:tc>
          <w:tcPr>
            <w:tcW w:w="1655" w:type="dxa"/>
            <w:vMerge/>
            <w:vAlign w:val="center"/>
          </w:tcPr>
          <w:p w14:paraId="6881A0A3" w14:textId="77777777" w:rsidR="008E2B89" w:rsidRPr="00854BC1" w:rsidRDefault="008E2B89" w:rsidP="0049738F">
            <w:pPr>
              <w:autoSpaceDE w:val="0"/>
              <w:autoSpaceDN w:val="0"/>
              <w:adjustRightInd w:val="0"/>
              <w:rPr>
                <w:rFonts w:eastAsiaTheme="minorHAnsi"/>
                <w:sz w:val="20"/>
                <w:szCs w:val="20"/>
                <w:lang w:val="en-US"/>
              </w:rPr>
            </w:pPr>
          </w:p>
        </w:tc>
        <w:tc>
          <w:tcPr>
            <w:tcW w:w="1418" w:type="dxa"/>
            <w:vMerge/>
            <w:vAlign w:val="center"/>
          </w:tcPr>
          <w:p w14:paraId="4FFC7D15" w14:textId="77777777" w:rsidR="008E2B89" w:rsidRPr="00854BC1" w:rsidRDefault="008E2B89" w:rsidP="0049738F">
            <w:pPr>
              <w:autoSpaceDE w:val="0"/>
              <w:autoSpaceDN w:val="0"/>
              <w:adjustRightInd w:val="0"/>
              <w:rPr>
                <w:rFonts w:eastAsiaTheme="minorHAnsi"/>
                <w:i/>
                <w:iCs/>
                <w:sz w:val="20"/>
                <w:szCs w:val="20"/>
                <w:lang w:val="en-US"/>
              </w:rPr>
            </w:pPr>
          </w:p>
        </w:tc>
        <w:tc>
          <w:tcPr>
            <w:tcW w:w="1275" w:type="dxa"/>
            <w:vMerge/>
            <w:vAlign w:val="center"/>
          </w:tcPr>
          <w:p w14:paraId="24576FBD" w14:textId="77777777" w:rsidR="008E2B89" w:rsidRPr="00854BC1" w:rsidRDefault="008E2B89" w:rsidP="0049738F">
            <w:pPr>
              <w:autoSpaceDE w:val="0"/>
              <w:autoSpaceDN w:val="0"/>
              <w:adjustRightInd w:val="0"/>
              <w:rPr>
                <w:rFonts w:eastAsiaTheme="minorHAnsi"/>
                <w:sz w:val="20"/>
                <w:szCs w:val="20"/>
                <w:lang w:val="en-US"/>
              </w:rPr>
            </w:pPr>
          </w:p>
        </w:tc>
        <w:tc>
          <w:tcPr>
            <w:tcW w:w="1448" w:type="dxa"/>
            <w:vAlign w:val="center"/>
          </w:tcPr>
          <w:p w14:paraId="496668B9"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Halocercus taurica</w:t>
            </w:r>
          </w:p>
        </w:tc>
        <w:tc>
          <w:tcPr>
            <w:tcW w:w="1954" w:type="dxa"/>
            <w:vAlign w:val="center"/>
          </w:tcPr>
          <w:p w14:paraId="78CC4A7C"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Lower respiratory</w:t>
            </w:r>
          </w:p>
        </w:tc>
        <w:tc>
          <w:tcPr>
            <w:tcW w:w="3996" w:type="dxa"/>
            <w:vAlign w:val="center"/>
          </w:tcPr>
          <w:p w14:paraId="04AA7B8A" w14:textId="21FD528E" w:rsidR="008E2B89" w:rsidRPr="00854BC1" w:rsidRDefault="008E2B89" w:rsidP="00555A8D">
            <w:pPr>
              <w:autoSpaceDE w:val="0"/>
              <w:autoSpaceDN w:val="0"/>
              <w:adjustRightInd w:val="0"/>
              <w:rPr>
                <w:rFonts w:eastAsiaTheme="minorHAnsi"/>
                <w:sz w:val="20"/>
                <w:szCs w:val="20"/>
                <w:lang w:val="en-US"/>
              </w:rPr>
            </w:pPr>
            <w:r w:rsidRPr="00854BC1">
              <w:rPr>
                <w:rFonts w:eastAsiaTheme="minorHAnsi"/>
                <w:sz w:val="20"/>
                <w:szCs w:val="20"/>
                <w:lang w:val="en-US"/>
              </w:rPr>
              <w:fldChar w:fldCharType="begin"/>
            </w:r>
            <w:r w:rsidRPr="00854BC1">
              <w:rPr>
                <w:rFonts w:eastAsiaTheme="minorHAnsi"/>
                <w:sz w:val="20"/>
                <w:szCs w:val="20"/>
                <w:lang w:val="en-US"/>
              </w:rPr>
              <w:instrText xml:space="preserve"> ADDIN ZOTERO_ITEM CSL_CITATION {"citationID":"SaVkAjAk","properties":{"formattedCitation":"(Arnold and Gaskin, 1975; Gibson {\\i{}et al.}, 1998; Jepson {\\i{}et al.}, 2000; Rogan {\\i{}et al.}, 2001; Pekmezci\\uc0\\u775{} {\\i{}et al.}, 2013)","plainCitation":"(Arnold and Gaskin, 1975; Gibson et al., 1998; Jepson et al., 2000; Rogan et al., 2001; Pekmezci̇ et al., 2013)","noteIndex":0},"citationItems":[{"id":1182,"uris":["http://zotero.org/users/9441463/items/PE3XBIEC"],"itemData":{"id":1182,"type":"article-journal","abstract":"The helminth parasites from more than 300 cetaceans stranded on the coast of England and Wales during the period 1990±1994 were identi®ed, this being the largest organized survey of cetacean parasites yet undertaken. Thirteen species of cetaceans were examined, although the majority were common (harbour) porpoises Phocoena phocoena (n = 173) and common dolphins Delphinus delphis (n = 101). The parasites found included 11 species of nematode (Anisakis simplex, Pseudalius in¯exus, Torynurus convolutus, Stenurus globicephalae, S. minor, Halocercus delphini, H. invaginatus, H. lagenorhynchi, H. taurica, Crassicauda boopis, Crassicauda sp.), ®ve cestodes (Diphyllobothrium polyrugosum, D. stemmacephalum, Phyllobothrium delphini, Monorygma grimaldii, Tetrabothrius sp.), ®ve digeneans (Campula oblonga, Oschmarinella albamarina, O. rochebruni, Lecithodesmus palliatus, Pholeter gastrophilus) and two acanthocephalans (Bolbosoma capitatum, B. physeteris). The results of this survey are tabulated and each helminth species is discussed in terms of its biology and pathogenicity.","container-title":"Journal of Zoology","DOI":"10.1111/j.1469-7998.1998.tb00061.x","ISSN":"0952-8369, 1469-7998","issue":"4","journalAbbreviation":"J Zoology","language":"en","page":"563-574","source":"DOI.org (Crossref)","title":"A survey of the helminth parasites of cetaceans stranded on the coast of England and Wales during the period 1990-1994","volume":"244","author":[{"family":"Gibson","given":"D. I."},{"family":"Harris","given":"E. A."},{"family":"Bray","given":"R. A."},{"family":"Jepson","given":"P. D."},{"family":"Kuiken","given":"T."},{"family":"Baker","given":"J. R."},{"family":"Simpson","given":"V. R."}],"issued":{"date-parts":[["1998",4]]}}},{"id":1244,"uris":["http://zotero.org/users/9441463/items/JDVC95ED"],"itemData":{"id":1244,"type":"article-journal","abstract":"Lungworms were collected from 60 harbor porpoises shot at sea during May to August of 1970 and 1971 in the Bay of Fundy. These have been compared with related species from other odontocetes in order to evaluate the literature on pseudaliids and provide a consistent treatment of the family. This study also gives data on the occurrence of lungworms in odontocetes from Canadian waters. Keys to genera and selected species of pseudaliids in cetaceans are included.The following are redescribed: Pseudalius inflexus (Rudolphi 1808), Stenurus minor (Kuhn 1829), Torynurus convolutus (Kuhn 1829), Halocercus invaginatus (Quekett 1841), and H. taurica Delyamure, in Skrjabin 1942 from harbor porpoise, Phocoena phocoena, collected in eastern Canada; Stenurus globicephalae Baylis and Daubney 1925 from Globicephala melaena, G. macrorhyncha, and Grampus griseus (new host record); Stenurus arctomarinus Delyamure and Kleinenberg 1958 and Pharurus pallasii (van Beneden 1870) n. comb, from Delphinapteras leucas; Torynurus dalli (Yamaguti 1951) from Phocoenoides dalli; and Pharurus alatus (Leuck-art 1848) from Monodon monoceros. Pseudalius inflexus, H. taurica, and S. arctomarinus are reported for the first time from North American hosts; S. globicephalae, P. pallasii, P. alatus, and all the pseudaliids from Phocoena phocoena are reported from new host localities.Torynurus alatus is considered a synonym of Pharurus alatus. Stenurus arcticus (including previously proposed synonyms Strongylus arcticus, Pseudalius arcticus) is considered a synonym of Pharurus pallasii.Halocercus ponticus Delyamure 1946 is considered synonymous with H. invaginatus.","container-title":"Canadian Journal of Zoology","DOI":"10.1139/z75-087","ISSN":"0008-4301, 1480-3283","issue":"6","journalAbbreviation":"Can. J. Zool.","language":"en","page":"713-735","source":"DOI.org (Crossref)","title":"Lungworms (Metastrongyloidea: Pseudaliidae) of harbor porpoise Phocoena phocoena (L. 1758)","title-short":"Lungworms (Metastrongyloidea","volume":"53","author":[{"family":"Arnold","given":"P. W."},{"family":"Gaskin","given":"D. E."}],"issued":{"date-parts":[["1975",6,1]]}}},{"id":1127,"uris":["http://zotero.org/users/9441463/items/CCBBXE6T"],"itemData":{"id":1127,"type":"article-journal","abstract":"Presence of marine mammal nematodes in Turkey is poorly known. One bottlenose dolphin (Tursiops truncatus) and four harbour porpoises (Phocoena phocoena) stranded on the Turkish coast were examined at necropsy between 2009 and 2012. Harbour porpoise stranded from Marmara Sea were only infected by three species of lungworms (Metastrongyloidea): Stenurus minor, Halocercus invaginatus and H. taurica. Anisakid, pseudaliid, filarioid and spirurid nematodes were not found in the investigated organs and alimentary canal from harbour porpoises and bottlenose dolphin from Black Sea. The present study represents the first geographic record of H. taurica from Turkish waters. Moreover, S. minor is the first and new host record of harbour porpoise from the coast of Black Sea. Additionally, pathological findings associated with lungworms are also presente.","container-title":"Kafkas Universitesi Veteriner Fakultesi Dergisi","DOI":"10.9775/kvfd.2013.9409","ISSN":"1300-6045","issue":"6","journalAbbreviation":"Kafkas Univ Vet Fak Derg","language":"en","page":"1035-1038","source":"DOI.org (Crossref)","title":"Survey on the Presence of Nematodes and Associated with Pathology in Marine Mammals from Turkish Waters","volume":"19","author":[{"family":"Pekmezci̇","given":"Gökmen Zafer"},{"family":"Yardimci","given":"Banu"},{"family":"Gürler","given":"Ali Tümay"},{"family":"Bölükbaş","given":"Cenk Soner"},{"family":"Açici","given":"Mustafa"},{"family":"Umur","given":"Şinasi"}],"issued":{"date-parts":[["2013"]]}}},{"id":1273,"uris":["http://zotero.org/users/9441463/items/AP4E3EPD"],"itemData":{"id":1273,"type":"book","note":"Maritime Ireland/Wales INTERREG Report No. 8.","publisher":"The Marine Institute","title":"Marine Mammal Strandings: A Collaborative Study for the Irish Sea","author":[{"family":"Rogan","given":"E"},{"family":"Penrose","given":"R"},{"family":"Gassner","given":"I"},{"family":"Mackey","given":"M J"},{"family":"Clayton","given":"P"}],"issued":{"date-parts":[["2001",12]]}}},{"id":1199,"uris":["http://zotero.org/users/9441463/items/8JC72VKY"],"itemData":{"id":1199,"type":"article-journal","container-title":"Veterinary Record","DOI":"10.1136/vr.146.25.721","ISSN":"0042-4900, 2042-7670","issue":"25","journalAbbreviation":"Veterinary Record","language":"en","page":"721-728","source":"DOI.org (Crossref)","title":"Pulmonary pathology of harbour porpoises (Phocoena phocoena) stranded in England and Wales between 1990 and 1996","volume":"146","author":[{"family":"Jepson","given":"P. D."},{"family":"Kuiken","given":"T."},{"family":"Bennett","given":"P. M."},{"family":"Baker","given":"J. R."},{"family":"Simpson","given":"V. R."},{"family":"Kennedy","given":"S."}],"issued":{"date-parts":[["2000",6,17]]}}}],"schema":"https://github.com/citation-style-language/schema/raw/master/csl-citation.json"} </w:instrText>
            </w:r>
            <w:r w:rsidRPr="00854BC1">
              <w:rPr>
                <w:rFonts w:eastAsiaTheme="minorHAnsi"/>
                <w:sz w:val="20"/>
                <w:szCs w:val="20"/>
                <w:lang w:val="en-US"/>
              </w:rPr>
              <w:fldChar w:fldCharType="separate"/>
            </w:r>
            <w:r w:rsidRPr="00854BC1">
              <w:rPr>
                <w:sz w:val="20"/>
                <w:szCs w:val="20"/>
                <w:lang w:val="en-US"/>
              </w:rPr>
              <w:t xml:space="preserve">(Arnold and Gaskin, 1975; Gibson </w:t>
            </w:r>
            <w:r w:rsidRPr="00854BC1">
              <w:rPr>
                <w:i/>
                <w:iCs/>
                <w:sz w:val="20"/>
                <w:szCs w:val="20"/>
                <w:lang w:val="en-US"/>
              </w:rPr>
              <w:t>et al.</w:t>
            </w:r>
            <w:r w:rsidRPr="00854BC1">
              <w:rPr>
                <w:sz w:val="20"/>
                <w:szCs w:val="20"/>
                <w:lang w:val="en-US"/>
              </w:rPr>
              <w:t xml:space="preserve">, 1998; Jepson </w:t>
            </w:r>
            <w:r w:rsidRPr="00854BC1">
              <w:rPr>
                <w:i/>
                <w:iCs/>
                <w:sz w:val="20"/>
                <w:szCs w:val="20"/>
                <w:lang w:val="en-US"/>
              </w:rPr>
              <w:t>et al.</w:t>
            </w:r>
            <w:r w:rsidRPr="00854BC1">
              <w:rPr>
                <w:sz w:val="20"/>
                <w:szCs w:val="20"/>
                <w:lang w:val="en-US"/>
              </w:rPr>
              <w:t xml:space="preserve">, 2000; Rogan </w:t>
            </w:r>
            <w:r w:rsidRPr="00854BC1">
              <w:rPr>
                <w:i/>
                <w:iCs/>
                <w:sz w:val="20"/>
                <w:szCs w:val="20"/>
                <w:lang w:val="en-US"/>
              </w:rPr>
              <w:t>et al.</w:t>
            </w:r>
            <w:r w:rsidRPr="00854BC1">
              <w:rPr>
                <w:sz w:val="20"/>
                <w:szCs w:val="20"/>
                <w:lang w:val="en-US"/>
              </w:rPr>
              <w:t xml:space="preserve">, 2001; Pekmezci̇ </w:t>
            </w:r>
            <w:r w:rsidRPr="00854BC1">
              <w:rPr>
                <w:i/>
                <w:iCs/>
                <w:sz w:val="20"/>
                <w:szCs w:val="20"/>
                <w:lang w:val="en-US"/>
              </w:rPr>
              <w:t>et al.</w:t>
            </w:r>
            <w:r w:rsidRPr="00854BC1">
              <w:rPr>
                <w:sz w:val="20"/>
                <w:szCs w:val="20"/>
                <w:lang w:val="en-US"/>
              </w:rPr>
              <w:t>, 2013)</w:t>
            </w:r>
            <w:r w:rsidRPr="00854BC1">
              <w:rPr>
                <w:rFonts w:eastAsiaTheme="minorHAnsi"/>
                <w:sz w:val="20"/>
                <w:szCs w:val="20"/>
                <w:lang w:val="en-US"/>
              </w:rPr>
              <w:fldChar w:fldCharType="end"/>
            </w:r>
          </w:p>
        </w:tc>
      </w:tr>
      <w:tr w:rsidR="008E2B89" w:rsidRPr="006F2338" w14:paraId="69027971" w14:textId="77777777" w:rsidTr="005A3E74">
        <w:tblPrEx>
          <w:tblLook w:val="0000" w:firstRow="0" w:lastRow="0" w:firstColumn="0" w:lastColumn="0" w:noHBand="0" w:noVBand="0"/>
        </w:tblPrEx>
        <w:tc>
          <w:tcPr>
            <w:tcW w:w="1606" w:type="dxa"/>
            <w:vMerge/>
            <w:vAlign w:val="center"/>
          </w:tcPr>
          <w:p w14:paraId="34B8F4D7" w14:textId="77777777" w:rsidR="008E2B89" w:rsidRPr="00854BC1" w:rsidRDefault="008E2B89" w:rsidP="0049738F">
            <w:pPr>
              <w:autoSpaceDE w:val="0"/>
              <w:autoSpaceDN w:val="0"/>
              <w:adjustRightInd w:val="0"/>
              <w:rPr>
                <w:rFonts w:eastAsiaTheme="minorHAnsi"/>
                <w:i/>
                <w:iCs/>
                <w:sz w:val="20"/>
                <w:szCs w:val="20"/>
                <w:lang w:val="en-US"/>
              </w:rPr>
            </w:pPr>
          </w:p>
        </w:tc>
        <w:tc>
          <w:tcPr>
            <w:tcW w:w="1655" w:type="dxa"/>
            <w:vMerge/>
            <w:vAlign w:val="center"/>
          </w:tcPr>
          <w:p w14:paraId="36959CFF" w14:textId="77777777" w:rsidR="008E2B89" w:rsidRPr="00854BC1" w:rsidRDefault="008E2B89" w:rsidP="0049738F">
            <w:pPr>
              <w:autoSpaceDE w:val="0"/>
              <w:autoSpaceDN w:val="0"/>
              <w:adjustRightInd w:val="0"/>
              <w:rPr>
                <w:rFonts w:eastAsiaTheme="minorHAnsi"/>
                <w:sz w:val="20"/>
                <w:szCs w:val="20"/>
                <w:lang w:val="en-US"/>
              </w:rPr>
            </w:pPr>
          </w:p>
        </w:tc>
        <w:tc>
          <w:tcPr>
            <w:tcW w:w="1418" w:type="dxa"/>
            <w:vMerge/>
            <w:vAlign w:val="center"/>
          </w:tcPr>
          <w:p w14:paraId="24B4A1A7" w14:textId="77777777" w:rsidR="008E2B89" w:rsidRPr="00854BC1" w:rsidRDefault="008E2B89" w:rsidP="0049738F">
            <w:pPr>
              <w:autoSpaceDE w:val="0"/>
              <w:autoSpaceDN w:val="0"/>
              <w:adjustRightInd w:val="0"/>
              <w:rPr>
                <w:rFonts w:eastAsiaTheme="minorHAnsi"/>
                <w:i/>
                <w:iCs/>
                <w:sz w:val="20"/>
                <w:szCs w:val="20"/>
                <w:lang w:val="en-US"/>
              </w:rPr>
            </w:pPr>
          </w:p>
        </w:tc>
        <w:tc>
          <w:tcPr>
            <w:tcW w:w="1275" w:type="dxa"/>
            <w:vMerge/>
            <w:vAlign w:val="center"/>
          </w:tcPr>
          <w:p w14:paraId="40AA544B" w14:textId="77777777" w:rsidR="008E2B89" w:rsidRPr="00854BC1" w:rsidRDefault="008E2B89" w:rsidP="0049738F">
            <w:pPr>
              <w:autoSpaceDE w:val="0"/>
              <w:autoSpaceDN w:val="0"/>
              <w:adjustRightInd w:val="0"/>
              <w:rPr>
                <w:rFonts w:eastAsiaTheme="minorHAnsi"/>
                <w:sz w:val="20"/>
                <w:szCs w:val="20"/>
                <w:lang w:val="en-US"/>
              </w:rPr>
            </w:pPr>
          </w:p>
        </w:tc>
        <w:tc>
          <w:tcPr>
            <w:tcW w:w="1448" w:type="dxa"/>
            <w:vAlign w:val="center"/>
          </w:tcPr>
          <w:p w14:paraId="617085CE"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Pharurus dalli</w:t>
            </w:r>
          </w:p>
        </w:tc>
        <w:tc>
          <w:tcPr>
            <w:tcW w:w="1954" w:type="dxa"/>
            <w:vAlign w:val="center"/>
          </w:tcPr>
          <w:p w14:paraId="34CA1165"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Lower respiratory, Otic apparatus</w:t>
            </w:r>
          </w:p>
        </w:tc>
        <w:tc>
          <w:tcPr>
            <w:tcW w:w="3996" w:type="dxa"/>
            <w:vAlign w:val="center"/>
          </w:tcPr>
          <w:p w14:paraId="470A1633"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fldChar w:fldCharType="begin"/>
            </w:r>
            <w:r w:rsidRPr="00854BC1">
              <w:rPr>
                <w:rFonts w:eastAsiaTheme="minorHAnsi"/>
                <w:sz w:val="20"/>
                <w:szCs w:val="20"/>
                <w:lang w:val="en-US"/>
              </w:rPr>
              <w:instrText xml:space="preserve"> ADDIN ZOTERO_ITEM CSL_CITATION {"citationID":"fAwIkrlg","properties":{"formattedCitation":"(Smith and Threlfall, 1973; Col\\uc0\\u243{}n-Llavina {\\i{}et al.}, 2019)","plainCitation":"(Smith and Threlfall, 1973; Colón-Llavina et al., 2019)","noteIndex":0},"citationItems":[{"id":1120,"uris":["http://zotero.org/users/9441463/items/WYFUHFGG"],"itemData":{"id":1120,"type":"article-journal","abstract":"Fifty helminth species were found in 17 species of mammals from insular Newfoundland (three trematodes, 12 cestodes, 34 nematodes and one acanthocephalan). Thirty-four species were recorded for the first time in mammals from Newfoundland, while one, Anophryocephalus anophrys Baylis, 1922, from Pagophilus groenlandicus was a new host record. Plagiorchis massino Petrov and Tikhonov, 1927, previously reported from red fox in Alaska, was found in a new North American host, the domestic cat.","container-title":"American Midland Naturalist","DOI":"10.2307/2424284","ISSN":"00030031","issue":"1","journalAbbreviation":"American Midland Naturalist","language":"en","page":"215","source":"DOI.org (Crossref)","title":"Helminths of Some Mammals from Newfoundland","volume":"90","author":[{"family":"Smith","given":"Frederick R."},{"family":"Threlfall","given":"William"}],"issued":{"date-parts":[["1973",7]]}}},{"id":1078,"uris":["http://zotero.org/users/9441463/items/45XZPM8A"],"itemData":{"id":1078,"type":"article-journal","abstract":"We used morphological and genetic identification to document metazoan parasites of cetaceans and pinnipeds from 28 carcasses salvaged in California between 1974 and 2002, including whales, dolphins, porpoises, sea lions, and seals. Nematodes found included Anisakis simplex (s.l.), A. simplex (s.s.), Pseudoterranova decipiens (s.l.), Pseudoterranova sp., Contracaecum ogmorhini (s.l.), Contracaecum sp., Stenurus cf. minor, Pharurus cf. dalli, and Otostrongylus circumlitus. Cestodes found included Phyllobothrium delphini and Tetrabothrius sp. The acanthocephalan Bolbosoma capitatum, and the arthropod Halarachne miroungae, also were documented. Tetrabothrius sp. in the pygmy beaked whale (Mesoplodon peruvianus) and P. delphini in the Eastern North Pacific long-beaked common dolphin (Delphinus delphis bairdii) constitute two new host records.","container-title":"Pacific Science","DOI":"10.2984/73.4.3","ISSN":"0030-8870","issue":"4","journalAbbreviation":"Pacific Science","language":"en","page":"461","source":"DOI.org (Crossref)","title":"Some Metazoan Parasites from Marine Mammals Stranded in California","volume":"73","author":[{"family":"Colón-Llavina","given":"Marlene M."},{"family":"Mattiucci","given":"Simonetta"},{"family":"Nascetti","given":"Giuseppe"},{"family":"Harvey","given":"James T."},{"family":"Williams","given":"Ernest H."},{"family":"Mignucci-Giannoni","given":"Antonio A."}],"issued":{"date-parts":[["2019",12,4]]}}}],"schema":"https://github.com/citation-style-language/schema/raw/master/csl-citation.json"} </w:instrText>
            </w:r>
            <w:r w:rsidRPr="00854BC1">
              <w:rPr>
                <w:rFonts w:eastAsiaTheme="minorHAnsi"/>
                <w:sz w:val="20"/>
                <w:szCs w:val="20"/>
                <w:lang w:val="en-US"/>
              </w:rPr>
              <w:fldChar w:fldCharType="separate"/>
            </w:r>
            <w:r w:rsidRPr="00854BC1">
              <w:rPr>
                <w:sz w:val="20"/>
                <w:szCs w:val="20"/>
                <w:lang w:val="en-US"/>
              </w:rPr>
              <w:t xml:space="preserve">(Smith and Threlfall, 1973; Colón-Llavina </w:t>
            </w:r>
            <w:r w:rsidRPr="00854BC1">
              <w:rPr>
                <w:i/>
                <w:iCs/>
                <w:sz w:val="20"/>
                <w:szCs w:val="20"/>
                <w:lang w:val="en-US"/>
              </w:rPr>
              <w:t>et al.</w:t>
            </w:r>
            <w:r w:rsidRPr="00854BC1">
              <w:rPr>
                <w:sz w:val="20"/>
                <w:szCs w:val="20"/>
                <w:lang w:val="en-US"/>
              </w:rPr>
              <w:t>, 2019)</w:t>
            </w:r>
            <w:r w:rsidRPr="00854BC1">
              <w:rPr>
                <w:rFonts w:eastAsiaTheme="minorHAnsi"/>
                <w:sz w:val="20"/>
                <w:szCs w:val="20"/>
                <w:lang w:val="en-US"/>
              </w:rPr>
              <w:fldChar w:fldCharType="end"/>
            </w:r>
          </w:p>
        </w:tc>
      </w:tr>
      <w:tr w:rsidR="008E2B89" w:rsidRPr="006F2338" w14:paraId="00B220CD" w14:textId="77777777" w:rsidTr="005A3E74">
        <w:tblPrEx>
          <w:tblLook w:val="0000" w:firstRow="0" w:lastRow="0" w:firstColumn="0" w:lastColumn="0" w:noHBand="0" w:noVBand="0"/>
        </w:tblPrEx>
        <w:tc>
          <w:tcPr>
            <w:tcW w:w="1606" w:type="dxa"/>
            <w:vMerge/>
            <w:vAlign w:val="center"/>
          </w:tcPr>
          <w:p w14:paraId="1EF9D8DE" w14:textId="77777777" w:rsidR="008E2B89" w:rsidRPr="00854BC1" w:rsidRDefault="008E2B89" w:rsidP="0049738F">
            <w:pPr>
              <w:autoSpaceDE w:val="0"/>
              <w:autoSpaceDN w:val="0"/>
              <w:adjustRightInd w:val="0"/>
              <w:rPr>
                <w:rFonts w:eastAsiaTheme="minorHAnsi"/>
                <w:i/>
                <w:iCs/>
                <w:sz w:val="20"/>
                <w:szCs w:val="20"/>
                <w:lang w:val="en-US"/>
              </w:rPr>
            </w:pPr>
          </w:p>
        </w:tc>
        <w:tc>
          <w:tcPr>
            <w:tcW w:w="1655" w:type="dxa"/>
            <w:vMerge/>
            <w:vAlign w:val="center"/>
          </w:tcPr>
          <w:p w14:paraId="720176F1" w14:textId="77777777" w:rsidR="008E2B89" w:rsidRPr="00854BC1" w:rsidRDefault="008E2B89" w:rsidP="0049738F">
            <w:pPr>
              <w:autoSpaceDE w:val="0"/>
              <w:autoSpaceDN w:val="0"/>
              <w:adjustRightInd w:val="0"/>
              <w:rPr>
                <w:rFonts w:eastAsiaTheme="minorHAnsi"/>
                <w:sz w:val="20"/>
                <w:szCs w:val="20"/>
                <w:lang w:val="en-US"/>
              </w:rPr>
            </w:pPr>
          </w:p>
        </w:tc>
        <w:tc>
          <w:tcPr>
            <w:tcW w:w="1418" w:type="dxa"/>
            <w:vMerge/>
            <w:vAlign w:val="center"/>
          </w:tcPr>
          <w:p w14:paraId="3D3CE187" w14:textId="77777777" w:rsidR="008E2B89" w:rsidRPr="00854BC1" w:rsidRDefault="008E2B89" w:rsidP="0049738F">
            <w:pPr>
              <w:autoSpaceDE w:val="0"/>
              <w:autoSpaceDN w:val="0"/>
              <w:adjustRightInd w:val="0"/>
              <w:rPr>
                <w:rFonts w:eastAsiaTheme="minorHAnsi"/>
                <w:i/>
                <w:iCs/>
                <w:sz w:val="20"/>
                <w:szCs w:val="20"/>
                <w:lang w:val="en-US"/>
              </w:rPr>
            </w:pPr>
          </w:p>
        </w:tc>
        <w:tc>
          <w:tcPr>
            <w:tcW w:w="1275" w:type="dxa"/>
            <w:vMerge/>
            <w:vAlign w:val="center"/>
          </w:tcPr>
          <w:p w14:paraId="63A4DA1F" w14:textId="77777777" w:rsidR="008E2B89" w:rsidRPr="00854BC1" w:rsidRDefault="008E2B89" w:rsidP="0049738F">
            <w:pPr>
              <w:autoSpaceDE w:val="0"/>
              <w:autoSpaceDN w:val="0"/>
              <w:adjustRightInd w:val="0"/>
              <w:rPr>
                <w:rFonts w:eastAsiaTheme="minorHAnsi"/>
                <w:sz w:val="20"/>
                <w:szCs w:val="20"/>
                <w:lang w:val="en-US"/>
              </w:rPr>
            </w:pPr>
          </w:p>
        </w:tc>
        <w:tc>
          <w:tcPr>
            <w:tcW w:w="1448" w:type="dxa"/>
            <w:vAlign w:val="center"/>
          </w:tcPr>
          <w:p w14:paraId="4650CE8C"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Pharurus sp.</w:t>
            </w:r>
          </w:p>
        </w:tc>
        <w:tc>
          <w:tcPr>
            <w:tcW w:w="1954" w:type="dxa"/>
            <w:vAlign w:val="center"/>
          </w:tcPr>
          <w:p w14:paraId="2510B14B" w14:textId="77777777" w:rsidR="008E2B89" w:rsidRPr="00854BC1" w:rsidRDefault="008E2B89" w:rsidP="0049738F">
            <w:pPr>
              <w:autoSpaceDE w:val="0"/>
              <w:autoSpaceDN w:val="0"/>
              <w:adjustRightInd w:val="0"/>
              <w:rPr>
                <w:rFonts w:eastAsiaTheme="minorHAnsi"/>
                <w:sz w:val="20"/>
                <w:szCs w:val="20"/>
                <w:lang w:val="en-US"/>
              </w:rPr>
            </w:pPr>
            <w:r w:rsidRPr="00854BC1">
              <w:rPr>
                <w:sz w:val="20"/>
                <w:szCs w:val="20"/>
                <w:lang w:val="en-US"/>
              </w:rPr>
              <w:t>N/A</w:t>
            </w:r>
          </w:p>
        </w:tc>
        <w:tc>
          <w:tcPr>
            <w:tcW w:w="3996" w:type="dxa"/>
            <w:vAlign w:val="center"/>
          </w:tcPr>
          <w:p w14:paraId="0C6E5B52"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fldChar w:fldCharType="begin"/>
            </w:r>
            <w:r w:rsidRPr="00854BC1">
              <w:rPr>
                <w:rFonts w:eastAsiaTheme="minorHAnsi"/>
                <w:sz w:val="20"/>
                <w:szCs w:val="20"/>
                <w:lang w:val="en-US"/>
              </w:rPr>
              <w:instrText xml:space="preserve"> ADDIN ZOTERO_ITEM CSL_CITATION {"citationID":"wn2Cc6gS","properties":{"formattedCitation":"(Smith and Threlfall, 1973)","plainCitation":"(Smith and Threlfall, 1973)","noteIndex":0},"citationItems":[{"id":1120,"uris":["http://zotero.org/users/9441463/items/WYFUHFGG"],"itemData":{"id":1120,"type":"article-journal","abstract":"Fifty helminth species were found in 17 species of mammals from insular Newfoundland (three trematodes, 12 cestodes, 34 nematodes and one acanthocephalan). Thirty-four species were recorded for the first time in mammals from Newfoundland, while one, Anophryocephalus anophrys Baylis, 1922, from Pagophilus groenlandicus was a new host record. Plagiorchis massino Petrov and Tikhonov, 1927, previously reported from red fox in Alaska, was found in a new North American host, the domestic cat.","container-title":"American Midland Naturalist","DOI":"10.2307/2424284","ISSN":"00030031","issue":"1","journalAbbreviation":"American Midland Naturalist","language":"en","page":"215","source":"DOI.org (Crossref)","title":"Helminths of Some Mammals from Newfoundland","volume":"90","author":[{"family":"Smith","given":"Frederick R."},{"family":"Threlfall","given":"William"}],"issued":{"date-parts":[["1973",7]]}}}],"schema":"https://github.com/citation-style-language/schema/raw/master/csl-citation.json"} </w:instrText>
            </w:r>
            <w:r w:rsidRPr="00854BC1">
              <w:rPr>
                <w:rFonts w:eastAsiaTheme="minorHAnsi"/>
                <w:sz w:val="20"/>
                <w:szCs w:val="20"/>
                <w:lang w:val="en-US"/>
              </w:rPr>
              <w:fldChar w:fldCharType="separate"/>
            </w:r>
            <w:r w:rsidRPr="00854BC1">
              <w:rPr>
                <w:rFonts w:eastAsiaTheme="minorHAnsi"/>
                <w:noProof/>
                <w:sz w:val="20"/>
                <w:szCs w:val="20"/>
                <w:lang w:val="en-US"/>
              </w:rPr>
              <w:t>(Smith and Threlfall, 1973)</w:t>
            </w:r>
            <w:r w:rsidRPr="00854BC1">
              <w:rPr>
                <w:rFonts w:eastAsiaTheme="minorHAnsi"/>
                <w:sz w:val="20"/>
                <w:szCs w:val="20"/>
                <w:lang w:val="en-US"/>
              </w:rPr>
              <w:fldChar w:fldCharType="end"/>
            </w:r>
          </w:p>
        </w:tc>
      </w:tr>
      <w:tr w:rsidR="008E2B89" w:rsidRPr="006F2338" w14:paraId="0E36B3FB" w14:textId="77777777" w:rsidTr="005A3E74">
        <w:tblPrEx>
          <w:tblLook w:val="0000" w:firstRow="0" w:lastRow="0" w:firstColumn="0" w:lastColumn="0" w:noHBand="0" w:noVBand="0"/>
        </w:tblPrEx>
        <w:tc>
          <w:tcPr>
            <w:tcW w:w="1606" w:type="dxa"/>
            <w:vMerge/>
            <w:vAlign w:val="center"/>
          </w:tcPr>
          <w:p w14:paraId="4CA0FAF0" w14:textId="77777777" w:rsidR="008E2B89" w:rsidRPr="00854BC1" w:rsidRDefault="008E2B89" w:rsidP="0049738F">
            <w:pPr>
              <w:autoSpaceDE w:val="0"/>
              <w:autoSpaceDN w:val="0"/>
              <w:adjustRightInd w:val="0"/>
              <w:rPr>
                <w:rFonts w:eastAsiaTheme="minorHAnsi"/>
                <w:i/>
                <w:iCs/>
                <w:sz w:val="20"/>
                <w:szCs w:val="20"/>
                <w:lang w:val="en-US"/>
              </w:rPr>
            </w:pPr>
          </w:p>
        </w:tc>
        <w:tc>
          <w:tcPr>
            <w:tcW w:w="1655" w:type="dxa"/>
            <w:vMerge/>
            <w:vAlign w:val="center"/>
          </w:tcPr>
          <w:p w14:paraId="56C7B84E" w14:textId="77777777" w:rsidR="008E2B89" w:rsidRPr="00854BC1" w:rsidRDefault="008E2B89" w:rsidP="0049738F">
            <w:pPr>
              <w:autoSpaceDE w:val="0"/>
              <w:autoSpaceDN w:val="0"/>
              <w:adjustRightInd w:val="0"/>
              <w:rPr>
                <w:rFonts w:eastAsiaTheme="minorHAnsi"/>
                <w:sz w:val="20"/>
                <w:szCs w:val="20"/>
                <w:lang w:val="en-US"/>
              </w:rPr>
            </w:pPr>
          </w:p>
        </w:tc>
        <w:tc>
          <w:tcPr>
            <w:tcW w:w="1418" w:type="dxa"/>
            <w:vMerge/>
            <w:vAlign w:val="center"/>
          </w:tcPr>
          <w:p w14:paraId="46F67BF3" w14:textId="77777777" w:rsidR="008E2B89" w:rsidRPr="00854BC1" w:rsidRDefault="008E2B89" w:rsidP="0049738F">
            <w:pPr>
              <w:autoSpaceDE w:val="0"/>
              <w:autoSpaceDN w:val="0"/>
              <w:adjustRightInd w:val="0"/>
              <w:rPr>
                <w:rFonts w:eastAsiaTheme="minorHAnsi"/>
                <w:i/>
                <w:iCs/>
                <w:sz w:val="20"/>
                <w:szCs w:val="20"/>
                <w:lang w:val="en-US"/>
              </w:rPr>
            </w:pPr>
          </w:p>
        </w:tc>
        <w:tc>
          <w:tcPr>
            <w:tcW w:w="1275" w:type="dxa"/>
            <w:vMerge/>
            <w:vAlign w:val="center"/>
          </w:tcPr>
          <w:p w14:paraId="78FDFD87" w14:textId="77777777" w:rsidR="008E2B89" w:rsidRPr="00854BC1" w:rsidRDefault="008E2B89" w:rsidP="0049738F">
            <w:pPr>
              <w:autoSpaceDE w:val="0"/>
              <w:autoSpaceDN w:val="0"/>
              <w:adjustRightInd w:val="0"/>
              <w:rPr>
                <w:rFonts w:eastAsiaTheme="minorHAnsi"/>
                <w:sz w:val="20"/>
                <w:szCs w:val="20"/>
                <w:lang w:val="en-US"/>
              </w:rPr>
            </w:pPr>
          </w:p>
        </w:tc>
        <w:tc>
          <w:tcPr>
            <w:tcW w:w="1448" w:type="dxa"/>
            <w:vAlign w:val="center"/>
          </w:tcPr>
          <w:p w14:paraId="42F42598"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Pseudalius inflexus</w:t>
            </w:r>
          </w:p>
        </w:tc>
        <w:tc>
          <w:tcPr>
            <w:tcW w:w="1954" w:type="dxa"/>
            <w:vAlign w:val="center"/>
          </w:tcPr>
          <w:p w14:paraId="2B53144F"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 xml:space="preserve">Cardiovascular, </w:t>
            </w:r>
          </w:p>
          <w:p w14:paraId="2D3ED73E"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Gastrointestinal, Lower respiratory, Otic apparatus</w:t>
            </w:r>
          </w:p>
        </w:tc>
        <w:tc>
          <w:tcPr>
            <w:tcW w:w="3996" w:type="dxa"/>
            <w:vAlign w:val="center"/>
          </w:tcPr>
          <w:p w14:paraId="5ED4365F"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fldChar w:fldCharType="begin"/>
            </w:r>
            <w:r w:rsidRPr="00854BC1">
              <w:rPr>
                <w:rFonts w:eastAsiaTheme="minorHAnsi"/>
                <w:sz w:val="20"/>
                <w:szCs w:val="20"/>
                <w:lang w:val="en-US"/>
              </w:rPr>
              <w:instrText xml:space="preserve"> ADDIN ZOTERO_ITEM CSL_CITATION {"citationID":"edzxDC6Z","properties":{"formattedCitation":"(Andersen, 1974; Arnold and Gaskin, 1975; Kastelein and Lavaleije, 1992; Balbuena {\\i{}et al.}, 1994; Brosens {\\i{}et al.}, 1996; Szefer {\\i{}et al.}, 1998; Gibson {\\i{}et al.}, 1998; W\\uc0\\u252{}nschmann {\\i{}et al.}, 1999; Jepson {\\i{}et al.}, 2000; Siebert {\\i{}et al.}, 2001, 2006, 2013, 2020; Wunschimann {\\i{}et al.}, 2001; Rogan {\\i{}et al.}, 2001; Jauniaux {\\i{}et al.}, 2002; Lehnert {\\i{}et al.}, 2005, 2010; Dawson {\\i{}et al.}, 2008; Dagleish {\\i{}et al.}, 2008; Valderrama Vasquez {\\i{}et al.}, 2008; Davison {\\i{}et al.}, 2010a; b; Seibel {\\i{}et al.}, 2010; Fenton {\\i{}et al.}, 2017; van Elk {\\i{}et al.}, 2019; Gabel {\\i{}et al.}, 2021)","plainCitation":"(Andersen, 1974; Arnold and Gaskin, 1975; Kastelein and Lavaleije, 1992; Balbuena et al., 1994; Brosens et al., 1996; Szefer et al., 1998; Gibson et al., 1998; Wünschmann et al., 1999; Jepson et al., 2000; Siebert et al., 2001, 2006, 2013, 2020; Wunschimann et al., 2001; Rogan et al., 2001; Jauniaux et al., 2002; Lehnert et al., 2005, 2010; Dawson et al., 2008; Dagleish et al., 2008; Valderrama Vasquez et al., 2008; Davison et al., 2010a; b; Seibel et al., 2010; Fenton et al., 2017; van Elk et al., 2019; Gabel et al., 2021)","noteIndex":0},"citationItems":[{"id":1182,"uris":["http://zotero.org/users/9441463/items/PE3XBIEC"],"itemData":{"id":1182,"type":"article-journal","abstract":"The helminth parasites from more than 300 cetaceans stranded on the coast of England and Wales during the period 1990±1994 were identi®ed, this being the largest organized survey of cetacean parasites yet undertaken. Thirteen species of cetaceans were examined, although the majority were common (harbour) porpoises Phocoena phocoena (n = 173) and common dolphins Delphinus delphis (n = 101). The parasites found included 11 species of nematode (Anisakis simplex, Pseudalius in¯exus, Torynurus convolutus, Stenurus globicephalae, S. minor, Halocercus delphini, H. invaginatus, H. lagenorhynchi, H. taurica, Crassicauda boopis, Crassicauda sp.), ®ve cestodes (Diphyllobothrium polyrugosum, D. stemmacephalum, Phyllobothrium delphini, Monorygma grimaldii, Tetrabothrius sp.), ®ve digeneans (Campula oblonga, Oschmarinella albamarina, O. rochebruni, Lecithodesmus palliatus, Pholeter gastrophilus) and two acanthocephalans (Bolbosoma capitatum, B. physeteris). The results of this survey are tabulated and each helminth species is discussed in terms of its biology and pathogenicity.","container-title":"Journal of Zoology","DOI":"10.1111/j.1469-7998.1998.tb00061.x","ISSN":"0952-8369, 1469-7998","issue":"4","journalAbbreviation":"J Zoology","language":"en","page":"563-574","source":"DOI.org (Crossref)","title":"A survey of the helminth parasites of cetaceans stranded on the coast of England and Wales during the period 1990-1994","volume":"244","author":[{"family":"Gibson","given":"D. I."},{"family":"Harris","given":"E. A."},{"family":"Bray","given":"R. A."},{"family":"Jepson","given":"P. D."},{"family":"Kuiken","given":"T."},{"family":"Baker","given":"J. R."},{"family":"Simpson","given":"V. R."}],"issued":{"date-parts":[["1998",4]]}}},{"id":1244,"uris":["http://zotero.org/users/9441463/items/JDVC95ED"],"itemData":{"id":1244,"type":"article-journal","abstract":"Lungworms were collected from 60 harbor porpoises shot at sea during May to August of 1970 and 1971 in the Bay of Fundy. These have been compared with related species from other odontocetes in order to evaluate the literature on pseudaliids and provide a consistent treatment of the family. This study also gives data on the occurrence of lungworms in odontocetes from Canadian waters. Keys to genera and selected species of pseudaliids in cetaceans are included.The following are redescribed: Pseudalius inflexus (Rudolphi 1808), Stenurus minor (Kuhn 1829), Torynurus convolutus (Kuhn 1829), Halocercus invaginatus (Quekett 1841), and H. taurica Delyamure, in Skrjabin 1942 from harbor porpoise, Phocoena phocoena, collected in eastern Canada; Stenurus globicephalae Baylis and Daubney 1925 from Globicephala melaena, G. macrorhyncha, and Grampus griseus (new host record); Stenurus arctomarinus Delyamure and Kleinenberg 1958 and Pharurus pallasii (van Beneden 1870) n. comb, from Delphinapteras leucas; Torynurus dalli (Yamaguti 1951) from Phocoenoides dalli; and Pharurus alatus (Leuck-art 1848) from Monodon monoceros. Pseudalius inflexus, H. taurica, and S. arctomarinus are reported for the first time from North American hosts; S. globicephalae, P. pallasii, P. alatus, and all the pseudaliids from Phocoena phocoena are reported from new host localities.Torynurus alatus is considered a synonym of Pharurus alatus. Stenurus arcticus (including previously proposed synonyms Strongylus arcticus, Pseudalius arcticus) is considered a synonym of Pharurus pallasii.Halocercus ponticus Delyamure 1946 is considered synonymous with H. invaginatus.","container-title":"Canadian Journal of Zoology","DOI":"10.1139/z75-087","ISSN":"0008-4301, 1480-3283","issue":"6","journalAbbreviation":"Can. J. Zool.","language":"en","page":"713-735","source":"DOI.org (Crossref)","title":"Lungworms (Metastrongyloidea: Pseudaliidae) of harbor porpoise Phocoena phocoena (L. 1758)","title-short":"Lungworms (Metastrongyloidea","volume":"53","author":[{"family":"Arnold","given":"P. W."},{"family":"Gaskin","given":"D. E."}],"issued":{"date-parts":[["1975",6,1]]}}},{"id":1051,"uris":["http://zotero.org/users/9441463/items/ZGTGZIB7"],"itemData":{"id":1051,"type":"article-journal","abstract":"Harbour porpoises (Phocoena phocoena) and harbour seals (Phoca vitulina) from German waters are infected by six species of lungworms (Metastrongyloidea). These nematodes parasitise the respiratory tract, are pathogenic and often cause secondary bacterial infections. In spite of their clinical and epidemiological signiﬁcance, the life cycle and biology of lungworms in the marine environment is still largely unknown. Regions of ribosomal DNA (ITS-2) of all lungworms parasitising harbour porpoises and harbour seals in German waters were sequenced to characterise and compare the different species. The phylogenetic relationship among the lungworm species was analysed by means of their ITS-2 nucleotide sequences and the species-speciﬁc traits of the ITS-2 were used to screen wild ﬁsh as possible intermediate hosts for larval lungworms. Molecular markers were developed to identify larval nematodes via insitu hybridisation of tissues of harbour porpoise and harbour seal prey ﬁsh. Potential wild intermediate ﬁsh hosts from the North Sea were dissected and found to harbour larval nematodes. Histological examination and in-situ hybridisation of tissue samples from these ﬁsh showed lungworm larvae within the intestinal wall. Based on larval ITS-2 nucleotide sequences, larval nematodes were identiﬁed as Pseudalius inﬂexus and Paraﬁlaroides gymnurus. Turbot (Psetta maxima) bred and raised in captivity were experimentally infected with live L1s of Otostrongylus circumlitus and ensheathed larvae were recovered from the gastrointestinal tract of turbot and identiﬁed using molecular tools. Our results show that ﬁsh intermediate hosts play a role in the transmission of metastrongyloid nematodes of harbour porpoises and harbour seals.","container-title":"International Journal for Parasitology","DOI":"10.1016/j.ijpara.2009.12.008","ISSN":"00207519","issue":"7","journalAbbreviation":"International Journal for Parasitology","language":"en","page":"845-853","source":"DOI.org (Crossref)","title":"Transmission of lungworms of harbour porpoises and harbour seals: Molecular tools determine potential vertebrate intermediate hosts","title-short":"Transmission of lungworms of harbour porpoises and harbour seals","volume":"40","author":[{"family":"Lehnert","given":"K."},{"family":"Samson-Himmelstjerna","given":"G.","non-dropping-particle":"von"},{"family":"Schaudien","given":"D."},{"family":"Bleidorn","given":"C."},{"family":"Wohlsein","given":"P."},{"family":"Siebert","given":"U."}],"issued":{"date-parts":[["2010",6]]}}},{"id":1157,"uris":["http://zotero.org/users/9441463/items/UIRAXWIK"],"itemData":{"id":1157,"type":"article-journal","abstract":"Parasitological investigations were carried out on harbour porpoises Phocoena phocoena originating from 3 different areas: the German North Sea (28), the German Baltic (18) and Norwegian waters (22). The individuals were bycaught in gill-nets or found stranded during the period 1997 to 2000. A total of 7 species of parasites was identified from the investigated organs. These originated mainly from the respiratory tract and comprised 1 ascaridoid nematode (Anisakis simplex), 4 pseudaliid nematodes (Pseudalius inflexus, Torynurus convolutus, Halocercus invaginatus, Stenurus minor) and 2 trematodes (Campula oblonga, Pholeter gastrophilus). This is the first geographic record of H. invaginatus from German waters. Differences were found in the severity of the parasitic infection between stranded and bycaught animals as well as between porpoises from different areas. A correlation was shown between parasitic infection and observed lesions.","container-title":"Diseases of Aquatic Organisms","DOI":"10.3354/dao064265","ISSN":"0177-5103, 1616-1580","journalAbbreviation":"Dis. Aquat. Org.","language":"en","page":"265-269","source":"DOI.org (Crossref)","title":"Macroparasites in stranded and bycaught harbour porpoises from German and Norwegian waters","volume":"64","author":[{"family":"Lehnert","given":"K"},{"family":"Raga","given":"Ja"},{"family":"Siebert","given":"U"}],"issued":{"date-parts":[["2005"]]}}},{"id":1251,"uris":["http://zotero.org/users/9441463/items/J5LBNXCX"],"itemData":{"id":1251,"type":"article-journal","container-title":"Aquatic Mammals","issue":"3","journalAbbreviation":"Aquat Mamm","page":"1-6","title":"A Typical Case History of the Net-Caught Harbour Porpose","volume":"2","author":[{"family":"Andersen","given":"S H"}],"issued":{"date-parts":[["1974"]]}}},{"id":1187,"uris":["http://zotero.org/users/9441463/items/R6V4KUWW"],"itemData":{"id":1187,"type":"article-journal","abstract":"Harbour porpoise (Phocoena phocoena), the only resident cetacean species of the Baltic Sea is formed of two subpopulations populations, occurring in the western Baltic, Belt Seas and Kattegat and the Baltic Proper, respectively. Harbour porpoises throughout these areas are exposed to a large number of human activities causing direct and indirect eﬀects on individuals, that might also harm this species on a population level. From Latvia, Poland, Germany and Denmark 385 out of 1769 collected dead harbour porpoises were suitable for extensive necropsy. The animals were collected between 1990 and 2015 and were either by-caught or found dead on the coastline. Following necropsies, histopathological, microbiological, virological and parasitological investigations were conducted. Females and males were equally distributed among the 385 animals. Most animals from the diﬀerent countries were juveniles between 3 months and 3 years old (varying between 46.5 and 100% of 385 animals per country). The respiratory tract had the highest number of morphological lesions, including lungworms in 25 to 58% and pneumonia in 21 to 58% of the investigated animals. Of those with pneumonia 8 to 33% were moderate or severe. The alimentary, hearing, and haematopoietic systems had inﬂammatory lesions and parasitic infections with limited health impact. 45.5 to 100% of the animals from the diﬀerent countries were known by-caught individuals, of which 20 to 100% varying between countries had netmarks. Inﬂammatory lesions, especially in the respiratory tract were found in higher numbers when compared to control populations in areas with less human activities such as arctic waters. The high number of morphological changes in the respiratory tract and of bycatches especially among immature animals before reaching sexual maturity is of serious concern, as well as the low number of adult animals among the material. Data on health status and the causes of death are valuable for management. A next step in this regard will combine data from health and genetic investigations in order to detect diﬀerences between the two populations of the Baltic.","container-title":"Environment International","DOI":"10.1016/j.envint.2020.105904","ISSN":"01604120","journalAbbreviation":"Environment International","language":"en","page":"105904","source":"DOI.org (Crossref)","title":"Health assessment of harbour porpoises (PHOCOENA PHOCOENA) from Baltic area of Denmark, Germany, Poland and Latvia","volume":"143","author":[{"family":"Siebert","given":"U."},{"family":"Pawliczka","given":"I."},{"family":"Benke","given":"H."},{"family":"Vietinghoff","given":"V.","non-dropping-particle":"von"},{"family":"Wolf","given":"P."},{"family":"Pilāts","given":"V."},{"family":"Kesselring","given":"T."},{"family":"Lehnert","given":"K."},{"family":"Prenger-Berninghoff","given":"E."},{"family":"Galatius","given":"A."},{"family":"Anker Kyhn","given":"L."},{"family":"Teilmann","given":"J."},{"family":"Hansen","given":"M.S."},{"family":"Sonne","given":"C."},{"family":"Wohlsein","given":"P."}],"issued":{"date-parts":[["2020",10]]}}},{"id":1053,"uris":["http://zotero.org/users/9441463/items/J83NCIPD"],"itemData":{"id":1053,"type":"article-journal","abstract":"A study of 37 by-caught harbour porpoises from Icelandic and Norwegian waters showed that most were in good or moderate nutritional condition and none was severely emaciated. Mild infection with lungworms (Halocercus invaginatus, Pseudalius inﬂexus, Torynurus convolutus) was found in 84% of the Icelandic and 91% of the Norwegian animals, usually associated with bronchopneumonia which was rarely severe. Most (91%) of the animals had parasites in the stomach and intestine (Anisakis simplex, Contracaecum osculatum, Pholeter gastrophilus), and Campula oblonga was present in the liver and pancreas of 88 and 21%, respectively. Oesophagitis, gastritis, cholangitis, pericholangitis, pancreatitis and lymphadenitis were almost exclusively associated with parasitic infection and usually mild. Bacterial isolates were obtained from 50 to 55% of the animals but were not considered to be clinically signiﬁcant. There was no indication of morbillivirus infection. Icelandic and Norwegian animals showed a thicker blubber layer and a lower incidence of severe lesions, especially in the respiratory tract, as compared with reports of by-caught animals from the Baltic Sea.","container-title":"Journal of Comparative Pathology","DOI":"10.1016/j.jcpa.2005.09.002","ISSN":"00219975","issue":"2-3","journalAbbreviation":"Journal of Comparative Pathology","language":"en","page":"134-142","source":"DOI.org (Crossref)","title":"Pathological Findings in Harbour Porpoises (Phocoena phocoena) from Norwegian and Icelandic Waters","volume":"134","author":[{"family":"Siebert","given":"U."},{"family":"Tolley","given":"K."},{"family":"Víkingsson","given":"G.A."},{"family":"Ólafsdottir","given":"D."},{"family":"Lehnert","given":"K."},{"family":"Weiss","given":"R."},{"family":"Baumgärtner","given":"W."}],"issued":{"date-parts":[["2006",2]]}}},{"id":1140,"uris":["http://zotero.org/users/9441463/items/XCLX4KWI"],"itemData":{"id":1140,"type":"article-journal","abstract":"We studied the component community of lung-worms of the harbour porpoise, attempting to establish the relative importance of ecological and evolutionary factors on its development. The lungs of 64 porpoises by-caught in Norwegian waters were examined for helminths. Three pseudaliid species were detected. The porpoises appear to be readily colonized by lung-worms, the structure of the component community of calves being fairly similar to that of the remainder. Prenatal and/or transmammary infections might partly account for these early infections. However, host age was correlated with the number of lung-worm species, suggesting that the lung-worms may have heteroxenous cycles similar to other metastrongyloids. The lung-worm species tended to co-occur more often than expected by chance. This pattern is commonly observed in communities formed by phylogenetic relatives. Mean species richness of lung nematodes differed significantly among mammalian orders. However, species richness of marine species seemed very similar to those of most terrestrial species. This evidence suggests that phylogenetic factors seem more important than ecological ones in determining the number of lung-worm species in mammals.","container-title":"Parasitology","DOI":"10.1017/S0031182000076186","ISSN":"0031-1820, 1469-8161","issue":"3","journalAbbreviation":"Parasitology","language":"en","page":"343-349","source":"DOI.org (Crossref)","title":"Lung-worms (Nematoda: Pseudaliidae) of harbour porpoises ( &lt;i&gt;Phocoena phocoena&lt;/i&gt; ) in Norwegian waters: patterns of colonization","title-short":"Lung-worms (Nematoda","volume":"108","author":[{"family":"Balbuena","given":"J. A."},{"family":"Aspholm","given":"P. E."},{"family":"Andersen","given":"K. I."},{"family":"Bjørge","given":"A."}],"issued":{"date-parts":[["1994",4]]}}},{"id":1273,"uris":["http://zotero.org/users/9441463/items/AP4E3EPD"],"itemData":{"id":1273,"type":"book","note":"Maritime Ireland/Wales INTERREG Report No. 8.","publisher":"The Marine Institute","title":"Marine Mammal Strandings: A Collaborative Study for the Irish Sea","author":[{"family":"Rogan","given":"E"},{"family":"Penrose","given":"R"},{"family":"Gassner","given":"I"},{"family":"Mackey","given":"M J"},{"family":"Clayton","given":"P"}],"issued":{"date-parts":[["2001",12]]}}},{"id":1199,"uris":["http://zotero.org/users/9441463/items/8JC72VKY"],"itemData":{"id":1199,"type":"article-journal","container-title":"Veterinary Record","DOI":"10.1136/vr.146.25.721","ISSN":"0042-4900, 2042-7670","issue":"25","journalAbbreviation":"Veterinary Record","language":"en","page":"721-728","source":"DOI.org (Crossref)","title":"Pulmonary pathology of harbour porpoises (Phocoena phocoena) stranded in England and Wales between 1990 and 1996","volume":"146","author":[{"family":"Jepson","given":"P. D."},{"family":"Kuiken","given":"T."},{"family":"Bennett","given":"P. M."},{"family":"Baker","given":"J. R."},{"family":"Simpson","given":"V. R."},{"family":"Kennedy","given":"S."}],"issued":{"date-parts":[["2000",6,17]]}}},{"id":1263,"uris":["http://zotero.org/users/9441463/items/IZWRXUKR"],"itemData":{"id":1263,"type":"article-journal","container-title":"Aquatic Mammals","issue":"2","journalAbbreviation":"Aquat Mamm","page":"40-46","title":"Foreign Bodies in the stomach of female Habrour porpoises (Phocoena phocoena) from the North Sea","volume":"18","author":[{"family":"Kastelein","given":"R A"},{"family":"Lavaleije","given":"M S S"}],"issued":{"date-parts":[["1992"]]}}},{"id":1152,"uris":["http://zotero.org/users/9441463/items/73QCQDKX"],"itemData":{"id":1152,"type":"article-journal","abstract":"Harbour porpoises (Phocoena phocoena) in the North Sea live in an environment heavily impacted by humans, the consequences of which are a concern for their health. Autopsies carried out on stranded harbour porpoises provide an opportunity to assess health problems in this species. We performed 61 autopsies on live-stranded harbour porpoises, which died following admission to a rehabilitation centre between 2003 and 2016. The animals had stranded on the Dutch (n = 52) and adjacent coasts of Belgium (n = 2) and Germany (n = 7). We assigned probable causes for stranding based on clinical and pathological criteria. Cause of stranding was associated in the majority of cases with pathologies in multiple organs (n = 29) compared to animals with pathologies in a single organ (n = 18). Our results show that the three most probable causes of stranding were pneumonia (n = 35), separation of calves from their mother (n = 10), and aspergillosis (n = 9). Pneumonia as a consequence of pulmonary nematode infection occurred in 19 animals. Pneumonia was significantly associated with infection with Pseudalius inflexus, Halocercus sp., and Torynurus convolutus but not with Stenurus minor infection. Half of the bacterial pneumonias (6/12) could not be associated with nematode infection. Conclusions from this study are that aspergillosis is an important probable cause for stranding, while parasitic infection is not a necessary prerequisite for bacterial pneumonia, and approximately half of the animals (29/61) probably stranded due to multiple causes. An important implication of the observed high prevalence of aspergillosis is that these harbour porpoises suffered from reduced immunocompetence.","container-title":"Veterinary Research","DOI":"10.1186/s13567-019-0706-3","ISSN":"1297-9716","issue":"1","journalAbbreviation":"Vet Res","language":"en","page":"88","source":"DOI.org (Crossref)","title":"Clinical, pathological, and laboratory diagnoses of diseases of harbour porpoises (Phocoena phocoena), live stranded on the Dutch and adjacent coasts from 2003 to 2016","volume":"50","author":[{"family":"Elk","given":"Cornelis E.","non-dropping-particle":"van"},{"family":"Bildt","given":"Marco W. G.","non-dropping-particle":"van de"},{"family":"Run","given":"Peter R. W. A.","non-dropping-particle":"van"},{"family":"Bunskoek","given":"Paulien"},{"family":"Meerbeek","given":"Jolanda"},{"family":"Foster","given":"Geoffrey"},{"family":"Osterhaus","given":"Albert D. M. E."},{"family":"Kuiken","given":"Thijs"}],"issued":{"date-parts":[["2019",12]]}}},{"id":1054,"uris":["http://zotero.org/users/9441463/items/EXNVIS6Q"],"itemData":{"id":1054,"type":"article-journal","abstract":"Brucellosis is reported increasingly in marine mammals and the marine species of Brucella are capable of causing community acquired zoonotic infections in humans as well as abortion in cattle as a result of experimental infection. This case report describes pathology associated with an isolate of Brucella ceti that was successfully cultured from, and immunolabelled in, the testis and epididymis of an adult sexually mature free-living harbour porpoise (Phocoena phocoena). This is the ﬁrst report of such pathology in any species of cetacean, and suggests the potential for sexual transmission and/or sterility as sequelae to infection similar to those reported in terrestrial animals.","container-title":"Journal of Comparative Pathology","DOI":"10.1016/j.jcpa.2008.03.004","ISSN":"00219975","issue":"1","journalAbbreviation":"Journal of Comparative Pathology","language":"en","page":"54-59","source":"DOI.org (Crossref)","title":"Brucella ceti Associated Pathology in the Testicle of a Harbour Porpoise (Phocoena phocoena)","volume":"139","author":[{"family":"Dagleish","given":"M.P."},{"family":"Barley","given":"J."},{"family":"Finlayson","given":"J."},{"family":"Reid","given":"R.J."},{"family":"Foster","given":"G."}],"issued":{"date-parts":[["2008",7]]}}},{"id":1162,"uris":["http://zotero.org/users/9441463/items/VC6AJQGP"],"itemData":{"id":1162,"type":"article-journal","abstract":"There is increasing public interest in the overall health of the marine environment. Harbor porpoises Phocoena phocoena have a coastal distribution, and stranded animals function as sentinels for population and ecosystem health. The goal of this retrospective study was to join datasets from the western Atlantic and eastern Pacific coasts of Canada to investigate causes of morbidity and mortality in this species. A total of 241 necropsy records were reviewed including 147 (61%) from the Pacific region and 94 (39%) from the Atlantic region from 1988 to 2011. A cause of death could be determined with confidence in 118 (49%) of these cases. Of these 118 cases, the leading cause of mortality for both regions, together and separately, was infectious disease. In the Pacific region, this was followed by traumatic and anthropogenic causes, whereas in the Atlantic region, it was followed by emaciation/starvation, mortality of dependent calves, and anthropogenic causes. Pathogens of potential zoonotic significance or indicative of environmental contamination, e.g. Salmonella sp. and Cryptococcus gattii, were identified. Numerous parasitic species were observed within the lungs, liver, stomach, middle ear, and subcutaneous tissues, although they were usually interpreted as incidental findings. Anthropogenic causes may be underrepresented as they are notoriously difficult to diagnose with certainty, thereby making up a proportion of the ‘unknown causes of death’ (51%) category. Improved standardization of data collection and documentation is required to better understand harbor porpoise and ecosystem health.","container-title":"Diseases of Aquatic Organisms","DOI":"10.3354/dao03080","ISSN":"0177-5103, 1616-1580","issue":"3","journalAbbreviation":"Dis. Aquat. Org.","language":"en","page":"171-183","source":"DOI.org (Crossref)","title":"Causes of mortality of harbor porpoises Phocoena phocoena along the Atlantic and Pacific coasts of Canada","volume":"122","author":[{"family":"Fenton","given":"H"},{"family":"Daoust","given":"Py"},{"family":"Forzán","given":"Mj"},{"family":"Vanderstichel","given":"Rv"},{"family":"Ford","given":"Jkb"},{"family":"Spaven","given":"L"},{"family":"Lair","given":"S"},{"family":"Raverty","given":"S"}],"issued":{"date-parts":[["2017",1,24]]}}},{"id":1194,"uris":["http://zotero.org/users/9441463/items/HZ5SC2NR"],"itemData":{"id":1194,"type":"article-journal","abstract":"Between September 1990 and December 2002, 511 cetacean carcasses stranded or caught in commercial ﬁsheries in England and Wales were examined post mortem. Salmonella group B was isolated from 60 of 279 (21.51%) harbour porpoises (Phocoena phocoena), predominantly from lung tissue. Forty-three of the Salmonella group B isolates were subsequently serotyped and all found to have the antigenic structure O4,12:a:-. The annual proportion of harbour porpoises testing positive for Salmonella O4,12:a:increased signiﬁcantly from 6% in the early 1990s to 27% after 1999. The cause(s) of the increasing prevalence of Salmonella O4,12:a:- are not known, but may reﬂect natural variation in the epidemiological cycle of Salmonella O4,12:a:- in harbour porpoises. The probability of isolating Salmonella O4,12:a:from harbour porpoises increased with age, suggesting that the mode of transmission is principally horizontal. There appeared to be a weak degree of seasonality in the probability of isolating Salmonella O4,12:a:- with a low proportion of cases in the months of April and May. Based on pathological ﬁndings from infected carcasses, Salmonella O4,12:a:- may be part of the normal commensal ﬂora of the lungs of cetaceans with the potential to act as an opportunistic pathogen.","container-title":"Environmental Microbiology","DOI":"10.1111/j.1462-2920.2008.01651.x","ISSN":"14622912, 14622920","issue":"9","language":"en","page":"2462-2468","source":"DOI.org (Crossref)","title":"Occurrence of a monophasic strain of Salmonella group B isolated from cetaceans in England and Wales between 1990 and 2002","volume":"10","author":[{"family":"Valderrama Vasquez","given":"Carlos A."},{"family":"Macgregor","given":"Shaheed K."},{"family":"Rowcliffe","given":"J. Marcus"},{"family":"Jepson","given":"Paul D."}],"issued":{"date-parts":[["2008",9]]}}},{"id":1198,"uris":["http://zotero.org/users/9441463/items/XM8GEJ3P"],"itemData":{"id":1198,"type":"article-journal","abstract":"Between the years 1990 and 2000, an attempt was made to determine the causes of death of 55 harbour porpoises stranded along the Belgian and northern French coasts. From 1990 to 1996, only ﬁve carcasses were collected as against seven in 1997, eight in 1998, 27 in 1999 and eight in 2000. The sex ratio was normal and most of the animals were juvenile. The most common ﬁndings were emaciation, severe parasitosis and pneumonia. A few cases of ﬁshing net entanglement were observed. The main microscopical lesions were acute pneumonia, massive lung oedema, enteritis, hepatitis and gastritis. Encephalitis was observed in six cases. No evidence of morbillivirus infection was detected. Pneumonia was associated with bacteria or parasites, or both. The causes of death and the lesions were similar to those previously reported in other countries bordering the North Sea. The cause of the increased numbers of carcasses in 1999 was unclear but did not include viral epizootics or net entanglement. A temporary increase in the porpoise population in the southern North Sea may have been responsible.","container-title":"Journal of Comparative Pathology","DOI":"10.1053/jcpa.2001.0547","ISSN":"00219975","issue":"4","journalAbbreviation":"Journal of Comparative Pathology","language":"en","page":"243-253","source":"DOI.org (Crossref)","title":"Post-mortem Findings and Causes of Death of Harbour Porpoises (Phocoena phocoena) Stranded from 1990 to 2000 along the Coastlines of Belgium and Northern France","volume":"126","author":[{"family":"Jauniaux","given":"T."},{"family":"Petitjean","given":"D."},{"family":"Brenez","given":"C."},{"family":"Borrens","given":"M."},{"family":"Brosens","given":"L."},{"family":"Haelters","given":"J."},{"family":"Tavernier","given":"T."},{"family":"Coignoul","given":"F."}],"issued":{"date-parts":[["2002",5]]}}},{"id":1238,"uris":["http://zotero.org/users/9441463/items/FJZVDASX"],"itemData":{"id":1238,"type":"article-journal","container-title":"Veterinary Record","DOI":"10.1136/vr.148.23.715","ISSN":"00424900","issue":"23","journalAbbreviation":"Veterinary Record","language":"en","page":"715-720","source":"DOI.org (Crossref)","title":"Evidence of infectious diseases in harbour porpoises (Phocoena phocoena) hunted in the waters of Greenland and by-caught in the German North Sea and Baltic Sea","volume":"148","author":[{"family":"Wunschimann","given":"A."},{"family":"Frese","given":"K."},{"family":"Müiller","given":"G."},{"family":"Baumgärtner","given":"W."},{"family":"Siebert","given":"U."},{"family":"Weiss","given":"R."},{"family":"Lockyer","given":"C."},{"family":"Heide-Jørgensen","given":"M. P."}],"issued":{"date-parts":[["2001",6]]}}},{"id":1242,"uris":["http://zotero.org/users/9441463/items/QH4GHMYF"],"itemData":{"id":1242,"type":"article-journal","container-title":"Veterinary Record","DOI":"10.1136/vr.c4495","ISSN":"00424900","issue":"9","journalAbbreviation":"Veterinary Record","language":"en","page":"351-352","source":"DOI.org (Crossref)","title":"Group B Salmonella in lungworms from a harbour porpoise (Phocoena phocoena)","volume":"167","author":[{"family":"Davison","given":"Nick"},{"family":"Barnett","given":"James"},{"family":"Rule","given":"Beverley"},{"family":"Chappell","given":"Sam"},{"family":"Wise","given":"Gail"}],"issued":{"date-parts":[["2010",8]]}}},{"id":1241,"uris":["http://zotero.org/users/9441463/items/VAJI9CWH"],"itemData":{"id":1241,"type":"article-journal","container-title":"Veterinary Record","DOI":"10.1136/vr.c3760","ISSN":"00424900","issue":"5","journalAbbreviation":"Veterinary Record","language":"en","page":"173-176","source":"DOI.org (Crossref)","title":"Prevalence of a host-adapted group B Salmonella enterica in harbour porpoises (Phocoena phocoena) from the south-west coast of England","volume":"167","author":[{"family":"Davison","given":"N. J."},{"family":"Simpson","given":"V. R."},{"family":"Chappell","given":"S."},{"family":"Monies","given":"R. J."},{"family":"Stubberfield","given":"E. J."},{"family":"Koylass","given":"M."},{"family":"Quinney","given":"S."},{"family":"Deaville","given":"R."},{"family":"Whatmore","given":"A. M."},{"family":"Jepson","given":"P. D."}],"issued":{"date-parts":[["2010",7]]}}},{"id":1056,"uris":["http://zotero.org/users/9441463/items/SDA5HMMI"],"itemData":{"id":1056,"type":"article-journal","abstract":"A 9-year-old by-caught harbour porpoise (Phocoena phocoena) was subject to routine post-mortem examination. Major ﬁndings included parasitic infection (Stenurus minor) of the left middle ear and severe mycotic infection of the right middle ear. The morphological appearance of the causative organism was consistent with Aspergillus fumigatus. These pathological ﬁndings were likely to have impaired echolocation in this animal and this may have contributed to the by-catch. The ears of marine mammals should be examined routinely during post-mortem investigations.","container-title":"Journal of Comparative Pathology","DOI":"10.1016/j.jcpa.2010.03.002","ISSN":"00219975","issue":"4","journalAbbreviation":"Journal of Comparative Pathology","language":"en","page":"294-296","source":"DOI.org (Crossref)","title":"Mycotic Otitis Media in a Harbour Porpoise (Phocoena phocoena)","volume":"143","author":[{"family":"Seibel","given":"H."},{"family":"Beineke","given":"A."},{"family":"Siebert","given":"U."}],"issued":{"date-parts":[["2010",11]]}}},{"id":1115,"uris":["http://zotero.org/users/9441463/items/G5LQI9ME"],"itemData":{"id":1115,"type":"article-journal","abstract":"Purpose  Endoparasitic nematodes of six harbour porpoises Phocoena phocoena and four grey seals Halichoerus grypus, stranded at the eastern coast of the Baltic Sea in Germany in winter 2019, were analysed in order to identify nematode parasites and to compare with recent studies from the same area.\nMethods  Endoparasitic nematodes were identified by using both morphological and molecular characters. The successfully obtained sequences of the rDNA marker regions ITS-1, 5.8S, ITS-2 from 29 anisakid and the rDNA marker region ITS-2 of 11 pseudalid nematodes were amplified.\nResults  Analyses revealed the presence of three parasite species, the anisakid nematode Contracaecum osculatum from grey seals and the pseudalid nematodes Pseudalius inflexus and Stenurus minor from the harbour porpoises. Other anisakid nematodes regularly occurring in the Baltic Sea, e.g. Anisakis simplex or Pseudoterranova decipiens, were not found.\nConclusions  The prevalence of 100% and a severe parasite load in grey seals demonstrated a very high C. osculatum infection of Baltic Sea fish as their regular prey. Prevalence of 33% for parasites in harbour porpoises and minor infection rates, combined with a distinct lack of anisakid nematodes, are typical for the current situation of the porpoise parasite fauna in the Baltic Sea. Invasive parasite species as possible indicators for climate change could not be detected.","container-title":"Acta Parasitologica","DOI":"10.1007/s11686-020-00246-7","ISSN":"1230-2821, 1896-1851","issue":"1","journalAbbreviation":"Acta Parasit.","language":"en","page":"26-33","source":"DOI.org (Crossref)","title":"Nematode Parasites in Baltic Sea Mammals, Grey Seal (Halichoerus grypus (Fabricius, 1791)) and Harbour Porpoise (Phocoena phocoena (L.)), from the German Coast","volume":"66","author":[{"family":"Gabel","given":"Michael"},{"family":"Theisen","given":"Stefan"},{"family":"Palm","given":"Harry Wilhelm"},{"family":"Dähne","given":"Michael"},{"family":"Unger","given":"Patrick"}],"issued":{"date-parts":[["2021",3]]}}},{"id":1052,"uris":["http://zotero.org/users/9441463/items/8UMACX6P"],"itemData":{"id":1052,"type":"article-journal","abstract":"Between 1991 and 1996, necropsies were performed on 445 harbour porpoises (Phocoena phocoena), in various states of preservation, stranded on German coasts or accidentally caught by German ﬁshermen. The animals originated from the North and Baltic Seas, and 133 were considered suitable for histopathological, immunohistochemical and microbiological examination. Most of the lesions in these 133 porpoises were caused by parasites, in particular in the respiratory tract, two-thirds of the animals exhibiting pneumonia associated with the parasites. Pneumonia was considered to be the cause of death in 46% of the stranded subadult and adult animals. The ﬁndings gave no evidence of any epidemic due to bacterial or viral infection. Bacteriological examination suggested that pneumonia was mainly caused by secondary bacterial infection and not by parasitic infestation alone. Beta-haemolytic streptococci were considered to be the main infectious agents. Morbillivirus antigen was not detected immunohistochemically.","container-title":"Journal of Comparative Pathology","DOI":"10.1053/jcpa.2000.0436","ISSN":"00219975","issue":"2-3","journalAbbreviation":"Journal of Comparative Pathology","language":"en","page":"102-114","source":"DOI.org (Crossref)","title":"Post-mortem Findings in Harbour Porpoises (Phocoena phocoena) from the German North and Baltic Seas","volume":"124","author":[{"family":"Siebert","given":"U."},{"family":"Wünschmann","given":"A."},{"family":"Weiss","given":"R."},{"family":"Frank","given":"H."},{"family":"Benke","given":"H."},{"family":"Frese","given":"K."}],"issued":{"date-parts":[["2001",2]]}}},{"id":1061,"uris":["http://zotero.org/users/9441463/items/GV5CI49V"],"itemData":{"id":1061,"type":"article-journal","abstract":"Concentrations of Cd, Pb, Cu, Zn, Cr, Co, Ni, Mn and Fe were determined by AAS in lung nematodes and their host organ of harbor porpoise in the Polish zone of the Baltic Sea. Correlation coefﬁcients computed for all element pairs indicate signiﬁcant co-associations between concentrations of Zn and Mn as well as Mn and Fe in P. inﬂexus and the host organ, and for the pair Cu</w:instrText>
            </w:r>
            <w:r w:rsidRPr="00854BC1">
              <w:rPr>
                <w:rFonts w:ascii="Nyala" w:eastAsiaTheme="minorHAnsi" w:hAnsi="Nyala" w:cs="Nyala"/>
                <w:sz w:val="20"/>
                <w:szCs w:val="20"/>
                <w:lang w:val="en-US"/>
              </w:rPr>
              <w:instrText>᎐</w:instrText>
            </w:r>
            <w:r w:rsidRPr="00854BC1">
              <w:rPr>
                <w:rFonts w:eastAsiaTheme="minorHAnsi"/>
                <w:sz w:val="20"/>
                <w:szCs w:val="20"/>
                <w:lang w:val="en-US"/>
              </w:rPr>
              <w:instrText xml:space="preserve">Cr in the parasite. Based on both concentration and discrimination factors it is well documented that the metals studied, especially Fe, Mn and Zn are bioaccumulated in P. inﬂexus with respect to the host lung, showing signiﬁcant inter-specimen variations. ᮊ 1998 Elsevier Science B.V. All rights reserved.","container-title":"The Science of the Total Environment","language":"en","page":"19-24","source":"Zotero","title":"Bioaccumulation of selected trace elements in lung nematodes, Pseudalius inﬂexus, of harbor porpoise (Phocoena phocoena) in a Polish zone of the Baltic Sea","volume":"220","author":[{"family":"Szefer","given":"P"},{"family":"Rokicki","given":"J"},{"family":"Frelek","given":"K"},{"family":"Skora","given":"K"},{"family":"Malinga","given":"M"}],"issued":{"date-parts":[["1998"]]}}},{"id":1084,"uris":["http://zotero.org/users/9441463/items/PWTXNBY2"],"itemData":{"id":1084,"type":"article-journal","abstract":"A case of systemic mycosis due to a Rhizopus sp. infection is described in a deadstranded, 10-yr-old, male harbor porpoise (Phocoena phocoena) found on the beach of Neustadt, Schleswig-Holstein on the Baltic Sea (Germany). At necropsy, granulomatous mycotic lesions in brain, lung, kidneys, testis, and draining lymph nodes were found. In addition, a focal ulcerative gastritis of the ﬁrst stomach, due to a nematode infection, was present and is suspected to be the portal of entry for the fungus.","container-title":"Journal of Wildlife Diseases","DOI":"10.7589/0090-3558-35.3.569","ISSN":"0090-3558","issue":"3","journalAbbreviation":"Journal of Wildlife Diseases","language":"en","page":"569-573","source":"DOI.org (Crossref)","title":"Rhizopusmycosis in a Harbor Porpoise from the Baltic Sea","volume":"35","author":[{"family":"Wünschmann","given":"Arno"},{"family":"Siebert","given":"Ursula"},{"family":"Weiss","given":"Reinhard"}],"issued":{"date-parts":[["1999",7]]}}},{"id":1092,"uris":["http://zotero.org/users/9441463/items/25JP5FK9"],"itemData":{"id":1092,"type":"article-journal","abstract":"Adult female nematodes identified as Pseudalius inflexus were collected from the lungs of a juvenile male harbor porpoise (Phocoena phocoena) found dead on a beach in Cornwall, UK. Classic and molecular typing methods, immunologic and electron microscopy immunolabeling techniques, provided evidence of Brucella sp. infection within the uterine tissue of nematodes of this marine mammal. This finding presents further evidence to suggest parasites should be considered as a potential means of transfer of bacterial infection in marine mammals and highlights the zoonotic implications for humans exposed to marine mammals through occupation or leisure. Key words: Brucella, lungworms, Phocoena phocoena, transmission electron microscopy.","container-title":"Journal of Wildlife Diseases","DOI":"10.7589/0090-3558-44.2.237","ISSN":"0090-3558","issue":"2","journalAbbreviation":"Journal of Wildlife Diseases","language":"en","page":"237-246","source":"DOI.org (Crossref)","title":"Isolation and characterization of Brucella from the lungworms of a Harbour porpoise (Phocoena phocoena)","volume":"44","author":[{"family":"Dawson","given":"C. E."},{"family":"Perrett","given":"L. L."},{"family":"Stubberfield","given":"E. J."},{"family":"Stack","given":"J. A."},{"family":"Farrelly","given":"S. S. J."},{"family":"Cooley","given":"W. A."},{"family":"Davison","given":"N. J."},{"family":"Quinney","given":"S."}],"issued":{"date-parts":[["2008",4]]}}},{"id":1145,"uris":["http://zotero.org/users/9441463/items/S2SLRZTC"],"itemData":{"id":1145,"type":"article-journal","container-title":"Veterinary Record","DOI":"10.1136/vr.139.11.254","ISSN":"0042-4900, 2042-7670","issue":"11","journalAbbreviation":"Vet. rec.","language":"en","page":"254-257","source":"DOI.org (Crossref)","title":"Observations on the helminths of harbour porpoises (Phocoena phocoena) and common guillemots (Uria aalge) from the Belgian and German coasts","volume":"139","author":[{"family":"Brosens","given":"L."},{"family":"Jauniaux","given":"T."},{"family":"Siebert","given":"U."},{"family":"Benke","given":"H."},{"family":"Coignoul","given":"F."}],"issued":{"date-parts":[["1996",9]]}}},{"id":1231,"uris":["http://zotero.org/users/9441463/items/KL9EZ2LH"],"itemData":{"id":1231,"type":"article-journal","abstract":"In the last decade, a number of cetacean strandings have gas embolic pathology analogous to decompression sickness in man and experimental animals. Acute gas and fat embolic lesions have also been found in massstranded beaked whales causally linked to high-intensity anthropogenic mid-frequency sonar activities. Sporadic chronic gas embolic lesions have also been described. This communication describes a first case of numerous gas-filled fibrous cavities in the markedly enlarged liver of a dead adult male harbour porpoise stranded at the North Sea coast of Schleswig-Holstein, Germany. Additional pathological findings consisted of chronic parasitic granulomatous cholangiohepatitis, hepatic vein thrombosis, parasitic infestations of the bronchial tree and pulmonary blood vessels associated with bronchopneumonia and severe parasitic burden in both ear sinuses. The hepatic cavernous lesions are similar to those described in chronic gas bubble disease in other cetaceans, most likely resulting from decompression-related tissue supersaturation with nitrogen.","container-title":"European Journal of Wildlife Research","DOI":"10.1007/s10344-013-0700-4","ISSN":"1612-4642, 1439-0574","issue":"3","journalAbbreviation":"Eur J Wildl Res","language":"en","page":"441-444","source":"DOI.org (Crossref)","title":"First indication of gas embolism in a harbour porpoise (Phocoena phocoena) from German waters","volume":"59","author":[{"family":"Siebert","given":"U."},{"family":"Jepson","given":"P. D."},{"family":"Wohlsein","given":"P."}],"issued":{"date-parts":[["2013",6]]}}}],"schema":"https://github.com/citation-style-language/schema/raw/master/csl-citation.json"} </w:instrText>
            </w:r>
            <w:r w:rsidRPr="00854BC1">
              <w:rPr>
                <w:rFonts w:eastAsiaTheme="minorHAnsi"/>
                <w:sz w:val="20"/>
                <w:szCs w:val="20"/>
                <w:lang w:val="en-US"/>
              </w:rPr>
              <w:fldChar w:fldCharType="separate"/>
            </w:r>
            <w:r w:rsidRPr="00854BC1">
              <w:rPr>
                <w:sz w:val="20"/>
                <w:szCs w:val="20"/>
                <w:lang w:val="en-US"/>
              </w:rPr>
              <w:t xml:space="preserve">(Andersen, 1974; Arnold and Gaskin, 1975; Kastelein and Lavaleije, 1992; Balbuena </w:t>
            </w:r>
            <w:r w:rsidRPr="00854BC1">
              <w:rPr>
                <w:i/>
                <w:iCs/>
                <w:sz w:val="20"/>
                <w:szCs w:val="20"/>
                <w:lang w:val="en-US"/>
              </w:rPr>
              <w:t>et al.</w:t>
            </w:r>
            <w:r w:rsidRPr="00854BC1">
              <w:rPr>
                <w:sz w:val="20"/>
                <w:szCs w:val="20"/>
                <w:lang w:val="en-US"/>
              </w:rPr>
              <w:t xml:space="preserve">, 1994; Brosens </w:t>
            </w:r>
            <w:r w:rsidRPr="00854BC1">
              <w:rPr>
                <w:i/>
                <w:iCs/>
                <w:sz w:val="20"/>
                <w:szCs w:val="20"/>
                <w:lang w:val="en-US"/>
              </w:rPr>
              <w:t>et al.</w:t>
            </w:r>
            <w:r w:rsidRPr="00854BC1">
              <w:rPr>
                <w:sz w:val="20"/>
                <w:szCs w:val="20"/>
                <w:lang w:val="en-US"/>
              </w:rPr>
              <w:t xml:space="preserve">, 1996; Szefer </w:t>
            </w:r>
            <w:r w:rsidRPr="00854BC1">
              <w:rPr>
                <w:i/>
                <w:iCs/>
                <w:sz w:val="20"/>
                <w:szCs w:val="20"/>
                <w:lang w:val="en-US"/>
              </w:rPr>
              <w:t>et al.</w:t>
            </w:r>
            <w:r w:rsidRPr="00854BC1">
              <w:rPr>
                <w:sz w:val="20"/>
                <w:szCs w:val="20"/>
                <w:lang w:val="en-US"/>
              </w:rPr>
              <w:t xml:space="preserve">, 1998; Gibson </w:t>
            </w:r>
            <w:r w:rsidRPr="00854BC1">
              <w:rPr>
                <w:i/>
                <w:iCs/>
                <w:sz w:val="20"/>
                <w:szCs w:val="20"/>
                <w:lang w:val="en-US"/>
              </w:rPr>
              <w:t>et al.</w:t>
            </w:r>
            <w:r w:rsidRPr="00854BC1">
              <w:rPr>
                <w:sz w:val="20"/>
                <w:szCs w:val="20"/>
                <w:lang w:val="en-US"/>
              </w:rPr>
              <w:t xml:space="preserve">, 1998; Wünschmann </w:t>
            </w:r>
            <w:r w:rsidRPr="00854BC1">
              <w:rPr>
                <w:i/>
                <w:iCs/>
                <w:sz w:val="20"/>
                <w:szCs w:val="20"/>
                <w:lang w:val="en-US"/>
              </w:rPr>
              <w:t>et al.</w:t>
            </w:r>
            <w:r w:rsidRPr="00854BC1">
              <w:rPr>
                <w:sz w:val="20"/>
                <w:szCs w:val="20"/>
                <w:lang w:val="en-US"/>
              </w:rPr>
              <w:t xml:space="preserve">, 1999; Jepson </w:t>
            </w:r>
            <w:r w:rsidRPr="00854BC1">
              <w:rPr>
                <w:i/>
                <w:iCs/>
                <w:sz w:val="20"/>
                <w:szCs w:val="20"/>
                <w:lang w:val="en-US"/>
              </w:rPr>
              <w:t>et al.</w:t>
            </w:r>
            <w:r w:rsidRPr="00854BC1">
              <w:rPr>
                <w:sz w:val="20"/>
                <w:szCs w:val="20"/>
                <w:lang w:val="en-US"/>
              </w:rPr>
              <w:t xml:space="preserve">, 2000; Siebert </w:t>
            </w:r>
            <w:r w:rsidRPr="00854BC1">
              <w:rPr>
                <w:i/>
                <w:iCs/>
                <w:sz w:val="20"/>
                <w:szCs w:val="20"/>
                <w:lang w:val="en-US"/>
              </w:rPr>
              <w:t>et al.</w:t>
            </w:r>
            <w:r w:rsidRPr="00854BC1">
              <w:rPr>
                <w:sz w:val="20"/>
                <w:szCs w:val="20"/>
                <w:lang w:val="en-US"/>
              </w:rPr>
              <w:t xml:space="preserve">, 2001, 2006, 2013, 2020; Wunschimann </w:t>
            </w:r>
            <w:r w:rsidRPr="00854BC1">
              <w:rPr>
                <w:i/>
                <w:iCs/>
                <w:sz w:val="20"/>
                <w:szCs w:val="20"/>
                <w:lang w:val="en-US"/>
              </w:rPr>
              <w:t>et al.</w:t>
            </w:r>
            <w:r w:rsidRPr="00854BC1">
              <w:rPr>
                <w:sz w:val="20"/>
                <w:szCs w:val="20"/>
                <w:lang w:val="en-US"/>
              </w:rPr>
              <w:t xml:space="preserve">, 2001; Rogan </w:t>
            </w:r>
            <w:r w:rsidRPr="00854BC1">
              <w:rPr>
                <w:i/>
                <w:iCs/>
                <w:sz w:val="20"/>
                <w:szCs w:val="20"/>
                <w:lang w:val="en-US"/>
              </w:rPr>
              <w:t>et al.</w:t>
            </w:r>
            <w:r w:rsidRPr="00854BC1">
              <w:rPr>
                <w:sz w:val="20"/>
                <w:szCs w:val="20"/>
                <w:lang w:val="en-US"/>
              </w:rPr>
              <w:t xml:space="preserve">, 2001; Jauniaux </w:t>
            </w:r>
            <w:r w:rsidRPr="00854BC1">
              <w:rPr>
                <w:i/>
                <w:iCs/>
                <w:sz w:val="20"/>
                <w:szCs w:val="20"/>
                <w:lang w:val="en-US"/>
              </w:rPr>
              <w:t>et al.</w:t>
            </w:r>
            <w:r w:rsidRPr="00854BC1">
              <w:rPr>
                <w:sz w:val="20"/>
                <w:szCs w:val="20"/>
                <w:lang w:val="en-US"/>
              </w:rPr>
              <w:t xml:space="preserve">, 2002; Lehnert </w:t>
            </w:r>
            <w:r w:rsidRPr="00854BC1">
              <w:rPr>
                <w:i/>
                <w:iCs/>
                <w:sz w:val="20"/>
                <w:szCs w:val="20"/>
                <w:lang w:val="en-US"/>
              </w:rPr>
              <w:t>et al.</w:t>
            </w:r>
            <w:r w:rsidRPr="00854BC1">
              <w:rPr>
                <w:sz w:val="20"/>
                <w:szCs w:val="20"/>
                <w:lang w:val="en-US"/>
              </w:rPr>
              <w:t xml:space="preserve">, 2005, 2010; Dawson </w:t>
            </w:r>
            <w:r w:rsidRPr="00854BC1">
              <w:rPr>
                <w:i/>
                <w:iCs/>
                <w:sz w:val="20"/>
                <w:szCs w:val="20"/>
                <w:lang w:val="en-US"/>
              </w:rPr>
              <w:t>et al.</w:t>
            </w:r>
            <w:r w:rsidRPr="00854BC1">
              <w:rPr>
                <w:sz w:val="20"/>
                <w:szCs w:val="20"/>
                <w:lang w:val="en-US"/>
              </w:rPr>
              <w:t xml:space="preserve">, 2008; Dagleish </w:t>
            </w:r>
            <w:r w:rsidRPr="00854BC1">
              <w:rPr>
                <w:i/>
                <w:iCs/>
                <w:sz w:val="20"/>
                <w:szCs w:val="20"/>
                <w:lang w:val="en-US"/>
              </w:rPr>
              <w:t>et al.</w:t>
            </w:r>
            <w:r w:rsidRPr="00854BC1">
              <w:rPr>
                <w:sz w:val="20"/>
                <w:szCs w:val="20"/>
                <w:lang w:val="en-US"/>
              </w:rPr>
              <w:t xml:space="preserve">, 2008; Valderrama Vasquez </w:t>
            </w:r>
            <w:r w:rsidRPr="00854BC1">
              <w:rPr>
                <w:i/>
                <w:iCs/>
                <w:sz w:val="20"/>
                <w:szCs w:val="20"/>
                <w:lang w:val="en-US"/>
              </w:rPr>
              <w:t>et al.</w:t>
            </w:r>
            <w:r w:rsidRPr="00854BC1">
              <w:rPr>
                <w:sz w:val="20"/>
                <w:szCs w:val="20"/>
                <w:lang w:val="en-US"/>
              </w:rPr>
              <w:t xml:space="preserve">, 2008; Davison </w:t>
            </w:r>
            <w:r w:rsidRPr="00854BC1">
              <w:rPr>
                <w:i/>
                <w:iCs/>
                <w:sz w:val="20"/>
                <w:szCs w:val="20"/>
                <w:lang w:val="en-US"/>
              </w:rPr>
              <w:t>et al.</w:t>
            </w:r>
            <w:r w:rsidRPr="00854BC1">
              <w:rPr>
                <w:sz w:val="20"/>
                <w:szCs w:val="20"/>
                <w:lang w:val="en-US"/>
              </w:rPr>
              <w:t xml:space="preserve">, 2010a; b; Seibel </w:t>
            </w:r>
            <w:r w:rsidRPr="00854BC1">
              <w:rPr>
                <w:i/>
                <w:iCs/>
                <w:sz w:val="20"/>
                <w:szCs w:val="20"/>
                <w:lang w:val="en-US"/>
              </w:rPr>
              <w:t>et al.</w:t>
            </w:r>
            <w:r w:rsidRPr="00854BC1">
              <w:rPr>
                <w:sz w:val="20"/>
                <w:szCs w:val="20"/>
                <w:lang w:val="en-US"/>
              </w:rPr>
              <w:t xml:space="preserve">, 2010; Fenton </w:t>
            </w:r>
            <w:r w:rsidRPr="00854BC1">
              <w:rPr>
                <w:i/>
                <w:iCs/>
                <w:sz w:val="20"/>
                <w:szCs w:val="20"/>
                <w:lang w:val="en-US"/>
              </w:rPr>
              <w:t>et al.</w:t>
            </w:r>
            <w:r w:rsidRPr="00854BC1">
              <w:rPr>
                <w:sz w:val="20"/>
                <w:szCs w:val="20"/>
                <w:lang w:val="en-US"/>
              </w:rPr>
              <w:t xml:space="preserve">, 2017; van Elk </w:t>
            </w:r>
            <w:r w:rsidRPr="00854BC1">
              <w:rPr>
                <w:i/>
                <w:iCs/>
                <w:sz w:val="20"/>
                <w:szCs w:val="20"/>
                <w:lang w:val="en-US"/>
              </w:rPr>
              <w:t>et al.</w:t>
            </w:r>
            <w:r w:rsidRPr="00854BC1">
              <w:rPr>
                <w:sz w:val="20"/>
                <w:szCs w:val="20"/>
                <w:lang w:val="en-US"/>
              </w:rPr>
              <w:t xml:space="preserve">, 2019; Gabel </w:t>
            </w:r>
            <w:r w:rsidRPr="00854BC1">
              <w:rPr>
                <w:i/>
                <w:iCs/>
                <w:sz w:val="20"/>
                <w:szCs w:val="20"/>
                <w:lang w:val="en-US"/>
              </w:rPr>
              <w:t>et al.</w:t>
            </w:r>
            <w:r w:rsidRPr="00854BC1">
              <w:rPr>
                <w:sz w:val="20"/>
                <w:szCs w:val="20"/>
                <w:lang w:val="en-US"/>
              </w:rPr>
              <w:t>, 2021)</w:t>
            </w:r>
            <w:r w:rsidRPr="00854BC1">
              <w:rPr>
                <w:rFonts w:eastAsiaTheme="minorHAnsi"/>
                <w:sz w:val="20"/>
                <w:szCs w:val="20"/>
                <w:lang w:val="en-US"/>
              </w:rPr>
              <w:fldChar w:fldCharType="end"/>
            </w:r>
            <w:r w:rsidRPr="00854BC1">
              <w:rPr>
                <w:rFonts w:eastAsiaTheme="minorHAnsi"/>
                <w:sz w:val="20"/>
                <w:szCs w:val="20"/>
                <w:lang w:val="en-US"/>
              </w:rPr>
              <w:t xml:space="preserve"> </w:t>
            </w:r>
          </w:p>
        </w:tc>
      </w:tr>
      <w:tr w:rsidR="008E2B89" w:rsidRPr="006F2338" w14:paraId="73FCD63E" w14:textId="77777777" w:rsidTr="005A3E74">
        <w:tblPrEx>
          <w:tblLook w:val="0000" w:firstRow="0" w:lastRow="0" w:firstColumn="0" w:lastColumn="0" w:noHBand="0" w:noVBand="0"/>
        </w:tblPrEx>
        <w:tc>
          <w:tcPr>
            <w:tcW w:w="1606" w:type="dxa"/>
            <w:vMerge/>
            <w:vAlign w:val="center"/>
          </w:tcPr>
          <w:p w14:paraId="63A35303" w14:textId="77777777" w:rsidR="008E2B89" w:rsidRPr="00854BC1" w:rsidRDefault="008E2B89" w:rsidP="0049738F">
            <w:pPr>
              <w:autoSpaceDE w:val="0"/>
              <w:autoSpaceDN w:val="0"/>
              <w:adjustRightInd w:val="0"/>
              <w:rPr>
                <w:rFonts w:eastAsiaTheme="minorHAnsi"/>
                <w:i/>
                <w:iCs/>
                <w:sz w:val="20"/>
                <w:szCs w:val="20"/>
                <w:lang w:val="en-US"/>
              </w:rPr>
            </w:pPr>
          </w:p>
        </w:tc>
        <w:tc>
          <w:tcPr>
            <w:tcW w:w="1655" w:type="dxa"/>
            <w:vMerge/>
            <w:vAlign w:val="center"/>
          </w:tcPr>
          <w:p w14:paraId="0BB48817" w14:textId="77777777" w:rsidR="008E2B89" w:rsidRPr="00854BC1" w:rsidRDefault="008E2B89" w:rsidP="0049738F">
            <w:pPr>
              <w:autoSpaceDE w:val="0"/>
              <w:autoSpaceDN w:val="0"/>
              <w:adjustRightInd w:val="0"/>
              <w:rPr>
                <w:rFonts w:eastAsiaTheme="minorHAnsi"/>
                <w:sz w:val="20"/>
                <w:szCs w:val="20"/>
                <w:lang w:val="en-US"/>
              </w:rPr>
            </w:pPr>
          </w:p>
        </w:tc>
        <w:tc>
          <w:tcPr>
            <w:tcW w:w="1418" w:type="dxa"/>
            <w:vMerge/>
            <w:vAlign w:val="center"/>
          </w:tcPr>
          <w:p w14:paraId="27D58059" w14:textId="77777777" w:rsidR="008E2B89" w:rsidRPr="00854BC1" w:rsidRDefault="008E2B89" w:rsidP="0049738F">
            <w:pPr>
              <w:autoSpaceDE w:val="0"/>
              <w:autoSpaceDN w:val="0"/>
              <w:adjustRightInd w:val="0"/>
              <w:rPr>
                <w:rFonts w:eastAsiaTheme="minorHAnsi"/>
                <w:i/>
                <w:iCs/>
                <w:sz w:val="20"/>
                <w:szCs w:val="20"/>
                <w:lang w:val="en-US"/>
              </w:rPr>
            </w:pPr>
          </w:p>
        </w:tc>
        <w:tc>
          <w:tcPr>
            <w:tcW w:w="1275" w:type="dxa"/>
            <w:vMerge/>
            <w:vAlign w:val="center"/>
          </w:tcPr>
          <w:p w14:paraId="44A98D54" w14:textId="77777777" w:rsidR="008E2B89" w:rsidRPr="00854BC1" w:rsidRDefault="008E2B89" w:rsidP="0049738F">
            <w:pPr>
              <w:autoSpaceDE w:val="0"/>
              <w:autoSpaceDN w:val="0"/>
              <w:adjustRightInd w:val="0"/>
              <w:rPr>
                <w:rFonts w:eastAsiaTheme="minorHAnsi"/>
                <w:sz w:val="20"/>
                <w:szCs w:val="20"/>
                <w:lang w:val="en-US"/>
              </w:rPr>
            </w:pPr>
          </w:p>
        </w:tc>
        <w:tc>
          <w:tcPr>
            <w:tcW w:w="1448" w:type="dxa"/>
            <w:vAlign w:val="center"/>
          </w:tcPr>
          <w:p w14:paraId="379FB5CB"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Stenurus minor</w:t>
            </w:r>
          </w:p>
        </w:tc>
        <w:tc>
          <w:tcPr>
            <w:tcW w:w="1954" w:type="dxa"/>
            <w:vAlign w:val="center"/>
          </w:tcPr>
          <w:p w14:paraId="050E0444"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 xml:space="preserve">Gastrointestinal, Lower respiratory, Otic apparatus, Upper Respiratory </w:t>
            </w:r>
          </w:p>
        </w:tc>
        <w:tc>
          <w:tcPr>
            <w:tcW w:w="3996" w:type="dxa"/>
            <w:vAlign w:val="center"/>
          </w:tcPr>
          <w:p w14:paraId="2617A40A" w14:textId="353C28F4" w:rsidR="008E2B89" w:rsidRPr="00854BC1" w:rsidRDefault="008E2B89" w:rsidP="00555A8D">
            <w:pPr>
              <w:autoSpaceDE w:val="0"/>
              <w:autoSpaceDN w:val="0"/>
              <w:adjustRightInd w:val="0"/>
              <w:rPr>
                <w:rFonts w:eastAsiaTheme="minorHAnsi"/>
                <w:sz w:val="20"/>
                <w:szCs w:val="20"/>
                <w:lang w:val="en-US"/>
              </w:rPr>
            </w:pPr>
            <w:r w:rsidRPr="00854BC1">
              <w:rPr>
                <w:rFonts w:eastAsiaTheme="minorHAnsi"/>
                <w:sz w:val="20"/>
                <w:szCs w:val="20"/>
                <w:lang w:val="en-US"/>
              </w:rPr>
              <w:fldChar w:fldCharType="begin"/>
            </w:r>
            <w:r w:rsidRPr="00854BC1">
              <w:rPr>
                <w:rFonts w:eastAsiaTheme="minorHAnsi"/>
                <w:sz w:val="20"/>
                <w:szCs w:val="20"/>
                <w:lang w:val="en-US"/>
              </w:rPr>
              <w:instrText xml:space="preserve"> ADDIN ZOTERO_ITEM CSL_CITATION {"citationID":"MOOPyueA","properties":{"formattedCitation":"(Andersen, 1974; Arnold and Gaskin, 1975; Dailey and Stroud, 1978; Stroud and Roffe, 1979; Faulkner, 1995; Brosens {\\i{}et al.}, 1996; Faulkner {\\i{}et al.}, 1998; Gibson {\\i{}et al.}, 1998; W\\uc0\\u252{}nschmann {\\i{}et al.}, 1999; Jepson {\\i{}et al.}, 2000; Siebert {\\i{}et al.}, 2001, 2006, 2013, 2020; Wunschimann {\\i{}et al.}, 2001; Rogan {\\i{}et al.}, 2001; Jauniaux {\\i{}et al.}, 2002; Kijewska {\\i{}et al.}, 2003; Lehnert {\\i{}et al.}, 2005, 2010, 2014; Prahl {\\i{}et al.}, 2008; Valderrama Vasquez {\\i{}et al.}, 2008; Seibel {\\i{}et al.}, 2010; Pekmezci\\uc0\\u775{} {\\i{}et al.}, 2013; Fenton {\\i{}et al.}, 2017; Morell {\\i{}et al.}, 2017; Wohlsein {\\i{}et al.}, 2019b; van Elk {\\i{}et al.}, 2019; Col\\uc0\\u243{}n-Llavina {\\i{}et al.}, 2019; Gabel {\\i{}et al.}, 2021)","plainCitation":"(Andersen, 1974; Arnold and Gaskin, 1975; Dailey and Stroud, 1978; Stroud and Roffe, 1979; Faulkner, 1995; Brosens et al., 1996; Faulkner et al., 1998; Gibson et al., 1998; Wünschmann et al., 1999; Jepson et al., 2000; Siebert et al., 2001, 2006, 2013, 2020; Wunschimann et al., 2001; Rogan et al., 2001; Jauniaux et al., 2002; Kijewska et al., 2003; Lehnert et al., 2005, 2010, 2014; Prahl et al., 2008; Valderrama Vasquez et al., 2008; Seibel et al., 2010; Pekmezci̇ et al., 2013; Fenton et al., 2017; Morell et al., 2017; Wohlsein et al., 2019b; van Elk et al., 2019; Colón-Llavina et al., 2019; Gabel et al., 2021)","noteIndex":0},"citationItems":[{"id":1182,"uris":["http://zotero.org/users/9441463/items/PE3XBIEC"],"itemData":{"id":1182,"type":"article-journal","abstract":"The helminth parasites from more than 300 cetaceans stranded on the coast of England and Wales during the period 1990±1994 were identi®ed, this being the largest organized survey of cetacean parasites yet undertaken. Thirteen species of cetaceans were examined, although the majority were common (harbour) porpoises Phocoena phocoena (n = 173) and common dolphins Delphinus delphis (n = 101). The parasites found included 11 species of nematode (Anisakis simplex, Pseudalius in¯exus, Torynurus convolutus, Stenurus globicephalae, S. minor, Halocercus delphini, H. invaginatus, H. lagenorhynchi, H. taurica, Crassicauda boopis, Crassicauda sp.), ®ve cestodes (Diphyllobothrium polyrugosum, D. stemmacephalum, Phyllobothrium delphini, Monorygma grimaldii, Tetrabothrius sp.), ®ve digeneans (Campula oblonga, Oschmarinella albamarina, O. rochebruni, Lecithodesmus palliatus, Pholeter gastrophilus) and two acanthocephalans (Bolbosoma capitatum, B. physeteris). The results of this survey are tabulated and each helminth species is discussed in terms of its biology and pathogenicity.","container-title":"Journal of Zoology","DOI":"10.1111/j.1469-7998.1998.tb00061.x","ISSN":"0952-8369, 1469-7998","issue":"4","journalAbbreviation":"J Zoology","language":"en","page":"563-574","source":"DOI.org (Crossref)","title":"A survey of the helminth parasites of cetaceans stranded on the coast of England and Wales during the period 1990-1994","volume":"244","author":[{"family":"Gibson","given":"D. I."},{"family":"Harris","given":"E. A."},{"family":"Bray","given":"R. A."},{"family":"Jepson","given":"P. D."},{"family":"Kuiken","given":"T."},{"family":"Baker","given":"J. R."},{"family":"Simpson","given":"V. R."}],"issued":{"date-parts":[["1998",4]]}}},{"id":1244,"uris":["http://zotero.org/users/9441463/items/JDVC95ED"],"itemData":{"id":1244,"type":"article-journal","abstract":"Lungworms were collected from 60 harbor porpoises shot at sea during May to August of 1970 and 1971 in the Bay of Fundy. These have been compared with related species from other odontocetes in order to evaluate the literature on pseudaliids and provide a consistent treatment of the family. This study also gives data on the occurrence of lungworms in odontocetes from Canadian waters. Keys to genera and selected species of pseudaliids in cetaceans are included.The following are redescribed: Pseudalius inflexus (Rudolphi 1808), Stenurus minor (Kuhn 1829), Torynurus convolutus (Kuhn 1829), Halocercus invaginatus (Quekett 1841), and H. taurica Delyamure, in Skrjabin 1942 from harbor porpoise, Phocoena phocoena, collected in eastern Canada; Stenurus globicephalae Baylis and Daubney 1925 from Globicephala melaena, G. macrorhyncha, and Grampus griseus (new host record); Stenurus arctomarinus Delyamure and Kleinenberg 1958 and Pharurus pallasii (van Beneden 1870) n. comb, from Delphinapteras leucas; Torynurus dalli (Yamaguti 1951) from Phocoenoides dalli; and Pharurus alatus (Leuck-art 1848) from Monodon monoceros. Pseudalius inflexus, H. taurica, and S. arctomarinus are reported for the first time from North American hosts; S. globicephalae, P. pallasii, P. alatus, and all the pseudaliids from Phocoena phocoena are reported from new host localities.Torynurus alatus is considered a synonym of Pharurus alatus. Stenurus arcticus (including previously proposed synonyms Strongylus arcticus, Pseudalius arcticus) is considered a synonym of Pharurus pallasii.Halocercus ponticus Delyamure 1946 is considered synonymous with H. invaginatus.","container-title":"Canadian Journal of Zoology","DOI":"10.1139/z75-087","ISSN":"0008-4301, 1480-3283","issue":"6","journalAbbreviation":"Can. J. Zool.","language":"en","page":"713-735","source":"DOI.org (Crossref)","title":"Lungworms (Metastrongyloidea: Pseudaliidae) of harbor porpoise Phocoena phocoena (L. 1758)","title-short":"Lungworms (Metastrongyloidea","volume":"53","author":[{"family":"Arnold","given":"P. W."},{"family":"Gaskin","given":"D. E."}],"issued":{"date-parts":[["1975",6,1]]}}},{"id":1051,"uris":["http://zotero.org/users/9441463/items/ZGTGZIB7"],"itemData":{"id":1051,"type":"article-journal","abstract":"Harbour porpoises (Phocoena phocoena) and harbour seals (Phoca vitulina) from German waters are infected by six species of lungworms (Metastrongyloidea). These nematodes parasitise the respiratory tract, are pathogenic and often cause secondary bacterial infections. In spite of their clinical and epidemiological signiﬁcance, the life cycle and biology of lungworms in the marine environment is still largely unknown. Regions of ribosomal DNA (ITS-2) of all lungworms parasitising harbour porpoises and harbour seals in German waters were sequenced to characterise and compare the different species. The phylogenetic relationship among the lungworm species was analysed by means of their ITS-2 nucleotide sequences and the species-speciﬁc traits of the ITS-2 were used to screen wild ﬁsh as possible intermediate hosts for larval lungworms. Molecular markers were developed to identify larval nematodes via insitu hybridisation of tissues of harbour porpoise and harbour seal prey ﬁsh. Potential wild intermediate ﬁsh hosts from the North Sea were dissected and found to harbour larval nematodes. Histological examination and in-situ hybridisation of tissue samples from these ﬁsh showed lungworm larvae within the intestinal wall. Based on larval ITS-2 nucleotide sequences, larval nematodes were identiﬁed as Pseudalius inﬂexus and Paraﬁlaroides gymnurus. Turbot (Psetta maxima) bred and raised in captivity were experimentally infected with live L1s of Otostrongylus circumlitus and ensheathed larvae were recovered from the gastrointestinal tract of turbot and identiﬁed using molecular tools. Our results show that ﬁsh intermediate hosts play a role in the transmission of metastrongyloid nematodes of harbour porpoises and harbour seals.","container-title":"International Journal for Parasitology","DOI":"10.1016/j.ijpara.2009.12.008","ISSN":"00207519","issue":"7","journalAbbreviation":"International Journal for Parasitology","language":"en","page":"845-853","source":"DOI.org (Crossref)","title":"Transmission of lungworms of harbour porpoises and harbour seals: Molecular tools determine potential vertebrate intermediate hosts","title-short":"Transmission of lungworms of harbour porpoises and harbour seals","volume":"40","author":[{"family":"Lehnert","given":"K."},{"family":"Samson-Himmelstjerna","given":"G.","non-dropping-particle":"von"},{"family":"Schaudien","given":"D."},{"family":"Bleidorn","given":"C."},{"family":"Wohlsein","given":"P."},{"family":"Siebert","given":"U."}],"issued":{"date-parts":[["2010",6]]}}},{"id":1157,"uris":["http://zotero.org/users/9441463/items/UIRAXWIK"],"itemData":{"id":1157,"type":"article-journal","abstract":"Parasitological investigations were carried out on harbour porpoises Phocoena phocoena originating from 3 different areas: the German North Sea (28), the German Baltic (18) and Norwegian waters (22). The individuals were bycaught in gill-nets or found stranded during the period 1997 to 2000. A total of 7 species of parasites was identified from the investigated organs. These originated mainly from the respiratory tract and comprised 1 ascaridoid nematode (Anisakis simplex), 4 pseudaliid nematodes (Pseudalius inflexus, Torynurus convolutus, Halocercus invaginatus, Stenurus minor) and 2 trematodes (Campula oblonga, Pholeter gastrophilus). This is the first geographic record of H. invaginatus from German waters. Differences were found in the severity of the parasitic infection between stranded and bycaught animals as well as between porpoises from different areas. A correlation was shown between parasitic infection and observed lesions.","container-title":"Diseases of Aquatic Organisms","DOI":"10.3354/dao064265","ISSN":"0177-5103, 1616-1580","journalAbbreviation":"Dis. Aquat. Org.","language":"en","page":"265-269","source":"DOI.org (Crossref)","title":"Macroparasites in stranded and bycaught harbour porpoises from German and Norwegian waters","volume":"64","author":[{"family":"Lehnert","given":"K"},{"family":"Raga","given":"Ja"},{"family":"Siebert","given":"U"}],"issued":{"date-parts":[["2005"]]}}},{"id":1127,"uris":["http://zotero.org/users/9441463/items/CCBBXE6T"],"itemData":{"id":1127,"type":"article-journal","abstract":"Presence of marine mammal nematodes in Turkey is poorly known. One bottlenose dolphin (Tursiops truncatus) and four harbour porpoises (Phocoena phocoena) stranded on the Turkish coast were examined at necropsy between 2009 and 2012. Harbour porpoise stranded from Marmara Sea were only infected by three species of lungworms (Metastrongyloidea): Stenurus minor, Halocercus invaginatus and H. taurica. Anisakid, pseudaliid, filarioid and spirurid nematodes were not found in the investigated organs and alimentary canal from harbour porpoises and bottlenose dolphin from Black Sea. The present study represents the first geographic record of H. taurica from Turkish waters. Moreover, S. minor is the first and new host record of harbour porpoise from the coast of Black Sea. Additionally, pathological findings associated with lungworms are also presente.","container-title":"Kafkas Universitesi Veteriner Fakultesi Dergisi","DOI":"10.9775/kvfd.2013.9409","ISSN":"1300-6045","issue":"6","journalAbbreviation":"Kafkas Univ Vet Fak Derg","language":"en","page":"1035-1038","source":"DOI.org (Crossref)","title":"Survey on the Presence of Nematodes and Associated with Pathology in Marine Mammals from Turkish Waters","volume":"19","author":[{"family":"Pekmezci̇","given":"Gökmen Zafer"},{"family":"Yardimci","given":"Banu"},{"family":"Gürler","given":"Ali Tümay"},{"family":"Bölükbaş","given":"Cenk Soner"},{"family":"Açici","given":"Mustafa"},{"family":"Umur","given":"Şinasi"}],"issued":{"date-parts":[["2013"]]}}},{"id":1251,"uris":["http://zotero.org/users/9441463/items/J5LBNXCX"],"itemData":{"id":1251,"type":"article-journal","container-title":"Aquatic Mammals","issue":"3","journalAbbreviation":"Aquat Mamm","page":"1-6","title":"A Typical Case History of the Net-Caught Harbour Porpose","volume":"2","author":[{"family":"Andersen","given":"S H"}],"issued":{"date-parts":[["1974"]]}}},{"id":1187,"uris":["http://zotero.org/users/9441463/items/R6V4KUWW"],"itemData":{"id":1187,"type":"article-journal","abstract":"Harbour porpoise (Phocoena phocoena), the only resident cetacean species of the Baltic Sea is formed of two subpopulations populations, occurring in the western Baltic, Belt Seas and Kattegat and the Baltic Proper, respectively. Harbour porpoises throughout these areas are exposed to a large number of human activities causing direct and indirect eﬀects on individuals, that might also harm this species on a population level. From Latvia, Poland, Germany and Denmark 385 out of 1769 collected dead harbour porpoises were suitable for extensive necropsy. The animals were collected between 1990 and 2015 and were either by-caught or found dead on the coastline. Following necropsies, histopathological, microbiological, virological and parasitological investigations were conducted. Females and males were equally distributed among the 385 animals. Most animals from the diﬀerent countries were juveniles between 3 months and 3 years old (varying between 46.5 and 100% of 385 animals per country). The respiratory tract had the highest number of morphological lesions, including lungworms in 25 to 58% and pneumonia in 21 to 58% of the investigated animals. Of those with pneumonia 8 to 33% were moderate or severe. The alimentary, hearing, and haematopoietic systems had inﬂammatory lesions and parasitic infections with limited health impact. 45.5 to 100% of the animals from the diﬀerent countries were known by-caught individuals, of which 20 to 100% varying between countries had netmarks. Inﬂammatory lesions, especially in the respiratory tract were found in higher numbers when compared to control populations in areas with less human activities such as arctic waters. The high number of morphological changes in the respiratory tract and of bycatches especially among immature animals before reaching sexual maturity is of serious concern, as well as the low number of adult animals among the material. Data on health status and the causes of death are valuable for management. A next step in this regard will combine data from health and genetic investigations in order to detect diﬀerences between the two populations of the Baltic.","container-title":"Environment International","DOI":"10.1016/j.envint.2020.105904","ISSN":"01604120","journalAbbreviation":"Environment International","language":"en","page":"105904","source":"DOI.org (Crossref)","title":"Health assessment of harbour porpoises (PHOCOENA PHOCOENA) from Baltic area of Denmark, Germany, Poland and Latvia","volume":"143","author":[{"family":"Siebert","given":"U."},{"family":"Pawliczka","given":"I."},{"family":"Benke","given":"H."},{"family":"Vietinghoff","given":"V.","non-dropping-particle":"von"},{"family":"Wolf","given":"P."},{"family":"Pilāts","given":"V."},{"family":"Kesselring","given":"T."},{"family":"Lehnert","given":"K."},{"family":"Prenger-Berninghoff","given":"E."},{"family":"Galatius","given":"A."},{"family":"Anker Kyhn","given":"L."},{"family":"Teilmann","given":"J."},{"family":"Hansen","given":"M.S."},{"family":"Sonne","given":"C."},{"family":"Wohlsein","given":"P."}],"issued":{"date-parts":[["2020",10]]}}},{"id":1205,"uris":["http://zotero.org/users/9441463/items/CN3J23NU"],"itemData":{"id":1205,"type":"article-journal","container-title":"Polar Biology","DOI":"10.1007/s00300-013-1433-2","ISSN":"0722-4060, 1432-2056","issue":"3","journalAbbreviation":"Polar Biol","language":"en","page":"321-331","source":"DOI.org (Crossref)","title":"Increase in parasite burden and associated pathology in harbour porpoises (Phocoena phocoena) in West Greenland","volume":"37","author":[{"family":"Lehnert","given":"K."},{"family":"Seibel","given":"H."},{"family":"Hasselmeier","given":"I."},{"family":"Wohlsein","given":"P."},{"family":"Iversen","given":"M."},{"family":"Nielsen","given":"N. H."},{"family":"Heide-Jørgensen","given":"M. P."},{"family":"Prenger-Berninghoff","given":"E."},{"family":"Siebert","given":"U."}],"issued":{"date-parts":[["2014",3]]}}},{"id":1053,"uris":["http://zotero.org/users/9441463/items/J83NCIPD"],"itemData":{"id":1053,"type":"article-journal","abstract":"A study of 37 by-caught harbour porpoises from Icelandic and Norwegian waters showed that most were in good or moderate nutritional condition and none was severely emaciated. Mild infection with lungworms (Halocercus invaginatus, Pseudalius inﬂexus, Torynurus convolutus) was found in 84% of the Icelandic and 91% of the Norwegian animals, usually associated with bronchopneumonia which was rarely severe. Most (91%) of the animals had parasites in the stomach and intestine (Anisakis simplex, Contracaecum osculatum, Pholeter gastrophilus), and Campula oblonga was present in the liver and pancreas of 88 and 21%, respectively. Oesophagitis, gastritis, cholangitis, pericholangitis, pancreatitis and lymphadenitis were almost exclusively associated with parasitic infection and usually mild. Bacterial isolates were obtained from 50 to 55% of the animals but were not considered to be clinically signiﬁcant. There was no indication of morbillivirus infection. Icelandic and Norwegian animals showed a thicker blubber layer and a lower incidence of severe lesions, especially in the respiratory tract, as compared with reports of by-caught animals from the Baltic Sea.","container-title":"Journal of Comparative Pathology","DOI":"10.1016/j.jcpa.2005.09.002","ISSN":"00219975","issue":"2-3","journalAbbreviation":"Journal of Comparative Pathology","language":"en","page":"134-142","source":"DOI.org (Crossref)","title":"Pathological Findings in Harbour Porpoises (Phocoena phocoena) from Norwegian and Icelandic Waters","volume":"134","author":[{"family":"Siebert","given":"U."},{"family":"Tolley","given":"K."},{"family":"Víkingsson","given":"G.A."},{"family":"Ólafsdottir","given":"D."},{"family":"Lehnert","given":"K."},{"family":"Weiss","given":"R."},{"family":"Baumgärtner","given":"W."}],"issued":{"date-parts":[["2006",2]]}}},{"id":1299,"uris":["http://zotero.org/users/9441463/items/VZ4XFCHC"],"itemData":{"id":1299,"type":"article-journal","abstract":"Ten stranded cetaceans, representing five species, from the Oregon Coast were examined between 1973-1977. Fourteen genera of parasites, together with the pathogenesis and pathology associated with the presence of some of these parasites are reported.","container-title":"Journal of Wildlife Diseases","DOI":"10.7589/0090-3558-14.4.503","ISSN":"0090-3558","issue":"4","journalAbbreviation":"J Wildl Dis","language":"eng","note":"PMID: 105154","page":"503-511","source":"PubMed","title":"Parasites and associated pathology observed in cetaceans stranded along the Oregon coast","volume":"14","author":[{"family":"Dailey","given":"M."},{"family":"Stroud","given":"R."}],"issued":{"date-parts":[["1978",10]]}}},{"id":1298,"uris":["http://zotero.org/users/9441463/items/5ICY6UDR"],"itemData":{"id":1298,"type":"article-journal","container-title":"Journal of Wildlife Diseases","DOI":"10.7589/0090-3558-15.1.91","ISSN":"0090-3558","issue":"1","journalAbbreviation":"Journal of Wildlife Diseases","language":"en","page":"91-97","source":"DOI.org (Crossref)","title":"Causes of death in marine mammals stranded along the oregon coast","volume":"15","author":[{"family":"Stroud","given":"Richard K."},{"family":"Roffe","given":"Thomas J."}],"issued":{"date-parts":[["1979",1]]}}},{"id":1273,"uris":["http://zotero.org/users/9441463/items/AP4E3EPD"],"itemData":{"id":1273,"type":"book","note":"Maritime Ireland/Wales INTERREG Report No. 8.","publisher":"The Marine Institute","title":"Marine Mammal Strandings: A Collaborative Study for the Irish Sea","author":[{"family":"Rogan","given":"E"},{"family":"Penrose","given":"R"},{"family":"Gassner","given":"I"},{"family":"Mackey","given":"M J"},{"family":"Clayton","given":"P"}],"issued":{"date-parts":[["2001",12]]}}},{"id":1199,"uris":["http://zotero.org/users/9441463/items/8JC72VKY"],"itemData":{"id":1199,"type":"article-journal","container-title":"Veterinary Record","DOI":"10.1136/vr.146.25.721","ISSN":"0042-4900, 2042-7670","issue":"25","journalAbbreviation":"Veterinary Record","language":"en","page":"721-728","source":"DOI.org (Crossref)","title":"Pulmonary pathology of harbour porpoises (Phocoena phocoena) stranded in England and Wales between 1990 and 1996","volume":"146","author":[{"family":"Jepson","given":"P. D."},{"family":"Kuiken","given":"T."},{"family":"Bennett","given":"P. M."},{"family":"Baker","given":"J. R."},{"family":"Simpson","given":"V. R."},{"family":"Kennedy","given":"S."}],"issued":{"date-parts":[["2000",6,17]]}}},{"id":1152,"uris":["http://zotero.org/users/9441463/items/73QCQDKX"],"itemData":{"id":1152,"type":"article-journal","abstract":"Harbour porpoises (Phocoena phocoena) in the North Sea live in an environment heavily impacted by humans, the consequences of which are a concern for their health. Autopsies carried out on stranded harbour porpoises provide an opportunity to assess health problems in this species. We performed 61 autopsies on live-stranded harbour porpoises, which died following admission to a rehabilitation centre between 2003 and 2016. The animals had stranded on the Dutch (n = 52) and adjacent coasts of Belgium (n = 2) and Germany (n = 7). We assigned probable causes for stranding based on clinical and pathological criteria. Cause of stranding was associated in the majority of cases with pathologies in multiple organs (n = 29) compared to animals with pathologies in a single organ (n = 18). Our results show that the three most probable causes of stranding were pneumonia (n = 35), separation of calves from their mother (n = 10), and aspergillosis (n = 9). Pneumonia as a consequence of pulmonary nematode infection occurred in 19 animals. Pneumonia was significantly associated with infection with Pseudalius inflexus, Halocercus sp., and Torynurus convolutus but not with Stenurus minor infection. Half of the bacterial pneumonias (6/12) could not be associated with nematode infection. Conclusions from this study are that aspergillosis is an important probable cause for stranding, while parasitic infection is not a necessary prerequisite for bacterial pneumonia, and approximately half of the animals (29/61) probably stranded due to multiple causes. An important implication of the observed high prevalence of aspergillosis is that these harbour porpoises suffered from reduced immunocompetence.","container-title":"Veterinary Research","DOI":"10.1186/s13567-019-0706-3","ISSN":"1297-9716","issue":"1","journalAbbreviation":"Vet Res","language":"en","page":"88","source":"DOI.org (Crossref)","title":"Clinical, pathological, and laboratory diagnoses of diseases of harbour porpoises (Phocoena phocoena), live stranded on the Dutch and adjacent coasts from 2003 to 2016","volume":"50","author":[{"family":"Elk","given":"Cornelis E.","non-dropping-particle":"van"},{"family":"Bildt","given":"Marco W. G.","non-dropping-particle":"van de"},{"family":"Run","given":"Peter R. W. A.","non-dropping-particle":"van"},{"family":"Bunskoek","given":"Paulien"},{"family":"Meerbeek","given":"Jolanda"},{"family":"Foster","given":"Geoffrey"},{"family":"Osterhaus","given":"Albert D. M. E."},{"family":"Kuiken","given":"Thijs"}],"issued":{"date-parts":[["2019",12]]}}},{"id":1162,"uris":["http://zotero.org/users/9441463/items/VC6AJQGP"],"itemData":{"id":1162,"type":"article-journal","abstract":"There is increasing public interest in the overall health of the marine environment. Harbor porpoises Phocoena phocoena have a coastal distribution, and stranded animals function as sentinels for population and ecosystem health. The goal of this retrospective study was to join datasets from the western Atlantic and eastern Pacific coasts of Canada to investigate causes of morbidity and mortality in this species. A total of 241 necropsy records were reviewed including 147 (61%) from the Pacific region and 94 (39%) from the Atlantic region from 1988 to 2011. A cause of death could be determined with confidence in 118 (49%) of these cases. Of these 118 cases, the leading cause of mortality for both regions, together and separately, was infectious disease. In the Pacific region, this was followed by traumatic and anthropogenic causes, whereas in the Atlantic region, it was followed by emaciation/starvation, mortality of dependent calves, and anthropogenic causes. Pathogens of potential zoonotic significance or indicative of environmental contamination, e.g. Salmonella sp. and Cryptococcus gattii, were identified. Numerous parasitic species were observed within the lungs, liver, stomach, middle ear, and subcutaneous tissues, although they were usually interpreted as incidental findings. Anthropogenic causes may be underrepresented as they are notoriously difficult to diagnose with certainty, thereby making up a proportion of the ‘unknown causes of death’ (51%) category. Improved standardization of data collection and documentation is required to better understand harbor porpoise and ecosystem health.","container-title":"Diseases of Aquatic Organisms","DOI":"10.3354/dao03080","ISSN":"0177-5103, 1616-1580","issue":"3","journalAbbreviation":"Dis. Aquat. Org.","language":"en","page":"171-183","source":"DOI.org (Crossref)","title":"Causes of mortality of harbor porpoises Phocoena phocoena along the Atlantic and Pacific coasts of Canada","volume":"122","author":[{"family":"Fenton","given":"H"},{"family":"Daoust","given":"Py"},{"family":"Forzán","given":"Mj"},{"family":"Vanderstichel","given":"Rv"},{"family":"Ford","given":"Jkb"},{"family":"Spaven","given":"L"},{"family":"Lair","given":"S"},{"family":"Raverty","given":"S"}],"issued":{"date-parts":[["2017",1,24]]}}},{"id":1194,"uris":["http://zotero.org/users/9441463/items/HZ5SC2NR"],"itemData":{"id":1194,"type":"article-journal","abstract":"Between September 1990 and December 2002, 511 cetacean carcasses stranded or caught in commercial ﬁsheries in England and Wales were examined post mortem. Salmonella group B was isolated from 60 of 279 (21.51%) harbour porpoises (Phocoena phocoena), predominantly from lung tissue. Forty-three of the Salmonella group B isolates were subsequently serotyped and all found to have the antigenic structure O4,12:a:-. The annual proportion of harbour porpoises testing positive for Salmonella O4,12:a:increased signiﬁcantly from 6% in the early 1990s to 27% after 1999. The cause(s) of the increasing prevalence of Salmonella O4,12:a:- are not known, but may reﬂect natural variation in the epidemiological cycle of Salmonella O4,12:a:- in harbour porpoises. The probability of isolating Salmonella O4,12:a:from harbour porpoises increased with age, suggesting that the mode of transmission is principally horizontal. There appeared to be a weak degree of seasonality in the probability of isolating Salmonella O4,12:a:- with a low proportion of cases in the months of April and May. Based on pathological ﬁndings from infected carcasses, Salmonella O4,12:a:- may be part of the normal commensal ﬂora of the lungs of cetaceans with the potential to act as an opportunistic pathogen.","container-title":"Environmental Microbiology","DOI":"10.1111/j.1462-2920.2008.01651.x","ISSN":"14622912, 14622920","issue":"9","language":"en","page":"2462-2468","source":"DOI.org (Crossref)","title":"Occurrence of a monophasic strain of Salmonella group B isolated from cetaceans in England and Wales between 1990 and 2002","volume":"10","author":[{"family":"Valderrama Vasquez","given":"Carlos A."},{"family":"Macgregor","given":"Shaheed K."},{"family":"Rowcliffe","given":"J. Marcus"},{"family":"Jepson","given":"Paul D."}],"issued":{"date-parts":[["2008",9]]}}},{"id":1198,"uris":["http://zotero.org/users/9441463/items/XM8GEJ3P"],"itemData":{"id":1198,"type":"article-journal","abstract":"Between the years 1990 and 2000, an attempt was made to determine the causes of death of 55 harbour porpoises stranded along the Belgian and northern French coasts. From 1990 to 1996, only ﬁve carcasses were collected as against seven in 1997, eight in 1998, 27 in 1999 and eight in 2000. The sex ratio was normal and most of the animals were juvenile. The most common ﬁndings were emaciation, severe parasitosis and pneumonia. A few cases of ﬁshing net entanglement were observed. The main microscopical lesions were acute pneumonia, massive lung oedema, enteritis, hepatitis and gastritis. Encephalitis was observed in six cases. No evidence of morbillivirus infection was detected. Pneumonia was associated with bacteria or parasites, or both. The causes of death and the lesions were similar to those previously reported in other countries bordering the North Sea. The cause of the increased numbers of carcasses in 1999 was unclear but did not include viral epizootics or net entanglement. A temporary increase in the porpoise population in the southern North Sea may have been responsible.","container-title":"Journal of Comparative Pathology","DOI":"10.1053/jcpa.2001.0547","ISSN":"00219975","issue":"4","journalAbbreviation":"Journal of Comparative Pathology","language":"en","page":"243-253","source":"DOI.org (Crossref)","title":"Post-mortem Findings and Causes of Death of Harbour Porpoises (Phocoena phocoena) Stranded from 1990 to 2000 along the Coastlines of Belgium and Northern France","volume":"126","author":[{"family":"Jauniaux","given":"T."},{"family":"Petitjean","given":"D."},{"family":"Brenez","given":"C."},{"family":"Borrens","given":"M."},{"family":"Brosens","given":"L."},{"family":"Haelters","given":"J."},{"family":"Tavernier","given":"T."},{"family":"Coignoul","given":"F."}],"issued":{"date-parts":[["2002",5]]}}},{"id":1238,"uris":["http://zotero.org/users/9441463/items/FJZVDASX"],"itemData":{"id":1238,"type":"article-journal","container-title":"Veterinary Record","DOI":"10.1136/vr.148.23.715","ISSN":"00424900","issue":"23","journalAbbreviation":"Veterinary Record","language":"en","page":"715-720","source":"DOI.org (Crossref)","title":"Evidence of infectious diseases in harbour porpoises (Phocoena phocoena) hunted in the waters of Greenland and by-caught in the German North Sea and Baltic Sea","volume":"148","author":[{"family":"Wunschimann","given":"A."},{"family":"Frese","given":"K."},{"family":"Müiller","given":"G."},{"family":"Baumgärtner","given":"W."},{"family":"Siebert","given":"U."},{"family":"Weiss","given":"R."},{"family":"Lockyer","given":"C."},{"family":"Heide-Jørgensen","given":"M. P."}],"issued":{"date-parts":[["2001",6]]}}},{"id":1078,"uris":["http://zotero.org/users/9441463/items/45XZPM8A"],"itemData":{"id":1078,"type":"article-journal","abstract":"We used morphological and genetic identification to document metazoan parasites of cetaceans and pinnipeds from 28 carcasses salvaged in California between 1974 and 2002, including whales, dolphins, porpoises, sea lions, and seals. Nematodes found included Anisakis simplex (s.l.), A. simplex (s.s.), Pseudoterranova decipiens (s.l.), Pseudoterranova sp., Contracaecum ogmorhini (s.l.), Contracaecum sp., Stenurus cf. minor, Pharurus cf. dalli, and Otostrongylus circumlitus. Cestodes found included Phyllobothrium delphini and Tetrabothrius sp. The acanthocephalan Bolbosoma capitatum, and the arthropod Halarachne miroungae, also were documented. Tetrabothrius sp. in the pygmy beaked whale (Mesoplodon peruvianus) and P. delphini in the Eastern North Pacific long-beaked common dolphin (Delphinus delphis bairdii) constitute two new host records.","container-title":"Pacific Science","DOI":"10.2984/73.4.3","ISSN":"0030-8870","issue":"4","journalAbbreviation":"Pacific Science","language":"en","page":"461","source":"DOI.org (Crossref)","title":"Some Metazoan Parasites from Marine Mammals Stranded in California","volume":"73","author":[{"family":"Colón-Llavina","given":"Marlene M."},{"family":"Mattiucci","given":"Simonetta"},{"family":"Nascetti","given":"Giuseppe"},{"family":"Harvey","given":"James T."},{"family":"Williams","given":"Ernest H."},{"family":"Mignucci-Giannoni","given":"Antonio A."}],"issued":{"date-parts":[["2019",12,4]]}}},{"id":1056,"uris":["http://zotero.org/users/9441463/items/SDA5HMMI"],"itemData":{"id":1056,"type":"article-journal","abstract":"A 9-year-old by-caught harbour porpoise (Phocoena phocoena) was subject to routine post-mortem examination. Major ﬁndings included parasitic infection (Stenurus minor) of the left middle ear and severe mycotic infection of the right middle ear. The morphological appearance of the causative organism was consistent with Aspergillus fumigatus. These pathological ﬁndings were likely to have impaired echolocation in this animal and this may have contributed to the by-catch. The ears of marine mammals should be examined routinely during post-mortem investigations.","container-title":"Journal of Comparative Pathology","DOI":"10.1016/j.jcpa.2010.03.002","ISSN":"00219975","issue":"4","journalAbbreviation":"Journal of Comparative Pathology","language":"en","page":"294-296","source":"DOI.org (Crossref)","title":"Mycotic Otitis Media in a Harbour Porpoise (Phocoena phocoena)","volume":"143","author":[{"family":"Seibel","given":"H."},{"family":"Beineke","given":"A."},{"family":"Siebert","given":"U."}],"issued":{"date-parts":[["2010",11]]}}},{"id":1115,"uris":["http://zotero.org/users/9441463/items/G5LQI9ME"],"itemData":{"id":1115,"type":"article-journal","abstract":"Purpose  Endoparasitic nematodes of six harbour porpoises Phocoena phocoena and four grey seals Halichoerus grypus, stranded at the eastern coast of the Baltic Sea in Germany in winter 2019, were analysed in order to identify nematode parasites and to compare with recent studies from the same area.\nMethods  Endoparasitic nematodes were identified by using both morphological and molecular characters. The successfully obtained sequences of the rDNA marker regions ITS-1, 5.8S, ITS-2 from 29 anisakid and the rDNA marker region ITS-2 of 11 pseudalid nematodes were amplified.\nResults  Analyses revealed the presence of three parasite species, the anisakid nematode Contracaecum osculatum from grey seals and the pseudalid nematodes Pseudalius inflexus and Stenurus minor from the harbour porpoises. Other anisakid nematodes regularly occurring in the Baltic Sea, e.g. Anisakis simplex or Pseudoterranova decipiens, were not found.\nConclusions  The prevalence of 100% and a severe parasite load in grey seals demonstrated a very high C. osculatum infection of Baltic Sea fish as their regular prey. Prevalence of 33% for parasites in harbour porpoises and minor infection rates, combined with a distinct lack of anisakid nematodes, are typical for the current situation of the porpoise parasite fauna in the Baltic Sea. Invasive parasite species as possible indicators for climate change could not be detected.","container-title":"Acta Parasitologica","DOI":"10.1007/s11686-020-00246-7","ISSN":"1230-2821, 1896-1851","issue":"1","journalAbbreviation":"Acta Parasit.","language":"en","page":"26-33","source":"DOI.org (Crossref)","title":"Nematode Parasites in Baltic Sea Mammals, Grey Seal (Halichoerus grypus (Fabricius, 1791)) and Harbour Porpoise (Phocoena phocoena (L.)), from the German Coast","volume":"66","author":[{"family":"Gabel","given":"Michael"},{"family":"Theisen","given":"Stefan"},{"family":"Palm","given":"Harry Wilhelm"},{"family":"Dähne","given":"Michael"},{"family":"Unger","given":"Patrick"}],"issued":{"date-parts":[["2021",3]]}}},{"id":1052,"uris":["http://zotero.org/users/9441463/items/8UMACX6P"],"itemData":{"id":1052,"type":"article-journal","abstract":"Between 1991 and 1996, necropsies were performed on 445 harbour porpoises (Phocoena phocoena), in various states of preservation, stranded on German coasts or accidentally caught by German ﬁshermen. The animals originated from the North and Baltic Seas, and 133 were considered suitable for histopathological, immunohistochemical and microbiological examination. Most of the lesions in these 133 porpoises were caused by parasites, in particular in the respiratory tract, two-thirds of the animals exhibiting pneumonia associated with the parasites. Pneumonia was considered to be the cause of death in 46% of the stranded subadult and adult animals. The ﬁndings gave no evidence of any epidemic due to bacterial or viral infection. Bacteriological examination suggested that pneumonia was mainly caused by secondary bacterial infection and not by parasitic infestation alone. Beta-haemolytic streptococci were considered to be the main infectious agents. Morbillivirus antigen was not detected immunohistochemically.","container-title":"Journal of Comparative Pathology","DOI":"10.1053/jcpa.2000.0436","ISSN":"00219975","issue":"2-3","journalAbbreviation":"Journal of Comparative Pathology","language":"en","page":"102-114","source":"DOI.org (Crossref)","title":"Post-mortem Findings in Harbour Porpoises (Phocoena phocoena) from the German North and Baltic Seas","volume":"124","author":[{"family":"Siebert","given":"U."},{"family":"Wünschmann","given":"A."},{"family":"Weiss","given":"R."},{"family":"Frank","given":"H."},{"family":"Benke","given":"H."},{"family":"Frese","given":"K."}],"issued":{"date-parts":[["2001",2]]}}},{"id":1084,"uris":["http://zotero.org/users/9441463/items/PWTXNBY2"],"itemData":{"id":1084,"type":"article-journal","abstract":"A case of systemic mycosis due to a Rhizopus sp. infection is described in a deadstranded, 10-yr-old, male harbor porpoise (Phocoena phocoena) found on the beach of Neustadt, Schleswig-Holstein on the Baltic Sea (Germany). At necropsy, granulomatous mycotic lesions in brain, lung, kidneys, testis, and draining lymph nodes were found. In addition, a focal ulcerative gastritis of the ﬁrst stomach, due to a nematode infection, was present and is suspected to be the portal of entry for the fungus.","container-title":"Journal of Wildlife Diseases","DOI":"10.7589/0090-3558-35.3.569","ISSN":"0090-3558","issue":"3","journalAbbreviation":"Journal of Wildlife Diseases","language":"en","page":"569-573","source":"DOI.org (Crossref)","title":"Rhizopusmycosis in a Harbor Porpoise from the Baltic Sea","volume":"35","author":[{"family":"Wünschmann","given":"Arno"},{"family":"Siebert","given":"Ursula"},{"family":"Weiss","given":"Reinhard"}],"issued":{"date-parts":[["1999",7]]}}},{"id":1145,"uris":["http://zotero.org/users/9441463/items/S2SLRZTC"],"itemData":{"id":1145,"type":"article-journal","container-title":"Veterinary Record","DOI":"10.1136/vr.139.11.254","ISSN":"0042-4900, 2042-7670","issue":"11","journalAbbreviation":"Vet. rec.","language":"en","page":"254-257","source":"DOI.org (Crossref)","title":"Observations on the helminths of harbour porpoises (Phocoena phocoena) and common guillemots (Uria aalge) from the Belgian and German coasts","volume":"139","author":[{"family":"Brosens","given":"L."},{"family":"Jauniaux","given":"T."},{"family":"Siebert","given":"U."},{"family":"Benke","given":"H."},{"family":"Coignoul","given":"F."}],"issued":{"date-parts":[["1996",9]]}}},{"id":1231,"uris":["http://zotero.org/users/9441463/items/KL9EZ2LH"],"itemData":{"id":1231,"type":"article-journal","abstract":"In the last decade, a number of cetacean strandings have gas embolic pathology analogous to decompression sickness in man and experimental animals. Acute gas and fat embolic lesions have also been found in massstranded beaked whales causally linked to high-intensity anthropogenic mid-frequency sonar activities. Sporadic chronic gas embolic lesions have also been described. This communication describes a first case of numerous gas-filled fibrous cavities in the markedly enlarged liver of a dead adult male harbour porpoise stranded at the North Sea coast of Schleswig-Holstein, Germany. Additional pathological findings consisted of chronic parasitic granulomatous cholangiohepatitis, hepatic vein thrombosis, parasitic infestations of the bronchial tree and pulmonary blood vessels associated with bronchopneumonia and severe parasitic burden in both ear sinuses. The hepatic cavernous lesions are similar to those described in chronic gas bubble disease in other cetaceans, most likely resulting from decompression-related tissue supersaturation with nitrogen.","container-title":"European Journal of Wildlife Research","DOI":"10.1007/s10344-013-0700-4","ISSN":"1612-4642, 1439-0574","issue":"3","journalAbbreviation":"Eur J Wildl Res","language":"en","page":"441-444","source":"DOI.org (Crossref)","title":"First indication of gas embolism in a harbour porpoise (Phocoena phocoena) from German waters","volume":"59","author":[{"family":"Siebert","given":"U."},{"family":"Jepson","given":"P. D."},{"family":"Wohlsein","given":"P."}],"issued":{"date-parts":[["2013",6]]}}},{"id":1057,"uris":["http://zotero.org/users/9441463/items/IDGFGR9X"],"itemData":{"id":1057,"type":"article-journal","abstract":"Hearing represents the major sense in harbour porpoises (Phocoena phocoena) and impairment of hearing has a great impact on the survival of these animals. In this communication, some anatomical and histological aspects of the tympanoperiotic complex of harbour porpoises are presented. In addition, the ears of 21 incidentally bycaught or stranded freshly dead harbour porpoises of different age groups and sex were investigated histologically. At the entrance to the middle ear cavity, mucosa-associated lymphoid tissue was present that was often hyperplastic in juvenile (9/10) and adult individuals (7/8). Solitary lymphoid follicles were additionally found in the corpus cavernosum and adjacent to the stapedius muscle in single porpoises. The nematode Stenurus minor represented the most common pathogen observed in the middle ear cavity of juvenile and adult harbour porpoises and the parasite was associated with chronic inﬂammation with metaplastic and hyperplastic epithelial changes. An unusual bone formation at the attachment of the corpus cavernosum to the perioticum was a common ﬁnding, even in young individuals. Whether this represents a normal structure or a metaplastic change remains undetermined. Acute haemorrhages in the cochlea and/or the tympanic cavity occurred in all animals and were most likely agonal changes. Single porpoises suffered from purulent otitis media, mycotic otitis media with osteolysis or chronically fractured tympanic bones, likely causing impairment of hearing that may have contributed to by-catch. There was no evidence that stranding in ﬁve porpoises was associated with the aural changes. Histological examination of the ears in harbour porpoises is a valuable part of the assessment of their health status. Damage to hearing structures may explain starvation due to impaired ability to catch prey or unusual behaviour such as stranding or entanglement in nets.","container-title":"Journal of Comparative Pathology","DOI":"10.1016/j.jcpa.2019.09.005","ISSN":"00219975","journalAbbreviation":"Journal of Comparative Pathology","language":"en","page":"93-106","source":"DOI.org (Crossref)","title":"Morphological and Pathological Findings in the Middle and Inner Ears of Harbour Porpoises (Phocoena phocoena)","volume":"172","author":[{"family":"Wohlsein","given":"P."},{"family":"Seibel","given":"H."},{"family":"Beineke","given":"A."},{"family":"Baumgärtner","given":"W."},{"family":"Siebert","given":"U."}],"issued":{"date-parts":[["2019",10]]}}},{"id":1163,"uris":["http://zotero.org/users/9441463/items/VPA4HHBD"],"itemData":{"id":1163,"type":"article-journal","abstract":"Peribullar sinuses of harbour porpoises Phocoena phocoena are parasitized with high prevalence by the nematode Stenurus minor. The effect of S. minor on the hearing ability of this species is still undetermined. Here, we review the occurrence of S. minor in the inner ear of harbour porpoises recovered from strandings in the North and Baltic Seas. In particular, we present the results from ears collected in German and Danish waters from 2002 to 2016 and from Dutch waters from 2010 to 2016. While the prevalence of S. minor in pterygoid and peribullar sinuses and tympanic cavity was high in harbour porpoises (66.67% in our cases), its prevalence in the cochlea was rare. Only 1 case out of 129 analysed by either histology, electron microscopy or immunofluorescence showed the presence of a nematode parasite morphologically consistent with S. minor at the most basal portion of the right cochlea. This individual also had severe haemorrhage along the right cochlear spiral, which was likely caused by ectopic S. minor migration. Although this animal might have had impaired hearing in the right ear, it was otherwise in good body condition with evidence of recent feeding. These findings highlight the need to study the effect of parasites on hearing, and other pathological changes that might impair appropriate processing of acoustic information.","container-title":"Diseases of Aquatic Organisms","DOI":"10.3354/dao03178","ISSN":"0177-5103, 1616-1580","issue":"1","journalAbbreviation":"Dis. Aquat. Org.","language":"en","page":"57-63","source":"DOI.org (Crossref)","title":"Parasites in the inner ear of harbour porpoise: cases from the North and Baltic Seas","title-short":"Parasites in the inner ear of harbour porpoise","volume":"127","author":[{"family":"Morell","given":"M"},{"family":"Lehnert","given":"K"},{"family":"IJsseldijk","given":"Ll"},{"family":"Raverty","given":"Sa"},{"family":"Wohlsein","given":"P"},{"family":"Gröne","given":"A"},{"family":"André","given":"M"},{"family":"Siebert","given":"U"},{"family":"Shadwick","given":"Re"}],"issued":{"date-parts":[["2017",12,19]]}}},{"id":1169,"uris":["http://zotero.org/users/9441463/items/35IS8ASW"],"itemData":{"id":1169,"type":"article-journal","container-title":"Bioacoustics","DOI":"10.1080/09524622.2008.9753775","ISSN":"0952-4622, 2165-0586","issue":"1-3","journalAbbreviation":"Bioacoustics","language":"en","page":"85-87","source":"DOI.org (Crossref)","title":"Examinations of ears in Harbour porpoises Phocoena phocoena from the north and baltic seas","volume":"17","author":[{"family":"Prahl","given":"Susanne"},{"family":"Ketten","given":"Darlene R."},{"family":"Siebert","given":"Ursula"}],"issued":{"date-parts":[["2008"]]}}},{"id":1203,"uris":["http://zotero.org/users/9441463/items/7QRDC8LL"],"itemData":{"id":1203,"type":"article-journal","container-title":"Acta Parasitologica","DOI":"10.13140/RG.2.1.4781.7046","issue":"1","language":"en","note":"publisher: Unpublished","page":"60-63","source":"DOI.org (Datacite)","title":"Pathological changes in the auditory organs of the harbor porpoise (Phocoena phocoena, L.) associated with Stenurus minor (Kuhn, 1829)","volume":"48","author":[{"family":"Kijewska","given":"Agnieszka Paulina"},{"family":"Jankowski","given":"Zbigniew"},{"family":"Kuklik","given":"Iwona"},{"family":"Rokicki","given":"Jerzy"}],"issued":{"date-parts":[["2003"]]}}},{"id":1248,"uris":["http://zotero.org/users/9441463/items/BSKFN76I"],"itemData":{"id":1248,"type":"article-journal","abstract":"Seventy-eight harbour porpoises, Phocoena phocoena (33 females, 45 males), were obtained in summer (June–September) as incidental by-catch from the cod fishery in the Gulf of St. Lawrence and examined for the presence of cranial sinus nematodes. Stenurus minor (Kühn, 1829) Baylis and Daubney, 1925 were present in the cranial sinuses of all adult porpoises (&gt;1 year old, N = 66, mean intensity = 2362, range = 87–8920) and absent in all young of the year (&lt;1 year old, N = 12). Only fifth-stage worms were observed and these were equally distributed between the right and left sides of the skull (mean intensity = 1158 and 1213 in the left and right side, respectively). However, S. minor were approximately twice as numerous in the frontal sinuses as in the ear sinuses. Mean intensities of S. minor were similar among all infected porpoises. Parasite load had no apparent effect on porpoise body condition (measured as percent blubber mass of the carcass). No gross lesions associated with the presence of numerous S. minor in the cranial sinuses were observed. There was an inverse relationship between the intensity of S. minor infection and mean worm length, which is suggestive of a “crowding effect.” Mean worm length was 17.8 ± 0.2 mm in lightly infected porpoises and 16.1 ± 0.2 mm in heavily infected animals.","container-title":"Canadian Journal of Zoology","journalAbbreviation":"Can. J. Zool.","language":"en","page":"1209-1216","source":"Zotero","title":"Stenurus minor (Metastrongyloidea: Pseudaliidae) infections of the cranial sinuses of the harbour porpoise, Phocoena phocoena","volume":"76","author":[{"family":"Faulkner","given":"Jacqueline"},{"family":"Measures","given":"Lena N."},{"family":"Whoriskey","given":"Fred G."}],"issued":{"date-parts":[["1998"]]}}},{"id":1215,"uris":["http://zotero.org/users/9441463/items/I2IEUXFD"],"itemData":{"id":1215,"type":"thesis","event-place":"Ottawa","language":"en","note":"ISBN: 9780612080133\nOCLC: 46510958","publisher":"McGill University","publisher-place":"Ottawa","source":"Open WorldCat","title":"Study of the cranial sinus nematode Stenurus minor, Metastrongyloidea, in the harbour porpoise, Phocoena phocoena.","author":[{"family":"Faulkner","given":"Jacqueline"}],"issued":{"date-parts":[["1995"]]}}}],"schema":"https://github.com/citation-style-language/schema/raw/master/csl-citation.json"} </w:instrText>
            </w:r>
            <w:r w:rsidRPr="00854BC1">
              <w:rPr>
                <w:rFonts w:eastAsiaTheme="minorHAnsi"/>
                <w:sz w:val="20"/>
                <w:szCs w:val="20"/>
                <w:lang w:val="en-US"/>
              </w:rPr>
              <w:fldChar w:fldCharType="separate"/>
            </w:r>
            <w:r w:rsidRPr="00854BC1">
              <w:rPr>
                <w:sz w:val="20"/>
                <w:szCs w:val="20"/>
                <w:lang w:val="en-US"/>
              </w:rPr>
              <w:t xml:space="preserve">(Andersen, 1974; Arnold and Gaskin, 1975; Dailey and Stroud, 1978; Stroud and Roffe, 1979; Faulkner, 1995; Brosens </w:t>
            </w:r>
            <w:r w:rsidRPr="00854BC1">
              <w:rPr>
                <w:i/>
                <w:iCs/>
                <w:sz w:val="20"/>
                <w:szCs w:val="20"/>
                <w:lang w:val="en-US"/>
              </w:rPr>
              <w:t>et al.</w:t>
            </w:r>
            <w:r w:rsidRPr="00854BC1">
              <w:rPr>
                <w:sz w:val="20"/>
                <w:szCs w:val="20"/>
                <w:lang w:val="en-US"/>
              </w:rPr>
              <w:t xml:space="preserve">, 1996; Faulkner </w:t>
            </w:r>
            <w:r w:rsidRPr="00854BC1">
              <w:rPr>
                <w:i/>
                <w:iCs/>
                <w:sz w:val="20"/>
                <w:szCs w:val="20"/>
                <w:lang w:val="en-US"/>
              </w:rPr>
              <w:t>et al.</w:t>
            </w:r>
            <w:r w:rsidRPr="00854BC1">
              <w:rPr>
                <w:sz w:val="20"/>
                <w:szCs w:val="20"/>
                <w:lang w:val="en-US"/>
              </w:rPr>
              <w:t xml:space="preserve">, 1998; Gibson </w:t>
            </w:r>
            <w:r w:rsidRPr="00854BC1">
              <w:rPr>
                <w:i/>
                <w:iCs/>
                <w:sz w:val="20"/>
                <w:szCs w:val="20"/>
                <w:lang w:val="en-US"/>
              </w:rPr>
              <w:t>et al.</w:t>
            </w:r>
            <w:r w:rsidRPr="00854BC1">
              <w:rPr>
                <w:sz w:val="20"/>
                <w:szCs w:val="20"/>
                <w:lang w:val="en-US"/>
              </w:rPr>
              <w:t xml:space="preserve">, 1998; Wünschmann </w:t>
            </w:r>
            <w:r w:rsidRPr="00854BC1">
              <w:rPr>
                <w:i/>
                <w:iCs/>
                <w:sz w:val="20"/>
                <w:szCs w:val="20"/>
                <w:lang w:val="en-US"/>
              </w:rPr>
              <w:t>et al.</w:t>
            </w:r>
            <w:r w:rsidRPr="00854BC1">
              <w:rPr>
                <w:sz w:val="20"/>
                <w:szCs w:val="20"/>
                <w:lang w:val="en-US"/>
              </w:rPr>
              <w:t xml:space="preserve">, 1999; Jepson </w:t>
            </w:r>
            <w:r w:rsidRPr="00854BC1">
              <w:rPr>
                <w:i/>
                <w:iCs/>
                <w:sz w:val="20"/>
                <w:szCs w:val="20"/>
                <w:lang w:val="en-US"/>
              </w:rPr>
              <w:t>et al.</w:t>
            </w:r>
            <w:r w:rsidRPr="00854BC1">
              <w:rPr>
                <w:sz w:val="20"/>
                <w:szCs w:val="20"/>
                <w:lang w:val="en-US"/>
              </w:rPr>
              <w:t xml:space="preserve">, 2000; Siebert </w:t>
            </w:r>
            <w:r w:rsidRPr="00854BC1">
              <w:rPr>
                <w:i/>
                <w:iCs/>
                <w:sz w:val="20"/>
                <w:szCs w:val="20"/>
                <w:lang w:val="en-US"/>
              </w:rPr>
              <w:t>et al.</w:t>
            </w:r>
            <w:r w:rsidRPr="00854BC1">
              <w:rPr>
                <w:sz w:val="20"/>
                <w:szCs w:val="20"/>
                <w:lang w:val="en-US"/>
              </w:rPr>
              <w:t xml:space="preserve">, 2001, 2006, 2013, 2020; Wunschimann </w:t>
            </w:r>
            <w:r w:rsidRPr="00854BC1">
              <w:rPr>
                <w:i/>
                <w:iCs/>
                <w:sz w:val="20"/>
                <w:szCs w:val="20"/>
                <w:lang w:val="en-US"/>
              </w:rPr>
              <w:t>et al.</w:t>
            </w:r>
            <w:r w:rsidRPr="00854BC1">
              <w:rPr>
                <w:sz w:val="20"/>
                <w:szCs w:val="20"/>
                <w:lang w:val="en-US"/>
              </w:rPr>
              <w:t xml:space="preserve">, 2001; Rogan </w:t>
            </w:r>
            <w:r w:rsidRPr="00854BC1">
              <w:rPr>
                <w:i/>
                <w:iCs/>
                <w:sz w:val="20"/>
                <w:szCs w:val="20"/>
                <w:lang w:val="en-US"/>
              </w:rPr>
              <w:t>et al.</w:t>
            </w:r>
            <w:r w:rsidRPr="00854BC1">
              <w:rPr>
                <w:sz w:val="20"/>
                <w:szCs w:val="20"/>
                <w:lang w:val="en-US"/>
              </w:rPr>
              <w:t xml:space="preserve">, 2001; Jauniaux </w:t>
            </w:r>
            <w:r w:rsidRPr="00854BC1">
              <w:rPr>
                <w:i/>
                <w:iCs/>
                <w:sz w:val="20"/>
                <w:szCs w:val="20"/>
                <w:lang w:val="en-US"/>
              </w:rPr>
              <w:t>et al.</w:t>
            </w:r>
            <w:r w:rsidRPr="00854BC1">
              <w:rPr>
                <w:sz w:val="20"/>
                <w:szCs w:val="20"/>
                <w:lang w:val="en-US"/>
              </w:rPr>
              <w:t xml:space="preserve">, 2002; Kijewska </w:t>
            </w:r>
            <w:r w:rsidRPr="00854BC1">
              <w:rPr>
                <w:i/>
                <w:iCs/>
                <w:sz w:val="20"/>
                <w:szCs w:val="20"/>
                <w:lang w:val="en-US"/>
              </w:rPr>
              <w:t>et al.</w:t>
            </w:r>
            <w:r w:rsidRPr="00854BC1">
              <w:rPr>
                <w:sz w:val="20"/>
                <w:szCs w:val="20"/>
                <w:lang w:val="en-US"/>
              </w:rPr>
              <w:t xml:space="preserve">, 2003; Lehnert </w:t>
            </w:r>
            <w:r w:rsidRPr="00854BC1">
              <w:rPr>
                <w:i/>
                <w:iCs/>
                <w:sz w:val="20"/>
                <w:szCs w:val="20"/>
                <w:lang w:val="en-US"/>
              </w:rPr>
              <w:t>et al.</w:t>
            </w:r>
            <w:r w:rsidRPr="00854BC1">
              <w:rPr>
                <w:sz w:val="20"/>
                <w:szCs w:val="20"/>
                <w:lang w:val="en-US"/>
              </w:rPr>
              <w:t xml:space="preserve">, 2005, 2010, 2014; Prahl </w:t>
            </w:r>
            <w:r w:rsidRPr="00854BC1">
              <w:rPr>
                <w:i/>
                <w:iCs/>
                <w:sz w:val="20"/>
                <w:szCs w:val="20"/>
                <w:lang w:val="en-US"/>
              </w:rPr>
              <w:t>et al.</w:t>
            </w:r>
            <w:r w:rsidRPr="00854BC1">
              <w:rPr>
                <w:sz w:val="20"/>
                <w:szCs w:val="20"/>
                <w:lang w:val="en-US"/>
              </w:rPr>
              <w:t xml:space="preserve">, 2008; Valderrama Vasquez </w:t>
            </w:r>
            <w:r w:rsidRPr="00854BC1">
              <w:rPr>
                <w:i/>
                <w:iCs/>
                <w:sz w:val="20"/>
                <w:szCs w:val="20"/>
                <w:lang w:val="en-US"/>
              </w:rPr>
              <w:t>et al.</w:t>
            </w:r>
            <w:r w:rsidRPr="00854BC1">
              <w:rPr>
                <w:sz w:val="20"/>
                <w:szCs w:val="20"/>
                <w:lang w:val="en-US"/>
              </w:rPr>
              <w:t xml:space="preserve">, 2008; Seibel </w:t>
            </w:r>
            <w:r w:rsidRPr="00854BC1">
              <w:rPr>
                <w:i/>
                <w:iCs/>
                <w:sz w:val="20"/>
                <w:szCs w:val="20"/>
                <w:lang w:val="en-US"/>
              </w:rPr>
              <w:t>et al.</w:t>
            </w:r>
            <w:r w:rsidRPr="00854BC1">
              <w:rPr>
                <w:sz w:val="20"/>
                <w:szCs w:val="20"/>
                <w:lang w:val="en-US"/>
              </w:rPr>
              <w:t xml:space="preserve">, 2010; Pekmezci̇ </w:t>
            </w:r>
            <w:r w:rsidRPr="00854BC1">
              <w:rPr>
                <w:i/>
                <w:iCs/>
                <w:sz w:val="20"/>
                <w:szCs w:val="20"/>
                <w:lang w:val="en-US"/>
              </w:rPr>
              <w:t>et al.</w:t>
            </w:r>
            <w:r w:rsidRPr="00854BC1">
              <w:rPr>
                <w:sz w:val="20"/>
                <w:szCs w:val="20"/>
                <w:lang w:val="en-US"/>
              </w:rPr>
              <w:t xml:space="preserve">, 2013; Fenton </w:t>
            </w:r>
            <w:r w:rsidRPr="00854BC1">
              <w:rPr>
                <w:i/>
                <w:iCs/>
                <w:sz w:val="20"/>
                <w:szCs w:val="20"/>
                <w:lang w:val="en-US"/>
              </w:rPr>
              <w:t>et al.</w:t>
            </w:r>
            <w:r w:rsidRPr="00854BC1">
              <w:rPr>
                <w:sz w:val="20"/>
                <w:szCs w:val="20"/>
                <w:lang w:val="en-US"/>
              </w:rPr>
              <w:t xml:space="preserve">, 2017; Morell </w:t>
            </w:r>
            <w:r w:rsidRPr="00854BC1">
              <w:rPr>
                <w:i/>
                <w:iCs/>
                <w:sz w:val="20"/>
                <w:szCs w:val="20"/>
                <w:lang w:val="en-US"/>
              </w:rPr>
              <w:t>et al.</w:t>
            </w:r>
            <w:r w:rsidRPr="00854BC1">
              <w:rPr>
                <w:sz w:val="20"/>
                <w:szCs w:val="20"/>
                <w:lang w:val="en-US"/>
              </w:rPr>
              <w:t xml:space="preserve">, 2017; Wohlsein </w:t>
            </w:r>
            <w:r w:rsidRPr="00854BC1">
              <w:rPr>
                <w:i/>
                <w:iCs/>
                <w:sz w:val="20"/>
                <w:szCs w:val="20"/>
                <w:lang w:val="en-US"/>
              </w:rPr>
              <w:t>et al.</w:t>
            </w:r>
            <w:r w:rsidRPr="00854BC1">
              <w:rPr>
                <w:sz w:val="20"/>
                <w:szCs w:val="20"/>
                <w:lang w:val="en-US"/>
              </w:rPr>
              <w:t xml:space="preserve">, 2019b; van Elk </w:t>
            </w:r>
            <w:r w:rsidRPr="00854BC1">
              <w:rPr>
                <w:i/>
                <w:iCs/>
                <w:sz w:val="20"/>
                <w:szCs w:val="20"/>
                <w:lang w:val="en-US"/>
              </w:rPr>
              <w:t>et al.</w:t>
            </w:r>
            <w:r w:rsidRPr="00854BC1">
              <w:rPr>
                <w:sz w:val="20"/>
                <w:szCs w:val="20"/>
                <w:lang w:val="en-US"/>
              </w:rPr>
              <w:t xml:space="preserve">, 2019; Colón-Llavina </w:t>
            </w:r>
            <w:r w:rsidRPr="00854BC1">
              <w:rPr>
                <w:i/>
                <w:iCs/>
                <w:sz w:val="20"/>
                <w:szCs w:val="20"/>
                <w:lang w:val="en-US"/>
              </w:rPr>
              <w:t>et al.</w:t>
            </w:r>
            <w:r w:rsidRPr="00854BC1">
              <w:rPr>
                <w:sz w:val="20"/>
                <w:szCs w:val="20"/>
                <w:lang w:val="en-US"/>
              </w:rPr>
              <w:t xml:space="preserve">, 2019; Gabel </w:t>
            </w:r>
            <w:r w:rsidRPr="00854BC1">
              <w:rPr>
                <w:i/>
                <w:iCs/>
                <w:sz w:val="20"/>
                <w:szCs w:val="20"/>
                <w:lang w:val="en-US"/>
              </w:rPr>
              <w:t>et al.</w:t>
            </w:r>
            <w:r w:rsidRPr="00854BC1">
              <w:rPr>
                <w:sz w:val="20"/>
                <w:szCs w:val="20"/>
                <w:lang w:val="en-US"/>
              </w:rPr>
              <w:t>, 2021)</w:t>
            </w:r>
            <w:r w:rsidRPr="00854BC1">
              <w:rPr>
                <w:rFonts w:eastAsiaTheme="minorHAnsi"/>
                <w:sz w:val="20"/>
                <w:szCs w:val="20"/>
                <w:lang w:val="en-US"/>
              </w:rPr>
              <w:fldChar w:fldCharType="end"/>
            </w:r>
          </w:p>
        </w:tc>
      </w:tr>
      <w:tr w:rsidR="008E2B89" w:rsidRPr="006F2338" w14:paraId="7E0FD010" w14:textId="77777777" w:rsidTr="005A3E74">
        <w:tblPrEx>
          <w:tblLook w:val="0000" w:firstRow="0" w:lastRow="0" w:firstColumn="0" w:lastColumn="0" w:noHBand="0" w:noVBand="0"/>
        </w:tblPrEx>
        <w:tc>
          <w:tcPr>
            <w:tcW w:w="1606" w:type="dxa"/>
            <w:vMerge/>
            <w:vAlign w:val="center"/>
          </w:tcPr>
          <w:p w14:paraId="45B3F4B8" w14:textId="77777777" w:rsidR="008E2B89" w:rsidRPr="00854BC1" w:rsidRDefault="008E2B89" w:rsidP="0049738F">
            <w:pPr>
              <w:autoSpaceDE w:val="0"/>
              <w:autoSpaceDN w:val="0"/>
              <w:adjustRightInd w:val="0"/>
              <w:rPr>
                <w:rFonts w:eastAsiaTheme="minorHAnsi"/>
                <w:i/>
                <w:iCs/>
                <w:sz w:val="20"/>
                <w:szCs w:val="20"/>
                <w:lang w:val="en-US"/>
              </w:rPr>
            </w:pPr>
          </w:p>
        </w:tc>
        <w:tc>
          <w:tcPr>
            <w:tcW w:w="1655" w:type="dxa"/>
            <w:vMerge/>
            <w:vAlign w:val="center"/>
          </w:tcPr>
          <w:p w14:paraId="23C01BC6" w14:textId="77777777" w:rsidR="008E2B89" w:rsidRPr="00854BC1" w:rsidRDefault="008E2B89" w:rsidP="0049738F">
            <w:pPr>
              <w:autoSpaceDE w:val="0"/>
              <w:autoSpaceDN w:val="0"/>
              <w:adjustRightInd w:val="0"/>
              <w:rPr>
                <w:rFonts w:eastAsiaTheme="minorHAnsi"/>
                <w:sz w:val="20"/>
                <w:szCs w:val="20"/>
                <w:lang w:val="en-US"/>
              </w:rPr>
            </w:pPr>
          </w:p>
        </w:tc>
        <w:tc>
          <w:tcPr>
            <w:tcW w:w="1418" w:type="dxa"/>
            <w:vMerge/>
            <w:vAlign w:val="center"/>
          </w:tcPr>
          <w:p w14:paraId="1BF6481C" w14:textId="77777777" w:rsidR="008E2B89" w:rsidRPr="00854BC1" w:rsidRDefault="008E2B89" w:rsidP="0049738F">
            <w:pPr>
              <w:autoSpaceDE w:val="0"/>
              <w:autoSpaceDN w:val="0"/>
              <w:adjustRightInd w:val="0"/>
              <w:rPr>
                <w:rFonts w:eastAsiaTheme="minorHAnsi"/>
                <w:i/>
                <w:iCs/>
                <w:sz w:val="20"/>
                <w:szCs w:val="20"/>
                <w:lang w:val="en-US"/>
              </w:rPr>
            </w:pPr>
          </w:p>
        </w:tc>
        <w:tc>
          <w:tcPr>
            <w:tcW w:w="1275" w:type="dxa"/>
            <w:vMerge/>
            <w:vAlign w:val="center"/>
          </w:tcPr>
          <w:p w14:paraId="52391118" w14:textId="77777777" w:rsidR="008E2B89" w:rsidRPr="00854BC1" w:rsidRDefault="008E2B89" w:rsidP="0049738F">
            <w:pPr>
              <w:autoSpaceDE w:val="0"/>
              <w:autoSpaceDN w:val="0"/>
              <w:adjustRightInd w:val="0"/>
              <w:rPr>
                <w:rFonts w:eastAsiaTheme="minorHAnsi"/>
                <w:sz w:val="20"/>
                <w:szCs w:val="20"/>
                <w:lang w:val="en-US"/>
              </w:rPr>
            </w:pPr>
          </w:p>
        </w:tc>
        <w:tc>
          <w:tcPr>
            <w:tcW w:w="1448" w:type="dxa"/>
            <w:vAlign w:val="center"/>
          </w:tcPr>
          <w:p w14:paraId="7251A506"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Stenurus sp.</w:t>
            </w:r>
          </w:p>
        </w:tc>
        <w:tc>
          <w:tcPr>
            <w:tcW w:w="1954" w:type="dxa"/>
            <w:vAlign w:val="center"/>
          </w:tcPr>
          <w:p w14:paraId="4134D92E"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Lower respiratory</w:t>
            </w:r>
          </w:p>
        </w:tc>
        <w:tc>
          <w:tcPr>
            <w:tcW w:w="3996" w:type="dxa"/>
            <w:vAlign w:val="center"/>
          </w:tcPr>
          <w:p w14:paraId="237C993F"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fldChar w:fldCharType="begin"/>
            </w:r>
            <w:r w:rsidRPr="00854BC1">
              <w:rPr>
                <w:rFonts w:eastAsiaTheme="minorHAnsi"/>
                <w:sz w:val="20"/>
                <w:szCs w:val="20"/>
                <w:lang w:val="en-US"/>
              </w:rPr>
              <w:instrText xml:space="preserve"> ADDIN ZOTERO_ITEM CSL_CITATION {"citationID":"xRjpwGej","properties":{"formattedCitation":"(Fenton {\\i{}et al.}, 2017)","plainCitation":"(Fenton et al., 2017)","noteIndex":0},"citationItems":[{"id":1162,"uris":["http://zotero.org/users/9441463/items/VC6AJQGP"],"itemData":{"id":1162,"type":"article-journal","abstract":"There is increasing public interest in the overall health of the marine environment. Harbor porpoises Phocoena phocoena have a coastal distribution, and stranded animals function as sentinels for population and ecosystem health. The goal of this retrospective study was to join datasets from the western Atlantic and eastern Pacific coasts of Canada to investigate causes of morbidity and mortality in this species. A total of 241 necropsy records were reviewed including 147 (61%) from the Pacific region and 94 (39%) from the Atlantic region from 1988 to 2011. A cause of death could be determined with confidence in 118 (49%) of these cases. Of these 118 cases, the leading cause of mortality for both regions, together and separately, was infectious disease. In the Pacific region, this was followed by traumatic and anthropogenic causes, whereas in the Atlantic region, it was followed by emaciation/starvation, mortality of dependent calves, and anthropogenic causes. Pathogens of potential zoonotic significance or indicative of environmental contamination, e.g. Salmonella sp. and Cryptococcus gattii, were identified. Numerous parasitic species were observed within the lungs, liver, stomach, middle ear, and subcutaneous tissues, although they were usually interpreted as incidental findings. Anthropogenic causes may be underrepresented as they are notoriously difficult to diagnose with certainty, thereby making up a proportion of the ‘unknown causes of death’ (51%) category. Improved standardization of data collection and documentation is required to better understand harbor porpoise and ecosystem health.","container-title":"Diseases of Aquatic Organisms","DOI":"10.3354/dao03080","ISSN":"0177-5103, 1616-1580","issue":"3","journalAbbreviation":"Dis. Aquat. Org.","language":"en","page":"171-183","source":"DOI.org (Crossref)","title":"Causes of mortality of harbor porpoises Phocoena phocoena along the Atlantic and Pacific coasts of Canada","volume":"122","author":[{"family":"Fenton","given":"H"},{"family":"Daoust","given":"Py"},{"family":"Forzán","given":"Mj"},{"family":"Vanderstichel","given":"Rv"},{"family":"Ford","given":"Jkb"},{"family":"Spaven","given":"L"},{"family":"Lair","given":"S"},{"family":"Raverty","given":"S"}],"issued":{"date-parts":[["2017",1,24]]}}}],"schema":"https://github.com/citation-style-language/schema/raw/master/csl-citation.json"} </w:instrText>
            </w:r>
            <w:r w:rsidRPr="00854BC1">
              <w:rPr>
                <w:rFonts w:eastAsiaTheme="minorHAnsi"/>
                <w:sz w:val="20"/>
                <w:szCs w:val="20"/>
                <w:lang w:val="en-US"/>
              </w:rPr>
              <w:fldChar w:fldCharType="separate"/>
            </w:r>
            <w:r w:rsidRPr="00854BC1">
              <w:rPr>
                <w:sz w:val="20"/>
                <w:szCs w:val="20"/>
                <w:lang w:val="en-US"/>
              </w:rPr>
              <w:t xml:space="preserve">(Fenton </w:t>
            </w:r>
            <w:r w:rsidRPr="00854BC1">
              <w:rPr>
                <w:i/>
                <w:iCs/>
                <w:sz w:val="20"/>
                <w:szCs w:val="20"/>
                <w:lang w:val="en-US"/>
              </w:rPr>
              <w:t>et al.</w:t>
            </w:r>
            <w:r w:rsidRPr="00854BC1">
              <w:rPr>
                <w:sz w:val="20"/>
                <w:szCs w:val="20"/>
                <w:lang w:val="en-US"/>
              </w:rPr>
              <w:t>, 2017)</w:t>
            </w:r>
            <w:r w:rsidRPr="00854BC1">
              <w:rPr>
                <w:rFonts w:eastAsiaTheme="minorHAnsi"/>
                <w:sz w:val="20"/>
                <w:szCs w:val="20"/>
                <w:lang w:val="en-US"/>
              </w:rPr>
              <w:fldChar w:fldCharType="end"/>
            </w:r>
          </w:p>
        </w:tc>
      </w:tr>
      <w:tr w:rsidR="008E2B89" w:rsidRPr="006F2338" w14:paraId="09B127EC" w14:textId="77777777" w:rsidTr="005A3E74">
        <w:tblPrEx>
          <w:tblLook w:val="0000" w:firstRow="0" w:lastRow="0" w:firstColumn="0" w:lastColumn="0" w:noHBand="0" w:noVBand="0"/>
        </w:tblPrEx>
        <w:tc>
          <w:tcPr>
            <w:tcW w:w="1606" w:type="dxa"/>
            <w:vMerge/>
            <w:vAlign w:val="center"/>
          </w:tcPr>
          <w:p w14:paraId="3FADEF46" w14:textId="77777777" w:rsidR="008E2B89" w:rsidRPr="00854BC1" w:rsidRDefault="008E2B89" w:rsidP="0049738F">
            <w:pPr>
              <w:autoSpaceDE w:val="0"/>
              <w:autoSpaceDN w:val="0"/>
              <w:adjustRightInd w:val="0"/>
              <w:rPr>
                <w:rFonts w:eastAsiaTheme="minorHAnsi"/>
                <w:i/>
                <w:iCs/>
                <w:sz w:val="20"/>
                <w:szCs w:val="20"/>
                <w:lang w:val="en-US"/>
              </w:rPr>
            </w:pPr>
          </w:p>
        </w:tc>
        <w:tc>
          <w:tcPr>
            <w:tcW w:w="1655" w:type="dxa"/>
            <w:vMerge/>
            <w:vAlign w:val="center"/>
          </w:tcPr>
          <w:p w14:paraId="0EC114D8" w14:textId="77777777" w:rsidR="008E2B89" w:rsidRPr="00854BC1" w:rsidRDefault="008E2B89" w:rsidP="0049738F">
            <w:pPr>
              <w:autoSpaceDE w:val="0"/>
              <w:autoSpaceDN w:val="0"/>
              <w:adjustRightInd w:val="0"/>
              <w:rPr>
                <w:rFonts w:eastAsiaTheme="minorHAnsi"/>
                <w:sz w:val="20"/>
                <w:szCs w:val="20"/>
                <w:lang w:val="en-US"/>
              </w:rPr>
            </w:pPr>
          </w:p>
        </w:tc>
        <w:tc>
          <w:tcPr>
            <w:tcW w:w="1418" w:type="dxa"/>
            <w:vMerge/>
            <w:vAlign w:val="center"/>
          </w:tcPr>
          <w:p w14:paraId="20494FBA" w14:textId="77777777" w:rsidR="008E2B89" w:rsidRPr="00854BC1" w:rsidRDefault="008E2B89" w:rsidP="0049738F">
            <w:pPr>
              <w:autoSpaceDE w:val="0"/>
              <w:autoSpaceDN w:val="0"/>
              <w:adjustRightInd w:val="0"/>
              <w:rPr>
                <w:rFonts w:eastAsiaTheme="minorHAnsi"/>
                <w:i/>
                <w:iCs/>
                <w:sz w:val="20"/>
                <w:szCs w:val="20"/>
                <w:lang w:val="en-US"/>
              </w:rPr>
            </w:pPr>
          </w:p>
        </w:tc>
        <w:tc>
          <w:tcPr>
            <w:tcW w:w="1275" w:type="dxa"/>
            <w:vMerge/>
            <w:vAlign w:val="center"/>
          </w:tcPr>
          <w:p w14:paraId="37846152" w14:textId="77777777" w:rsidR="008E2B89" w:rsidRPr="00854BC1" w:rsidRDefault="008E2B89" w:rsidP="0049738F">
            <w:pPr>
              <w:autoSpaceDE w:val="0"/>
              <w:autoSpaceDN w:val="0"/>
              <w:adjustRightInd w:val="0"/>
              <w:rPr>
                <w:rFonts w:eastAsiaTheme="minorHAnsi"/>
                <w:sz w:val="20"/>
                <w:szCs w:val="20"/>
                <w:lang w:val="en-US"/>
              </w:rPr>
            </w:pPr>
          </w:p>
        </w:tc>
        <w:tc>
          <w:tcPr>
            <w:tcW w:w="1448" w:type="dxa"/>
            <w:vAlign w:val="center"/>
          </w:tcPr>
          <w:p w14:paraId="6C965CF4"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Torynurus convolutus</w:t>
            </w:r>
          </w:p>
        </w:tc>
        <w:tc>
          <w:tcPr>
            <w:tcW w:w="1954" w:type="dxa"/>
            <w:vAlign w:val="center"/>
          </w:tcPr>
          <w:p w14:paraId="5F78F87F"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Cardiovascular,</w:t>
            </w:r>
          </w:p>
          <w:p w14:paraId="3EE203B8"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 xml:space="preserve">Gastrointestinal, Lower respiratory, </w:t>
            </w:r>
          </w:p>
          <w:p w14:paraId="7FB56CAD"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Otic apparatus, Upper respiratory</w:t>
            </w:r>
          </w:p>
        </w:tc>
        <w:tc>
          <w:tcPr>
            <w:tcW w:w="3996" w:type="dxa"/>
            <w:vAlign w:val="center"/>
          </w:tcPr>
          <w:p w14:paraId="6E1729F2"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fldChar w:fldCharType="begin"/>
            </w:r>
            <w:r w:rsidRPr="00854BC1">
              <w:rPr>
                <w:rFonts w:eastAsiaTheme="minorHAnsi"/>
                <w:sz w:val="20"/>
                <w:szCs w:val="20"/>
                <w:lang w:val="en-US"/>
              </w:rPr>
              <w:instrText xml:space="preserve"> ADDIN ZOTERO_ITEM CSL_CITATION {"citationID":"GXnLifHm","properties":{"formattedCitation":"(Arnold and Gaskin, 1975; Dailey and Stroud, 1978; Kastelein and Lavaleije, 1992; Balbuena {\\i{}et al.}, 1994; Brosens {\\i{}et al.}, 1996; Faulkner {\\i{}et al.}, 1998; Gibson {\\i{}et al.}, 1998; W\\uc0\\u252{}nschmann {\\i{}et al.}, 1999; Jepson {\\i{}et al.}, 2000; Siebert {\\i{}et al.}, 2001, 2006, 2013, 2020; Wunschimann {\\i{}et al.}, 2001; Rogan {\\i{}et al.}, 2001; Jauniaux {\\i{}et al.}, 2002; Lehnert {\\i{}et al.}, 2005, 2010; Valderrama Vasquez {\\i{}et al.}, 2008; Davison {\\i{}et al.}, 2010a; Seibel {\\i{}et al.}, 2010; Fenton {\\i{}et al.}, 2017; van Elk {\\i{}et al.}, 2019)","plainCitation":"(Arnold and Gaskin, 1975; Dailey and Stroud, 1978; Kastelein and Lavaleije, 1992; Balbuena et al., 1994; Brosens et al., 1996; Faulkner et al., 1998; Gibson et al., 1998; Wünschmann et al., 1999; Jepson et al., 2000; Siebert et al., 2001, 2006, 2013, 2020; Wunschimann et al., 2001; Rogan et al., 2001; Jauniaux et al., 2002; Lehnert et al., 2005, 2010; Valderrama Vasquez et al., 2008; Davison et al., 2010a; Seibel et al., 2010; Fenton et al., 2017; van Elk et al., 2019)","noteIndex":0},"citationItems":[{"id":1182,"uris":["http://zotero.org/users/9441463/items/PE3XBIEC"],"itemData":{"id":1182,"type":"article-journal","abstract":"The helminth parasites from more than 300 cetaceans stranded on the coast of England and Wales during the period 1990±1994 were identi®ed, this being the largest organized survey of cetacean parasites yet undertaken. Thirteen species of cetaceans were examined, although the majority were common (harbour) porpoises Phocoena phocoena (n = 173) and common dolphins Delphinus delphis (n = 101). The parasites found included 11 species of nematode (Anisakis simplex, Pseudalius in¯exus, Torynurus convolutus, Stenurus globicephalae, S. minor, Halocercus delphini, H. invaginatus, H. lagenorhynchi, H. taurica, Crassicauda boopis, Crassicauda sp.), ®ve cestodes (Diphyllobothrium polyrugosum, D. stemmacephalum, Phyllobothrium delphini, Monorygma grimaldii, Tetrabothrius sp.), ®ve digeneans (Campula oblonga, Oschmarinella albamarina, O. rochebruni, Lecithodesmus palliatus, Pholeter gastrophilus) and two acanthocephalans (Bolbosoma capitatum, B. physeteris). The results of this survey are tabulated and each helminth species is discussed in terms of its biology and pathogenicity.","container-title":"Journal of Zoology","DOI":"10.1111/j.1469-7998.1998.tb00061.x","ISSN":"0952-8369, 1469-7998","issue":"4","journalAbbreviation":"J Zoology","language":"en","page":"563-574","source":"DOI.org (Crossref)","title":"A survey of the helminth parasites of cetaceans stranded on the coast of England and Wales during the period 1990-1994","volume":"244","author":[{"family":"Gibson","given":"D. I."},{"family":"Harris","given":"E. A."},{"family":"Bray","given":"R. A."},{"family":"Jepson","given":"P. D."},{"family":"Kuiken","given":"T."},{"family":"Baker","given":"J. R."},{"family":"Simpson","given":"V. R."}],"issued":{"date-parts":[["1998",4]]}}},{"id":1244,"uris":["http://zotero.org/users/9441463/items/JDVC95ED"],"itemData":{"id":1244,"type":"article-journal","abstract":"Lungworms were collected from 60 harbor porpoises shot at sea during May to August of 1970 and 1971 in the Bay of Fundy. These have been compared with related species from other odontocetes in order to evaluate the literature on pseudaliids and provide a consistent treatment of the family. This study also gives data on the occurrence of lungworms in odontocetes from Canadian waters. Keys to genera and selected species of pseudaliids in cetaceans are included.The following are redescribed: Pseudalius inflexus (Rudolphi 1808), Stenurus minor (Kuhn 1829), Torynurus convolutus (Kuhn 1829), Halocercus invaginatus (Quekett 1841), and H. taurica Delyamure, in Skrjabin 1942 from harbor porpoise, Phocoena phocoena, collected in eastern Canada; Stenurus globicephalae Baylis and Daubney 1925 from Globicephala melaena, G. macrorhyncha, and Grampus griseus (new host record); Stenurus arctomarinus Delyamure and Kleinenberg 1958 and Pharurus pallasii (van Beneden 1870) n. comb, from Delphinapteras leucas; Torynurus dalli (Yamaguti 1951) from Phocoenoides dalli; and Pharurus alatus (Leuck-art 1848) from Monodon monoceros. Pseudalius inflexus, H. taurica, and S. arctomarinus are reported for the first time from North American hosts; S. globicephalae, P. pallasii, P. alatus, and all the pseudaliids from Phocoena phocoena are reported from new host localities.Torynurus alatus is considered a synonym of Pharurus alatus. Stenurus arcticus (including previously proposed synonyms Strongylus arcticus, Pseudalius arcticus) is considered a synonym of Pharurus pallasii.Halocercus ponticus Delyamure 1946 is considered synonymous with H. invaginatus.","container-title":"Canadian Journal of Zoology","DOI":"10.1139/z75-087","ISSN":"0008-4301, 1480-3283","issue":"6","journalAbbreviation":"Can. J. Zool.","language":"en","page":"713-735","source":"DOI.org (Crossref)","title":"Lungworms (Metastrongyloidea: Pseudaliidae) of harbor porpoise Phocoena phocoena (L. 1758)","title-short":"Lungworms (Metastrongyloidea","volume":"53","author":[{"family":"Arnold","given":"P. W."},{"family":"Gaskin","given":"D. E."}],"issued":{"date-parts":[["1975",6,1]]}}},{"id":1051,"uris":["http://zotero.org/users/9441463/items/ZGTGZIB7"],"itemData":{"id":1051,"type":"article-journal","abstract":"Harbour porpoises (Phocoena phocoena) and harbour seals (Phoca vitulina) from German waters are infected by six species of lungworms (Metastrongyloidea). These nematodes parasitise the respiratory tract, are pathogenic and often cause secondary bacterial infections. In spite of their clinical and epidemiological signiﬁcance, the life cycle and biology of lungworms in the marine environment is still largely unknown. Regions of ribosomal DNA (ITS-2) of all lungworms parasitising harbour porpoises and harbour seals in German waters were sequenced to characterise and compare the different species. The phylogenetic relationship among the lungworm species was analysed by means of their ITS-2 nucleotide sequences and the species-speciﬁc traits of the ITS-2 were used to screen wild ﬁsh as possible intermediate hosts for larval lungworms. Molecular markers were developed to identify larval nematodes via insitu hybridisation of tissues of harbour porpoise and harbour seal prey ﬁsh. Potential wild intermediate ﬁsh hosts from the North Sea were dissected and found to harbour larval nematodes. Histological examination and in-situ hybridisation of tissue samples from these ﬁsh showed lungworm larvae within the intestinal wall. Based on larval ITS-2 nucleotide sequences, larval nematodes were identiﬁed as Pseudalius inﬂexus and Paraﬁlaroides gymnurus. Turbot (Psetta maxima) bred and raised in captivity were experimentally infected with live L1s of Otostrongylus circumlitus and ensheathed larvae were recovered from the gastrointestinal tract of turbot and identiﬁed using molecular tools. Our results show that ﬁsh intermediate hosts play a role in the transmission of metastrongyloid nematodes of harbour porpoises and harbour seals.","container-title":"International Journal for Parasitology","DOI":"10.1016/j.ijpara.2009.12.008","ISSN":"00207519","issue":"7","journalAbbreviation":"International Journal for Parasitology","language":"en","page":"845-853","source":"DOI.org (Crossref)","title":"Transmission of lungworms of harbour porpoises and harbour seals: Molecular tools determine potential vertebrate intermediate hosts","title-short":"Transmission of lungworms of harbour porpoises and harbour seals","volume":"40","author":[{"family":"Lehnert","given":"K."},{"family":"Samson-Himmelstjerna","given":"G.","non-dropping-particle":"von"},{"family":"Schaudien","given":"D."},{"family":"Bleidorn","given":"C."},{"family":"Wohlsein","given":"P."},{"family":"Siebert","given":"U."}],"issued":{"date-parts":[["2010",6]]}}},{"id":1157,"uris":["http://zotero.org/users/9441463/items/UIRAXWIK"],"itemData":{"id":1157,"type":"article-journal","abstract":"Parasitological investigations were carried out on harbour porpoises Phocoena phocoena originating from 3 different areas: the German North Sea (28), the German Baltic (18) and Norwegian waters (22). The individuals were bycaught in gill-nets or found stranded during the period 1997 to 2000. A total of 7 species of parasites was identified from the investigated organs. These originated mainly from the respiratory tract and comprised 1 ascaridoid nematode (Anisakis simplex), 4 pseudaliid nematodes (Pseudalius inflexus, Torynurus convolutus, Halocercus invaginatus, Stenurus minor) and 2 trematodes (Campula oblonga, Pholeter gastrophilus). This is the first geographic record of H. invaginatus from German waters. Differences were found in the severity of the parasitic infection between stranded and bycaught animals as well as between porpoises from different areas. A correlation was shown between parasitic infection and observed lesions.","container-title":"Diseases of Aquatic Organisms","DOI":"10.3354/dao064265","ISSN":"0177-5103, 1616-1580","journalAbbreviation":"Dis. Aquat. Org.","language":"en","page":"265-269","source":"DOI.org (Crossref)","title":"Macroparasites in stranded and bycaught harbour porpoises from German and Norwegian waters","volume":"64","author":[{"family":"Lehnert","given":"K"},{"family":"Raga","given":"Ja"},{"family":"Siebert","given":"U"}],"issued":{"date-parts":[["2005"]]}}},{"id":1187,"uris":["http://zotero.org/users/9441463/items/R6V4KUWW"],"itemData":{"id":1187,"type":"article-journal","abstract":"Harbour porpoise (Phocoena phocoena), the only resident cetacean species of the Baltic Sea is formed of two subpopulations populations, occurring in the western Baltic, Belt Seas and Kattegat and the Baltic Proper, respectively. Harbour porpoises throughout these areas are exposed to a large number of human activities causing direct and indirect eﬀects on individuals, that might also harm this species on a population level. From Latvia, Poland, Germany and Denmark 385 out of 1769 collected dead harbour porpoises were suitable for extensive necropsy. The animals were collected between 1990 and 2015 and were either by-caught or found dead on the coastline. Following necropsies, histopathological, microbiological, virological and parasitological investigations were conducted. Females and males were equally distributed among the 385 animals. Most animals from the diﬀerent countries were juveniles between 3 months and 3 years old (varying between 46.5 and 100% of 385 animals per country). The respiratory tract had the highest number of morphological lesions, including lungworms in 25 to 58% and pneumonia in 21 to 58% of the investigated animals. Of those with pneumonia 8 to 33% were moderate or severe. The alimentary, hearing, and haematopoietic systems had inﬂammatory lesions and parasitic infections with limited health impact. 45.5 to 100% of the animals from the diﬀerent countries were known by-caught individuals, of which 20 to 100% varying between countries had netmarks. Inﬂammatory lesions, especially in the respiratory tract were found in higher numbers when compared to control populations in areas with less human activities such as arctic waters. The high number of morphological changes in the respiratory tract and of bycatches especially among immature animals before reaching sexual maturity is of serious concern, as well as the low number of adult animals among the material. Data on health status and the causes of death are valuable for management. A next step in this regard will combine data from health and genetic investigations in order to detect diﬀerences between the two populations of the Baltic.","container-title":"Environment International","DOI":"10.1016/j.envint.2020.105904","ISSN":"01604120","journalAbbreviation":"Environment International","language":"en","page":"105904","source":"DOI.org (Crossref)","title":"Health assessment of harbour porpoises (PHOCOENA PHOCOENA) from Baltic area of Denmark, Germany, Poland and Latvia","volume":"143","author":[{"family":"Siebert","given":"U."},{"family":"Pawliczka","given":"I."},{"family":"Benke","given":"H."},{"family":"Vietinghoff","given":"V.","non-dropping-particle":"von"},{"family":"Wolf","given":"P."},{"family":"Pilāts","given":"V."},{"family":"Kesselring","given":"T."},{"family":"Lehnert","given":"K."},{"family":"Prenger-Berninghoff","given":"E."},{"family":"Galatius","given":"A."},{"family":"Anker Kyhn","given":"L."},{"family":"Teilmann","given":"J."},{"family":"Hansen","given":"M.S."},{"family":"Sonne","given":"C."},{"family":"Wohlsein","given":"P."}],"issued":{"date-parts":[["2020",10]]}}},{"id":1053,"uris":["http://zotero.org/users/9441463/items/J83NCIPD"],"itemData":{"id":1053,"type":"article-journal","abstract":"A study of 37 by-caught harbour porpoises from Icelandic and Norwegian waters showed that most were in good or moderate nutritional condition and none was severely emaciated. Mild infection with lungworms (Halocercus invaginatus, Pseudalius inﬂexus, Torynurus convolutus) was found in 84% of the Icelandic and 91% of the Norwegian animals, usually associated with bronchopneumonia which was rarely severe. Most (91%) of the animals had parasites in the stomach and intestine (Anisakis simplex, Contracaecum osculatum, Pholeter gastrophilus), and Campula oblonga was present in the liver and pancreas of 88 and 21%, respectively. Oesophagitis, gastritis, cholangitis, pericholangitis, pancreatitis and lymphadenitis were almost exclusively associated with parasitic infection and usually mild. Bacterial isolates were obtained from 50 to 55% of the animals but were not considered to be clinically signiﬁcant. There was no indication of morbillivirus infection. Icelandic and Norwegian animals showed a thicker blubber layer and a lower incidence of severe lesions, especially in the respiratory tract, as compared with reports of by-caught animals from the Baltic Sea.","container-title":"Journal of Comparative Pathology","DOI":"10.1016/j.jcpa.2005.09.002","ISSN":"00219975","issue":"2-3","journalAbbreviation":"Journal of Comparative Pathology","language":"en","page":"134-142","source":"DOI.org (Crossref)","title":"Pathological Findings in Harbour Porpoises (Phocoena phocoena) from Norwegian and Icelandic Waters","volume":"134","author":[{"family":"Siebert","given":"U."},{"family":"Tolley","given":"K."},{"family":"Víkingsson","given":"G.A."},{"family":"Ólafsdottir","given":"D."},{"family":"Lehnert","given":"K."},{"family":"Weiss","given":"R."},{"family":"Baumgärtner","given":"W."}],"issued":{"date-parts":[["2006",2]]}}},{"id":1140,"uris":["http://zotero.org/users/9441463/items/XCLX4KWI"],"itemData":{"id":1140,"type":"article-journal","abstract":"We studied the component community of lung-worms of the harbour porpoise, attempting to establish the relative importance of ecological and evolutionary factors on its development. The lungs of 64 porpoises by-caught in Norwegian waters were examined for helminths. Three pseudaliid species were detected. The porpoises appear to be readily colonized by lung-worms, the structure of the component community of calves being fairly similar to that of the remainder. Prenatal and/or transmammary infections might partly account for these early infections. However, host age was correlated with the number of lung-worm species, suggesting that the lung-worms may have heteroxenous cycles similar to other metastrongyloids. The lung-worm species tended to co-occur more often than expected by chance. This pattern is commonly observed in communities formed by phylogenetic relatives. Mean species richness of lung nematodes differed significantly among mammalian orders. However, species richness of marine species seemed very similar to those of most terrestrial species. This evidence suggests that phylogenetic factors seem more important than ecological ones in determining the number of lung-worm species in mammals.","container-title":"Parasitology","DOI":"10.1017/S0031182000076186","ISSN":"0031-1820, 1469-8161","issue":"3","journalAbbreviation":"Parasitology","language":"en","page":"343-349","source":"DOI.org (Crossref)","title":"Lung-worms (Nematoda: Pseudaliidae) of harbour porpoises ( &lt;i&gt;Phocoena phocoena&lt;/i&gt; ) in Norwegian waters: patterns of colonization","title-short":"Lung-worms (Nematoda","volume":"108","author":[{"family":"Balbuena","given":"J. A."},{"family":"Aspholm","given":"P. E."},{"family":"Andersen","given":"K. I."},{"family":"Bjørge","given":"A."}],"issued":{"date-parts":[["1994",4]]}}},{"id":1299,"uris":["http://zotero.org/users/9441463/items/VZ4XFCHC"],"itemData":{"id":1299,"type":"article-journal","abstract":"Ten stranded cetaceans, representing five species, from the Oregon Coast were examined between 1973-1977. Fourteen genera of parasites, together with the pathogenesis and pathology associated with the presence of some of these parasites are reported.","container-title":"Journal of Wildlife Diseases","DOI":"10.7589/0090-3558-14.4.503","ISSN":"0090-3558","issue":"4","journalAbbreviation":"J Wildl Dis","language":"eng","note":"PMID: 105154","page":"503-511","source":"PubMed","title":"Parasites and associated pathology observed in cetaceans stranded along the Oregon coast","volume":"14","author":[{"family":"Dailey","given":"M."},{"family":"Stroud","given":"R."}],"issued":{"date-parts":[["1978",10]]}}},{"id":1273,"uris":["http://zotero.org/users/9441463/items/AP4E3EPD"],"itemData":{"id":1273,"type":"book","note":"Maritime Ireland/Wales INTERREG Report No. 8.","publisher":"The Marine Institute","title":"Marine Mammal Strandings: A Collaborative Study for the Irish Sea","author":[{"family":"Rogan","given":"E"},{"family":"Penrose","given":"R"},{"family":"Gassner","given":"I"},{"family":"Mackey","given":"M J"},{"family":"Clayton","given":"P"}],"issued":{"date-parts":[["2001",12]]}}},{"id":1199,"uris":["http://zotero.org/users/9441463/items/8JC72VKY"],"itemData":{"id":1199,"type":"article-journal","container-title":"Veterinary Record","DOI":"10.1136/vr.146.25.721","ISSN":"0042-4900, 2042-7670","issue":"25","journalAbbreviation":"Veterinary Record","language":"en","page":"721-728","source":"DOI.org (Crossref)","title":"Pulmonary pathology of harbour porpoises (Phocoena phocoena) stranded in England and Wales between 1990 and 1996","volume":"146","author":[{"family":"Jepson","given":"P. D."},{"family":"Kuiken","given":"T."},{"family":"Bennett","given":"P. M."},{"family":"Baker","given":"J. R."},{"family":"Simpson","given":"V. R."},{"family":"Kennedy","given":"S."}],"issued":{"date-parts":[["2000",6,17]]}}},{"id":1263,"uris":["http://zotero.org/users/9441463/items/IZWRXUKR"],"itemData":{"id":1263,"type":"article-journal","container-title":"Aquatic Mammals","issue":"2","journalAbbreviation":"Aquat Mamm","page":"40-46","title":"Foreign Bodies in the stomach of female Habrour porpoises (Phocoena phocoena) from the North Sea","volume":"18","author":[{"family":"Kastelein","given":"R A"},{"family":"Lavaleije","given":"M S S"}],"issued":{"date-parts":[["1992"]]}}},{"id":1152,"uris":["http://zotero.org/users/9441463/items/73QCQDKX"],"itemData":{"id":1152,"type":"article-journal","abstract":"Harbour porpoises (Phocoena phocoena) in the North Sea live in an environment heavily impacted by humans, the consequences of which are a concern for their health. Autopsies carried out on stranded harbour porpoises provide an opportunity to assess health problems in this species. We performed 61 autopsies on live-stranded harbour porpoises, which died following admission to a rehabilitation centre between 2003 and 2016. The animals had stranded on the Dutch (n = 52) and adjacent coasts of Belgium (n = 2) and Germany (n = 7). We assigned probable causes for stranding based on clinical and pathological criteria. Cause of stranding was associated in the majority of cases with pathologies in multiple organs (n = 29) compared to animals with pathologies in a single organ (n = 18). Our results show that the three most probable causes of stranding were pneumonia (n = 35), separation of calves from their mother (n = 10), and aspergillosis (n = 9). Pneumonia as a consequence of pulmonary nematode infection occurred in 19 animals. Pneumonia was significantly associated with infection with Pseudalius inflexus, Halocercus sp., and Torynurus convolutus but not with Stenurus minor infection. Half of the bacterial pneumonias (6/12) could not be associated with nematode infection. Conclusions from this study are that aspergillosis is an important probable cause for stranding, while parasitic infection is not a necessary prerequisite for bacterial pneumonia, and approximately half of the animals (29/61) probably stranded due to multiple causes. An important implication of the observed high prevalence of aspergillosis is that these harbour porpoises suffered from reduced immunocompetence.","container-title":"Veterinary Research","DOI":"10.1186/s13567-019-0706-3","ISSN":"1297-9716","issue":"1","journalAbbreviation":"Vet Res","language":"en","page":"88","source":"DOI.org (Crossref)","title":"Clinical, pathological, and laboratory diagnoses of diseases of harbour porpoises (Phocoena phocoena), live stranded on the Dutch and adjacent coasts from 2003 to 2016","volume":"50","author":[{"family":"Elk","given":"Cornelis E.","non-dropping-particle":"van"},{"family":"Bildt","given":"Marco W. G.","non-dropping-particle":"van de"},{"family":"Run","given":"Peter R. W. A.","non-dropping-particle":"van"},{"family":"Bunskoek","given":"Paulien"},{"family":"Meerbeek","given":"Jolanda"},{"family":"Foster","given":"Geoffrey"},{"family":"Osterhaus","given":"Albert D. M. E."},{"family":"Kuiken","given":"Thijs"}],"issued":{"date-parts":[["2019",12]]}}},{"id":1162,"uris":["http://zotero.org/users/9441463/items/VC6AJQGP"],"itemData":{"id":1162,"type":"article-journal","abstract":"There is increasing public interest in the overall health of the marine environment. Harbor porpoises Phocoena phocoena have a coastal distribution, and stranded animals function as sentinels for population and ecosystem health. The goal of this retrospective study was to join datasets from the western Atlantic and eastern Pacific coasts of Canada to investigate causes of morbidity and mortality in this species. A total of 241 necropsy records were reviewed including 147 (61%) from the Pacific region and 94 (39%) from the Atlantic region from 1988 to 2011. A cause of death could be determined with confidence in 118 (49%) of these cases. Of these 118 cases, the leading cause of mortality for both regions, together and separately, was infectious disease. In the Pacific region, this was followed by traumatic and anthropogenic causes, whereas in the Atlantic region, it was followed by emaciation/starvation, mortality of dependent calves, and anthropogenic causes. Pathogens of potential zoonotic significance or indicative of environmental contamination, e.g. Salmonella sp. and Cryptococcus gattii, were identified. Numerous parasitic species were observed within the lungs, liver, stomach, middle ear, and subcutaneous tissues, although they were usually interpreted as incidental findings. Anthropogenic causes may be underrepresented as they are notoriously difficult to diagnose with certainty, thereby making up a proportion of the ‘unknown causes of death’ (51%) category. Improved standardization of data collection and documentation is required to better understand harbor porpoise and ecosystem health.","container-title":"Diseases of Aquatic Organisms","DOI":"10.3354/dao03080","ISSN":"0177-5103, 1616-1580","issue":"3","journalAbbreviation":"Dis. Aquat. Org.","language":"en","page":"171-183","source":"DOI.org (Crossref)","title":"Causes of mortality of harbor porpoises Phocoena phocoena along the Atlantic and Pacific coasts of Canada","volume":"122","author":[{"family":"Fenton","given":"H"},{"family":"Daoust","given":"Py"},{"family":"Forzán","given":"Mj"},{"family":"Vanderstichel","given":"Rv"},{"family":"Ford","given":"Jkb"},{"family":"Spaven","given":"L"},{"family":"Lair","given":"S"},{"family":"Raverty","given":"S"}],"issued":{"date-parts":[["2017",1,24]]}}},{"id":1194,"uris":["http://zotero.org/users/9441463/items/HZ5SC2NR"],"itemData":{"id":1194,"type":"article-journal","abstract":"Between September 1990 and December 2002, 511 cetacean carcasses stranded or caught in commercial ﬁsheries in England and Wales were examined post mortem. Salmonella group B was isolated from 60 of 279 (21.51%) harbour porpoises (Phocoena phocoena), predominantly from lung tissue. Forty-three of the Salmonella group B isolates were subsequently serotyped and all found to have the antigenic structure O4,12:a:-. The annual proportion of harbour porpoises testing positive for Salmonella O4,12:a:increased signiﬁcantly from 6% in the early 1990s to 27% after 1999. The cause(s) of the increasing prevalence of Salmonella O4,12:a:- are not known, but may reﬂect natural variation in the epidemiological cycle of Salmonella O4,12:a:- in harbour porpoises. The probability of isolating Salmonella O4,12:a:from harbour porpoises increased with age, suggesting that the mode of transmission is principally horizontal. There appeared to be a weak degree of seasonality in the probability of isolating Salmonella O4,12:a:- with a low proportion of cases in the months of April and May. Based on pathological ﬁndings from infected carcasses, Salmonella O4,12:a:- may be part of the normal commensal ﬂora of the lungs of cetaceans with the potential to act as an opportunistic pathogen.","container-title":"Environmental Microbiology","DOI":"10.1111/j.1462-2920.2008.01651.x","ISSN":"14622912, 14622920","issue":"9","language":"en","page":"2462-2468","source":"DOI.org (Crossref)","title":"Occurrence of a monophasic strain of Salmonella group B isolated from cetaceans in England and Wales between 1990 and 2002","volume":"10","author":[{"family":"Valderrama Vasquez","given":"Carlos A."},{"family":"Macgregor","given":"Shaheed K."},{"family":"Rowcliffe","given":"J. Marcus"},{"family":"Jepson","given":"Paul D."}],"issued":{"date-parts":[["2008",9]]}}},{"id":1198,"uris":["http://zotero.org/users/9441463/items/XM8GEJ3P"],"itemData":{"id":1198,"type":"article-journal","abstract":"Between the years 1990 and 2000, an attempt was made to determine the causes of death of 55 harbour porpoises stranded along the Belgian and northern French coasts. From 1990 to 1996, only ﬁve carcasses were collected as against seven in 1997, eight in 1998, 27 in 1999 and eight in 2000. The sex ratio was normal and most of the animals were juvenile. The most common ﬁndings were emaciation, severe parasitosis and pneumonia. A few cases of ﬁshing net entanglement were observed. The main microscopical lesions were acute pneumonia, massive lung oedema, enteritis, hepatitis and gastritis. Encephalitis was observed in six cases. No evidence of morbillivirus infection was detected. Pneumonia was associated with bacteria or parasites, or both. The causes of death and the lesions were similar to those previously reported in other countries bordering the North Sea. The cause of the increased numbers of carcasses in 1999 was unclear but did not include viral epizootics or net entanglement. A temporary increase in the porpoise population in the southern North Sea may have been responsible.","container-title":"Journal of Comparative Pathology","DOI":"10.1053/jcpa.2001.0547","ISSN":"00219975","issue":"4","journalAbbreviation":"Journal of Comparative Pathology","language":"en","page":"243-253","source":"DOI.org (Crossref)","title":"Post-mortem Findings and Causes of Death of Harbour Porpoises (Phocoena phocoena) Stranded from 1990 to 2000 along the Coastlines of Belgium and Northern France","volume":"126","author":[{"family":"Jauniaux","given":"T."},{"family":"Petitjean","given":"D."},{"family":"Brenez","given":"C."},{"family":"Borrens","given":"M."},{"family":"Brosens","given":"L."},{"family":"Haelters","given":"J."},{"family":"Tavernier","given":"T."},{"family":"Coignoul","given":"F."}],"issued":{"date-parts":[["2002",5]]}}},{"id":1238,"uris":["http://zotero.org/users/9441463/items/FJZVDASX"],"itemData":{"id":1238,"type":"article-journal","container-title":"Veterinary Record","DOI":"10.1136/vr.148.23.715","ISSN":"00424900","issue":"23","journalAbbreviation":"Veterinary Record","language":"en","page":"715-720","source":"DOI.org (Crossref)","title":"Evidence of infectious diseases in harbour porpoises (Phocoena phocoena) hunted in the waters of Greenland and by-caught in the German North Sea and Baltic Sea","volume":"148","author":[{"family":"Wunschimann","given":"A."},{"family":"Frese","given":"K."},{"family":"Müiller","given":"G."},{"family":"Baumgärtner","given":"W."},{"family":"Siebert","given":"U."},{"family":"Weiss","given":"R."},{"family":"Lockyer","given":"C."},{"family":"Heide-Jørgensen","given":"M. P."}],"issued":{"date-parts":[["2001",6]]}}},{"id":1241,"uris":["http://zotero.org/users/9441463/items/VAJI9CWH"],"itemData":{"id":1241,"type":"article-journal","container-title":"Veterinary Record","DOI":"10.1136/vr.c3760","ISSN":"00424900","issue":"5","journalAbbreviation":"Veterinary Record","language":"en","page":"173-176","source":"DOI.org (Crossref)","title":"Prevalence of a host-adapted group B Salmonella enterica in harbour porpoises (Phocoena phocoena) from the south-west coast of England","volume":"167","author":[{"family":"Davison","given":"N. J."},{"family":"Simpson","given":"V. R."},{"family":"Chappell","given":"S."},{"family":"Monies","given":"R. J."},{"family":"Stubberfield","given":"E. J."},{"family":"Koylass","given":"M."},{"family":"Quinney","given":"S."},{"family":"Deaville","given":"R."},{"family":"Whatmore","given":"A. M."},{"family":"Jepson","given":"P. D."}],"issued":{"date-parts":[["2010",7]]}}},{"id":1056,"uris":["http://zotero.org/users/9441463/items/SDA5HMMI"],"itemData":{"id":1056,"type":"article-journal","abstract":"A 9-year-old by-caught harbour porpoise (Phocoena phocoena) was subject to routine post-mortem examination. Major ﬁndings included parasitic infection (Stenurus minor) of the left middle ear and severe mycotic infection of the right middle ear. The morphological appearance of the causative organism was consistent with Aspergillus fumigatus. These pathological ﬁndings were likely to have impaired echolocation in this animal and this may have contributed to the by-catch. The ears of marine mammals should be examined routinely during post-mortem investigations.","container-title":"Journal of Comparative Pathology","DOI":"10.1016/j.jcpa.2010.03.002","ISSN":"00219975","issue":"4","journalAbbreviation":"Journal of Comparative Pathology","language":"en","page":"294-296","source":"DOI.org (Crossref)","title":"Mycotic Otitis Media in a Harbour Porpoise (Phocoena phocoena)","volume":"143","author":[{"family":"Seibel","given":"H."},{"family":"Beineke","given":"A."},{"family":"Siebert","given":"U."}],"issued":{"date-parts":[["2010",11]]}}},{"id":1052,"uris":["http://zotero.org/users/9441463/items/8UMACX6P"],"itemData":{"id":1052,"type":"article-journal","abstract":"Between 1991 and 1996, necropsies were performed on 445 harbour porpoises (Phocoena phocoena), in various states of preservation, stranded on German coasts or accidentally caught by German ﬁshermen. The animals originated from the North and Baltic Seas, and 133 were considered suitable for histopathological, immunohistochemical and microbiological examination. Most of the lesions in these 133 porpoises were caused by parasites, in particular in the respiratory tract, two-thirds of the animals exhibiting pneumonia associated with the parasites. Pneumonia was considered to be the cause of death in 46% of the stranded subadult and adult animals. The ﬁndings gave no evidence of any epidemic due to bacterial or viral infection. Bacteriological examination suggested that pneumonia was mainly caused by secondary bacterial infection and not by parasitic infestation alone. Beta-haemolytic streptococci were considered to be the main infectious agents. Morbillivirus antigen was not detected immunohistochemically.","container-title":"Journal of Comparative Pathology","DOI":"10.1053/jcpa.2000.0436","ISSN":"00219975","issue":"2-3","journalAbbreviation":"Journal of Comparative Pathology","language":"en","page":"102-114","source":"DOI.org (Crossref)","title":"Post-mortem Findings in Harbour Porpoises (Phocoena phocoena) from the German North and Baltic Seas","volume":"124","author":[{"family":"Siebert","given":"U."},{"family":"Wünschmann","given":"A."},{"family":"Weiss","given":"R."},{"family":"Frank","given":"H."},{"family":"Benke","given":"H."},{"family":"Frese","given":"K."}],"issued":{"date-parts":[["2001",2]]}}},{"id":1084,"uris":["http://zotero.org/users/9441463/items/PWTXNBY2"],"itemData":{"id":1084,"type":"article-journal","abstract":"A case of systemic mycosis due to a Rhizopus sp. infection is described in a deadstranded, 10-yr-old, male harbor porpoise (Phocoena phocoena) found on the beach of Neustadt, Schleswig-Holstein on the Baltic Sea (Germany). At necropsy, granulomatous mycotic lesions in brain, lung, kidneys, testis, and draining lymph nodes were found. In addition, a focal ulcerative gastritis of the ﬁrst stomach, due to a nematode infection, was present and is suspected to be the portal of entry for the fungus.","container-title":"Journal of Wildlife Diseases","DOI":"10.7589/0090-3558-35.3.569","ISSN":"0090-3558","issue":"3","journalAbbreviation":"Journal of Wildlife Diseases","language":"en","page":"569-573","source":"DOI.org (Crossref)","title":"Rhizopusmycosis in a Harbor Porpoise from the Baltic Sea","volume":"35","author":[{"family":"Wünschmann","given":"Arno"},{"family":"Siebert","given":"Ursula"},{"family":"Weiss","given":"Reinhard"}],"issued":{"date-parts":[["1999",7]]}}},{"id":1145,"uris":["http://zotero.org/users/9441463/items/S2SLRZTC"],"itemData":{"id":1145,"type":"article-journal","container-title":"Veterinary Record","DOI":"10.1136/vr.139.11.254","ISSN":"0042-4900, 2042-7670","issue":"11","journalAbbreviation":"Vet. rec.","language":"en","page":"254-257","source":"DOI.org (Crossref)","title":"Observations on the helminths of harbour porpoises (Phocoena phocoena) and common guillemots (Uria aalge) from the Belgian and German coasts","volume":"139","author":[{"family":"Brosens","given":"L."},{"family":"Jauniaux","given":"T."},{"family":"Siebert","given":"U."},{"family":"Benke","given":"H."},{"family":"Coignoul","given":"F."}],"issued":{"date-parts":[["1996",9]]}}},{"id":1231,"uris":["http://zotero.org/users/9441463/items/KL9EZ2LH"],"itemData":{"id":1231,"type":"article-journal","abstract":"In the last decade, a number of cetacean strandings have gas embolic pathology analogous to decompression sickness in man and experimental animals. Acute gas and fat embolic lesions have also been found in massstranded beaked whales causally linked to high-intensity anthropogenic mid-frequency sonar activities. Sporadic chronic gas embolic lesions have also been described. This communication describes a first case of numerous gas-filled fibrous cavities in the markedly enlarged liver of a dead adult male harbour porpoise stranded at the North Sea coast of Schleswig-Holstein, Germany. Additional pathological findings consisted of chronic parasitic granulomatous cholangiohepatitis, hepatic vein thrombosis, parasitic infestations of the bronchial tree and pulmonary blood vessels associated with bronchopneumonia and severe parasitic burden in both ear sinuses. The hepatic cavernous lesions are similar to those described in chronic gas bubble disease in other cetaceans, most likely resulting from decompression-related tissue supersaturation with nitrogen.","container-title":"European Journal of Wildlife Research","DOI":"10.1007/s10344-013-0700-4","ISSN":"1612-4642, 1439-0574","issue":"3","journalAbbreviation":"Eur J Wildl Res","language":"en","page":"441-444","source":"DOI.org (Crossref)","title":"First indication of gas embolism in a harbour porpoise (Phocoena phocoena) from German waters","volume":"59","author":[{"family":"Siebert","given":"U."},{"family":"Jepson","given":"P. D."},{"family":"Wohlsein","given":"P."}],"issued":{"date-parts":[["2013",6]]}}},{"id":1248,"uris":["http://zotero.org/users/9441463/items/BSKFN76I"],"itemData":{"id":1248,"type":"article-journal","abstract":"Seventy-eight harbour porpoises, Phocoena phocoena (33 females, 45 males), were obtained in summer (June–September) as incidental by-catch from the cod fishery in the Gulf of St. Lawrence and examined for the presence of cranial sinus nematodes. Stenurus minor (Kühn, 1829) Baylis and Daubney, 1925 were present in the cranial sinuses of all adult porpoises (&gt;1 year old, N = 66, mean intensity = 2362, range = 87–8920) and absent in all young of the year (&lt;1 year old, N = 12). Only fifth-stage worms were observed and these were equally distributed between the right and left sides of the skull (mean intensity = 1158 and 1213 in the left and right side, respectively). However, S. minor were approximately twice as numerous in the frontal sinuses as in the ear sinuses. Mean intensities of S. minor were similar among all infected porpoises. Parasite load had no apparent effect on porpoise body condition (measured as percent blubber mass of the carcass). No gross lesions associated with the presence of numerous S. minor in the cranial sinuses were observed. There was an inverse relationship between the intensity of S. minor infection and mean worm length, which is suggestive of a “crowding effect.” Mean worm length was 17.8 ± 0.2 mm in lightly infected porpoises and 16.1 ± 0.2 mm in heavily infected animals.","container-title":"Canadian Journal of Zoology","journalAbbreviation":"Can. J. Zool.","language":"en","page":"1209-1216","source":"Zotero","title":"Stenurus minor (Metastrongyloidea: Pseudaliidae) infections of the cranial sinuses of the harbour porpoise, Phocoena phocoena","volume":"76","author":[{"family":"Faulkner","given":"Jacqueline"},{"family":"Measures","given":"Lena N."},{"family":"Whoriskey","given":"Fred G."}],"issued":{"date-parts":[["1998"]]}}}],"schema":"https://github.com/citation-style-language/schema/raw/master/csl-citation.json"} </w:instrText>
            </w:r>
            <w:r w:rsidRPr="00854BC1">
              <w:rPr>
                <w:rFonts w:eastAsiaTheme="minorHAnsi"/>
                <w:sz w:val="20"/>
                <w:szCs w:val="20"/>
                <w:lang w:val="en-US"/>
              </w:rPr>
              <w:fldChar w:fldCharType="separate"/>
            </w:r>
            <w:r w:rsidRPr="00854BC1">
              <w:rPr>
                <w:sz w:val="20"/>
                <w:szCs w:val="20"/>
                <w:lang w:val="en-US"/>
              </w:rPr>
              <w:t xml:space="preserve">(Arnold and Gaskin, 1975; Dailey and Stroud, 1978; Kastelein and Lavaleije, 1992; Balbuena </w:t>
            </w:r>
            <w:r w:rsidRPr="00854BC1">
              <w:rPr>
                <w:i/>
                <w:iCs/>
                <w:sz w:val="20"/>
                <w:szCs w:val="20"/>
                <w:lang w:val="en-US"/>
              </w:rPr>
              <w:t>et al.</w:t>
            </w:r>
            <w:r w:rsidRPr="00854BC1">
              <w:rPr>
                <w:sz w:val="20"/>
                <w:szCs w:val="20"/>
                <w:lang w:val="en-US"/>
              </w:rPr>
              <w:t xml:space="preserve">, 1994; Brosens </w:t>
            </w:r>
            <w:r w:rsidRPr="00854BC1">
              <w:rPr>
                <w:i/>
                <w:iCs/>
                <w:sz w:val="20"/>
                <w:szCs w:val="20"/>
                <w:lang w:val="en-US"/>
              </w:rPr>
              <w:t>et al.</w:t>
            </w:r>
            <w:r w:rsidRPr="00854BC1">
              <w:rPr>
                <w:sz w:val="20"/>
                <w:szCs w:val="20"/>
                <w:lang w:val="en-US"/>
              </w:rPr>
              <w:t xml:space="preserve">, 1996; Faulkner </w:t>
            </w:r>
            <w:r w:rsidRPr="00854BC1">
              <w:rPr>
                <w:i/>
                <w:iCs/>
                <w:sz w:val="20"/>
                <w:szCs w:val="20"/>
                <w:lang w:val="en-US"/>
              </w:rPr>
              <w:t>et al.</w:t>
            </w:r>
            <w:r w:rsidRPr="00854BC1">
              <w:rPr>
                <w:sz w:val="20"/>
                <w:szCs w:val="20"/>
                <w:lang w:val="en-US"/>
              </w:rPr>
              <w:t xml:space="preserve">, 1998; Gibson </w:t>
            </w:r>
            <w:r w:rsidRPr="00854BC1">
              <w:rPr>
                <w:i/>
                <w:iCs/>
                <w:sz w:val="20"/>
                <w:szCs w:val="20"/>
                <w:lang w:val="en-US"/>
              </w:rPr>
              <w:t>et al.</w:t>
            </w:r>
            <w:r w:rsidRPr="00854BC1">
              <w:rPr>
                <w:sz w:val="20"/>
                <w:szCs w:val="20"/>
                <w:lang w:val="en-US"/>
              </w:rPr>
              <w:t xml:space="preserve">, 1998; Wünschmann </w:t>
            </w:r>
            <w:r w:rsidRPr="00854BC1">
              <w:rPr>
                <w:i/>
                <w:iCs/>
                <w:sz w:val="20"/>
                <w:szCs w:val="20"/>
                <w:lang w:val="en-US"/>
              </w:rPr>
              <w:t>et al.</w:t>
            </w:r>
            <w:r w:rsidRPr="00854BC1">
              <w:rPr>
                <w:sz w:val="20"/>
                <w:szCs w:val="20"/>
                <w:lang w:val="en-US"/>
              </w:rPr>
              <w:t xml:space="preserve">, 1999; Jepson </w:t>
            </w:r>
            <w:r w:rsidRPr="00854BC1">
              <w:rPr>
                <w:i/>
                <w:iCs/>
                <w:sz w:val="20"/>
                <w:szCs w:val="20"/>
                <w:lang w:val="en-US"/>
              </w:rPr>
              <w:t>et al.</w:t>
            </w:r>
            <w:r w:rsidRPr="00854BC1">
              <w:rPr>
                <w:sz w:val="20"/>
                <w:szCs w:val="20"/>
                <w:lang w:val="en-US"/>
              </w:rPr>
              <w:t xml:space="preserve">, 2000; Siebert </w:t>
            </w:r>
            <w:r w:rsidRPr="00854BC1">
              <w:rPr>
                <w:i/>
                <w:iCs/>
                <w:sz w:val="20"/>
                <w:szCs w:val="20"/>
                <w:lang w:val="en-US"/>
              </w:rPr>
              <w:t>et al.</w:t>
            </w:r>
            <w:r w:rsidRPr="00854BC1">
              <w:rPr>
                <w:sz w:val="20"/>
                <w:szCs w:val="20"/>
                <w:lang w:val="en-US"/>
              </w:rPr>
              <w:t xml:space="preserve">, 2001, 2006, 2013, 2020; Wunschimann </w:t>
            </w:r>
            <w:r w:rsidRPr="00854BC1">
              <w:rPr>
                <w:i/>
                <w:iCs/>
                <w:sz w:val="20"/>
                <w:szCs w:val="20"/>
                <w:lang w:val="en-US"/>
              </w:rPr>
              <w:t>et al.</w:t>
            </w:r>
            <w:r w:rsidRPr="00854BC1">
              <w:rPr>
                <w:sz w:val="20"/>
                <w:szCs w:val="20"/>
                <w:lang w:val="en-US"/>
              </w:rPr>
              <w:t xml:space="preserve">, 2001; Rogan </w:t>
            </w:r>
            <w:r w:rsidRPr="00854BC1">
              <w:rPr>
                <w:i/>
                <w:iCs/>
                <w:sz w:val="20"/>
                <w:szCs w:val="20"/>
                <w:lang w:val="en-US"/>
              </w:rPr>
              <w:t>et al.</w:t>
            </w:r>
            <w:r w:rsidRPr="00854BC1">
              <w:rPr>
                <w:sz w:val="20"/>
                <w:szCs w:val="20"/>
                <w:lang w:val="en-US"/>
              </w:rPr>
              <w:t xml:space="preserve">, 2001; Jauniaux </w:t>
            </w:r>
            <w:r w:rsidRPr="00854BC1">
              <w:rPr>
                <w:i/>
                <w:iCs/>
                <w:sz w:val="20"/>
                <w:szCs w:val="20"/>
                <w:lang w:val="en-US"/>
              </w:rPr>
              <w:t>et al.</w:t>
            </w:r>
            <w:r w:rsidRPr="00854BC1">
              <w:rPr>
                <w:sz w:val="20"/>
                <w:szCs w:val="20"/>
                <w:lang w:val="en-US"/>
              </w:rPr>
              <w:t xml:space="preserve">, 2002; Lehnert </w:t>
            </w:r>
            <w:r w:rsidRPr="00854BC1">
              <w:rPr>
                <w:i/>
                <w:iCs/>
                <w:sz w:val="20"/>
                <w:szCs w:val="20"/>
                <w:lang w:val="en-US"/>
              </w:rPr>
              <w:t>et al.</w:t>
            </w:r>
            <w:r w:rsidRPr="00854BC1">
              <w:rPr>
                <w:sz w:val="20"/>
                <w:szCs w:val="20"/>
                <w:lang w:val="en-US"/>
              </w:rPr>
              <w:t xml:space="preserve">, 2005, 2010; Valderrama Vasquez </w:t>
            </w:r>
            <w:r w:rsidRPr="00854BC1">
              <w:rPr>
                <w:i/>
                <w:iCs/>
                <w:sz w:val="20"/>
                <w:szCs w:val="20"/>
                <w:lang w:val="en-US"/>
              </w:rPr>
              <w:t>et al.</w:t>
            </w:r>
            <w:r w:rsidRPr="00854BC1">
              <w:rPr>
                <w:sz w:val="20"/>
                <w:szCs w:val="20"/>
                <w:lang w:val="en-US"/>
              </w:rPr>
              <w:t xml:space="preserve">, 2008; Davison </w:t>
            </w:r>
            <w:r w:rsidRPr="00854BC1">
              <w:rPr>
                <w:i/>
                <w:iCs/>
                <w:sz w:val="20"/>
                <w:szCs w:val="20"/>
                <w:lang w:val="en-US"/>
              </w:rPr>
              <w:t>et al.</w:t>
            </w:r>
            <w:r w:rsidRPr="00854BC1">
              <w:rPr>
                <w:sz w:val="20"/>
                <w:szCs w:val="20"/>
                <w:lang w:val="en-US"/>
              </w:rPr>
              <w:t xml:space="preserve">, 2010a; Seibel </w:t>
            </w:r>
            <w:r w:rsidRPr="00854BC1">
              <w:rPr>
                <w:i/>
                <w:iCs/>
                <w:sz w:val="20"/>
                <w:szCs w:val="20"/>
                <w:lang w:val="en-US"/>
              </w:rPr>
              <w:t>et al.</w:t>
            </w:r>
            <w:r w:rsidRPr="00854BC1">
              <w:rPr>
                <w:sz w:val="20"/>
                <w:szCs w:val="20"/>
                <w:lang w:val="en-US"/>
              </w:rPr>
              <w:t xml:space="preserve">, 2010; Fenton </w:t>
            </w:r>
            <w:r w:rsidRPr="00854BC1">
              <w:rPr>
                <w:i/>
                <w:iCs/>
                <w:sz w:val="20"/>
                <w:szCs w:val="20"/>
                <w:lang w:val="en-US"/>
              </w:rPr>
              <w:t>et al.</w:t>
            </w:r>
            <w:r w:rsidRPr="00854BC1">
              <w:rPr>
                <w:sz w:val="20"/>
                <w:szCs w:val="20"/>
                <w:lang w:val="en-US"/>
              </w:rPr>
              <w:t xml:space="preserve">, 2017; van Elk </w:t>
            </w:r>
            <w:r w:rsidRPr="00854BC1">
              <w:rPr>
                <w:i/>
                <w:iCs/>
                <w:sz w:val="20"/>
                <w:szCs w:val="20"/>
                <w:lang w:val="en-US"/>
              </w:rPr>
              <w:t>et al.</w:t>
            </w:r>
            <w:r w:rsidRPr="00854BC1">
              <w:rPr>
                <w:sz w:val="20"/>
                <w:szCs w:val="20"/>
                <w:lang w:val="en-US"/>
              </w:rPr>
              <w:t>, 2019)</w:t>
            </w:r>
            <w:r w:rsidRPr="00854BC1">
              <w:rPr>
                <w:rFonts w:eastAsiaTheme="minorHAnsi"/>
                <w:sz w:val="20"/>
                <w:szCs w:val="20"/>
                <w:lang w:val="en-US"/>
              </w:rPr>
              <w:fldChar w:fldCharType="end"/>
            </w:r>
          </w:p>
        </w:tc>
      </w:tr>
      <w:tr w:rsidR="008E2B89" w:rsidRPr="006F2338" w14:paraId="3981D0B5" w14:textId="77777777" w:rsidTr="005A3E74">
        <w:tblPrEx>
          <w:tblLook w:val="0000" w:firstRow="0" w:lastRow="0" w:firstColumn="0" w:lastColumn="0" w:noHBand="0" w:noVBand="0"/>
        </w:tblPrEx>
        <w:tc>
          <w:tcPr>
            <w:tcW w:w="1606" w:type="dxa"/>
            <w:vMerge/>
            <w:vAlign w:val="center"/>
          </w:tcPr>
          <w:p w14:paraId="6C5537B6" w14:textId="77777777" w:rsidR="008E2B89" w:rsidRPr="00854BC1" w:rsidRDefault="008E2B89" w:rsidP="0049738F">
            <w:pPr>
              <w:autoSpaceDE w:val="0"/>
              <w:autoSpaceDN w:val="0"/>
              <w:adjustRightInd w:val="0"/>
              <w:rPr>
                <w:rFonts w:eastAsiaTheme="minorHAnsi"/>
                <w:i/>
                <w:iCs/>
                <w:sz w:val="20"/>
                <w:szCs w:val="20"/>
                <w:lang w:val="en-US"/>
              </w:rPr>
            </w:pPr>
          </w:p>
        </w:tc>
        <w:tc>
          <w:tcPr>
            <w:tcW w:w="1655" w:type="dxa"/>
            <w:vMerge w:val="restart"/>
            <w:vAlign w:val="center"/>
          </w:tcPr>
          <w:p w14:paraId="1C473D0D"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Phocoena spinipinnis</w:t>
            </w:r>
          </w:p>
        </w:tc>
        <w:tc>
          <w:tcPr>
            <w:tcW w:w="1418" w:type="dxa"/>
            <w:vMerge w:val="restart"/>
            <w:vAlign w:val="center"/>
          </w:tcPr>
          <w:p w14:paraId="73FDDFFB"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Burmeister's porpoise</w:t>
            </w:r>
          </w:p>
        </w:tc>
        <w:tc>
          <w:tcPr>
            <w:tcW w:w="1275" w:type="dxa"/>
            <w:vMerge w:val="restart"/>
            <w:vAlign w:val="center"/>
          </w:tcPr>
          <w:p w14:paraId="6D868C3A"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Pseudaliidae</w:t>
            </w:r>
          </w:p>
        </w:tc>
        <w:tc>
          <w:tcPr>
            <w:tcW w:w="1448" w:type="dxa"/>
            <w:vAlign w:val="center"/>
          </w:tcPr>
          <w:p w14:paraId="5DBE8A93"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Halocercus sp.</w:t>
            </w:r>
          </w:p>
        </w:tc>
        <w:tc>
          <w:tcPr>
            <w:tcW w:w="1954" w:type="dxa"/>
            <w:vAlign w:val="center"/>
          </w:tcPr>
          <w:p w14:paraId="71D70CD4"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Lower respiratory</w:t>
            </w:r>
          </w:p>
        </w:tc>
        <w:tc>
          <w:tcPr>
            <w:tcW w:w="3996" w:type="dxa"/>
            <w:vAlign w:val="center"/>
          </w:tcPr>
          <w:p w14:paraId="621422A4"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fldChar w:fldCharType="begin"/>
            </w:r>
            <w:r w:rsidRPr="00854BC1">
              <w:rPr>
                <w:rFonts w:eastAsiaTheme="minorHAnsi"/>
                <w:sz w:val="20"/>
                <w:szCs w:val="20"/>
                <w:lang w:val="en-US"/>
              </w:rPr>
              <w:instrText xml:space="preserve"> ADDIN ZOTERO_ITEM CSL_CITATION {"citationID":"oKPi4cQ0","properties":{"formattedCitation":"(Reyes and van Waerebeek, 1995)","plainCitation":"(Reyes and van Waerebeek, 1995)","noteIndex":0},"citationItems":[{"id":1287,"uris":["http://zotero.org/users/9441463/items/BP6E7BAB"],"itemData":{"id":1287,"type":"article-journal","container-title":"Report of the International Whaling Commission","issue":"16","page":"349-364","title":"Aspects of the biology of Burmeister’s porpoise from Peru","author":[{"family":"Reyes","given":"J C"},{"family":"Waerebeek","given":"K","non-dropping-particle":"van"}],"issued":{"date-parts":[["1995"]]}}}],"schema":"https://github.com/citation-style-language/schema/raw/master/csl-citation.json"} </w:instrText>
            </w:r>
            <w:r w:rsidRPr="00854BC1">
              <w:rPr>
                <w:rFonts w:eastAsiaTheme="minorHAnsi"/>
                <w:sz w:val="20"/>
                <w:szCs w:val="20"/>
                <w:lang w:val="en-US"/>
              </w:rPr>
              <w:fldChar w:fldCharType="separate"/>
            </w:r>
            <w:r w:rsidRPr="00854BC1">
              <w:rPr>
                <w:rFonts w:eastAsiaTheme="minorHAnsi"/>
                <w:noProof/>
                <w:sz w:val="20"/>
                <w:szCs w:val="20"/>
                <w:lang w:val="en-US"/>
              </w:rPr>
              <w:t>(Reyes and van Waerebeek, 1995)</w:t>
            </w:r>
            <w:r w:rsidRPr="00854BC1">
              <w:rPr>
                <w:rFonts w:eastAsiaTheme="minorHAnsi"/>
                <w:sz w:val="20"/>
                <w:szCs w:val="20"/>
                <w:lang w:val="en-US"/>
              </w:rPr>
              <w:fldChar w:fldCharType="end"/>
            </w:r>
          </w:p>
        </w:tc>
      </w:tr>
      <w:tr w:rsidR="008E2B89" w:rsidRPr="006F2338" w14:paraId="2F1DC5A6" w14:textId="77777777" w:rsidTr="005A3E74">
        <w:tblPrEx>
          <w:tblLook w:val="0000" w:firstRow="0" w:lastRow="0" w:firstColumn="0" w:lastColumn="0" w:noHBand="0" w:noVBand="0"/>
        </w:tblPrEx>
        <w:tc>
          <w:tcPr>
            <w:tcW w:w="1606" w:type="dxa"/>
            <w:vMerge/>
            <w:vAlign w:val="center"/>
          </w:tcPr>
          <w:p w14:paraId="44309582" w14:textId="77777777" w:rsidR="008E2B89" w:rsidRPr="00854BC1" w:rsidRDefault="008E2B89" w:rsidP="0049738F">
            <w:pPr>
              <w:autoSpaceDE w:val="0"/>
              <w:autoSpaceDN w:val="0"/>
              <w:adjustRightInd w:val="0"/>
              <w:rPr>
                <w:rFonts w:eastAsiaTheme="minorHAnsi"/>
                <w:i/>
                <w:iCs/>
                <w:sz w:val="20"/>
                <w:szCs w:val="20"/>
                <w:lang w:val="en-US"/>
              </w:rPr>
            </w:pPr>
          </w:p>
        </w:tc>
        <w:tc>
          <w:tcPr>
            <w:tcW w:w="1655" w:type="dxa"/>
            <w:vMerge/>
            <w:vAlign w:val="center"/>
          </w:tcPr>
          <w:p w14:paraId="16E46955" w14:textId="77777777" w:rsidR="008E2B89" w:rsidRPr="00854BC1" w:rsidRDefault="008E2B89" w:rsidP="0049738F">
            <w:pPr>
              <w:autoSpaceDE w:val="0"/>
              <w:autoSpaceDN w:val="0"/>
              <w:adjustRightInd w:val="0"/>
              <w:rPr>
                <w:rFonts w:eastAsiaTheme="minorHAnsi"/>
                <w:sz w:val="20"/>
                <w:szCs w:val="20"/>
                <w:lang w:val="en-US"/>
              </w:rPr>
            </w:pPr>
          </w:p>
        </w:tc>
        <w:tc>
          <w:tcPr>
            <w:tcW w:w="1418" w:type="dxa"/>
            <w:vMerge/>
            <w:vAlign w:val="center"/>
          </w:tcPr>
          <w:p w14:paraId="53A991D5" w14:textId="77777777" w:rsidR="008E2B89" w:rsidRPr="00854BC1" w:rsidRDefault="008E2B89" w:rsidP="0049738F">
            <w:pPr>
              <w:autoSpaceDE w:val="0"/>
              <w:autoSpaceDN w:val="0"/>
              <w:adjustRightInd w:val="0"/>
              <w:rPr>
                <w:rFonts w:eastAsiaTheme="minorHAnsi"/>
                <w:i/>
                <w:iCs/>
                <w:sz w:val="20"/>
                <w:szCs w:val="20"/>
                <w:lang w:val="en-US"/>
              </w:rPr>
            </w:pPr>
          </w:p>
        </w:tc>
        <w:tc>
          <w:tcPr>
            <w:tcW w:w="1275" w:type="dxa"/>
            <w:vMerge/>
            <w:vAlign w:val="center"/>
          </w:tcPr>
          <w:p w14:paraId="2B4C7BCF" w14:textId="77777777" w:rsidR="008E2B89" w:rsidRPr="00854BC1" w:rsidRDefault="008E2B89" w:rsidP="0049738F">
            <w:pPr>
              <w:autoSpaceDE w:val="0"/>
              <w:autoSpaceDN w:val="0"/>
              <w:adjustRightInd w:val="0"/>
              <w:rPr>
                <w:rFonts w:eastAsiaTheme="minorHAnsi"/>
                <w:sz w:val="20"/>
                <w:szCs w:val="20"/>
                <w:lang w:val="en-US"/>
              </w:rPr>
            </w:pPr>
          </w:p>
        </w:tc>
        <w:tc>
          <w:tcPr>
            <w:tcW w:w="1448" w:type="dxa"/>
            <w:vAlign w:val="center"/>
          </w:tcPr>
          <w:p w14:paraId="30368F77"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Pseudalius inflexus</w:t>
            </w:r>
          </w:p>
        </w:tc>
        <w:tc>
          <w:tcPr>
            <w:tcW w:w="1954" w:type="dxa"/>
            <w:vAlign w:val="center"/>
          </w:tcPr>
          <w:p w14:paraId="382A84D9"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Lower respiratory</w:t>
            </w:r>
          </w:p>
        </w:tc>
        <w:tc>
          <w:tcPr>
            <w:tcW w:w="3996" w:type="dxa"/>
            <w:vAlign w:val="center"/>
          </w:tcPr>
          <w:p w14:paraId="523750A6"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fldChar w:fldCharType="begin"/>
            </w:r>
            <w:r w:rsidRPr="00854BC1">
              <w:rPr>
                <w:rFonts w:eastAsiaTheme="minorHAnsi"/>
                <w:sz w:val="20"/>
                <w:szCs w:val="20"/>
                <w:lang w:val="en-US"/>
              </w:rPr>
              <w:instrText xml:space="preserve"> ADDIN ZOTERO_ITEM CSL_CITATION {"citationID":"HgKfvHW1","properties":{"formattedCitation":"(Corcuera {\\i{}et al.}, 1995; Reyes and van Waerebeek, 1995; Alvarado-Rybak {\\i{}et al.}, 2020b)","plainCitation":"(Corcuera et al., 1995; Reyes and van Waerebeek, 1995; Alvarado-Rybak et al., 2020b)","noteIndex":0},"citationItems":[{"id":1287,"uris":["http://zotero.org/users/9441463/items/BP6E7BAB"],"itemData":{"id":1287,"type":"article-journal","container-title":"Report of the International Whaling Commission","issue":"16","page":"349-364","title":"Aspects of the biology of Burmeister’s porpoise from Peru","author":[{"family":"Reyes","given":"J C"},{"family":"Waerebeek","given":"K","non-dropping-particle":"van"}],"issued":{"date-parts":[["1995"]]}}},{"id":1280,"uris":["http://zotero.org/users/9441463/items/CWTFN94Y"],"itemData":{"id":1280,"type":"article-journal","container-title":"Report of the International Whaling Commission","issue":"16","journalAbbreviation":"Rep. Int. Whal. Commn.","title":"Life history data, organochlorine pollutants and parasites from eight Burmeister's porpoises, Phocoena spinipinnis, caught in northern Argentine waters","author":[{"family":"Corcuera","given":"Javier"},{"family":"Monzon","given":"Florencia"},{"family":"Anguilar","given":"Alex"},{"family":"Borrell","given":"Ansuncion"},{"family":"Raga","given":"J. Antonio"}],"issued":{"date-parts":[["1995"]]}}},{"id":1174,"uris":["http://zotero.org/users/9441463/items/N5ASCBFW"],"itemData":{"id":1174,"type":"article-journal","container-title":"Frontiers in Marine Science","DOI":"10.3389/fmars.2020.00684","ISSN":"2296-7745","journalAbbreviation":"Front. Mar. Sci.","language":"en","page":"684","source":"DOI.org (Crossref)","title":"Pathological Findings in Cetaceans Sporadically Stranded Along the Chilean Coast","volume":"7","author":[{"family":"Alvarado-Rybak","given":"Mario"},{"family":"Toro","given":"Frederick"},{"family":"Abarca","given":"Paulette"},{"family":"Paredes","given":"Enrique"},{"family":"Español-Jiménez","given":"Sonia"},{"family":"Seguel","given":"Mauricio"}],"issued":{"date-parts":[["2020",8,21]]}}}],"schema":"https://github.com/citation-style-language/schema/raw/master/csl-citation.json"} </w:instrText>
            </w:r>
            <w:r w:rsidRPr="00854BC1">
              <w:rPr>
                <w:rFonts w:eastAsiaTheme="minorHAnsi"/>
                <w:sz w:val="20"/>
                <w:szCs w:val="20"/>
                <w:lang w:val="en-US"/>
              </w:rPr>
              <w:fldChar w:fldCharType="separate"/>
            </w:r>
            <w:r w:rsidRPr="00854BC1">
              <w:rPr>
                <w:sz w:val="20"/>
                <w:szCs w:val="20"/>
                <w:lang w:val="en-US"/>
              </w:rPr>
              <w:t xml:space="preserve">(Corcuera </w:t>
            </w:r>
            <w:r w:rsidRPr="00854BC1">
              <w:rPr>
                <w:i/>
                <w:iCs/>
                <w:sz w:val="20"/>
                <w:szCs w:val="20"/>
                <w:lang w:val="en-US"/>
              </w:rPr>
              <w:t>et al.</w:t>
            </w:r>
            <w:r w:rsidRPr="00854BC1">
              <w:rPr>
                <w:sz w:val="20"/>
                <w:szCs w:val="20"/>
                <w:lang w:val="en-US"/>
              </w:rPr>
              <w:t xml:space="preserve">, 1995; Reyes and van Waerebeek, 1995; Alvarado-Rybak </w:t>
            </w:r>
            <w:r w:rsidRPr="00854BC1">
              <w:rPr>
                <w:i/>
                <w:iCs/>
                <w:sz w:val="20"/>
                <w:szCs w:val="20"/>
                <w:lang w:val="en-US"/>
              </w:rPr>
              <w:t>et al.</w:t>
            </w:r>
            <w:r w:rsidRPr="00854BC1">
              <w:rPr>
                <w:sz w:val="20"/>
                <w:szCs w:val="20"/>
                <w:lang w:val="en-US"/>
              </w:rPr>
              <w:t>, 2020b)</w:t>
            </w:r>
            <w:r w:rsidRPr="00854BC1">
              <w:rPr>
                <w:rFonts w:eastAsiaTheme="minorHAnsi"/>
                <w:sz w:val="20"/>
                <w:szCs w:val="20"/>
                <w:lang w:val="en-US"/>
              </w:rPr>
              <w:fldChar w:fldCharType="end"/>
            </w:r>
          </w:p>
        </w:tc>
      </w:tr>
      <w:tr w:rsidR="008E2B89" w:rsidRPr="006F2338" w14:paraId="3E6D41D3" w14:textId="77777777" w:rsidTr="005A3E74">
        <w:tblPrEx>
          <w:tblLook w:val="0000" w:firstRow="0" w:lastRow="0" w:firstColumn="0" w:lastColumn="0" w:noHBand="0" w:noVBand="0"/>
        </w:tblPrEx>
        <w:tc>
          <w:tcPr>
            <w:tcW w:w="1606" w:type="dxa"/>
            <w:vMerge/>
            <w:vAlign w:val="center"/>
          </w:tcPr>
          <w:p w14:paraId="243446E0" w14:textId="77777777" w:rsidR="008E2B89" w:rsidRPr="00854BC1" w:rsidRDefault="008E2B89" w:rsidP="0049738F">
            <w:pPr>
              <w:autoSpaceDE w:val="0"/>
              <w:autoSpaceDN w:val="0"/>
              <w:adjustRightInd w:val="0"/>
              <w:rPr>
                <w:rFonts w:eastAsiaTheme="minorHAnsi"/>
                <w:i/>
                <w:iCs/>
                <w:sz w:val="20"/>
                <w:szCs w:val="20"/>
                <w:lang w:val="en-US"/>
              </w:rPr>
            </w:pPr>
          </w:p>
        </w:tc>
        <w:tc>
          <w:tcPr>
            <w:tcW w:w="1655" w:type="dxa"/>
            <w:vMerge/>
            <w:vAlign w:val="center"/>
          </w:tcPr>
          <w:p w14:paraId="048FC37D" w14:textId="77777777" w:rsidR="008E2B89" w:rsidRPr="00854BC1" w:rsidRDefault="008E2B89" w:rsidP="0049738F">
            <w:pPr>
              <w:autoSpaceDE w:val="0"/>
              <w:autoSpaceDN w:val="0"/>
              <w:adjustRightInd w:val="0"/>
              <w:rPr>
                <w:rFonts w:eastAsiaTheme="minorHAnsi"/>
                <w:sz w:val="20"/>
                <w:szCs w:val="20"/>
                <w:lang w:val="en-US"/>
              </w:rPr>
            </w:pPr>
          </w:p>
        </w:tc>
        <w:tc>
          <w:tcPr>
            <w:tcW w:w="1418" w:type="dxa"/>
            <w:vMerge/>
            <w:vAlign w:val="center"/>
          </w:tcPr>
          <w:p w14:paraId="1A4B4A29" w14:textId="77777777" w:rsidR="008E2B89" w:rsidRPr="00854BC1" w:rsidRDefault="008E2B89" w:rsidP="0049738F">
            <w:pPr>
              <w:autoSpaceDE w:val="0"/>
              <w:autoSpaceDN w:val="0"/>
              <w:adjustRightInd w:val="0"/>
              <w:rPr>
                <w:rFonts w:eastAsiaTheme="minorHAnsi"/>
                <w:i/>
                <w:iCs/>
                <w:sz w:val="20"/>
                <w:szCs w:val="20"/>
                <w:lang w:val="en-US"/>
              </w:rPr>
            </w:pPr>
          </w:p>
        </w:tc>
        <w:tc>
          <w:tcPr>
            <w:tcW w:w="1275" w:type="dxa"/>
            <w:vMerge/>
            <w:vAlign w:val="center"/>
          </w:tcPr>
          <w:p w14:paraId="5568BFC4" w14:textId="77777777" w:rsidR="008E2B89" w:rsidRPr="00854BC1" w:rsidRDefault="008E2B89" w:rsidP="0049738F">
            <w:pPr>
              <w:autoSpaceDE w:val="0"/>
              <w:autoSpaceDN w:val="0"/>
              <w:adjustRightInd w:val="0"/>
              <w:rPr>
                <w:rFonts w:eastAsiaTheme="minorHAnsi"/>
                <w:sz w:val="20"/>
                <w:szCs w:val="20"/>
                <w:lang w:val="en-US"/>
              </w:rPr>
            </w:pPr>
          </w:p>
        </w:tc>
        <w:tc>
          <w:tcPr>
            <w:tcW w:w="1448" w:type="dxa"/>
            <w:vAlign w:val="center"/>
          </w:tcPr>
          <w:p w14:paraId="2E9196E0"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Stenurus australis</w:t>
            </w:r>
          </w:p>
        </w:tc>
        <w:tc>
          <w:tcPr>
            <w:tcW w:w="1954" w:type="dxa"/>
            <w:vAlign w:val="center"/>
          </w:tcPr>
          <w:p w14:paraId="2255CC98"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Lower respiratory, Otic apparatus</w:t>
            </w:r>
          </w:p>
        </w:tc>
        <w:tc>
          <w:tcPr>
            <w:tcW w:w="3996" w:type="dxa"/>
            <w:vAlign w:val="center"/>
          </w:tcPr>
          <w:p w14:paraId="5096A60E"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fldChar w:fldCharType="begin"/>
            </w:r>
            <w:r w:rsidRPr="00854BC1">
              <w:rPr>
                <w:rFonts w:eastAsiaTheme="minorHAnsi"/>
                <w:sz w:val="20"/>
                <w:szCs w:val="20"/>
                <w:lang w:val="en-US"/>
              </w:rPr>
              <w:instrText xml:space="preserve"> ADDIN ZOTERO_ITEM CSL_CITATION {"citationID":"4j5VxLMD","properties":{"formattedCitation":"(Torres {\\i{}et al.}, 1994; Alvarado-Rybak {\\i{}et al.}, 2020b)","plainCitation":"(Torres et al., 1994; Alvarado-Rybak et al., 2020b)","noteIndex":0},"citationItems":[{"id":1174,"uris":["http://zotero.org/users/9441463/items/N5ASCBFW"],"itemData":{"id":1174,"type":"article-journal","container-title":"Frontiers in Marine Science","DOI":"10.3389/fmars.2020.00684","ISSN":"2296-7745","journalAbbreviation":"Front. Mar. Sci.","language":"en","page":"684","source":"DOI.org (Crossref)","title":"Pathological Findings in Cetaceans Sporadically Stranded Along the Chilean Coast","volume":"7","author":[{"family":"Alvarado-Rybak","given":"Mario"},{"family":"Toro","given":"Frederick"},{"family":"Abarca","given":"Paulette"},{"family":"Paredes","given":"Enrique"},{"family":"Español-Jiménez","given":"Sonia"},{"family":"Seguel","given":"Mauricio"}],"issued":{"date-parts":[["2020",8,21]]}}},{"id":1257,"uris":["http://zotero.org/users/9441463/items/ZZBRMJXY"],"itemData":{"id":1257,"type":"article-journal","container-title":"Memórias do Instituto Oswaldo Cruz","DOI":"10.1590/S0074-02761994000200004","ISSN":"0074-0276","issue":"2","journalAbbreviation":"Mem. Inst. Oswaldo Cruz","page":"141-143","source":"DOI.org (Crossref)","title":"The occurrence of stenurus australis Tantalean and Sarmiento, 1991(Nematoda: Mestratongyloidea)in the Porpoise Phocoena spinipinnis (Burmeister,1865) on the Southern Coast of Chile","title-short":"The occurrence of stenurus australis Tantalean and Sarmiento, 1991(Nematoda","volume":"89","author":[{"family":"Torres","given":"Patricio"},{"family":"Cortes","given":"Patricio"},{"family":"Oporto","given":"Jorge A."},{"family":"Brieva","given":"Lila"},{"family":"Silva","given":"Ricardo"}],"issued":{"date-parts":[["1994",6]]}}}],"schema":"https://github.com/citation-style-language/schema/raw/master/csl-citation.json"} </w:instrText>
            </w:r>
            <w:r w:rsidRPr="00854BC1">
              <w:rPr>
                <w:rFonts w:eastAsiaTheme="minorHAnsi"/>
                <w:sz w:val="20"/>
                <w:szCs w:val="20"/>
                <w:lang w:val="en-US"/>
              </w:rPr>
              <w:fldChar w:fldCharType="separate"/>
            </w:r>
            <w:r w:rsidRPr="00854BC1">
              <w:rPr>
                <w:sz w:val="20"/>
                <w:szCs w:val="20"/>
                <w:lang w:val="en-US"/>
              </w:rPr>
              <w:t xml:space="preserve">(Torres </w:t>
            </w:r>
            <w:r w:rsidRPr="00854BC1">
              <w:rPr>
                <w:i/>
                <w:iCs/>
                <w:sz w:val="20"/>
                <w:szCs w:val="20"/>
                <w:lang w:val="en-US"/>
              </w:rPr>
              <w:t>et al.</w:t>
            </w:r>
            <w:r w:rsidRPr="00854BC1">
              <w:rPr>
                <w:sz w:val="20"/>
                <w:szCs w:val="20"/>
                <w:lang w:val="en-US"/>
              </w:rPr>
              <w:t xml:space="preserve">, 1994; Alvarado-Rybak </w:t>
            </w:r>
            <w:r w:rsidRPr="00854BC1">
              <w:rPr>
                <w:i/>
                <w:iCs/>
                <w:sz w:val="20"/>
                <w:szCs w:val="20"/>
                <w:lang w:val="en-US"/>
              </w:rPr>
              <w:t>et al.</w:t>
            </w:r>
            <w:r w:rsidRPr="00854BC1">
              <w:rPr>
                <w:sz w:val="20"/>
                <w:szCs w:val="20"/>
                <w:lang w:val="en-US"/>
              </w:rPr>
              <w:t>, 2020b)</w:t>
            </w:r>
            <w:r w:rsidRPr="00854BC1">
              <w:rPr>
                <w:rFonts w:eastAsiaTheme="minorHAnsi"/>
                <w:sz w:val="20"/>
                <w:szCs w:val="20"/>
                <w:lang w:val="en-US"/>
              </w:rPr>
              <w:fldChar w:fldCharType="end"/>
            </w:r>
          </w:p>
        </w:tc>
      </w:tr>
      <w:tr w:rsidR="008E2B89" w:rsidRPr="006F2338" w14:paraId="3F690E81" w14:textId="77777777" w:rsidTr="005A3E74">
        <w:tblPrEx>
          <w:tblLook w:val="0000" w:firstRow="0" w:lastRow="0" w:firstColumn="0" w:lastColumn="0" w:noHBand="0" w:noVBand="0"/>
        </w:tblPrEx>
        <w:tc>
          <w:tcPr>
            <w:tcW w:w="1606" w:type="dxa"/>
            <w:vMerge/>
            <w:vAlign w:val="center"/>
          </w:tcPr>
          <w:p w14:paraId="00831439" w14:textId="77777777" w:rsidR="008E2B89" w:rsidRPr="00854BC1" w:rsidRDefault="008E2B89" w:rsidP="0049738F">
            <w:pPr>
              <w:autoSpaceDE w:val="0"/>
              <w:autoSpaceDN w:val="0"/>
              <w:adjustRightInd w:val="0"/>
              <w:rPr>
                <w:rFonts w:eastAsiaTheme="minorHAnsi"/>
                <w:i/>
                <w:iCs/>
                <w:sz w:val="20"/>
                <w:szCs w:val="20"/>
                <w:lang w:val="en-US"/>
              </w:rPr>
            </w:pPr>
          </w:p>
        </w:tc>
        <w:tc>
          <w:tcPr>
            <w:tcW w:w="1655" w:type="dxa"/>
            <w:vMerge/>
            <w:vAlign w:val="center"/>
          </w:tcPr>
          <w:p w14:paraId="3FAB76A5" w14:textId="77777777" w:rsidR="008E2B89" w:rsidRPr="00854BC1" w:rsidRDefault="008E2B89" w:rsidP="0049738F">
            <w:pPr>
              <w:autoSpaceDE w:val="0"/>
              <w:autoSpaceDN w:val="0"/>
              <w:adjustRightInd w:val="0"/>
              <w:rPr>
                <w:rFonts w:eastAsiaTheme="minorHAnsi"/>
                <w:sz w:val="20"/>
                <w:szCs w:val="20"/>
                <w:lang w:val="en-US"/>
              </w:rPr>
            </w:pPr>
          </w:p>
        </w:tc>
        <w:tc>
          <w:tcPr>
            <w:tcW w:w="1418" w:type="dxa"/>
            <w:vMerge/>
            <w:vAlign w:val="center"/>
          </w:tcPr>
          <w:p w14:paraId="2FF36AAA" w14:textId="77777777" w:rsidR="008E2B89" w:rsidRPr="00854BC1" w:rsidRDefault="008E2B89" w:rsidP="0049738F">
            <w:pPr>
              <w:autoSpaceDE w:val="0"/>
              <w:autoSpaceDN w:val="0"/>
              <w:adjustRightInd w:val="0"/>
              <w:rPr>
                <w:rFonts w:eastAsiaTheme="minorHAnsi"/>
                <w:i/>
                <w:iCs/>
                <w:sz w:val="20"/>
                <w:szCs w:val="20"/>
                <w:lang w:val="en-US"/>
              </w:rPr>
            </w:pPr>
          </w:p>
        </w:tc>
        <w:tc>
          <w:tcPr>
            <w:tcW w:w="1275" w:type="dxa"/>
            <w:vMerge/>
            <w:vAlign w:val="center"/>
          </w:tcPr>
          <w:p w14:paraId="284FCF14" w14:textId="77777777" w:rsidR="008E2B89" w:rsidRPr="00854BC1" w:rsidRDefault="008E2B89" w:rsidP="0049738F">
            <w:pPr>
              <w:autoSpaceDE w:val="0"/>
              <w:autoSpaceDN w:val="0"/>
              <w:adjustRightInd w:val="0"/>
              <w:rPr>
                <w:rFonts w:eastAsiaTheme="minorHAnsi"/>
                <w:sz w:val="20"/>
                <w:szCs w:val="20"/>
                <w:lang w:val="en-US"/>
              </w:rPr>
            </w:pPr>
          </w:p>
        </w:tc>
        <w:tc>
          <w:tcPr>
            <w:tcW w:w="1448" w:type="dxa"/>
            <w:vAlign w:val="center"/>
          </w:tcPr>
          <w:p w14:paraId="18C80B82"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Stenurus minor</w:t>
            </w:r>
          </w:p>
        </w:tc>
        <w:tc>
          <w:tcPr>
            <w:tcW w:w="1954" w:type="dxa"/>
            <w:vAlign w:val="center"/>
          </w:tcPr>
          <w:p w14:paraId="4D6E3A84"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Otic apparatus</w:t>
            </w:r>
          </w:p>
        </w:tc>
        <w:tc>
          <w:tcPr>
            <w:tcW w:w="3996" w:type="dxa"/>
            <w:vAlign w:val="center"/>
          </w:tcPr>
          <w:p w14:paraId="18C7ADF3"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fldChar w:fldCharType="begin"/>
            </w:r>
            <w:r w:rsidRPr="00854BC1">
              <w:rPr>
                <w:rFonts w:eastAsiaTheme="minorHAnsi"/>
                <w:sz w:val="20"/>
                <w:szCs w:val="20"/>
                <w:lang w:val="en-US"/>
              </w:rPr>
              <w:instrText xml:space="preserve"> ADDIN ZOTERO_ITEM CSL_CITATION {"citationID":"FiLP3D5m","properties":{"formattedCitation":"(Corcuera {\\i{}et al.}, 1995)","plainCitation":"(Corcuera et al., 1995)","noteIndex":0},"citationItems":[{"id":1280,"uris":["http://zotero.org/users/9441463/items/CWTFN94Y"],"itemData":{"id":1280,"type":"article-journal","container-title":"Report of the International Whaling Commission","issue":"16","journalAbbreviation":"Rep. Int. Whal. Commn.","title":"Life history data, organochlorine pollutants and parasites from eight Burmeister's porpoises, Phocoena spinipinnis, caught in northern Argentine waters","author":[{"family":"Corcuera","given":"Javier"},{"family":"Monzon","given":"Florencia"},{"family":"Anguilar","given":"Alex"},{"family":"Borrell","given":"Ansuncion"},{"family":"Raga","given":"J. Antonio"}],"issued":{"date-parts":[["1995"]]}}}],"schema":"https://github.com/citation-style-language/schema/raw/master/csl-citation.json"} </w:instrText>
            </w:r>
            <w:r w:rsidRPr="00854BC1">
              <w:rPr>
                <w:rFonts w:eastAsiaTheme="minorHAnsi"/>
                <w:sz w:val="20"/>
                <w:szCs w:val="20"/>
                <w:lang w:val="en-US"/>
              </w:rPr>
              <w:fldChar w:fldCharType="separate"/>
            </w:r>
            <w:r w:rsidRPr="00854BC1">
              <w:rPr>
                <w:sz w:val="20"/>
                <w:szCs w:val="20"/>
                <w:lang w:val="en-US"/>
              </w:rPr>
              <w:t xml:space="preserve">(Corcuera </w:t>
            </w:r>
            <w:r w:rsidRPr="00854BC1">
              <w:rPr>
                <w:i/>
                <w:iCs/>
                <w:sz w:val="20"/>
                <w:szCs w:val="20"/>
                <w:lang w:val="en-US"/>
              </w:rPr>
              <w:t>et al.</w:t>
            </w:r>
            <w:r w:rsidRPr="00854BC1">
              <w:rPr>
                <w:sz w:val="20"/>
                <w:szCs w:val="20"/>
                <w:lang w:val="en-US"/>
              </w:rPr>
              <w:t>, 1995)</w:t>
            </w:r>
            <w:r w:rsidRPr="00854BC1">
              <w:rPr>
                <w:rFonts w:eastAsiaTheme="minorHAnsi"/>
                <w:sz w:val="20"/>
                <w:szCs w:val="20"/>
                <w:lang w:val="en-US"/>
              </w:rPr>
              <w:fldChar w:fldCharType="end"/>
            </w:r>
          </w:p>
        </w:tc>
      </w:tr>
      <w:tr w:rsidR="008E2B89" w:rsidRPr="006F2338" w14:paraId="326259B7" w14:textId="77777777" w:rsidTr="005A3E74">
        <w:tblPrEx>
          <w:tblLook w:val="0000" w:firstRow="0" w:lastRow="0" w:firstColumn="0" w:lastColumn="0" w:noHBand="0" w:noVBand="0"/>
        </w:tblPrEx>
        <w:tc>
          <w:tcPr>
            <w:tcW w:w="1606" w:type="dxa"/>
            <w:vMerge/>
            <w:vAlign w:val="center"/>
          </w:tcPr>
          <w:p w14:paraId="3C5E52CA" w14:textId="77777777" w:rsidR="008E2B89" w:rsidRPr="00854BC1" w:rsidRDefault="008E2B89" w:rsidP="0049738F">
            <w:pPr>
              <w:autoSpaceDE w:val="0"/>
              <w:autoSpaceDN w:val="0"/>
              <w:adjustRightInd w:val="0"/>
              <w:rPr>
                <w:rFonts w:eastAsiaTheme="minorHAnsi"/>
                <w:i/>
                <w:iCs/>
                <w:sz w:val="20"/>
                <w:szCs w:val="20"/>
                <w:lang w:val="en-US"/>
              </w:rPr>
            </w:pPr>
          </w:p>
        </w:tc>
        <w:tc>
          <w:tcPr>
            <w:tcW w:w="1655" w:type="dxa"/>
            <w:vMerge/>
            <w:vAlign w:val="center"/>
          </w:tcPr>
          <w:p w14:paraId="099AE6C1" w14:textId="77777777" w:rsidR="008E2B89" w:rsidRPr="00854BC1" w:rsidRDefault="008E2B89" w:rsidP="0049738F">
            <w:pPr>
              <w:autoSpaceDE w:val="0"/>
              <w:autoSpaceDN w:val="0"/>
              <w:adjustRightInd w:val="0"/>
              <w:rPr>
                <w:rFonts w:eastAsiaTheme="minorHAnsi"/>
                <w:sz w:val="20"/>
                <w:szCs w:val="20"/>
                <w:lang w:val="en-US"/>
              </w:rPr>
            </w:pPr>
          </w:p>
        </w:tc>
        <w:tc>
          <w:tcPr>
            <w:tcW w:w="1418" w:type="dxa"/>
            <w:vMerge/>
            <w:vAlign w:val="center"/>
          </w:tcPr>
          <w:p w14:paraId="169325A6" w14:textId="77777777" w:rsidR="008E2B89" w:rsidRPr="00854BC1" w:rsidRDefault="008E2B89" w:rsidP="0049738F">
            <w:pPr>
              <w:autoSpaceDE w:val="0"/>
              <w:autoSpaceDN w:val="0"/>
              <w:adjustRightInd w:val="0"/>
              <w:rPr>
                <w:rFonts w:eastAsiaTheme="minorHAnsi"/>
                <w:i/>
                <w:iCs/>
                <w:sz w:val="20"/>
                <w:szCs w:val="20"/>
                <w:lang w:val="en-US"/>
              </w:rPr>
            </w:pPr>
          </w:p>
        </w:tc>
        <w:tc>
          <w:tcPr>
            <w:tcW w:w="1275" w:type="dxa"/>
            <w:vMerge/>
            <w:vAlign w:val="center"/>
          </w:tcPr>
          <w:p w14:paraId="2618193D" w14:textId="77777777" w:rsidR="008E2B89" w:rsidRPr="00854BC1" w:rsidRDefault="008E2B89" w:rsidP="0049738F">
            <w:pPr>
              <w:autoSpaceDE w:val="0"/>
              <w:autoSpaceDN w:val="0"/>
              <w:adjustRightInd w:val="0"/>
              <w:rPr>
                <w:rFonts w:eastAsiaTheme="minorHAnsi"/>
                <w:sz w:val="20"/>
                <w:szCs w:val="20"/>
                <w:lang w:val="en-US"/>
              </w:rPr>
            </w:pPr>
          </w:p>
        </w:tc>
        <w:tc>
          <w:tcPr>
            <w:tcW w:w="1448" w:type="dxa"/>
            <w:vAlign w:val="center"/>
          </w:tcPr>
          <w:p w14:paraId="058CFB07"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Stenurus sp.</w:t>
            </w:r>
          </w:p>
        </w:tc>
        <w:tc>
          <w:tcPr>
            <w:tcW w:w="1954" w:type="dxa"/>
            <w:vAlign w:val="center"/>
          </w:tcPr>
          <w:p w14:paraId="0C86E20F"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Otic apparatus</w:t>
            </w:r>
          </w:p>
        </w:tc>
        <w:tc>
          <w:tcPr>
            <w:tcW w:w="3996" w:type="dxa"/>
            <w:vAlign w:val="center"/>
          </w:tcPr>
          <w:p w14:paraId="2D9B1ADD"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fldChar w:fldCharType="begin"/>
            </w:r>
            <w:r w:rsidRPr="00854BC1">
              <w:rPr>
                <w:rFonts w:eastAsiaTheme="minorHAnsi"/>
                <w:sz w:val="20"/>
                <w:szCs w:val="20"/>
                <w:lang w:val="en-US"/>
              </w:rPr>
              <w:instrText xml:space="preserve"> ADDIN ZOTERO_ITEM CSL_CITATION {"citationID":"2AY1hucq","properties":{"formattedCitation":"(Reyes and van Waerebeek, 1995)","plainCitation":"(Reyes and van Waerebeek, 1995)","noteIndex":0},"citationItems":[{"id":1287,"uris":["http://zotero.org/users/9441463/items/BP6E7BAB"],"itemData":{"id":1287,"type":"article-journal","container-title":"Report of the International Whaling Commission","issue":"16","page":"349-364","title":"Aspects of the biology of Burmeister’s porpoise from Peru","author":[{"family":"Reyes","given":"J C"},{"family":"Waerebeek","given":"K","non-dropping-particle":"van"}],"issued":{"date-parts":[["1995"]]}}}],"schema":"https://github.com/citation-style-language/schema/raw/master/csl-citation.json"} </w:instrText>
            </w:r>
            <w:r w:rsidRPr="00854BC1">
              <w:rPr>
                <w:rFonts w:eastAsiaTheme="minorHAnsi"/>
                <w:sz w:val="20"/>
                <w:szCs w:val="20"/>
                <w:lang w:val="en-US"/>
              </w:rPr>
              <w:fldChar w:fldCharType="separate"/>
            </w:r>
            <w:r w:rsidRPr="00854BC1">
              <w:rPr>
                <w:rFonts w:eastAsiaTheme="minorHAnsi"/>
                <w:noProof/>
                <w:sz w:val="20"/>
                <w:szCs w:val="20"/>
                <w:lang w:val="en-US"/>
              </w:rPr>
              <w:t>(Reyes and van Waerebeek, 1995)</w:t>
            </w:r>
            <w:r w:rsidRPr="00854BC1">
              <w:rPr>
                <w:rFonts w:eastAsiaTheme="minorHAnsi"/>
                <w:sz w:val="20"/>
                <w:szCs w:val="20"/>
                <w:lang w:val="en-US"/>
              </w:rPr>
              <w:fldChar w:fldCharType="end"/>
            </w:r>
          </w:p>
        </w:tc>
      </w:tr>
      <w:tr w:rsidR="008E2B89" w:rsidRPr="006F2338" w14:paraId="35F37A1C" w14:textId="77777777" w:rsidTr="005A3E74">
        <w:tblPrEx>
          <w:tblLook w:val="0000" w:firstRow="0" w:lastRow="0" w:firstColumn="0" w:lastColumn="0" w:noHBand="0" w:noVBand="0"/>
        </w:tblPrEx>
        <w:tc>
          <w:tcPr>
            <w:tcW w:w="1606" w:type="dxa"/>
            <w:vMerge/>
            <w:vAlign w:val="center"/>
          </w:tcPr>
          <w:p w14:paraId="02189BA0" w14:textId="77777777" w:rsidR="008E2B89" w:rsidRPr="00854BC1" w:rsidRDefault="008E2B89" w:rsidP="0049738F">
            <w:pPr>
              <w:autoSpaceDE w:val="0"/>
              <w:autoSpaceDN w:val="0"/>
              <w:adjustRightInd w:val="0"/>
              <w:rPr>
                <w:rFonts w:eastAsiaTheme="minorHAnsi"/>
                <w:i/>
                <w:iCs/>
                <w:sz w:val="20"/>
                <w:szCs w:val="20"/>
                <w:lang w:val="en-US"/>
              </w:rPr>
            </w:pPr>
          </w:p>
        </w:tc>
        <w:tc>
          <w:tcPr>
            <w:tcW w:w="1655" w:type="dxa"/>
            <w:vMerge w:val="restart"/>
            <w:vAlign w:val="center"/>
          </w:tcPr>
          <w:p w14:paraId="0516E9F3"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Phocoenoides dalli</w:t>
            </w:r>
          </w:p>
        </w:tc>
        <w:tc>
          <w:tcPr>
            <w:tcW w:w="1418" w:type="dxa"/>
            <w:vMerge w:val="restart"/>
            <w:vAlign w:val="center"/>
          </w:tcPr>
          <w:p w14:paraId="5B19B1D2"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Dall’s porpoise</w:t>
            </w:r>
          </w:p>
        </w:tc>
        <w:tc>
          <w:tcPr>
            <w:tcW w:w="1275" w:type="dxa"/>
            <w:vMerge w:val="restart"/>
            <w:vAlign w:val="center"/>
          </w:tcPr>
          <w:p w14:paraId="03C7AC03"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Pseudaliidae</w:t>
            </w:r>
          </w:p>
        </w:tc>
        <w:tc>
          <w:tcPr>
            <w:tcW w:w="1448" w:type="dxa"/>
            <w:vAlign w:val="center"/>
          </w:tcPr>
          <w:p w14:paraId="1E1E9468"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Halocercus dalli</w:t>
            </w:r>
          </w:p>
        </w:tc>
        <w:tc>
          <w:tcPr>
            <w:tcW w:w="1954" w:type="dxa"/>
            <w:vAlign w:val="center"/>
          </w:tcPr>
          <w:p w14:paraId="16301ECB"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Lower respiratory</w:t>
            </w:r>
          </w:p>
        </w:tc>
        <w:tc>
          <w:tcPr>
            <w:tcW w:w="3996" w:type="dxa"/>
            <w:vAlign w:val="center"/>
          </w:tcPr>
          <w:p w14:paraId="4F1A1063"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fldChar w:fldCharType="begin"/>
            </w:r>
            <w:r w:rsidRPr="00854BC1">
              <w:rPr>
                <w:rFonts w:eastAsiaTheme="minorHAnsi"/>
                <w:sz w:val="20"/>
                <w:szCs w:val="20"/>
                <w:lang w:val="en-US"/>
              </w:rPr>
              <w:instrText xml:space="preserve"> ADDIN ZOTERO_ITEM CSL_CITATION {"citationID":"QPGkmmLg","properties":{"formattedCitation":"(Conlogue {\\i{}et al.}, 1985)","plainCitation":"(Conlogue et al., 1985)","noteIndex":0},"citationItems":[{"id":1295,"uris":["http://zotero.org/users/9441463/items/67DNAJ2J"],"itemData":{"id":1295,"type":"article-journal","abstract":"The prevalences of three helminths, Campula oblonga, Halocercus dalli and Crassicauda sp., recovered from Dall's porpoises which were net-entrapped incidentally in the vicinity of the Western Aleutian Islands in the northwest Pacific are reported. Specimens of Campula oblonga were found within the bile ducts of 46% of 127 livers examined. The prevalence of hepatic trematodiasis increased with the age of the host. Pulmonary nodules associated with Halocercus dalli were noted in 71% of the Dall's porpoises. Adult H. dalli were recovered from the main stem bronchi of heavily infected lungs. Younger animals exhibited a relatively higher prevalence. Specimens of Crassicauda sp. were found within the main lactiferous canal of 69% of 29 mammary glands examined. The prevalence was highest in mature porpoises. Possible detrimental effects and the modes of transmission of the three species of parasites are also considered.","container-title":"Journal of Wildlife Diseases","DOI":"10.7589/0090-3558-21.2.160","ISSN":"0090-3558","issue":"2","journalAbbreviation":"J Wildl Dis","language":"eng","note":"PMID: 3999249","page":"160-166","source":"PubMed","title":"Parasites of the Dall's porpoise (Phocoenoides dalli True)","volume":"21","author":[{"family":"Conlogue","given":"G. J."},{"family":"Ogden","given":"J. A."},{"family":"Foreyt","given":"W. J."}],"issued":{"date-parts":[["1985",4]]}}}],"schema":"https://github.com/citation-style-language/schema/raw/master/csl-citation.json"} </w:instrText>
            </w:r>
            <w:r w:rsidRPr="00854BC1">
              <w:rPr>
                <w:rFonts w:eastAsiaTheme="minorHAnsi"/>
                <w:sz w:val="20"/>
                <w:szCs w:val="20"/>
                <w:lang w:val="en-US"/>
              </w:rPr>
              <w:fldChar w:fldCharType="separate"/>
            </w:r>
            <w:r w:rsidRPr="00854BC1">
              <w:rPr>
                <w:sz w:val="20"/>
                <w:szCs w:val="20"/>
                <w:lang w:val="en-US"/>
              </w:rPr>
              <w:t xml:space="preserve">(Conlogue </w:t>
            </w:r>
            <w:r w:rsidRPr="00854BC1">
              <w:rPr>
                <w:i/>
                <w:iCs/>
                <w:sz w:val="20"/>
                <w:szCs w:val="20"/>
                <w:lang w:val="en-US"/>
              </w:rPr>
              <w:t>et al.</w:t>
            </w:r>
            <w:r w:rsidRPr="00854BC1">
              <w:rPr>
                <w:sz w:val="20"/>
                <w:szCs w:val="20"/>
                <w:lang w:val="en-US"/>
              </w:rPr>
              <w:t>, 1985)</w:t>
            </w:r>
            <w:r w:rsidRPr="00854BC1">
              <w:rPr>
                <w:rFonts w:eastAsiaTheme="minorHAnsi"/>
                <w:sz w:val="20"/>
                <w:szCs w:val="20"/>
                <w:lang w:val="en-US"/>
              </w:rPr>
              <w:fldChar w:fldCharType="end"/>
            </w:r>
          </w:p>
        </w:tc>
      </w:tr>
      <w:tr w:rsidR="008E2B89" w:rsidRPr="006F2338" w14:paraId="750DBC57" w14:textId="77777777" w:rsidTr="005A3E74">
        <w:tblPrEx>
          <w:tblLook w:val="0000" w:firstRow="0" w:lastRow="0" w:firstColumn="0" w:lastColumn="0" w:noHBand="0" w:noVBand="0"/>
        </w:tblPrEx>
        <w:tc>
          <w:tcPr>
            <w:tcW w:w="1606" w:type="dxa"/>
            <w:vMerge/>
            <w:vAlign w:val="center"/>
          </w:tcPr>
          <w:p w14:paraId="58A05D56" w14:textId="77777777" w:rsidR="008E2B89" w:rsidRPr="00854BC1" w:rsidRDefault="008E2B89" w:rsidP="0049738F">
            <w:pPr>
              <w:autoSpaceDE w:val="0"/>
              <w:autoSpaceDN w:val="0"/>
              <w:adjustRightInd w:val="0"/>
              <w:rPr>
                <w:rFonts w:eastAsiaTheme="minorHAnsi"/>
                <w:i/>
                <w:iCs/>
                <w:sz w:val="20"/>
                <w:szCs w:val="20"/>
                <w:lang w:val="en-US"/>
              </w:rPr>
            </w:pPr>
          </w:p>
        </w:tc>
        <w:tc>
          <w:tcPr>
            <w:tcW w:w="1655" w:type="dxa"/>
            <w:vMerge/>
            <w:vAlign w:val="center"/>
          </w:tcPr>
          <w:p w14:paraId="1B298BEE" w14:textId="77777777" w:rsidR="008E2B89" w:rsidRPr="00854BC1" w:rsidRDefault="008E2B89" w:rsidP="0049738F">
            <w:pPr>
              <w:autoSpaceDE w:val="0"/>
              <w:autoSpaceDN w:val="0"/>
              <w:adjustRightInd w:val="0"/>
              <w:rPr>
                <w:rFonts w:eastAsiaTheme="minorHAnsi"/>
                <w:sz w:val="20"/>
                <w:szCs w:val="20"/>
                <w:lang w:val="en-US"/>
              </w:rPr>
            </w:pPr>
          </w:p>
        </w:tc>
        <w:tc>
          <w:tcPr>
            <w:tcW w:w="1418" w:type="dxa"/>
            <w:vMerge/>
            <w:vAlign w:val="center"/>
          </w:tcPr>
          <w:p w14:paraId="23E9DB37" w14:textId="77777777" w:rsidR="008E2B89" w:rsidRPr="00854BC1" w:rsidRDefault="008E2B89" w:rsidP="0049738F">
            <w:pPr>
              <w:autoSpaceDE w:val="0"/>
              <w:autoSpaceDN w:val="0"/>
              <w:adjustRightInd w:val="0"/>
              <w:rPr>
                <w:rFonts w:eastAsiaTheme="minorHAnsi"/>
                <w:i/>
                <w:iCs/>
                <w:sz w:val="20"/>
                <w:szCs w:val="20"/>
                <w:lang w:val="en-US"/>
              </w:rPr>
            </w:pPr>
          </w:p>
        </w:tc>
        <w:tc>
          <w:tcPr>
            <w:tcW w:w="1275" w:type="dxa"/>
            <w:vMerge/>
            <w:vAlign w:val="center"/>
          </w:tcPr>
          <w:p w14:paraId="5D8B97D5" w14:textId="77777777" w:rsidR="008E2B89" w:rsidRPr="00854BC1" w:rsidRDefault="008E2B89" w:rsidP="0049738F">
            <w:pPr>
              <w:autoSpaceDE w:val="0"/>
              <w:autoSpaceDN w:val="0"/>
              <w:adjustRightInd w:val="0"/>
              <w:rPr>
                <w:rFonts w:eastAsiaTheme="minorHAnsi"/>
                <w:sz w:val="20"/>
                <w:szCs w:val="20"/>
                <w:lang w:val="en-US"/>
              </w:rPr>
            </w:pPr>
          </w:p>
        </w:tc>
        <w:tc>
          <w:tcPr>
            <w:tcW w:w="1448" w:type="dxa"/>
            <w:vAlign w:val="center"/>
          </w:tcPr>
          <w:p w14:paraId="4F4CB1D3"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Halocercus kirbyi</w:t>
            </w:r>
          </w:p>
        </w:tc>
        <w:tc>
          <w:tcPr>
            <w:tcW w:w="1954" w:type="dxa"/>
            <w:vAlign w:val="center"/>
          </w:tcPr>
          <w:p w14:paraId="4C4ED7A0" w14:textId="77777777" w:rsidR="008E2B89" w:rsidRPr="00854BC1" w:rsidRDefault="008E2B89" w:rsidP="0049738F">
            <w:pPr>
              <w:autoSpaceDE w:val="0"/>
              <w:autoSpaceDN w:val="0"/>
              <w:adjustRightInd w:val="0"/>
              <w:rPr>
                <w:rFonts w:eastAsiaTheme="minorHAnsi"/>
                <w:sz w:val="20"/>
                <w:szCs w:val="20"/>
                <w:lang w:val="en-US"/>
              </w:rPr>
            </w:pPr>
            <w:r w:rsidRPr="00854BC1">
              <w:rPr>
                <w:sz w:val="20"/>
                <w:szCs w:val="20"/>
                <w:lang w:val="en-US"/>
              </w:rPr>
              <w:t>N/A</w:t>
            </w:r>
          </w:p>
        </w:tc>
        <w:tc>
          <w:tcPr>
            <w:tcW w:w="3996" w:type="dxa"/>
            <w:vAlign w:val="center"/>
          </w:tcPr>
          <w:p w14:paraId="07B2E527"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fldChar w:fldCharType="begin"/>
            </w:r>
            <w:r w:rsidRPr="00854BC1">
              <w:rPr>
                <w:rFonts w:eastAsiaTheme="minorHAnsi"/>
                <w:sz w:val="20"/>
                <w:szCs w:val="20"/>
                <w:lang w:val="en-US"/>
              </w:rPr>
              <w:instrText xml:space="preserve"> ADDIN ZOTERO_ITEM CSL_CITATION {"citationID":"OTv0AF2K","properties":{"formattedCitation":"(Dougherty, 1944)","plainCitation":"(Dougherty, 1944)","noteIndex":0},"citationItems":[{"id":1327,"uris":["http://zotero.org/users/9441463/items/V8IN5X28"],"itemData":{"id":1327,"type":"article-journal","container-title":"Parasitology","issue":"1/2","page":"80-94","title":"The lungworms (Nematoda: Pseudalidae) of Odontoceti. Part I.","volume":"36","author":[{"family":"Dougherty","given":"E.C."}],"issued":{"date-parts":[["1944"]]}}}],"schema":"https://github.com/citation-style-language/schema/raw/master/csl-citation.json"} </w:instrText>
            </w:r>
            <w:r w:rsidRPr="00854BC1">
              <w:rPr>
                <w:rFonts w:eastAsiaTheme="minorHAnsi"/>
                <w:sz w:val="20"/>
                <w:szCs w:val="20"/>
                <w:lang w:val="en-US"/>
              </w:rPr>
              <w:fldChar w:fldCharType="separate"/>
            </w:r>
            <w:r w:rsidRPr="00854BC1">
              <w:rPr>
                <w:rFonts w:eastAsiaTheme="minorHAnsi"/>
                <w:noProof/>
                <w:sz w:val="20"/>
                <w:szCs w:val="20"/>
                <w:lang w:val="en-US"/>
              </w:rPr>
              <w:t>(Dougherty, 1944)</w:t>
            </w:r>
            <w:r w:rsidRPr="00854BC1">
              <w:rPr>
                <w:rFonts w:eastAsiaTheme="minorHAnsi"/>
                <w:sz w:val="20"/>
                <w:szCs w:val="20"/>
                <w:lang w:val="en-US"/>
              </w:rPr>
              <w:fldChar w:fldCharType="end"/>
            </w:r>
          </w:p>
        </w:tc>
      </w:tr>
      <w:tr w:rsidR="008E2B89" w:rsidRPr="006F2338" w14:paraId="47EC8950" w14:textId="77777777" w:rsidTr="005A3E74">
        <w:tblPrEx>
          <w:tblLook w:val="0000" w:firstRow="0" w:lastRow="0" w:firstColumn="0" w:lastColumn="0" w:noHBand="0" w:noVBand="0"/>
        </w:tblPrEx>
        <w:tc>
          <w:tcPr>
            <w:tcW w:w="1606" w:type="dxa"/>
            <w:vMerge/>
            <w:vAlign w:val="center"/>
          </w:tcPr>
          <w:p w14:paraId="2AFF5822" w14:textId="77777777" w:rsidR="008E2B89" w:rsidRPr="00854BC1" w:rsidRDefault="008E2B89" w:rsidP="0049738F">
            <w:pPr>
              <w:autoSpaceDE w:val="0"/>
              <w:autoSpaceDN w:val="0"/>
              <w:adjustRightInd w:val="0"/>
              <w:rPr>
                <w:rFonts w:eastAsiaTheme="minorHAnsi"/>
                <w:i/>
                <w:iCs/>
                <w:sz w:val="20"/>
                <w:szCs w:val="20"/>
                <w:lang w:val="en-US"/>
              </w:rPr>
            </w:pPr>
          </w:p>
        </w:tc>
        <w:tc>
          <w:tcPr>
            <w:tcW w:w="1655" w:type="dxa"/>
            <w:vMerge/>
            <w:vAlign w:val="center"/>
          </w:tcPr>
          <w:p w14:paraId="20E4D404" w14:textId="77777777" w:rsidR="008E2B89" w:rsidRPr="00854BC1" w:rsidRDefault="008E2B89" w:rsidP="0049738F">
            <w:pPr>
              <w:autoSpaceDE w:val="0"/>
              <w:autoSpaceDN w:val="0"/>
              <w:adjustRightInd w:val="0"/>
              <w:rPr>
                <w:rFonts w:eastAsiaTheme="minorHAnsi"/>
                <w:sz w:val="20"/>
                <w:szCs w:val="20"/>
                <w:lang w:val="en-US"/>
              </w:rPr>
            </w:pPr>
          </w:p>
        </w:tc>
        <w:tc>
          <w:tcPr>
            <w:tcW w:w="1418" w:type="dxa"/>
            <w:vMerge/>
            <w:vAlign w:val="center"/>
          </w:tcPr>
          <w:p w14:paraId="05A651C2" w14:textId="77777777" w:rsidR="008E2B89" w:rsidRPr="00854BC1" w:rsidRDefault="008E2B89" w:rsidP="0049738F">
            <w:pPr>
              <w:autoSpaceDE w:val="0"/>
              <w:autoSpaceDN w:val="0"/>
              <w:adjustRightInd w:val="0"/>
              <w:rPr>
                <w:rFonts w:eastAsiaTheme="minorHAnsi"/>
                <w:i/>
                <w:iCs/>
                <w:sz w:val="20"/>
                <w:szCs w:val="20"/>
                <w:lang w:val="en-US"/>
              </w:rPr>
            </w:pPr>
          </w:p>
        </w:tc>
        <w:tc>
          <w:tcPr>
            <w:tcW w:w="1275" w:type="dxa"/>
            <w:vMerge/>
            <w:vAlign w:val="center"/>
          </w:tcPr>
          <w:p w14:paraId="589B2AB6" w14:textId="77777777" w:rsidR="008E2B89" w:rsidRPr="00854BC1" w:rsidRDefault="008E2B89" w:rsidP="0049738F">
            <w:pPr>
              <w:autoSpaceDE w:val="0"/>
              <w:autoSpaceDN w:val="0"/>
              <w:adjustRightInd w:val="0"/>
              <w:rPr>
                <w:rFonts w:eastAsiaTheme="minorHAnsi"/>
                <w:sz w:val="20"/>
                <w:szCs w:val="20"/>
                <w:lang w:val="en-US"/>
              </w:rPr>
            </w:pPr>
          </w:p>
        </w:tc>
        <w:tc>
          <w:tcPr>
            <w:tcW w:w="1448" w:type="dxa"/>
            <w:vAlign w:val="center"/>
          </w:tcPr>
          <w:p w14:paraId="53C25A8A"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Halocercus sp.</w:t>
            </w:r>
          </w:p>
        </w:tc>
        <w:tc>
          <w:tcPr>
            <w:tcW w:w="1954" w:type="dxa"/>
            <w:vAlign w:val="center"/>
          </w:tcPr>
          <w:p w14:paraId="6218327A"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Lower respiratory</w:t>
            </w:r>
          </w:p>
        </w:tc>
        <w:tc>
          <w:tcPr>
            <w:tcW w:w="3996" w:type="dxa"/>
            <w:vAlign w:val="center"/>
          </w:tcPr>
          <w:p w14:paraId="5555640F"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fldChar w:fldCharType="begin"/>
            </w:r>
            <w:r w:rsidRPr="00854BC1">
              <w:rPr>
                <w:rFonts w:eastAsiaTheme="minorHAnsi"/>
                <w:sz w:val="20"/>
                <w:szCs w:val="20"/>
                <w:lang w:val="en-US"/>
              </w:rPr>
              <w:instrText xml:space="preserve"> ADDIN ZOTERO_ITEM CSL_CITATION {"citationID":"Xu4jTMk3","properties":{"formattedCitation":"(Migaki {\\i{}et al.}, 1971)","plainCitation":"(Migaki et al., 1971)","noteIndex":0},"citationItems":[{"id":1305,"uris":["http://zotero.org/users/9441463/items/K4VC4RFR"],"itemData":{"id":1305,"type":"article-journal","container-title":"Journal of Wildlife Diseases","ISSN":"0090-3558","issue":"4","journalAbbreviation":"J Wildl Dis","language":"eng","note":"PMID: 5163746","page":"281-289","source":"PubMed","title":"Some histopathological lesions caused by helminths in marine mammals","volume":"7","author":[{"family":"Migaki","given":"G."},{"family":"Van Dyke","given":"D."},{"family":"Hubbard","given":"R. C."}],"issued":{"date-parts":[["1971",10]]}}}],"schema":"https://github.com/citation-style-language/schema/raw/master/csl-citation.json"} </w:instrText>
            </w:r>
            <w:r w:rsidRPr="00854BC1">
              <w:rPr>
                <w:rFonts w:eastAsiaTheme="minorHAnsi"/>
                <w:sz w:val="20"/>
                <w:szCs w:val="20"/>
                <w:lang w:val="en-US"/>
              </w:rPr>
              <w:fldChar w:fldCharType="separate"/>
            </w:r>
            <w:r w:rsidRPr="00854BC1">
              <w:rPr>
                <w:sz w:val="20"/>
                <w:szCs w:val="20"/>
                <w:lang w:val="en-US"/>
              </w:rPr>
              <w:t xml:space="preserve">(Migaki </w:t>
            </w:r>
            <w:r w:rsidRPr="00854BC1">
              <w:rPr>
                <w:i/>
                <w:iCs/>
                <w:sz w:val="20"/>
                <w:szCs w:val="20"/>
                <w:lang w:val="en-US"/>
              </w:rPr>
              <w:t>et al.</w:t>
            </w:r>
            <w:r w:rsidRPr="00854BC1">
              <w:rPr>
                <w:sz w:val="20"/>
                <w:szCs w:val="20"/>
                <w:lang w:val="en-US"/>
              </w:rPr>
              <w:t>, 1971)</w:t>
            </w:r>
            <w:r w:rsidRPr="00854BC1">
              <w:rPr>
                <w:rFonts w:eastAsiaTheme="minorHAnsi"/>
                <w:sz w:val="20"/>
                <w:szCs w:val="20"/>
                <w:lang w:val="en-US"/>
              </w:rPr>
              <w:fldChar w:fldCharType="end"/>
            </w:r>
          </w:p>
        </w:tc>
      </w:tr>
      <w:tr w:rsidR="008E2B89" w:rsidRPr="006F2338" w14:paraId="3FA836F6" w14:textId="77777777" w:rsidTr="005A3E74">
        <w:tblPrEx>
          <w:tblLook w:val="0000" w:firstRow="0" w:lastRow="0" w:firstColumn="0" w:lastColumn="0" w:noHBand="0" w:noVBand="0"/>
        </w:tblPrEx>
        <w:tc>
          <w:tcPr>
            <w:tcW w:w="1606" w:type="dxa"/>
            <w:vMerge/>
            <w:vAlign w:val="center"/>
          </w:tcPr>
          <w:p w14:paraId="585C9130" w14:textId="77777777" w:rsidR="008E2B89" w:rsidRPr="00854BC1" w:rsidRDefault="008E2B89" w:rsidP="0049738F">
            <w:pPr>
              <w:autoSpaceDE w:val="0"/>
              <w:autoSpaceDN w:val="0"/>
              <w:adjustRightInd w:val="0"/>
              <w:rPr>
                <w:rFonts w:eastAsiaTheme="minorHAnsi"/>
                <w:i/>
                <w:iCs/>
                <w:sz w:val="20"/>
                <w:szCs w:val="20"/>
                <w:lang w:val="en-US"/>
              </w:rPr>
            </w:pPr>
          </w:p>
        </w:tc>
        <w:tc>
          <w:tcPr>
            <w:tcW w:w="1655" w:type="dxa"/>
            <w:vMerge/>
            <w:vAlign w:val="center"/>
          </w:tcPr>
          <w:p w14:paraId="723AB115" w14:textId="77777777" w:rsidR="008E2B89" w:rsidRPr="00854BC1" w:rsidRDefault="008E2B89" w:rsidP="0049738F">
            <w:pPr>
              <w:autoSpaceDE w:val="0"/>
              <w:autoSpaceDN w:val="0"/>
              <w:adjustRightInd w:val="0"/>
              <w:rPr>
                <w:rFonts w:eastAsiaTheme="minorHAnsi"/>
                <w:sz w:val="20"/>
                <w:szCs w:val="20"/>
                <w:lang w:val="en-US"/>
              </w:rPr>
            </w:pPr>
          </w:p>
        </w:tc>
        <w:tc>
          <w:tcPr>
            <w:tcW w:w="1418" w:type="dxa"/>
            <w:vMerge/>
            <w:vAlign w:val="center"/>
          </w:tcPr>
          <w:p w14:paraId="50A859E1" w14:textId="77777777" w:rsidR="008E2B89" w:rsidRPr="00854BC1" w:rsidRDefault="008E2B89" w:rsidP="0049738F">
            <w:pPr>
              <w:autoSpaceDE w:val="0"/>
              <w:autoSpaceDN w:val="0"/>
              <w:adjustRightInd w:val="0"/>
              <w:rPr>
                <w:rFonts w:eastAsiaTheme="minorHAnsi"/>
                <w:i/>
                <w:iCs/>
                <w:sz w:val="20"/>
                <w:szCs w:val="20"/>
                <w:lang w:val="en-US"/>
              </w:rPr>
            </w:pPr>
          </w:p>
        </w:tc>
        <w:tc>
          <w:tcPr>
            <w:tcW w:w="1275" w:type="dxa"/>
            <w:vMerge/>
            <w:vAlign w:val="center"/>
          </w:tcPr>
          <w:p w14:paraId="658CF244" w14:textId="77777777" w:rsidR="008E2B89" w:rsidRPr="00854BC1" w:rsidRDefault="008E2B89" w:rsidP="0049738F">
            <w:pPr>
              <w:autoSpaceDE w:val="0"/>
              <w:autoSpaceDN w:val="0"/>
              <w:adjustRightInd w:val="0"/>
              <w:rPr>
                <w:rFonts w:eastAsiaTheme="minorHAnsi"/>
                <w:sz w:val="20"/>
                <w:szCs w:val="20"/>
                <w:lang w:val="en-US"/>
              </w:rPr>
            </w:pPr>
          </w:p>
        </w:tc>
        <w:tc>
          <w:tcPr>
            <w:tcW w:w="1448" w:type="dxa"/>
            <w:vAlign w:val="center"/>
          </w:tcPr>
          <w:p w14:paraId="6B36F943"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Pharurus dalli</w:t>
            </w:r>
          </w:p>
        </w:tc>
        <w:tc>
          <w:tcPr>
            <w:tcW w:w="1954" w:type="dxa"/>
            <w:vAlign w:val="center"/>
          </w:tcPr>
          <w:p w14:paraId="37056205"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Otic apparatus</w:t>
            </w:r>
          </w:p>
        </w:tc>
        <w:tc>
          <w:tcPr>
            <w:tcW w:w="3996" w:type="dxa"/>
            <w:vAlign w:val="center"/>
          </w:tcPr>
          <w:p w14:paraId="648E3C32"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fldChar w:fldCharType="begin"/>
            </w:r>
            <w:r w:rsidRPr="00854BC1">
              <w:rPr>
                <w:rFonts w:eastAsiaTheme="minorHAnsi"/>
                <w:sz w:val="20"/>
                <w:szCs w:val="20"/>
                <w:lang w:val="en-US"/>
              </w:rPr>
              <w:instrText xml:space="preserve"> ADDIN ZOTERO_ITEM CSL_CITATION {"citationID":"8JF1qLsS","properties":{"formattedCitation":"(Arnold and Gaskin, 1975; Dailey and Walker, 1978; Kuramochi {\\i{}et al.}, 1990)","plainCitation":"(Arnold and Gaskin, 1975; Dailey and Walker, 1978; Kuramochi et al., 1990)","noteIndex":0},"citationItems":[{"id":1244,"uris":["http://zotero.org/users/9441463/items/JDVC95ED"],"itemData":{"id":1244,"type":"article-journal","abstract":"Lungworms were collected from 60 harbor porpoises shot at sea during May to August of 1970 and 1971 in the Bay of Fundy. These have been compared with related species from other odontocetes in order to evaluate the literature on pseudaliids and provide a consistent treatment of the family. This study also gives data on the occurrence of lungworms in odontocetes from Canadian waters. Keys to genera and selected species of pseudaliids in cetaceans are included.The following are redescribed: Pseudalius inflexus (Rudolphi 1808), Stenurus minor (Kuhn 1829), Torynurus convolutus (Kuhn 1829), Halocercus invaginatus (Quekett 1841), and H. taurica Delyamure, in Skrjabin 1942 from harbor porpoise, Phocoena phocoena, collected in eastern Canada; Stenurus globicephalae Baylis and Daubney 1925 from Globicephala melaena, G. macrorhyncha, and Grampus griseus (new host record); Stenurus arctomarinus Delyamure and Kleinenberg 1958 and Pharurus pallasii (van Beneden 1870) n. comb, from Delphinapteras leucas; Torynurus dalli (Yamaguti 1951) from Phocoenoides dalli; and Pharurus alatus (Leuck-art 1848) from Monodon monoceros. Pseudalius inflexus, H. taurica, and S. arctomarinus are reported for the first time from North American hosts; S. globicephalae, P. pallasii, P. alatus, and all the pseudaliids from Phocoena phocoena are reported from new host localities.Torynurus alatus is considered a synonym of Pharurus alatus. Stenurus arcticus (including previously proposed synonyms Strongylus arcticus, Pseudalius arcticus) is considered a synonym of Pharurus pallasii.Halocercus ponticus Delyamure 1946 is considered synonymous with H. invaginatus.","container-title":"Canadian Journal of Zoology","DOI":"10.1139/z75-087","ISSN":"0008-4301, 1480-3283","issue":"6","journalAbbreviation":"Can. J. Zool.","language":"en","page":"713-735","source":"DOI.org (Crossref)","title":"Lungworms (Metastrongyloidea: Pseudaliidae) of harbor porpoise Phocoena phocoena (L. 1758)","title-short":"Lungworms (Metastrongyloidea","volume":"53","author":[{"family":"Arnold","given":"P. W."},{"family":"Gaskin","given":"D. E."}],"issued":{"date-parts":[["1975",6,1]]}}},{"id":1285,"uris":["http://zotero.org/users/9441463/items/6SVCVN2G"],"itemData":{"id":1285,"type":"article-journal","container-title":"Bulletin of the National Science Museum Series A (Zoology","issue":"163","page":"97-103","title":"Pseudaliid nematodes from Dall's porpoise, Phocoenoides dalli","author":[{"family":"Kuramochi","given":"Toshiaki"},{"family":"Araki","given":"Jun"},{"family":"Machida","given":"Masaaki"}],"issued":{"date-parts":[["1990"]]}}},{"id":1123,"uris":["http://zotero.org/users/9441463/items/SJFA7T4S"],"itemData":{"id":1123,"type":"article-journal","abstract":"From 1970 to 1976 a total of 91 cetaceans was examined for parasites and associated pathology. Sixty of the animals were found stranded along a 100-mile section of southern California coastline while 31 were taken at sea. Parasites from 5 species of cetaceans are reported along with their possible role as a contributing factor in stranding behavior.","container-title":"The Journal of Parasitology","DOI":"10.2307/3279939","ISSN":"00223395","issue":"4","journalAbbreviation":"The Journal of Parasitology","language":"en","page":"593","source":"DOI.org (Crossref)","title":"Parasitism as a Factor (?) in Single Strandings of Southern California Cetaceans","title-short":"Parasitism as a Factor (?","volume":"64","author":[{"family":"Dailey","given":"Murray D."},{"family":"Walker","given":"William A."}],"issued":{"date-parts":[["1978",8]]}}}],"schema":"https://github.com/citation-style-language/schema/raw/master/csl-citation.json"} </w:instrText>
            </w:r>
            <w:r w:rsidRPr="00854BC1">
              <w:rPr>
                <w:rFonts w:eastAsiaTheme="minorHAnsi"/>
                <w:sz w:val="20"/>
                <w:szCs w:val="20"/>
                <w:lang w:val="en-US"/>
              </w:rPr>
              <w:fldChar w:fldCharType="separate"/>
            </w:r>
            <w:r w:rsidRPr="00854BC1">
              <w:rPr>
                <w:sz w:val="20"/>
                <w:szCs w:val="20"/>
                <w:lang w:val="en-US"/>
              </w:rPr>
              <w:t xml:space="preserve">(Arnold and Gaskin, 1975; Dailey and Walker, 1978; Kuramochi </w:t>
            </w:r>
            <w:r w:rsidRPr="00854BC1">
              <w:rPr>
                <w:i/>
                <w:iCs/>
                <w:sz w:val="20"/>
                <w:szCs w:val="20"/>
                <w:lang w:val="en-US"/>
              </w:rPr>
              <w:t>et al.</w:t>
            </w:r>
            <w:r w:rsidRPr="00854BC1">
              <w:rPr>
                <w:sz w:val="20"/>
                <w:szCs w:val="20"/>
                <w:lang w:val="en-US"/>
              </w:rPr>
              <w:t>, 1990)</w:t>
            </w:r>
            <w:r w:rsidRPr="00854BC1">
              <w:rPr>
                <w:rFonts w:eastAsiaTheme="minorHAnsi"/>
                <w:sz w:val="20"/>
                <w:szCs w:val="20"/>
                <w:lang w:val="en-US"/>
              </w:rPr>
              <w:fldChar w:fldCharType="end"/>
            </w:r>
          </w:p>
        </w:tc>
      </w:tr>
      <w:tr w:rsidR="008E2B89" w:rsidRPr="006F2338" w14:paraId="0C525BE8" w14:textId="77777777" w:rsidTr="005A3E74">
        <w:tblPrEx>
          <w:tblLook w:val="0000" w:firstRow="0" w:lastRow="0" w:firstColumn="0" w:lastColumn="0" w:noHBand="0" w:noVBand="0"/>
        </w:tblPrEx>
        <w:tc>
          <w:tcPr>
            <w:tcW w:w="1606" w:type="dxa"/>
            <w:vMerge/>
            <w:vAlign w:val="center"/>
          </w:tcPr>
          <w:p w14:paraId="33514B51" w14:textId="77777777" w:rsidR="008E2B89" w:rsidRPr="00854BC1" w:rsidRDefault="008E2B89" w:rsidP="0049738F">
            <w:pPr>
              <w:autoSpaceDE w:val="0"/>
              <w:autoSpaceDN w:val="0"/>
              <w:adjustRightInd w:val="0"/>
              <w:rPr>
                <w:rFonts w:eastAsiaTheme="minorHAnsi"/>
                <w:i/>
                <w:iCs/>
                <w:sz w:val="20"/>
                <w:szCs w:val="20"/>
                <w:lang w:val="en-US"/>
              </w:rPr>
            </w:pPr>
          </w:p>
        </w:tc>
        <w:tc>
          <w:tcPr>
            <w:tcW w:w="1655" w:type="dxa"/>
            <w:vMerge/>
            <w:vAlign w:val="center"/>
          </w:tcPr>
          <w:p w14:paraId="50C334FF" w14:textId="77777777" w:rsidR="008E2B89" w:rsidRPr="00854BC1" w:rsidRDefault="008E2B89" w:rsidP="0049738F">
            <w:pPr>
              <w:autoSpaceDE w:val="0"/>
              <w:autoSpaceDN w:val="0"/>
              <w:adjustRightInd w:val="0"/>
              <w:rPr>
                <w:rFonts w:eastAsiaTheme="minorHAnsi"/>
                <w:sz w:val="20"/>
                <w:szCs w:val="20"/>
                <w:lang w:val="en-US"/>
              </w:rPr>
            </w:pPr>
          </w:p>
        </w:tc>
        <w:tc>
          <w:tcPr>
            <w:tcW w:w="1418" w:type="dxa"/>
            <w:vMerge/>
            <w:vAlign w:val="center"/>
          </w:tcPr>
          <w:p w14:paraId="6BD4FAEB" w14:textId="77777777" w:rsidR="008E2B89" w:rsidRPr="00854BC1" w:rsidRDefault="008E2B89" w:rsidP="0049738F">
            <w:pPr>
              <w:autoSpaceDE w:val="0"/>
              <w:autoSpaceDN w:val="0"/>
              <w:adjustRightInd w:val="0"/>
              <w:rPr>
                <w:rFonts w:eastAsiaTheme="minorHAnsi"/>
                <w:i/>
                <w:iCs/>
                <w:sz w:val="20"/>
                <w:szCs w:val="20"/>
                <w:lang w:val="en-US"/>
              </w:rPr>
            </w:pPr>
          </w:p>
        </w:tc>
        <w:tc>
          <w:tcPr>
            <w:tcW w:w="1275" w:type="dxa"/>
            <w:vMerge/>
            <w:vAlign w:val="center"/>
          </w:tcPr>
          <w:p w14:paraId="64AAF2DE" w14:textId="77777777" w:rsidR="008E2B89" w:rsidRPr="00854BC1" w:rsidRDefault="008E2B89" w:rsidP="0049738F">
            <w:pPr>
              <w:autoSpaceDE w:val="0"/>
              <w:autoSpaceDN w:val="0"/>
              <w:adjustRightInd w:val="0"/>
              <w:rPr>
                <w:rFonts w:eastAsiaTheme="minorHAnsi"/>
                <w:sz w:val="20"/>
                <w:szCs w:val="20"/>
                <w:lang w:val="en-US"/>
              </w:rPr>
            </w:pPr>
          </w:p>
        </w:tc>
        <w:tc>
          <w:tcPr>
            <w:tcW w:w="1448" w:type="dxa"/>
            <w:vAlign w:val="center"/>
          </w:tcPr>
          <w:p w14:paraId="0D342543"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Pharurus sp.</w:t>
            </w:r>
          </w:p>
        </w:tc>
        <w:tc>
          <w:tcPr>
            <w:tcW w:w="1954" w:type="dxa"/>
            <w:vAlign w:val="center"/>
          </w:tcPr>
          <w:p w14:paraId="2486436C" w14:textId="77777777" w:rsidR="008E2B89" w:rsidRPr="00854BC1" w:rsidRDefault="008E2B89" w:rsidP="0049738F">
            <w:pPr>
              <w:autoSpaceDE w:val="0"/>
              <w:autoSpaceDN w:val="0"/>
              <w:adjustRightInd w:val="0"/>
              <w:rPr>
                <w:rFonts w:eastAsiaTheme="minorHAnsi"/>
                <w:sz w:val="20"/>
                <w:szCs w:val="20"/>
                <w:lang w:val="en-US"/>
              </w:rPr>
            </w:pPr>
            <w:r w:rsidRPr="00854BC1">
              <w:rPr>
                <w:sz w:val="20"/>
                <w:szCs w:val="20"/>
                <w:lang w:val="en-US"/>
              </w:rPr>
              <w:t>N/A</w:t>
            </w:r>
          </w:p>
        </w:tc>
        <w:tc>
          <w:tcPr>
            <w:tcW w:w="3996" w:type="dxa"/>
            <w:vAlign w:val="center"/>
          </w:tcPr>
          <w:p w14:paraId="4DD55608"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fldChar w:fldCharType="begin"/>
            </w:r>
            <w:r w:rsidRPr="00854BC1">
              <w:rPr>
                <w:rFonts w:eastAsiaTheme="minorHAnsi"/>
                <w:sz w:val="20"/>
                <w:szCs w:val="20"/>
                <w:lang w:val="en-US"/>
              </w:rPr>
              <w:instrText xml:space="preserve"> ADDIN ZOTERO_ITEM CSL_CITATION {"citationID":"UQcejSrD","properties":{"formattedCitation":"(Walker, 1975)","plainCitation":"(Walker, 1975)","noteIndex":0},"citationItems":[{"id":1373,"uris":["http://zotero.org/users/9441463/items/KMT7AJP5"],"itemData":{"id":1373,"type":"article-journal","abstract":"In a sample of 132 cetaceans taken during 1966–72 in a live-capture fishery for display at Marineland of the Pacific, mortality was low in Tursiops sp. (initially 10%, to over 50% within 24 mo, and high in Delphinus delphis (70% within 1 mo). Mortality within 1 mo and within 24 mo was under 20% and over 60%, respectively, for Lagenorhynchus obliquidens; and under 40% and over 60% for Globicephala macrorhynchus. Small numbers of Lissodelphis borealis and Phocoenoides dalli were also taken.","container-title":"Journal of the Fisheries Research Board of Canada","DOI":"10.1139/f75-139","ISSN":"0015-296X","issue":"7","journalAbbreviation":"J. Fish. Res. Bd. Can.","language":"en","page":"1197-1211","source":"DOI.org (Crossref)","title":"Review of the Live-Capture Fishery for Smaller Cetaceans Taken in Southern California Waters for Public Display, 1966–73","volume":"32","author":[{"family":"Walker","given":"William A."}],"issued":{"date-parts":[["1975",7,1]]}}}],"schema":"https://github.com/citation-style-language/schema/raw/master/csl-citation.json"} </w:instrText>
            </w:r>
            <w:r w:rsidRPr="00854BC1">
              <w:rPr>
                <w:rFonts w:eastAsiaTheme="minorHAnsi"/>
                <w:sz w:val="20"/>
                <w:szCs w:val="20"/>
                <w:lang w:val="en-US"/>
              </w:rPr>
              <w:fldChar w:fldCharType="separate"/>
            </w:r>
            <w:r w:rsidRPr="00854BC1">
              <w:rPr>
                <w:rFonts w:eastAsiaTheme="minorHAnsi"/>
                <w:noProof/>
                <w:sz w:val="20"/>
                <w:szCs w:val="20"/>
                <w:lang w:val="en-US"/>
              </w:rPr>
              <w:t>(Walker, 1975)</w:t>
            </w:r>
            <w:r w:rsidRPr="00854BC1">
              <w:rPr>
                <w:rFonts w:eastAsiaTheme="minorHAnsi"/>
                <w:sz w:val="20"/>
                <w:szCs w:val="20"/>
                <w:lang w:val="en-US"/>
              </w:rPr>
              <w:fldChar w:fldCharType="end"/>
            </w:r>
          </w:p>
        </w:tc>
      </w:tr>
      <w:tr w:rsidR="008E2B89" w:rsidRPr="006F2338" w14:paraId="055D7E41" w14:textId="77777777" w:rsidTr="005A3E74">
        <w:tblPrEx>
          <w:tblLook w:val="0000" w:firstRow="0" w:lastRow="0" w:firstColumn="0" w:lastColumn="0" w:noHBand="0" w:noVBand="0"/>
        </w:tblPrEx>
        <w:tc>
          <w:tcPr>
            <w:tcW w:w="1606" w:type="dxa"/>
            <w:vMerge/>
            <w:vAlign w:val="center"/>
          </w:tcPr>
          <w:p w14:paraId="4E9C9571" w14:textId="77777777" w:rsidR="008E2B89" w:rsidRPr="00854BC1" w:rsidRDefault="008E2B89" w:rsidP="0049738F">
            <w:pPr>
              <w:autoSpaceDE w:val="0"/>
              <w:autoSpaceDN w:val="0"/>
              <w:adjustRightInd w:val="0"/>
              <w:rPr>
                <w:rFonts w:eastAsiaTheme="minorHAnsi"/>
                <w:i/>
                <w:iCs/>
                <w:sz w:val="20"/>
                <w:szCs w:val="20"/>
                <w:lang w:val="en-US"/>
              </w:rPr>
            </w:pPr>
          </w:p>
        </w:tc>
        <w:tc>
          <w:tcPr>
            <w:tcW w:w="1655" w:type="dxa"/>
            <w:vMerge/>
            <w:vAlign w:val="center"/>
          </w:tcPr>
          <w:p w14:paraId="681DF8CC" w14:textId="77777777" w:rsidR="008E2B89" w:rsidRPr="00854BC1" w:rsidRDefault="008E2B89" w:rsidP="0049738F">
            <w:pPr>
              <w:autoSpaceDE w:val="0"/>
              <w:autoSpaceDN w:val="0"/>
              <w:adjustRightInd w:val="0"/>
              <w:rPr>
                <w:rFonts w:eastAsiaTheme="minorHAnsi"/>
                <w:sz w:val="20"/>
                <w:szCs w:val="20"/>
                <w:lang w:val="en-US"/>
              </w:rPr>
            </w:pPr>
          </w:p>
        </w:tc>
        <w:tc>
          <w:tcPr>
            <w:tcW w:w="1418" w:type="dxa"/>
            <w:vMerge/>
            <w:vAlign w:val="center"/>
          </w:tcPr>
          <w:p w14:paraId="60DEA7C3" w14:textId="77777777" w:rsidR="008E2B89" w:rsidRPr="00854BC1" w:rsidRDefault="008E2B89" w:rsidP="0049738F">
            <w:pPr>
              <w:autoSpaceDE w:val="0"/>
              <w:autoSpaceDN w:val="0"/>
              <w:adjustRightInd w:val="0"/>
              <w:rPr>
                <w:rFonts w:eastAsiaTheme="minorHAnsi"/>
                <w:i/>
                <w:iCs/>
                <w:sz w:val="20"/>
                <w:szCs w:val="20"/>
                <w:lang w:val="en-US"/>
              </w:rPr>
            </w:pPr>
          </w:p>
        </w:tc>
        <w:tc>
          <w:tcPr>
            <w:tcW w:w="1275" w:type="dxa"/>
            <w:vMerge/>
            <w:vAlign w:val="center"/>
          </w:tcPr>
          <w:p w14:paraId="58D6D521" w14:textId="77777777" w:rsidR="008E2B89" w:rsidRPr="00854BC1" w:rsidRDefault="008E2B89" w:rsidP="0049738F">
            <w:pPr>
              <w:autoSpaceDE w:val="0"/>
              <w:autoSpaceDN w:val="0"/>
              <w:adjustRightInd w:val="0"/>
              <w:rPr>
                <w:rFonts w:eastAsiaTheme="minorHAnsi"/>
                <w:sz w:val="20"/>
                <w:szCs w:val="20"/>
                <w:lang w:val="en-US"/>
              </w:rPr>
            </w:pPr>
          </w:p>
        </w:tc>
        <w:tc>
          <w:tcPr>
            <w:tcW w:w="1448" w:type="dxa"/>
            <w:vAlign w:val="center"/>
          </w:tcPr>
          <w:p w14:paraId="44BB4567"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 xml:space="preserve">Stenurus minor </w:t>
            </w:r>
          </w:p>
        </w:tc>
        <w:tc>
          <w:tcPr>
            <w:tcW w:w="1954" w:type="dxa"/>
            <w:vAlign w:val="center"/>
          </w:tcPr>
          <w:p w14:paraId="5F626844"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Lower respiratory, Otic apparatus</w:t>
            </w:r>
          </w:p>
        </w:tc>
        <w:tc>
          <w:tcPr>
            <w:tcW w:w="3996" w:type="dxa"/>
            <w:vAlign w:val="center"/>
          </w:tcPr>
          <w:p w14:paraId="5D46EF77"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fldChar w:fldCharType="begin"/>
            </w:r>
            <w:r w:rsidRPr="00854BC1">
              <w:rPr>
                <w:rFonts w:eastAsiaTheme="minorHAnsi"/>
                <w:sz w:val="20"/>
                <w:szCs w:val="20"/>
                <w:lang w:val="en-US"/>
              </w:rPr>
              <w:instrText xml:space="preserve"> ADDIN ZOTERO_ITEM CSL_CITATION {"citationID":"aRoO69vY","properties":{"formattedCitation":"(Johnston and Ridgway, 1969; Migaki {\\i{}et al.}, 1971; Dailey and Walker, 1978)","plainCitation":"(Johnston and Ridgway, 1969; Migaki et al., 1971; Dailey and Walker, 1978)","noteIndex":0},"citationItems":[{"id":1305,"uris":["http://zotero.org/users/9441463/items/K4VC4RFR"],"itemData":{"id":1305,"type":"article-journal","container-title":"Journal of Wildlife Diseases","ISSN":"0090-3558","issue":"4","journalAbbreviation":"J Wildl Dis","language":"eng","note":"PMID: 5163746","page":"281-289","source":"PubMed","title":"Some histopathological lesions caused by helminths in marine mammals","volume":"7","author":[{"family":"Migaki","given":"G."},{"family":"Van Dyke","given":"D."},{"family":"Hubbard","given":"R. C."}],"issued":{"date-parts":[["1971",10]]}}},{"id":1123,"uris":["http://zotero.org/users/9441463/items/SJFA7T4S"],"itemData":{"id":1123,"type":"article-journal","abstract":"From 1970 to 1976 a total of 91 cetaceans was examined for parasites and associated pathology. Sixty of the animals were found stranded along a 100-mile section of southern California coastline while 31 were taken at sea. Parasites from 5 species of cetaceans are reported along with their possible role as a contributing factor in stranding behavior.","container-title":"The Journal of Parasitology","DOI":"10.2307/3279939","ISSN":"00223395","issue":"4","journalAbbreviation":"The Journal of Parasitology","language":"en","page":"593","source":"DOI.org (Crossref)","title":"Parasitism as a Factor (?) in Single Strandings of Southern California Cetaceans","title-short":"Parasitism as a Factor (?","volume":"64","author":[{"family":"Dailey","given":"Murray D."},{"family":"Walker","given":"William A."}],"issued":{"date-parts":[["1978",8]]}}},{"id":1261,"uris":["http://zotero.org/users/9441463/items/L57L8AQ9"],"itemData":{"id":1261,"type":"article-journal","container-title":"Journal of the American Veterinary Medical Association","ISSN":"0003-1488","issue":"7","journalAbbreviation":"J Am Vet Med Assoc","language":"eng","note":"PMID: 5388166","page":"1064-1072","source":"PubMed","title":"Parasitism in some marine mammals","volume":"155","author":[{"family":"Johnston","given":"D. G."},{"family":"Ridgway","given":"S. H."}],"issued":{"date-parts":[["1969",10,1]]}}}],"schema":"https://github.com/citation-style-language/schema/raw/master/csl-citation.json"} </w:instrText>
            </w:r>
            <w:r w:rsidRPr="00854BC1">
              <w:rPr>
                <w:rFonts w:eastAsiaTheme="minorHAnsi"/>
                <w:sz w:val="20"/>
                <w:szCs w:val="20"/>
                <w:lang w:val="en-US"/>
              </w:rPr>
              <w:fldChar w:fldCharType="separate"/>
            </w:r>
            <w:r w:rsidRPr="00854BC1">
              <w:rPr>
                <w:sz w:val="20"/>
                <w:szCs w:val="20"/>
                <w:lang w:val="en-US"/>
              </w:rPr>
              <w:t xml:space="preserve">(Johnston and Ridgway, 1969; Migaki </w:t>
            </w:r>
            <w:r w:rsidRPr="00854BC1">
              <w:rPr>
                <w:i/>
                <w:iCs/>
                <w:sz w:val="20"/>
                <w:szCs w:val="20"/>
                <w:lang w:val="en-US"/>
              </w:rPr>
              <w:t>et al.</w:t>
            </w:r>
            <w:r w:rsidRPr="00854BC1">
              <w:rPr>
                <w:sz w:val="20"/>
                <w:szCs w:val="20"/>
                <w:lang w:val="en-US"/>
              </w:rPr>
              <w:t>, 1971; Dailey and Walker, 1978)</w:t>
            </w:r>
            <w:r w:rsidRPr="00854BC1">
              <w:rPr>
                <w:rFonts w:eastAsiaTheme="minorHAnsi"/>
                <w:sz w:val="20"/>
                <w:szCs w:val="20"/>
                <w:lang w:val="en-US"/>
              </w:rPr>
              <w:fldChar w:fldCharType="end"/>
            </w:r>
          </w:p>
        </w:tc>
      </w:tr>
      <w:tr w:rsidR="008E2B89" w:rsidRPr="006F2338" w14:paraId="44AC8DFD" w14:textId="77777777" w:rsidTr="005A3E74">
        <w:tblPrEx>
          <w:tblLook w:val="0000" w:firstRow="0" w:lastRow="0" w:firstColumn="0" w:lastColumn="0" w:noHBand="0" w:noVBand="0"/>
        </w:tblPrEx>
        <w:tc>
          <w:tcPr>
            <w:tcW w:w="1606" w:type="dxa"/>
            <w:vMerge/>
            <w:vAlign w:val="center"/>
          </w:tcPr>
          <w:p w14:paraId="6EC124CE" w14:textId="77777777" w:rsidR="008E2B89" w:rsidRPr="00854BC1" w:rsidRDefault="008E2B89" w:rsidP="0049738F">
            <w:pPr>
              <w:autoSpaceDE w:val="0"/>
              <w:autoSpaceDN w:val="0"/>
              <w:adjustRightInd w:val="0"/>
              <w:rPr>
                <w:rFonts w:eastAsiaTheme="minorHAnsi"/>
                <w:i/>
                <w:iCs/>
                <w:sz w:val="20"/>
                <w:szCs w:val="20"/>
                <w:lang w:val="en-US"/>
              </w:rPr>
            </w:pPr>
          </w:p>
        </w:tc>
        <w:tc>
          <w:tcPr>
            <w:tcW w:w="1655" w:type="dxa"/>
            <w:vMerge/>
            <w:vAlign w:val="center"/>
          </w:tcPr>
          <w:p w14:paraId="02ADDE96" w14:textId="77777777" w:rsidR="008E2B89" w:rsidRPr="00854BC1" w:rsidRDefault="008E2B89" w:rsidP="0049738F">
            <w:pPr>
              <w:autoSpaceDE w:val="0"/>
              <w:autoSpaceDN w:val="0"/>
              <w:adjustRightInd w:val="0"/>
              <w:rPr>
                <w:rFonts w:eastAsiaTheme="minorHAnsi"/>
                <w:sz w:val="20"/>
                <w:szCs w:val="20"/>
                <w:lang w:val="en-US"/>
              </w:rPr>
            </w:pPr>
          </w:p>
        </w:tc>
        <w:tc>
          <w:tcPr>
            <w:tcW w:w="1418" w:type="dxa"/>
            <w:vMerge/>
            <w:vAlign w:val="center"/>
          </w:tcPr>
          <w:p w14:paraId="6340DBC2" w14:textId="77777777" w:rsidR="008E2B89" w:rsidRPr="00854BC1" w:rsidRDefault="008E2B89" w:rsidP="0049738F">
            <w:pPr>
              <w:autoSpaceDE w:val="0"/>
              <w:autoSpaceDN w:val="0"/>
              <w:adjustRightInd w:val="0"/>
              <w:rPr>
                <w:rFonts w:eastAsiaTheme="minorHAnsi"/>
                <w:i/>
                <w:iCs/>
                <w:sz w:val="20"/>
                <w:szCs w:val="20"/>
                <w:lang w:val="en-US"/>
              </w:rPr>
            </w:pPr>
          </w:p>
        </w:tc>
        <w:tc>
          <w:tcPr>
            <w:tcW w:w="1275" w:type="dxa"/>
            <w:vMerge/>
            <w:vAlign w:val="center"/>
          </w:tcPr>
          <w:p w14:paraId="4A3B9551" w14:textId="77777777" w:rsidR="008E2B89" w:rsidRPr="00854BC1" w:rsidRDefault="008E2B89" w:rsidP="0049738F">
            <w:pPr>
              <w:autoSpaceDE w:val="0"/>
              <w:autoSpaceDN w:val="0"/>
              <w:adjustRightInd w:val="0"/>
              <w:rPr>
                <w:rFonts w:eastAsiaTheme="minorHAnsi"/>
                <w:sz w:val="20"/>
                <w:szCs w:val="20"/>
                <w:lang w:val="en-US"/>
              </w:rPr>
            </w:pPr>
          </w:p>
        </w:tc>
        <w:tc>
          <w:tcPr>
            <w:tcW w:w="1448" w:type="dxa"/>
            <w:vAlign w:val="center"/>
          </w:tcPr>
          <w:p w14:paraId="6ADC2E39"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Stenurus truei</w:t>
            </w:r>
          </w:p>
        </w:tc>
        <w:tc>
          <w:tcPr>
            <w:tcW w:w="1954" w:type="dxa"/>
            <w:vAlign w:val="center"/>
          </w:tcPr>
          <w:p w14:paraId="1BE62CD5"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Otic apparatus</w:t>
            </w:r>
          </w:p>
        </w:tc>
        <w:tc>
          <w:tcPr>
            <w:tcW w:w="3996" w:type="dxa"/>
            <w:vAlign w:val="center"/>
          </w:tcPr>
          <w:p w14:paraId="68529F0C"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fldChar w:fldCharType="begin"/>
            </w:r>
            <w:r w:rsidRPr="00854BC1">
              <w:rPr>
                <w:rFonts w:eastAsiaTheme="minorHAnsi"/>
                <w:sz w:val="20"/>
                <w:szCs w:val="20"/>
                <w:lang w:val="en-US"/>
              </w:rPr>
              <w:instrText xml:space="preserve"> ADDIN ZOTERO_ITEM CSL_CITATION {"citationID":"8ePmuQpM","properties":{"formattedCitation":"(Kuramochi {\\i{}et al.}, 1990)","plainCitation":"(Kuramochi et al., 1990)","noteIndex":0},"citationItems":[{"id":1285,"uris":["http://zotero.org/users/9441463/items/6SVCVN2G"],"itemData":{"id":1285,"type":"article-journal","container-title":"Bulletin of the National Science Museum Series A (Zoology","issue":"163","page":"97-103","title":"Pseudaliid nematodes from Dall's porpoise, Phocoenoides dalli","author":[{"family":"Kuramochi","given":"Toshiaki"},{"family":"Araki","given":"Jun"},{"family":"Machida","given":"Masaaki"}],"issued":{"date-parts":[["1990"]]}}}],"schema":"https://github.com/citation-style-language/schema/raw/master/csl-citation.json"} </w:instrText>
            </w:r>
            <w:r w:rsidRPr="00854BC1">
              <w:rPr>
                <w:rFonts w:eastAsiaTheme="minorHAnsi"/>
                <w:sz w:val="20"/>
                <w:szCs w:val="20"/>
                <w:lang w:val="en-US"/>
              </w:rPr>
              <w:fldChar w:fldCharType="separate"/>
            </w:r>
            <w:r w:rsidRPr="00854BC1">
              <w:rPr>
                <w:sz w:val="20"/>
                <w:szCs w:val="20"/>
                <w:lang w:val="en-US"/>
              </w:rPr>
              <w:t xml:space="preserve">(Kuramochi </w:t>
            </w:r>
            <w:r w:rsidRPr="00854BC1">
              <w:rPr>
                <w:i/>
                <w:iCs/>
                <w:sz w:val="20"/>
                <w:szCs w:val="20"/>
                <w:lang w:val="en-US"/>
              </w:rPr>
              <w:t>et al.</w:t>
            </w:r>
            <w:r w:rsidRPr="00854BC1">
              <w:rPr>
                <w:sz w:val="20"/>
                <w:szCs w:val="20"/>
                <w:lang w:val="en-US"/>
              </w:rPr>
              <w:t>, 1990)</w:t>
            </w:r>
            <w:r w:rsidRPr="00854BC1">
              <w:rPr>
                <w:rFonts w:eastAsiaTheme="minorHAnsi"/>
                <w:sz w:val="20"/>
                <w:szCs w:val="20"/>
                <w:lang w:val="en-US"/>
              </w:rPr>
              <w:fldChar w:fldCharType="end"/>
            </w:r>
          </w:p>
        </w:tc>
      </w:tr>
      <w:tr w:rsidR="008E2B89" w:rsidRPr="006F2338" w14:paraId="1123B43C" w14:textId="77777777" w:rsidTr="005A3E74">
        <w:tblPrEx>
          <w:tblLook w:val="0000" w:firstRow="0" w:lastRow="0" w:firstColumn="0" w:lastColumn="0" w:noHBand="0" w:noVBand="0"/>
        </w:tblPrEx>
        <w:tc>
          <w:tcPr>
            <w:tcW w:w="1606" w:type="dxa"/>
            <w:vMerge/>
            <w:vAlign w:val="center"/>
          </w:tcPr>
          <w:p w14:paraId="2ACFFBB4" w14:textId="77777777" w:rsidR="008E2B89" w:rsidRPr="00854BC1" w:rsidRDefault="008E2B89" w:rsidP="0049738F">
            <w:pPr>
              <w:autoSpaceDE w:val="0"/>
              <w:autoSpaceDN w:val="0"/>
              <w:adjustRightInd w:val="0"/>
              <w:rPr>
                <w:rFonts w:eastAsiaTheme="minorHAnsi"/>
                <w:i/>
                <w:iCs/>
                <w:sz w:val="20"/>
                <w:szCs w:val="20"/>
                <w:lang w:val="en-US"/>
              </w:rPr>
            </w:pPr>
          </w:p>
        </w:tc>
        <w:tc>
          <w:tcPr>
            <w:tcW w:w="1655" w:type="dxa"/>
            <w:vMerge/>
            <w:vAlign w:val="center"/>
          </w:tcPr>
          <w:p w14:paraId="07F7E53C" w14:textId="77777777" w:rsidR="008E2B89" w:rsidRPr="00854BC1" w:rsidRDefault="008E2B89" w:rsidP="0049738F">
            <w:pPr>
              <w:autoSpaceDE w:val="0"/>
              <w:autoSpaceDN w:val="0"/>
              <w:adjustRightInd w:val="0"/>
              <w:rPr>
                <w:rFonts w:eastAsiaTheme="minorHAnsi"/>
                <w:sz w:val="20"/>
                <w:szCs w:val="20"/>
                <w:lang w:val="en-US"/>
              </w:rPr>
            </w:pPr>
          </w:p>
        </w:tc>
        <w:tc>
          <w:tcPr>
            <w:tcW w:w="1418" w:type="dxa"/>
            <w:vMerge/>
            <w:vAlign w:val="center"/>
          </w:tcPr>
          <w:p w14:paraId="4C21F527" w14:textId="77777777" w:rsidR="008E2B89" w:rsidRPr="00854BC1" w:rsidRDefault="008E2B89" w:rsidP="0049738F">
            <w:pPr>
              <w:autoSpaceDE w:val="0"/>
              <w:autoSpaceDN w:val="0"/>
              <w:adjustRightInd w:val="0"/>
              <w:rPr>
                <w:rFonts w:eastAsiaTheme="minorHAnsi"/>
                <w:i/>
                <w:iCs/>
                <w:sz w:val="20"/>
                <w:szCs w:val="20"/>
                <w:lang w:val="en-US"/>
              </w:rPr>
            </w:pPr>
          </w:p>
        </w:tc>
        <w:tc>
          <w:tcPr>
            <w:tcW w:w="1275" w:type="dxa"/>
            <w:vMerge/>
            <w:vAlign w:val="center"/>
          </w:tcPr>
          <w:p w14:paraId="4DC6C883" w14:textId="77777777" w:rsidR="008E2B89" w:rsidRPr="00854BC1" w:rsidRDefault="008E2B89" w:rsidP="0049738F">
            <w:pPr>
              <w:autoSpaceDE w:val="0"/>
              <w:autoSpaceDN w:val="0"/>
              <w:adjustRightInd w:val="0"/>
              <w:rPr>
                <w:rFonts w:eastAsiaTheme="minorHAnsi"/>
                <w:sz w:val="20"/>
                <w:szCs w:val="20"/>
                <w:lang w:val="en-US"/>
              </w:rPr>
            </w:pPr>
          </w:p>
        </w:tc>
        <w:tc>
          <w:tcPr>
            <w:tcW w:w="1448" w:type="dxa"/>
            <w:vAlign w:val="center"/>
          </w:tcPr>
          <w:p w14:paraId="5E072048" w14:textId="77777777" w:rsidR="008E2B89" w:rsidRPr="00854BC1" w:rsidRDefault="008E2B89" w:rsidP="0049738F">
            <w:pPr>
              <w:autoSpaceDE w:val="0"/>
              <w:autoSpaceDN w:val="0"/>
              <w:adjustRightInd w:val="0"/>
              <w:rPr>
                <w:rFonts w:eastAsiaTheme="minorHAnsi"/>
                <w:i/>
                <w:iCs/>
                <w:sz w:val="20"/>
                <w:szCs w:val="20"/>
                <w:lang w:val="en-US"/>
              </w:rPr>
            </w:pPr>
            <w:r w:rsidRPr="00854BC1">
              <w:rPr>
                <w:rFonts w:eastAsiaTheme="minorHAnsi"/>
                <w:i/>
                <w:iCs/>
                <w:sz w:val="20"/>
                <w:szCs w:val="20"/>
                <w:lang w:val="en-US"/>
              </w:rPr>
              <w:t>Stenurus yamagutii</w:t>
            </w:r>
          </w:p>
        </w:tc>
        <w:tc>
          <w:tcPr>
            <w:tcW w:w="1954" w:type="dxa"/>
            <w:vAlign w:val="center"/>
          </w:tcPr>
          <w:p w14:paraId="526E4A10"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t>Otic apparatus</w:t>
            </w:r>
          </w:p>
        </w:tc>
        <w:tc>
          <w:tcPr>
            <w:tcW w:w="3996" w:type="dxa"/>
            <w:vAlign w:val="center"/>
          </w:tcPr>
          <w:p w14:paraId="6C1C34D5" w14:textId="77777777" w:rsidR="008E2B89" w:rsidRPr="00854BC1" w:rsidRDefault="008E2B89" w:rsidP="0049738F">
            <w:pPr>
              <w:autoSpaceDE w:val="0"/>
              <w:autoSpaceDN w:val="0"/>
              <w:adjustRightInd w:val="0"/>
              <w:rPr>
                <w:rFonts w:eastAsiaTheme="minorHAnsi"/>
                <w:sz w:val="20"/>
                <w:szCs w:val="20"/>
                <w:lang w:val="en-US"/>
              </w:rPr>
            </w:pPr>
            <w:r w:rsidRPr="00854BC1">
              <w:rPr>
                <w:rFonts w:eastAsiaTheme="minorHAnsi"/>
                <w:sz w:val="20"/>
                <w:szCs w:val="20"/>
                <w:lang w:val="en-US"/>
              </w:rPr>
              <w:fldChar w:fldCharType="begin"/>
            </w:r>
            <w:r w:rsidRPr="00854BC1">
              <w:rPr>
                <w:rFonts w:eastAsiaTheme="minorHAnsi"/>
                <w:sz w:val="20"/>
                <w:szCs w:val="20"/>
                <w:lang w:val="en-US"/>
              </w:rPr>
              <w:instrText xml:space="preserve"> ADDIN ZOTERO_ITEM CSL_CITATION {"citationID":"dBGkhOLO","properties":{"formattedCitation":"(Kuramochi {\\i{}et al.}, 1990)","plainCitation":"(Kuramochi et al., 1990)","noteIndex":0},"citationItems":[{"id":1285,"uris":["http://zotero.org/users/9441463/items/6SVCVN2G"],"itemData":{"id":1285,"type":"article-journal","container-title":"Bulletin of the National Science Museum Series A (Zoology","issue":"163","page":"97-103","title":"Pseudaliid nematodes from Dall's porpoise, Phocoenoides dalli","author":[{"family":"Kuramochi","given":"Toshiaki"},{"family":"Araki","given":"Jun"},{"family":"Machida","given":"Masaaki"}],"issued":{"date-parts":[["1990"]]}}}],"schema":"https://github.com/citation-style-language/schema/raw/master/csl-citation.json"} </w:instrText>
            </w:r>
            <w:r w:rsidRPr="00854BC1">
              <w:rPr>
                <w:rFonts w:eastAsiaTheme="minorHAnsi"/>
                <w:sz w:val="20"/>
                <w:szCs w:val="20"/>
                <w:lang w:val="en-US"/>
              </w:rPr>
              <w:fldChar w:fldCharType="separate"/>
            </w:r>
            <w:r w:rsidRPr="00854BC1">
              <w:rPr>
                <w:sz w:val="20"/>
                <w:szCs w:val="20"/>
                <w:lang w:val="en-US"/>
              </w:rPr>
              <w:t xml:space="preserve">(Kuramochi </w:t>
            </w:r>
            <w:r w:rsidRPr="00854BC1">
              <w:rPr>
                <w:i/>
                <w:iCs/>
                <w:sz w:val="20"/>
                <w:szCs w:val="20"/>
                <w:lang w:val="en-US"/>
              </w:rPr>
              <w:t>et al.</w:t>
            </w:r>
            <w:r w:rsidRPr="00854BC1">
              <w:rPr>
                <w:sz w:val="20"/>
                <w:szCs w:val="20"/>
                <w:lang w:val="en-US"/>
              </w:rPr>
              <w:t>, 1990)</w:t>
            </w:r>
            <w:r w:rsidRPr="00854BC1">
              <w:rPr>
                <w:rFonts w:eastAsiaTheme="minorHAnsi"/>
                <w:sz w:val="20"/>
                <w:szCs w:val="20"/>
                <w:lang w:val="en-US"/>
              </w:rPr>
              <w:fldChar w:fldCharType="end"/>
            </w:r>
          </w:p>
        </w:tc>
      </w:tr>
      <w:tr w:rsidR="008E2B89" w:rsidRPr="006F2338" w14:paraId="7C2EBEC4" w14:textId="77777777" w:rsidTr="005A3E74">
        <w:tc>
          <w:tcPr>
            <w:tcW w:w="1606" w:type="dxa"/>
            <w:vAlign w:val="center"/>
          </w:tcPr>
          <w:p w14:paraId="21C62828" w14:textId="77777777" w:rsidR="008E2B89" w:rsidRPr="00854BC1" w:rsidRDefault="008E2B89" w:rsidP="0049738F">
            <w:pPr>
              <w:rPr>
                <w:sz w:val="20"/>
                <w:szCs w:val="20"/>
              </w:rPr>
            </w:pPr>
            <w:r w:rsidRPr="00854BC1">
              <w:rPr>
                <w:sz w:val="20"/>
                <w:szCs w:val="20"/>
              </w:rPr>
              <w:t>Physteridae</w:t>
            </w:r>
          </w:p>
        </w:tc>
        <w:tc>
          <w:tcPr>
            <w:tcW w:w="1655" w:type="dxa"/>
            <w:noWrap/>
            <w:vAlign w:val="center"/>
            <w:hideMark/>
          </w:tcPr>
          <w:p w14:paraId="49FF4F83" w14:textId="77777777" w:rsidR="008E2B89" w:rsidRPr="00854BC1" w:rsidRDefault="008E2B89" w:rsidP="0049738F">
            <w:pPr>
              <w:rPr>
                <w:sz w:val="20"/>
                <w:szCs w:val="20"/>
              </w:rPr>
            </w:pPr>
            <w:r w:rsidRPr="00854BC1">
              <w:rPr>
                <w:sz w:val="20"/>
                <w:szCs w:val="20"/>
              </w:rPr>
              <w:t>Physeter macrocephalus</w:t>
            </w:r>
          </w:p>
        </w:tc>
        <w:tc>
          <w:tcPr>
            <w:tcW w:w="1418" w:type="dxa"/>
            <w:noWrap/>
            <w:vAlign w:val="center"/>
            <w:hideMark/>
          </w:tcPr>
          <w:p w14:paraId="629A2B48" w14:textId="77777777" w:rsidR="008E2B89" w:rsidRPr="00854BC1" w:rsidRDefault="008E2B89" w:rsidP="0049738F">
            <w:pPr>
              <w:rPr>
                <w:i/>
                <w:iCs/>
                <w:sz w:val="20"/>
                <w:szCs w:val="20"/>
              </w:rPr>
            </w:pPr>
            <w:r w:rsidRPr="00854BC1">
              <w:rPr>
                <w:i/>
                <w:iCs/>
                <w:sz w:val="20"/>
                <w:szCs w:val="20"/>
              </w:rPr>
              <w:t>Sperm whale</w:t>
            </w:r>
          </w:p>
        </w:tc>
        <w:tc>
          <w:tcPr>
            <w:tcW w:w="1275" w:type="dxa"/>
            <w:noWrap/>
            <w:vAlign w:val="center"/>
            <w:hideMark/>
          </w:tcPr>
          <w:p w14:paraId="4F7B4910" w14:textId="77777777" w:rsidR="008E2B89" w:rsidRPr="00854BC1" w:rsidRDefault="008E2B89" w:rsidP="0049738F">
            <w:pPr>
              <w:rPr>
                <w:sz w:val="20"/>
                <w:szCs w:val="20"/>
              </w:rPr>
            </w:pPr>
            <w:r w:rsidRPr="00854BC1">
              <w:rPr>
                <w:sz w:val="20"/>
                <w:szCs w:val="20"/>
              </w:rPr>
              <w:t>Pseudaliidae</w:t>
            </w:r>
          </w:p>
        </w:tc>
        <w:tc>
          <w:tcPr>
            <w:tcW w:w="1448" w:type="dxa"/>
            <w:noWrap/>
            <w:vAlign w:val="center"/>
            <w:hideMark/>
          </w:tcPr>
          <w:p w14:paraId="47AED7D5" w14:textId="77777777" w:rsidR="008E2B89" w:rsidRPr="00854BC1" w:rsidRDefault="008E2B89" w:rsidP="0049738F">
            <w:pPr>
              <w:rPr>
                <w:i/>
                <w:iCs/>
                <w:sz w:val="20"/>
                <w:szCs w:val="20"/>
              </w:rPr>
            </w:pPr>
            <w:r w:rsidRPr="00854BC1">
              <w:rPr>
                <w:i/>
                <w:iCs/>
                <w:sz w:val="20"/>
                <w:szCs w:val="20"/>
              </w:rPr>
              <w:t>Stenurus ovatus</w:t>
            </w:r>
          </w:p>
        </w:tc>
        <w:tc>
          <w:tcPr>
            <w:tcW w:w="1954" w:type="dxa"/>
            <w:noWrap/>
            <w:vAlign w:val="center"/>
            <w:hideMark/>
          </w:tcPr>
          <w:p w14:paraId="199AEB3C" w14:textId="77777777" w:rsidR="008E2B89" w:rsidRPr="00854BC1" w:rsidRDefault="008E2B89" w:rsidP="0049738F">
            <w:pPr>
              <w:rPr>
                <w:sz w:val="20"/>
                <w:szCs w:val="20"/>
              </w:rPr>
            </w:pPr>
            <w:r w:rsidRPr="00854BC1">
              <w:rPr>
                <w:sz w:val="20"/>
                <w:szCs w:val="20"/>
                <w:lang w:val="en-US"/>
              </w:rPr>
              <w:t>N/A</w:t>
            </w:r>
          </w:p>
        </w:tc>
        <w:tc>
          <w:tcPr>
            <w:tcW w:w="3996" w:type="dxa"/>
            <w:noWrap/>
            <w:vAlign w:val="center"/>
            <w:hideMark/>
          </w:tcPr>
          <w:p w14:paraId="673F2301"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8n93Lkdo","properties":{"formattedCitation":"(Raga and Balbuena, 1987)","plainCitation":"(Raga and Balbuena, 1987)","noteIndex":0},"citationItems":[{"id":1346,"uris":["http://zotero.org/users/9441463/items/J7BXGLPT"],"itemData":{"id":1346,"type":"article-journal","container-title":"Mamíferos y helmintos. Barcelona: Ketres Editora","journalAbbreviation":"Mamíferos y helmintos. Barcelona: Ketres Editora","page":"201","title":"Algunas características zoogeográficas de los helmintos de los cetáceos en el Mediterráneo con especial referencia a la helmintofauna del delfín listado","volume":"195","author":[{"family":"Raga","given":"JA"},{"family":"Balbuena","given":"JA"}],"issued":{"date-parts":[["1987"]]}}}],"schema":"https://github.com/citation-style-language/schema/raw/master/csl-citation.json"} </w:instrText>
            </w:r>
            <w:r w:rsidRPr="00854BC1">
              <w:rPr>
                <w:sz w:val="20"/>
                <w:szCs w:val="20"/>
              </w:rPr>
              <w:fldChar w:fldCharType="separate"/>
            </w:r>
            <w:r w:rsidRPr="00854BC1">
              <w:rPr>
                <w:noProof/>
                <w:sz w:val="20"/>
                <w:szCs w:val="20"/>
              </w:rPr>
              <w:t>(Raga and Balbuena, 1987)</w:t>
            </w:r>
            <w:r w:rsidRPr="00854BC1">
              <w:rPr>
                <w:sz w:val="20"/>
                <w:szCs w:val="20"/>
              </w:rPr>
              <w:fldChar w:fldCharType="end"/>
            </w:r>
          </w:p>
        </w:tc>
      </w:tr>
      <w:tr w:rsidR="008E2B89" w:rsidRPr="006F2338" w14:paraId="0A1B9625" w14:textId="77777777" w:rsidTr="005A3E74">
        <w:tc>
          <w:tcPr>
            <w:tcW w:w="1606" w:type="dxa"/>
            <w:vMerge w:val="restart"/>
            <w:vAlign w:val="center"/>
          </w:tcPr>
          <w:p w14:paraId="28596A81" w14:textId="77777777" w:rsidR="008E2B89" w:rsidRPr="00854BC1" w:rsidRDefault="008E2B89" w:rsidP="0049738F">
            <w:pPr>
              <w:rPr>
                <w:sz w:val="20"/>
                <w:szCs w:val="20"/>
              </w:rPr>
            </w:pPr>
            <w:r w:rsidRPr="00854BC1">
              <w:rPr>
                <w:sz w:val="20"/>
                <w:szCs w:val="20"/>
              </w:rPr>
              <w:t>Ziphiidae</w:t>
            </w:r>
          </w:p>
        </w:tc>
        <w:tc>
          <w:tcPr>
            <w:tcW w:w="1655" w:type="dxa"/>
            <w:noWrap/>
            <w:vAlign w:val="center"/>
            <w:hideMark/>
          </w:tcPr>
          <w:p w14:paraId="09578FBD" w14:textId="77777777" w:rsidR="008E2B89" w:rsidRPr="00854BC1" w:rsidRDefault="008E2B89" w:rsidP="0049738F">
            <w:pPr>
              <w:rPr>
                <w:sz w:val="20"/>
                <w:szCs w:val="20"/>
              </w:rPr>
            </w:pPr>
            <w:r w:rsidRPr="00854BC1">
              <w:rPr>
                <w:sz w:val="20"/>
                <w:szCs w:val="20"/>
              </w:rPr>
              <w:t>Berardius bairdii</w:t>
            </w:r>
          </w:p>
        </w:tc>
        <w:tc>
          <w:tcPr>
            <w:tcW w:w="1418" w:type="dxa"/>
            <w:noWrap/>
            <w:vAlign w:val="center"/>
            <w:hideMark/>
          </w:tcPr>
          <w:p w14:paraId="7F31F3F6" w14:textId="77777777" w:rsidR="008E2B89" w:rsidRPr="00854BC1" w:rsidRDefault="008E2B89" w:rsidP="0049738F">
            <w:pPr>
              <w:rPr>
                <w:i/>
                <w:iCs/>
                <w:sz w:val="20"/>
                <w:szCs w:val="20"/>
              </w:rPr>
            </w:pPr>
            <w:r w:rsidRPr="00854BC1">
              <w:rPr>
                <w:i/>
                <w:iCs/>
                <w:sz w:val="20"/>
                <w:szCs w:val="20"/>
              </w:rPr>
              <w:t>Baird's beaked whale</w:t>
            </w:r>
          </w:p>
        </w:tc>
        <w:tc>
          <w:tcPr>
            <w:tcW w:w="1275" w:type="dxa"/>
            <w:noWrap/>
            <w:vAlign w:val="center"/>
            <w:hideMark/>
          </w:tcPr>
          <w:p w14:paraId="3A692E50" w14:textId="77777777" w:rsidR="008E2B89" w:rsidRPr="00854BC1" w:rsidRDefault="008E2B89" w:rsidP="0049738F">
            <w:pPr>
              <w:rPr>
                <w:sz w:val="20"/>
                <w:szCs w:val="20"/>
              </w:rPr>
            </w:pPr>
            <w:r w:rsidRPr="00854BC1">
              <w:rPr>
                <w:sz w:val="20"/>
                <w:szCs w:val="20"/>
              </w:rPr>
              <w:t>Pseudaliidae</w:t>
            </w:r>
          </w:p>
        </w:tc>
        <w:tc>
          <w:tcPr>
            <w:tcW w:w="1448" w:type="dxa"/>
            <w:noWrap/>
            <w:vAlign w:val="center"/>
            <w:hideMark/>
          </w:tcPr>
          <w:p w14:paraId="702275F9" w14:textId="77777777" w:rsidR="008E2B89" w:rsidRPr="00854BC1" w:rsidRDefault="008E2B89" w:rsidP="0049738F">
            <w:pPr>
              <w:rPr>
                <w:i/>
                <w:iCs/>
                <w:sz w:val="20"/>
                <w:szCs w:val="20"/>
              </w:rPr>
            </w:pPr>
            <w:r w:rsidRPr="00854BC1">
              <w:rPr>
                <w:i/>
                <w:iCs/>
                <w:sz w:val="20"/>
                <w:szCs w:val="20"/>
              </w:rPr>
              <w:t>Halocercus hyperoodoni</w:t>
            </w:r>
          </w:p>
        </w:tc>
        <w:tc>
          <w:tcPr>
            <w:tcW w:w="1954" w:type="dxa"/>
            <w:noWrap/>
            <w:vAlign w:val="center"/>
            <w:hideMark/>
          </w:tcPr>
          <w:p w14:paraId="7514B329" w14:textId="77777777" w:rsidR="008E2B89" w:rsidRPr="00854BC1" w:rsidRDefault="008E2B89" w:rsidP="0049738F">
            <w:pPr>
              <w:rPr>
                <w:sz w:val="20"/>
                <w:szCs w:val="20"/>
              </w:rPr>
            </w:pPr>
            <w:r w:rsidRPr="00854BC1">
              <w:rPr>
                <w:sz w:val="20"/>
                <w:szCs w:val="20"/>
                <w:lang w:val="en-US"/>
              </w:rPr>
              <w:t>N/A</w:t>
            </w:r>
          </w:p>
        </w:tc>
        <w:tc>
          <w:tcPr>
            <w:tcW w:w="3996" w:type="dxa"/>
            <w:noWrap/>
            <w:vAlign w:val="center"/>
            <w:hideMark/>
          </w:tcPr>
          <w:p w14:paraId="362A26B4"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EAUjb6pp","properties":{"formattedCitation":"(Delyamure, 1968)","plainCitation":"(Delyamure, 1968)","noteIndex":0},"citationItems":[{"id":1351,"uris":["http://zotero.org/users/9441463/items/97FFSYBZ"],"itemData":{"id":1351,"type":"book","publisher":"Israel Program for Scientific Translations","title":"Helminthofauna of Marine Mammals: Ecology and Phylogeny","URL":"https://books.google.ca/books?id=n2lCAQAACAAJ","author":[{"family":"Delyamure","given":"S.L."}],"editor":[{"family":"Skri︠a︡bin","given":"K.I."}],"issued":{"date-parts":[["1968"]]}}}],"schema":"https://github.com/citation-style-language/schema/raw/master/csl-citation.json"} </w:instrText>
            </w:r>
            <w:r w:rsidRPr="00854BC1">
              <w:rPr>
                <w:sz w:val="20"/>
                <w:szCs w:val="20"/>
              </w:rPr>
              <w:fldChar w:fldCharType="separate"/>
            </w:r>
            <w:r w:rsidRPr="00854BC1">
              <w:rPr>
                <w:noProof/>
                <w:sz w:val="20"/>
                <w:szCs w:val="20"/>
              </w:rPr>
              <w:t>(Delyamure, 1968)</w:t>
            </w:r>
            <w:r w:rsidRPr="00854BC1">
              <w:rPr>
                <w:sz w:val="20"/>
                <w:szCs w:val="20"/>
              </w:rPr>
              <w:fldChar w:fldCharType="end"/>
            </w:r>
          </w:p>
        </w:tc>
      </w:tr>
      <w:tr w:rsidR="008E2B89" w:rsidRPr="006F2338" w14:paraId="12CFEC3C" w14:textId="77777777" w:rsidTr="005A3E74">
        <w:tc>
          <w:tcPr>
            <w:tcW w:w="1606" w:type="dxa"/>
            <w:vMerge/>
            <w:vAlign w:val="center"/>
          </w:tcPr>
          <w:p w14:paraId="5F5BB93E" w14:textId="77777777" w:rsidR="008E2B89" w:rsidRPr="00854BC1" w:rsidRDefault="008E2B89" w:rsidP="0049738F">
            <w:pPr>
              <w:rPr>
                <w:i/>
                <w:iCs/>
                <w:sz w:val="20"/>
                <w:szCs w:val="20"/>
              </w:rPr>
            </w:pPr>
          </w:p>
        </w:tc>
        <w:tc>
          <w:tcPr>
            <w:tcW w:w="1655" w:type="dxa"/>
            <w:noWrap/>
            <w:vAlign w:val="center"/>
            <w:hideMark/>
          </w:tcPr>
          <w:p w14:paraId="5CDE7B61" w14:textId="77777777" w:rsidR="008E2B89" w:rsidRPr="00854BC1" w:rsidRDefault="008E2B89" w:rsidP="0049738F">
            <w:pPr>
              <w:rPr>
                <w:sz w:val="20"/>
                <w:szCs w:val="20"/>
              </w:rPr>
            </w:pPr>
            <w:r w:rsidRPr="00854BC1">
              <w:rPr>
                <w:sz w:val="20"/>
                <w:szCs w:val="20"/>
              </w:rPr>
              <w:t>Mesoplodon sp.</w:t>
            </w:r>
          </w:p>
        </w:tc>
        <w:tc>
          <w:tcPr>
            <w:tcW w:w="1418" w:type="dxa"/>
            <w:noWrap/>
            <w:vAlign w:val="center"/>
            <w:hideMark/>
          </w:tcPr>
          <w:p w14:paraId="5E301BBE" w14:textId="77777777" w:rsidR="008E2B89" w:rsidRPr="00854BC1" w:rsidRDefault="008E2B89" w:rsidP="0049738F">
            <w:pPr>
              <w:rPr>
                <w:i/>
                <w:iCs/>
                <w:sz w:val="20"/>
                <w:szCs w:val="20"/>
              </w:rPr>
            </w:pPr>
            <w:r w:rsidRPr="00854BC1">
              <w:rPr>
                <w:i/>
                <w:iCs/>
                <w:sz w:val="20"/>
                <w:szCs w:val="20"/>
              </w:rPr>
              <w:t>Unidentified whale</w:t>
            </w:r>
          </w:p>
        </w:tc>
        <w:tc>
          <w:tcPr>
            <w:tcW w:w="1275" w:type="dxa"/>
            <w:noWrap/>
            <w:vAlign w:val="center"/>
            <w:hideMark/>
          </w:tcPr>
          <w:p w14:paraId="76A52A40" w14:textId="77777777" w:rsidR="008E2B89" w:rsidRPr="00854BC1" w:rsidRDefault="008E2B89" w:rsidP="0049738F">
            <w:pPr>
              <w:rPr>
                <w:sz w:val="20"/>
                <w:szCs w:val="20"/>
              </w:rPr>
            </w:pPr>
            <w:r w:rsidRPr="00854BC1">
              <w:rPr>
                <w:sz w:val="20"/>
                <w:szCs w:val="20"/>
              </w:rPr>
              <w:t>Pseudaliidae</w:t>
            </w:r>
          </w:p>
        </w:tc>
        <w:tc>
          <w:tcPr>
            <w:tcW w:w="1448" w:type="dxa"/>
            <w:noWrap/>
            <w:vAlign w:val="center"/>
            <w:hideMark/>
          </w:tcPr>
          <w:p w14:paraId="3952DE79" w14:textId="77777777" w:rsidR="008E2B89" w:rsidRPr="00854BC1" w:rsidRDefault="008E2B89" w:rsidP="0049738F">
            <w:pPr>
              <w:rPr>
                <w:i/>
                <w:iCs/>
                <w:sz w:val="20"/>
                <w:szCs w:val="20"/>
              </w:rPr>
            </w:pPr>
            <w:r w:rsidRPr="00854BC1">
              <w:rPr>
                <w:i/>
                <w:iCs/>
                <w:sz w:val="20"/>
                <w:szCs w:val="20"/>
              </w:rPr>
              <w:t>Halocercus sp.</w:t>
            </w:r>
          </w:p>
        </w:tc>
        <w:tc>
          <w:tcPr>
            <w:tcW w:w="1954" w:type="dxa"/>
            <w:noWrap/>
            <w:vAlign w:val="center"/>
            <w:hideMark/>
          </w:tcPr>
          <w:p w14:paraId="3B2DA04C" w14:textId="77777777" w:rsidR="008E2B89" w:rsidRPr="00854BC1" w:rsidRDefault="008E2B89" w:rsidP="0049738F">
            <w:pPr>
              <w:rPr>
                <w:sz w:val="20"/>
                <w:szCs w:val="20"/>
              </w:rPr>
            </w:pPr>
            <w:r w:rsidRPr="00854BC1">
              <w:rPr>
                <w:sz w:val="20"/>
                <w:szCs w:val="20"/>
              </w:rPr>
              <w:t>Lower respiratory</w:t>
            </w:r>
          </w:p>
        </w:tc>
        <w:tc>
          <w:tcPr>
            <w:tcW w:w="3996" w:type="dxa"/>
            <w:noWrap/>
            <w:vAlign w:val="center"/>
            <w:hideMark/>
          </w:tcPr>
          <w:p w14:paraId="606B635E"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lYUNoB3I","properties":{"formattedCitation":"(Moser and Rhinehart, 1993)","plainCitation":"(Moser and Rhinehart, 1993)","noteIndex":0},"citationItems":[{"id":1291,"uris":["http://zotero.org/users/9441463/items/LEHHALP8"],"itemData":{"id":1291,"type":"article-journal","abstract":"Three cetaceans from Monterey Bay, California (USA), were infected with lung nematodes. A beaked whale calf, Mesoplodon sp. was infected with adult Halocercus sp. This represents a new host record for this nematode. The lungs of a northern right whale dolphin calf, Lissodelphis borealis, contained an unidentified nematode similar in size to Halocercus sp. The presence of Phyllobothrium delphini-type cestode larvae in its blubber is evidence that the calf was feeding on invertebrates. A pregnant harbor porpoise, Phocoena phocoena was infected with the lung nematode H. invaginatus, but the fetus was uninfected. We found no direct evidence of a transplacental mode of transmission for Halocercus sp.","container-title":"Journal of Wildlife Diseases","DOI":"10.7589/0090-3558-29.3.507","ISSN":"0090-3558","issue":"3","journalAbbreviation":"J Wildl Dis","language":"eng","note":"PMID: 8355360","page":"507-508","source":"PubMed","title":"The lungworm, Halocercus spp. (Nematoda: Pseudaliidae) in cetaceans from California","title-short":"The lungworm, Halocercus spp. (Nematoda","volume":"29","author":[{"family":"Moser","given":"M."},{"family":"Rhinehart","given":"H."}],"issued":{"date-parts":[["1993",7]]}}}],"schema":"https://github.com/citation-style-language/schema/raw/master/csl-citation.json"} </w:instrText>
            </w:r>
            <w:r w:rsidRPr="00854BC1">
              <w:rPr>
                <w:sz w:val="20"/>
                <w:szCs w:val="20"/>
              </w:rPr>
              <w:fldChar w:fldCharType="separate"/>
            </w:r>
            <w:r w:rsidRPr="00854BC1">
              <w:rPr>
                <w:noProof/>
                <w:sz w:val="20"/>
                <w:szCs w:val="20"/>
              </w:rPr>
              <w:t>(Moser and Rhinehart, 1993)</w:t>
            </w:r>
            <w:r w:rsidRPr="00854BC1">
              <w:rPr>
                <w:sz w:val="20"/>
                <w:szCs w:val="20"/>
              </w:rPr>
              <w:fldChar w:fldCharType="end"/>
            </w:r>
          </w:p>
        </w:tc>
      </w:tr>
      <w:tr w:rsidR="008E2B89" w:rsidRPr="006F2338" w14:paraId="480F3742" w14:textId="77777777" w:rsidTr="005A3E74">
        <w:tc>
          <w:tcPr>
            <w:tcW w:w="1606" w:type="dxa"/>
            <w:vMerge/>
            <w:vAlign w:val="center"/>
          </w:tcPr>
          <w:p w14:paraId="4DA68087" w14:textId="77777777" w:rsidR="008E2B89" w:rsidRPr="00854BC1" w:rsidRDefault="008E2B89" w:rsidP="0049738F">
            <w:pPr>
              <w:rPr>
                <w:i/>
                <w:iCs/>
                <w:sz w:val="20"/>
                <w:szCs w:val="20"/>
              </w:rPr>
            </w:pPr>
          </w:p>
        </w:tc>
        <w:tc>
          <w:tcPr>
            <w:tcW w:w="1655" w:type="dxa"/>
            <w:noWrap/>
            <w:vAlign w:val="center"/>
          </w:tcPr>
          <w:p w14:paraId="079DA6DE" w14:textId="77777777" w:rsidR="008E2B89" w:rsidRPr="00854BC1" w:rsidRDefault="008E2B89" w:rsidP="0049738F">
            <w:pPr>
              <w:rPr>
                <w:sz w:val="20"/>
                <w:szCs w:val="20"/>
              </w:rPr>
            </w:pPr>
            <w:r w:rsidRPr="00854BC1">
              <w:rPr>
                <w:sz w:val="20"/>
                <w:szCs w:val="20"/>
              </w:rPr>
              <w:t>Mesoplodon stejnegeri</w:t>
            </w:r>
          </w:p>
        </w:tc>
        <w:tc>
          <w:tcPr>
            <w:tcW w:w="1418" w:type="dxa"/>
            <w:noWrap/>
            <w:vAlign w:val="center"/>
          </w:tcPr>
          <w:p w14:paraId="461754BC" w14:textId="77777777" w:rsidR="008E2B89" w:rsidRPr="00854BC1" w:rsidRDefault="008E2B89" w:rsidP="0049738F">
            <w:pPr>
              <w:rPr>
                <w:i/>
                <w:iCs/>
                <w:sz w:val="20"/>
                <w:szCs w:val="20"/>
              </w:rPr>
            </w:pPr>
            <w:r w:rsidRPr="00854BC1">
              <w:rPr>
                <w:i/>
                <w:iCs/>
                <w:sz w:val="20"/>
                <w:szCs w:val="20"/>
              </w:rPr>
              <w:t>Stejneger's beaked whale</w:t>
            </w:r>
          </w:p>
        </w:tc>
        <w:tc>
          <w:tcPr>
            <w:tcW w:w="1275" w:type="dxa"/>
            <w:noWrap/>
            <w:vAlign w:val="center"/>
          </w:tcPr>
          <w:p w14:paraId="081A9215" w14:textId="77777777" w:rsidR="008E2B89" w:rsidRPr="00854BC1" w:rsidRDefault="008E2B89" w:rsidP="0049738F">
            <w:pPr>
              <w:rPr>
                <w:sz w:val="20"/>
                <w:szCs w:val="20"/>
              </w:rPr>
            </w:pPr>
            <w:r w:rsidRPr="00854BC1">
              <w:rPr>
                <w:sz w:val="20"/>
                <w:szCs w:val="20"/>
              </w:rPr>
              <w:t>Pseudaliidae</w:t>
            </w:r>
          </w:p>
        </w:tc>
        <w:tc>
          <w:tcPr>
            <w:tcW w:w="1448" w:type="dxa"/>
            <w:noWrap/>
            <w:vAlign w:val="center"/>
          </w:tcPr>
          <w:p w14:paraId="7E62E4AD" w14:textId="77777777" w:rsidR="008E2B89" w:rsidRPr="00854BC1" w:rsidRDefault="008E2B89" w:rsidP="0049738F">
            <w:pPr>
              <w:rPr>
                <w:i/>
                <w:iCs/>
                <w:sz w:val="20"/>
                <w:szCs w:val="20"/>
              </w:rPr>
            </w:pPr>
            <w:r w:rsidRPr="00854BC1">
              <w:rPr>
                <w:i/>
                <w:iCs/>
                <w:sz w:val="20"/>
                <w:szCs w:val="20"/>
              </w:rPr>
              <w:t>Halocercus sp.</w:t>
            </w:r>
          </w:p>
        </w:tc>
        <w:tc>
          <w:tcPr>
            <w:tcW w:w="1954" w:type="dxa"/>
            <w:noWrap/>
            <w:vAlign w:val="center"/>
          </w:tcPr>
          <w:p w14:paraId="32EBB1C4" w14:textId="77777777" w:rsidR="008E2B89" w:rsidRPr="00854BC1" w:rsidRDefault="008E2B89" w:rsidP="0049738F">
            <w:pPr>
              <w:rPr>
                <w:sz w:val="20"/>
                <w:szCs w:val="20"/>
              </w:rPr>
            </w:pPr>
            <w:r w:rsidRPr="00854BC1">
              <w:rPr>
                <w:sz w:val="20"/>
                <w:szCs w:val="20"/>
              </w:rPr>
              <w:t>Lower respiratory</w:t>
            </w:r>
          </w:p>
        </w:tc>
        <w:tc>
          <w:tcPr>
            <w:tcW w:w="3996" w:type="dxa"/>
            <w:noWrap/>
            <w:vAlign w:val="center"/>
          </w:tcPr>
          <w:p w14:paraId="170F7BDB" w14:textId="77777777" w:rsidR="008E2B89" w:rsidRPr="00854BC1" w:rsidRDefault="008E2B89" w:rsidP="0049738F">
            <w:pPr>
              <w:rPr>
                <w:sz w:val="20"/>
                <w:szCs w:val="20"/>
              </w:rPr>
            </w:pPr>
            <w:r w:rsidRPr="00854BC1">
              <w:rPr>
                <w:sz w:val="20"/>
                <w:szCs w:val="20"/>
              </w:rPr>
              <w:fldChar w:fldCharType="begin"/>
            </w:r>
            <w:r w:rsidRPr="00854BC1">
              <w:rPr>
                <w:sz w:val="20"/>
                <w:szCs w:val="20"/>
              </w:rPr>
              <w:instrText xml:space="preserve"> ADDIN ZOTERO_ITEM CSL_CITATION {"citationID":"6f7bRa0y","properties":{"formattedCitation":"(Savage {\\i{}et al.}, 2021)","plainCitation":"(Savage et al., 2021)","noteIndex":0},"citationItems":[{"id":1216,"uris":["http://zotero.org/users/9441463/items/RJGV47EJ"],"itemData":{"id":1216,"type":"article-journal","container-title":"Marine Mammal Science","DOI":"10.1111/mms.12780","ISSN":"0824-0469, 1748-7692","issue":"3","journalAbbreviation":"Mar Mam Sci","language":"en","page":"843-869","source":"DOI.org (Crossref)","title":"Stejneger's beaked whale strandings in Alaska, 1995–2020","volume":"37","author":[{"family":"Savage","given":"Katharine N."},{"family":"Burek‐Huntington","given":"Kathy"},{"family":"Wright","given":"Sadie K."},{"family":"Bryan","given":"Anna L."},{"family":"Sheffield","given":"Gay"},{"family":"Webber","given":"Marc"},{"family":"Stimmelmayr","given":"Raphaela"},{"family":"Tuomi","given":"Pam"},{"family":"Delaney","given":"Martha A."},{"family":"Walker","given":"William"}],"issued":{"date-parts":[["2021",7]]}}}],"schema":"https://github.com/citation-style-language/schema/raw/master/csl-citation.json"} </w:instrText>
            </w:r>
            <w:r w:rsidRPr="00854BC1">
              <w:rPr>
                <w:sz w:val="20"/>
                <w:szCs w:val="20"/>
              </w:rPr>
              <w:fldChar w:fldCharType="separate"/>
            </w:r>
            <w:r w:rsidRPr="00854BC1">
              <w:rPr>
                <w:sz w:val="20"/>
                <w:szCs w:val="20"/>
                <w:lang w:val="en-US"/>
              </w:rPr>
              <w:t xml:space="preserve">(Savage </w:t>
            </w:r>
            <w:r w:rsidRPr="00854BC1">
              <w:rPr>
                <w:i/>
                <w:iCs/>
                <w:sz w:val="20"/>
                <w:szCs w:val="20"/>
                <w:lang w:val="en-US"/>
              </w:rPr>
              <w:t>et al.</w:t>
            </w:r>
            <w:r w:rsidRPr="00854BC1">
              <w:rPr>
                <w:sz w:val="20"/>
                <w:szCs w:val="20"/>
                <w:lang w:val="en-US"/>
              </w:rPr>
              <w:t>, 2021)</w:t>
            </w:r>
            <w:r w:rsidRPr="00854BC1">
              <w:rPr>
                <w:sz w:val="20"/>
                <w:szCs w:val="20"/>
              </w:rPr>
              <w:fldChar w:fldCharType="end"/>
            </w:r>
          </w:p>
        </w:tc>
      </w:tr>
    </w:tbl>
    <w:p w14:paraId="62FA33DC" w14:textId="64397DAC" w:rsidR="00D95F8E" w:rsidRPr="009C1F2C" w:rsidRDefault="00D95F8E" w:rsidP="00D95F8E"/>
    <w:p w14:paraId="20DD3F64" w14:textId="77777777" w:rsidR="00555A8D" w:rsidRDefault="00555A8D" w:rsidP="00555A8D">
      <w:pPr>
        <w:sectPr w:rsidR="00555A8D" w:rsidSect="00854BC1">
          <w:pgSz w:w="15840" w:h="12240" w:orient="landscape"/>
          <w:pgMar w:top="1440" w:right="1440" w:bottom="1440" w:left="1440" w:header="708" w:footer="708" w:gutter="0"/>
          <w:cols w:space="708"/>
          <w:docGrid w:linePitch="360"/>
        </w:sectPr>
      </w:pPr>
    </w:p>
    <w:p w14:paraId="3A15C207" w14:textId="5F95D736" w:rsidR="003B16DA" w:rsidRPr="00555A8D" w:rsidRDefault="006C4763" w:rsidP="00555A8D">
      <w:pPr>
        <w:spacing w:line="480" w:lineRule="auto"/>
        <w:rPr>
          <w:b/>
          <w:bCs/>
        </w:rPr>
      </w:pPr>
      <w:r w:rsidRPr="00555A8D">
        <w:rPr>
          <w:b/>
          <w:bCs/>
        </w:rPr>
        <w:lastRenderedPageBreak/>
        <w:t>References</w:t>
      </w:r>
    </w:p>
    <w:p w14:paraId="48C02E57" w14:textId="77777777" w:rsidR="00FB2CA0" w:rsidRPr="00FB2CA0" w:rsidRDefault="003B16DA" w:rsidP="00555A8D">
      <w:pPr>
        <w:pStyle w:val="Bibliography"/>
        <w:spacing w:after="0"/>
        <w:rPr>
          <w:lang w:val="en-US"/>
        </w:rPr>
      </w:pPr>
      <w:r w:rsidRPr="009C1F2C">
        <w:fldChar w:fldCharType="begin"/>
      </w:r>
      <w:r w:rsidR="00FB2CA0">
        <w:instrText xml:space="preserve"> ADDIN ZOTERO_BIBL {"uncited":[],"omitted":[],"custom":[]} CSL_BIBLIOGRAPHY </w:instrText>
      </w:r>
      <w:r w:rsidRPr="009C1F2C">
        <w:fldChar w:fldCharType="separate"/>
      </w:r>
      <w:r w:rsidR="00FB2CA0" w:rsidRPr="00FB2CA0">
        <w:rPr>
          <w:b/>
          <w:bCs/>
          <w:lang w:val="en-US"/>
        </w:rPr>
        <w:t>Abollo, E., López, A., Gestal, C., Benavente, P. and Pascual, S.</w:t>
      </w:r>
      <w:r w:rsidR="00FB2CA0" w:rsidRPr="00FB2CA0">
        <w:rPr>
          <w:lang w:val="en-US"/>
        </w:rPr>
        <w:t xml:space="preserve"> (1998). Macroparasites in cetaceans stranded on the northwestern Spanish Atlantic coast. </w:t>
      </w:r>
      <w:r w:rsidR="00FB2CA0" w:rsidRPr="00FB2CA0">
        <w:rPr>
          <w:i/>
          <w:iCs/>
          <w:lang w:val="en-US"/>
        </w:rPr>
        <w:t>Diseases of Aquatic Organisms</w:t>
      </w:r>
      <w:r w:rsidR="00FB2CA0" w:rsidRPr="00FB2CA0">
        <w:rPr>
          <w:lang w:val="en-US"/>
        </w:rPr>
        <w:t xml:space="preserve"> </w:t>
      </w:r>
      <w:r w:rsidR="00FB2CA0" w:rsidRPr="00FB2CA0">
        <w:rPr>
          <w:b/>
          <w:bCs/>
          <w:lang w:val="en-US"/>
        </w:rPr>
        <w:t>32</w:t>
      </w:r>
      <w:r w:rsidR="00FB2CA0" w:rsidRPr="00FB2CA0">
        <w:rPr>
          <w:lang w:val="en-US"/>
        </w:rPr>
        <w:t>, 227–231. doi: 10.3354/dao032227.</w:t>
      </w:r>
    </w:p>
    <w:p w14:paraId="0FBE9540" w14:textId="77777777" w:rsidR="00FB2CA0" w:rsidRPr="00FB2CA0" w:rsidRDefault="00FB2CA0" w:rsidP="00555A8D">
      <w:pPr>
        <w:pStyle w:val="Bibliography"/>
        <w:spacing w:after="0"/>
        <w:rPr>
          <w:lang w:val="en-US"/>
        </w:rPr>
      </w:pPr>
      <w:r w:rsidRPr="00FB2CA0">
        <w:rPr>
          <w:b/>
          <w:bCs/>
          <w:lang w:val="en-US"/>
        </w:rPr>
        <w:t>Aguilar-Aguilar, R., Delgado-Estrella, A. and Moreno-Navarrete, R.</w:t>
      </w:r>
      <w:r w:rsidRPr="00FB2CA0">
        <w:rPr>
          <w:lang w:val="en-US"/>
        </w:rPr>
        <w:t xml:space="preserve"> (2010). New host report for nematodes in a stranded short-snouted spinner dolphin Stenella clymene (Cetacea: Delphinidae) from the Mexican Caribbean coast. </w:t>
      </w:r>
      <w:r w:rsidRPr="00FB2CA0">
        <w:rPr>
          <w:i/>
          <w:iCs/>
          <w:lang w:val="en-US"/>
        </w:rPr>
        <w:t>Helminthologia</w:t>
      </w:r>
      <w:r w:rsidRPr="00FB2CA0">
        <w:rPr>
          <w:lang w:val="en-US"/>
        </w:rPr>
        <w:t xml:space="preserve"> </w:t>
      </w:r>
      <w:r w:rsidRPr="00FB2CA0">
        <w:rPr>
          <w:b/>
          <w:bCs/>
          <w:lang w:val="en-US"/>
        </w:rPr>
        <w:t>47</w:t>
      </w:r>
      <w:r w:rsidRPr="00FB2CA0">
        <w:rPr>
          <w:lang w:val="en-US"/>
        </w:rPr>
        <w:t>, 136–138. doi: 10.2478/s11687-010-0020-0.</w:t>
      </w:r>
    </w:p>
    <w:p w14:paraId="1D708355" w14:textId="77777777" w:rsidR="00FB2CA0" w:rsidRPr="00FB2CA0" w:rsidRDefault="00FB2CA0" w:rsidP="00555A8D">
      <w:pPr>
        <w:pStyle w:val="Bibliography"/>
        <w:spacing w:after="0"/>
        <w:rPr>
          <w:lang w:val="en-US"/>
        </w:rPr>
      </w:pPr>
      <w:r w:rsidRPr="00FB2CA0">
        <w:rPr>
          <w:b/>
          <w:bCs/>
          <w:lang w:val="en-US"/>
        </w:rPr>
        <w:t>Alvarado-Rybak, M., Toro, F., Abarca, P., Paredes, E., Español-Jiménez, S. and Seguel, M.</w:t>
      </w:r>
      <w:r w:rsidRPr="00FB2CA0">
        <w:rPr>
          <w:lang w:val="en-US"/>
        </w:rPr>
        <w:t xml:space="preserve"> (2020). Pathological Findings in Cetaceans Sporadically Stranded Along the Chilean Coast. </w:t>
      </w:r>
      <w:r w:rsidRPr="00FB2CA0">
        <w:rPr>
          <w:i/>
          <w:iCs/>
          <w:lang w:val="en-US"/>
        </w:rPr>
        <w:t>Frontiers in Marine Science</w:t>
      </w:r>
      <w:r w:rsidRPr="00FB2CA0">
        <w:rPr>
          <w:lang w:val="en-US"/>
        </w:rPr>
        <w:t xml:space="preserve"> </w:t>
      </w:r>
      <w:r w:rsidRPr="00FB2CA0">
        <w:rPr>
          <w:b/>
          <w:bCs/>
          <w:lang w:val="en-US"/>
        </w:rPr>
        <w:t>7</w:t>
      </w:r>
      <w:r w:rsidRPr="00FB2CA0">
        <w:rPr>
          <w:lang w:val="en-US"/>
        </w:rPr>
        <w:t>, 684. doi: 10.3389/fmars.2020.00684.</w:t>
      </w:r>
    </w:p>
    <w:p w14:paraId="006B0782" w14:textId="77777777" w:rsidR="00FB2CA0" w:rsidRPr="00FB2CA0" w:rsidRDefault="00FB2CA0" w:rsidP="00555A8D">
      <w:pPr>
        <w:pStyle w:val="Bibliography"/>
        <w:spacing w:after="0"/>
        <w:rPr>
          <w:lang w:val="en-US"/>
        </w:rPr>
      </w:pPr>
      <w:r w:rsidRPr="00FB2CA0">
        <w:rPr>
          <w:b/>
          <w:bCs/>
          <w:lang w:val="en-US"/>
        </w:rPr>
        <w:t>Andersen, S. H.</w:t>
      </w:r>
      <w:r w:rsidRPr="00FB2CA0">
        <w:rPr>
          <w:lang w:val="en-US"/>
        </w:rPr>
        <w:t xml:space="preserve"> (1974). A Typical Case History of the Net-Caught Harbour Porpose. </w:t>
      </w:r>
      <w:r w:rsidRPr="00FB2CA0">
        <w:rPr>
          <w:i/>
          <w:iCs/>
          <w:lang w:val="en-US"/>
        </w:rPr>
        <w:t>Aquatic Mammals</w:t>
      </w:r>
      <w:r w:rsidRPr="00FB2CA0">
        <w:rPr>
          <w:lang w:val="en-US"/>
        </w:rPr>
        <w:t xml:space="preserve"> </w:t>
      </w:r>
      <w:r w:rsidRPr="00FB2CA0">
        <w:rPr>
          <w:b/>
          <w:bCs/>
          <w:lang w:val="en-US"/>
        </w:rPr>
        <w:t>2</w:t>
      </w:r>
      <w:r w:rsidRPr="00FB2CA0">
        <w:rPr>
          <w:lang w:val="en-US"/>
        </w:rPr>
        <w:t>, 1–6.</w:t>
      </w:r>
    </w:p>
    <w:p w14:paraId="250BBF79" w14:textId="77777777" w:rsidR="00FB2CA0" w:rsidRPr="00FB2CA0" w:rsidRDefault="00FB2CA0" w:rsidP="00555A8D">
      <w:pPr>
        <w:pStyle w:val="Bibliography"/>
        <w:spacing w:after="0"/>
        <w:rPr>
          <w:lang w:val="en-US"/>
        </w:rPr>
      </w:pPr>
      <w:r w:rsidRPr="00FB2CA0">
        <w:rPr>
          <w:b/>
          <w:bCs/>
          <w:lang w:val="en-US"/>
        </w:rPr>
        <w:t>Antonelis, G. A., Melin, S. R. and Bukhtiyarov, Y. A.</w:t>
      </w:r>
      <w:r w:rsidRPr="00FB2CA0">
        <w:rPr>
          <w:lang w:val="en-US"/>
        </w:rPr>
        <w:t xml:space="preserve"> (1994). Early Spring Feeding Habits of Bearded Seals (Erignathus Barbatus) in the Central Bering Sea, 1981. </w:t>
      </w:r>
      <w:r w:rsidRPr="00FB2CA0">
        <w:rPr>
          <w:i/>
          <w:iCs/>
          <w:lang w:val="en-US"/>
        </w:rPr>
        <w:t>ARCTIC</w:t>
      </w:r>
      <w:r w:rsidRPr="00FB2CA0">
        <w:rPr>
          <w:lang w:val="en-US"/>
        </w:rPr>
        <w:t xml:space="preserve"> </w:t>
      </w:r>
      <w:r w:rsidRPr="00FB2CA0">
        <w:rPr>
          <w:b/>
          <w:bCs/>
          <w:lang w:val="en-US"/>
        </w:rPr>
        <w:t>47</w:t>
      </w:r>
      <w:r w:rsidRPr="00FB2CA0">
        <w:rPr>
          <w:lang w:val="en-US"/>
        </w:rPr>
        <w:t>, 74–79. doi: 10.14430/arctic1274.</w:t>
      </w:r>
    </w:p>
    <w:p w14:paraId="4EBD561B" w14:textId="77777777" w:rsidR="00FB2CA0" w:rsidRPr="00FB2CA0" w:rsidRDefault="00FB2CA0" w:rsidP="00555A8D">
      <w:pPr>
        <w:pStyle w:val="Bibliography"/>
        <w:spacing w:after="0"/>
        <w:rPr>
          <w:lang w:val="en-US"/>
        </w:rPr>
      </w:pPr>
      <w:r w:rsidRPr="00FB2CA0">
        <w:rPr>
          <w:b/>
          <w:bCs/>
          <w:lang w:val="en-US"/>
        </w:rPr>
        <w:t>Arnold, P. W. and Gaskin, D. E.</w:t>
      </w:r>
      <w:r w:rsidRPr="00FB2CA0">
        <w:rPr>
          <w:lang w:val="en-US"/>
        </w:rPr>
        <w:t xml:space="preserve"> (1975). Lungworms (Metastrongyloidea: Pseudaliidae) of harbor porpoise Phocoena phocoena (L. 1758). </w:t>
      </w:r>
      <w:r w:rsidRPr="00FB2CA0">
        <w:rPr>
          <w:i/>
          <w:iCs/>
          <w:lang w:val="en-US"/>
        </w:rPr>
        <w:t>Canadian Journal of Zoology</w:t>
      </w:r>
      <w:r w:rsidRPr="00FB2CA0">
        <w:rPr>
          <w:lang w:val="en-US"/>
        </w:rPr>
        <w:t xml:space="preserve"> </w:t>
      </w:r>
      <w:r w:rsidRPr="00FB2CA0">
        <w:rPr>
          <w:b/>
          <w:bCs/>
          <w:lang w:val="en-US"/>
        </w:rPr>
        <w:t>53</w:t>
      </w:r>
      <w:r w:rsidRPr="00FB2CA0">
        <w:rPr>
          <w:lang w:val="en-US"/>
        </w:rPr>
        <w:t>, 713–735. doi: 10.1139/z75-087.</w:t>
      </w:r>
    </w:p>
    <w:p w14:paraId="509D2449" w14:textId="77777777" w:rsidR="00FB2CA0" w:rsidRPr="00FB2CA0" w:rsidRDefault="00FB2CA0" w:rsidP="00555A8D">
      <w:pPr>
        <w:pStyle w:val="Bibliography"/>
        <w:spacing w:after="0"/>
        <w:rPr>
          <w:lang w:val="en-US"/>
        </w:rPr>
      </w:pPr>
      <w:r w:rsidRPr="00FB2CA0">
        <w:rPr>
          <w:b/>
          <w:bCs/>
          <w:lang w:val="en-US"/>
        </w:rPr>
        <w:t>Aytemiz, I., Dede, A., Danyer, E. and Tonay, A. M.</w:t>
      </w:r>
      <w:r w:rsidRPr="00FB2CA0">
        <w:rPr>
          <w:lang w:val="en-US"/>
        </w:rPr>
        <w:t xml:space="preserve"> (2012). Morphological identification of parasites found in the stomach contents of bycaught striped dolphins (Stenella coeruleoalba) from Turkish Eastern Mediterranean Sea coast. </w:t>
      </w:r>
      <w:r w:rsidRPr="00FB2CA0">
        <w:rPr>
          <w:i/>
          <w:iCs/>
          <w:lang w:val="en-US"/>
        </w:rPr>
        <w:t>Journal of the Black Sea / Mediterranean Environment</w:t>
      </w:r>
      <w:r w:rsidRPr="00FB2CA0">
        <w:rPr>
          <w:lang w:val="en-US"/>
        </w:rPr>
        <w:t xml:space="preserve"> </w:t>
      </w:r>
      <w:r w:rsidRPr="00FB2CA0">
        <w:rPr>
          <w:b/>
          <w:bCs/>
          <w:lang w:val="en-US"/>
        </w:rPr>
        <w:t>18</w:t>
      </w:r>
      <w:r w:rsidRPr="00FB2CA0">
        <w:rPr>
          <w:lang w:val="en-US"/>
        </w:rPr>
        <w:t>, 238–245.</w:t>
      </w:r>
    </w:p>
    <w:p w14:paraId="3785D7D7" w14:textId="77777777" w:rsidR="00FB2CA0" w:rsidRPr="00FB2CA0" w:rsidRDefault="00FB2CA0" w:rsidP="00555A8D">
      <w:pPr>
        <w:pStyle w:val="Bibliography"/>
        <w:spacing w:after="0"/>
        <w:rPr>
          <w:lang w:val="en-US"/>
        </w:rPr>
      </w:pPr>
      <w:r w:rsidRPr="00FB2CA0">
        <w:rPr>
          <w:b/>
          <w:bCs/>
          <w:lang w:val="en-US"/>
        </w:rPr>
        <w:lastRenderedPageBreak/>
        <w:t>Babero, B. B. and Thomas, L. J.</w:t>
      </w:r>
      <w:r w:rsidRPr="00FB2CA0">
        <w:rPr>
          <w:lang w:val="en-US"/>
        </w:rPr>
        <w:t xml:space="preserve"> (1960). A Record of Pharurus oserkaiae (Skrjabin, 1942) in an Alaskan Whale. </w:t>
      </w:r>
      <w:r w:rsidRPr="00FB2CA0">
        <w:rPr>
          <w:i/>
          <w:iCs/>
          <w:lang w:val="en-US"/>
        </w:rPr>
        <w:t>The Journal of Parasitology</w:t>
      </w:r>
      <w:r w:rsidRPr="00FB2CA0">
        <w:rPr>
          <w:lang w:val="en-US"/>
        </w:rPr>
        <w:t xml:space="preserve"> </w:t>
      </w:r>
      <w:r w:rsidRPr="00FB2CA0">
        <w:rPr>
          <w:b/>
          <w:bCs/>
          <w:lang w:val="en-US"/>
        </w:rPr>
        <w:t>46</w:t>
      </w:r>
      <w:r w:rsidRPr="00FB2CA0">
        <w:rPr>
          <w:lang w:val="en-US"/>
        </w:rPr>
        <w:t>, 726. doi: 10.2307/3275519.</w:t>
      </w:r>
    </w:p>
    <w:p w14:paraId="24B62C59" w14:textId="77777777" w:rsidR="00FB2CA0" w:rsidRPr="00FB2CA0" w:rsidRDefault="00FB2CA0" w:rsidP="00555A8D">
      <w:pPr>
        <w:pStyle w:val="Bibliography"/>
        <w:spacing w:after="0"/>
        <w:rPr>
          <w:lang w:val="en-US"/>
        </w:rPr>
      </w:pPr>
      <w:r w:rsidRPr="00FB2CA0">
        <w:rPr>
          <w:b/>
          <w:bCs/>
          <w:lang w:val="en-US"/>
        </w:rPr>
        <w:t>Baker, J. R.</w:t>
      </w:r>
      <w:r w:rsidRPr="00FB2CA0">
        <w:rPr>
          <w:lang w:val="en-US"/>
        </w:rPr>
        <w:t xml:space="preserve"> (1987). Causes of mortality and morbidity in wild juvenile and adult grey seals (Halichoerus grypus). </w:t>
      </w:r>
      <w:r w:rsidRPr="00FB2CA0">
        <w:rPr>
          <w:i/>
          <w:iCs/>
          <w:lang w:val="en-US"/>
        </w:rPr>
        <w:t>British Veterinary Journal</w:t>
      </w:r>
      <w:r w:rsidRPr="00FB2CA0">
        <w:rPr>
          <w:lang w:val="en-US"/>
        </w:rPr>
        <w:t xml:space="preserve"> </w:t>
      </w:r>
      <w:r w:rsidRPr="00FB2CA0">
        <w:rPr>
          <w:b/>
          <w:bCs/>
          <w:lang w:val="en-US"/>
        </w:rPr>
        <w:t>143</w:t>
      </w:r>
      <w:r w:rsidRPr="00FB2CA0">
        <w:rPr>
          <w:lang w:val="en-US"/>
        </w:rPr>
        <w:t>, 203–220. doi: 10.1016/0007-1935(87)90083-2.</w:t>
      </w:r>
    </w:p>
    <w:p w14:paraId="7BD0129E" w14:textId="77777777" w:rsidR="00FB2CA0" w:rsidRPr="00FB2CA0" w:rsidRDefault="00FB2CA0" w:rsidP="00555A8D">
      <w:pPr>
        <w:pStyle w:val="Bibliography"/>
        <w:spacing w:after="0"/>
        <w:rPr>
          <w:lang w:val="en-US"/>
        </w:rPr>
      </w:pPr>
      <w:r w:rsidRPr="00FB2CA0">
        <w:rPr>
          <w:b/>
          <w:bCs/>
          <w:lang w:val="en-US"/>
        </w:rPr>
        <w:t>Balbuena, J. A., Aspholm, P. E., Andersen, K. I. and Bjørge, A.</w:t>
      </w:r>
      <w:r w:rsidRPr="00FB2CA0">
        <w:rPr>
          <w:lang w:val="en-US"/>
        </w:rPr>
        <w:t xml:space="preserve"> (1994). Lung-worms (Nematoda: Pseudaliidae) of harbour porpoises ( </w:t>
      </w:r>
      <w:r w:rsidRPr="00FB2CA0">
        <w:rPr>
          <w:i/>
          <w:iCs/>
          <w:lang w:val="en-US"/>
        </w:rPr>
        <w:t>Phocoena phocoena</w:t>
      </w:r>
      <w:r w:rsidRPr="00FB2CA0">
        <w:rPr>
          <w:lang w:val="en-US"/>
        </w:rPr>
        <w:t xml:space="preserve"> ) in Norwegian waters: patterns of colonization. </w:t>
      </w:r>
      <w:r w:rsidRPr="00FB2CA0">
        <w:rPr>
          <w:i/>
          <w:iCs/>
          <w:lang w:val="en-US"/>
        </w:rPr>
        <w:t>Parasitology</w:t>
      </w:r>
      <w:r w:rsidRPr="00FB2CA0">
        <w:rPr>
          <w:lang w:val="en-US"/>
        </w:rPr>
        <w:t xml:space="preserve"> </w:t>
      </w:r>
      <w:r w:rsidRPr="00FB2CA0">
        <w:rPr>
          <w:b/>
          <w:bCs/>
          <w:lang w:val="en-US"/>
        </w:rPr>
        <w:t>108</w:t>
      </w:r>
      <w:r w:rsidRPr="00FB2CA0">
        <w:rPr>
          <w:lang w:val="en-US"/>
        </w:rPr>
        <w:t>, 343–349. doi: 10.1017/S0031182000076186.</w:t>
      </w:r>
    </w:p>
    <w:p w14:paraId="786731C1" w14:textId="77777777" w:rsidR="00FB2CA0" w:rsidRPr="00FB2CA0" w:rsidRDefault="00FB2CA0" w:rsidP="00555A8D">
      <w:pPr>
        <w:pStyle w:val="Bibliography"/>
        <w:spacing w:after="0"/>
        <w:rPr>
          <w:lang w:val="en-US"/>
        </w:rPr>
      </w:pPr>
      <w:r w:rsidRPr="00FB2CA0">
        <w:rPr>
          <w:b/>
          <w:bCs/>
          <w:lang w:val="en-US"/>
        </w:rPr>
        <w:t>Barnett, J. E. F., Bexton, S., Fraija-Fernández, N., Chooneea, D. and Wessels, M. E.</w:t>
      </w:r>
      <w:r w:rsidRPr="00FB2CA0">
        <w:rPr>
          <w:lang w:val="en-US"/>
        </w:rPr>
        <w:t xml:space="preserve"> (2019). Novel Pulmonary Vasculitis with Splendore–Hoeppli Reaction in Grey Seals (Halichoerus grypus) Associated with Otostrongylus circumlitus Infection. </w:t>
      </w:r>
      <w:r w:rsidRPr="00FB2CA0">
        <w:rPr>
          <w:i/>
          <w:iCs/>
          <w:lang w:val="en-US"/>
        </w:rPr>
        <w:t>Journal of Comparative Pathology</w:t>
      </w:r>
      <w:r w:rsidRPr="00FB2CA0">
        <w:rPr>
          <w:lang w:val="en-US"/>
        </w:rPr>
        <w:t xml:space="preserve"> </w:t>
      </w:r>
      <w:r w:rsidRPr="00FB2CA0">
        <w:rPr>
          <w:b/>
          <w:bCs/>
          <w:lang w:val="en-US"/>
        </w:rPr>
        <w:t>173</w:t>
      </w:r>
      <w:r w:rsidRPr="00FB2CA0">
        <w:rPr>
          <w:lang w:val="en-US"/>
        </w:rPr>
        <w:t>, 83–91. doi: 10.1016/j.jcpa.2019.10.009.</w:t>
      </w:r>
    </w:p>
    <w:p w14:paraId="29ECAAC8" w14:textId="77777777" w:rsidR="00FB2CA0" w:rsidRPr="00FB2CA0" w:rsidRDefault="00FB2CA0" w:rsidP="00555A8D">
      <w:pPr>
        <w:pStyle w:val="Bibliography"/>
        <w:spacing w:after="0"/>
        <w:rPr>
          <w:lang w:val="en-US"/>
        </w:rPr>
      </w:pPr>
      <w:r w:rsidRPr="00FB2CA0">
        <w:rPr>
          <w:b/>
          <w:bCs/>
          <w:lang w:val="en-US"/>
        </w:rPr>
        <w:t>Barnett, J., Allen, R., Astley, K., Whitehouse, F. and Wessels, M.</w:t>
      </w:r>
      <w:r w:rsidRPr="00FB2CA0">
        <w:rPr>
          <w:lang w:val="en-US"/>
        </w:rPr>
        <w:t xml:space="preserve"> (2021). Pathology of grey seals Halichoerus grypus in southwest England including pups in early rehabilitation. </w:t>
      </w:r>
      <w:r w:rsidRPr="00FB2CA0">
        <w:rPr>
          <w:i/>
          <w:iCs/>
          <w:lang w:val="en-US"/>
        </w:rPr>
        <w:t>Diseases of Aquatic Organisms</w:t>
      </w:r>
      <w:r w:rsidRPr="00FB2CA0">
        <w:rPr>
          <w:lang w:val="en-US"/>
        </w:rPr>
        <w:t xml:space="preserve"> </w:t>
      </w:r>
      <w:r w:rsidRPr="00FB2CA0">
        <w:rPr>
          <w:b/>
          <w:bCs/>
          <w:lang w:val="en-US"/>
        </w:rPr>
        <w:t>145</w:t>
      </w:r>
      <w:r w:rsidRPr="00FB2CA0">
        <w:rPr>
          <w:lang w:val="en-US"/>
        </w:rPr>
        <w:t>, 35–50. doi: 10.3354/dao03600.</w:t>
      </w:r>
    </w:p>
    <w:p w14:paraId="77608342" w14:textId="77777777" w:rsidR="00FB2CA0" w:rsidRPr="00FB2CA0" w:rsidRDefault="00FB2CA0" w:rsidP="00555A8D">
      <w:pPr>
        <w:pStyle w:val="Bibliography"/>
        <w:spacing w:after="0"/>
        <w:rPr>
          <w:lang w:val="en-US"/>
        </w:rPr>
      </w:pPr>
      <w:r w:rsidRPr="00FB2CA0">
        <w:rPr>
          <w:b/>
          <w:bCs/>
          <w:lang w:val="en-US"/>
        </w:rPr>
        <w:t>Baylis, H. A.</w:t>
      </w:r>
      <w:r w:rsidRPr="00FB2CA0">
        <w:rPr>
          <w:lang w:val="en-US"/>
        </w:rPr>
        <w:t xml:space="preserve"> (1932). A list of worms parasitic in Cetacea. </w:t>
      </w:r>
      <w:r w:rsidRPr="00FB2CA0">
        <w:rPr>
          <w:i/>
          <w:iCs/>
          <w:lang w:val="en-US"/>
        </w:rPr>
        <w:t>Discovery Reports</w:t>
      </w:r>
      <w:r w:rsidRPr="00FB2CA0">
        <w:rPr>
          <w:lang w:val="en-US"/>
        </w:rPr>
        <w:t xml:space="preserve"> </w:t>
      </w:r>
      <w:r w:rsidRPr="00FB2CA0">
        <w:rPr>
          <w:b/>
          <w:bCs/>
          <w:lang w:val="en-US"/>
        </w:rPr>
        <w:t>6</w:t>
      </w:r>
      <w:r w:rsidRPr="00FB2CA0">
        <w:rPr>
          <w:lang w:val="en-US"/>
        </w:rPr>
        <w:t>, 393–418.</w:t>
      </w:r>
    </w:p>
    <w:p w14:paraId="4C987B8E" w14:textId="77777777" w:rsidR="00FB2CA0" w:rsidRPr="00FB2CA0" w:rsidRDefault="00FB2CA0" w:rsidP="00555A8D">
      <w:pPr>
        <w:pStyle w:val="Bibliography"/>
        <w:spacing w:after="0"/>
        <w:rPr>
          <w:lang w:val="en-US"/>
        </w:rPr>
      </w:pPr>
      <w:r w:rsidRPr="00FB2CA0">
        <w:rPr>
          <w:b/>
          <w:bCs/>
          <w:lang w:val="en-US"/>
        </w:rPr>
        <w:t>Baylis, H. A. and Daubney, R.</w:t>
      </w:r>
      <w:r w:rsidRPr="00FB2CA0">
        <w:rPr>
          <w:lang w:val="en-US"/>
        </w:rPr>
        <w:t xml:space="preserve"> (1925). A Revision of the Lung-Worms of Cetacea. </w:t>
      </w:r>
      <w:r w:rsidRPr="00FB2CA0">
        <w:rPr>
          <w:i/>
          <w:iCs/>
          <w:lang w:val="en-US"/>
        </w:rPr>
        <w:t>Parasitology</w:t>
      </w:r>
      <w:r w:rsidRPr="00FB2CA0">
        <w:rPr>
          <w:lang w:val="en-US"/>
        </w:rPr>
        <w:t xml:space="preserve"> </w:t>
      </w:r>
      <w:r w:rsidRPr="00FB2CA0">
        <w:rPr>
          <w:b/>
          <w:bCs/>
          <w:lang w:val="en-US"/>
        </w:rPr>
        <w:t>17</w:t>
      </w:r>
      <w:r w:rsidRPr="00FB2CA0">
        <w:rPr>
          <w:lang w:val="en-US"/>
        </w:rPr>
        <w:t>, 201–215. doi: 10.1017/S0031182000004595.</w:t>
      </w:r>
    </w:p>
    <w:p w14:paraId="10C8C4BD" w14:textId="77777777" w:rsidR="00FB2CA0" w:rsidRPr="00FB2CA0" w:rsidRDefault="00FB2CA0" w:rsidP="00555A8D">
      <w:pPr>
        <w:pStyle w:val="Bibliography"/>
        <w:spacing w:after="0"/>
        <w:rPr>
          <w:lang w:val="en-US"/>
        </w:rPr>
      </w:pPr>
      <w:r w:rsidRPr="00FB2CA0">
        <w:rPr>
          <w:b/>
          <w:bCs/>
          <w:lang w:val="en-US"/>
        </w:rPr>
        <w:t>Bergeron, E., Huot, J. and Measures, L. N.</w:t>
      </w:r>
      <w:r w:rsidRPr="00FB2CA0">
        <w:rPr>
          <w:lang w:val="en-US"/>
        </w:rPr>
        <w:t xml:space="preserve"> (1997a). Experimental transmission of Otostrongylus circumlitus (Railliet, 1899) (Metastrongyloidea: Crenosomatidae), a lungworm of seals in eastern arctic Canada. </w:t>
      </w:r>
      <w:r w:rsidRPr="00FB2CA0">
        <w:rPr>
          <w:i/>
          <w:iCs/>
          <w:lang w:val="en-US"/>
        </w:rPr>
        <w:t>Canadian Journal of Zoology</w:t>
      </w:r>
      <w:r w:rsidRPr="00FB2CA0">
        <w:rPr>
          <w:lang w:val="en-US"/>
        </w:rPr>
        <w:t xml:space="preserve"> </w:t>
      </w:r>
      <w:r w:rsidRPr="00FB2CA0">
        <w:rPr>
          <w:b/>
          <w:bCs/>
          <w:lang w:val="en-US"/>
        </w:rPr>
        <w:t>75</w:t>
      </w:r>
      <w:r w:rsidRPr="00FB2CA0">
        <w:rPr>
          <w:lang w:val="en-US"/>
        </w:rPr>
        <w:t>, 1364–1371. doi: 10.1139/z97-762.</w:t>
      </w:r>
    </w:p>
    <w:p w14:paraId="01304B73" w14:textId="77777777" w:rsidR="00FB2CA0" w:rsidRPr="00FB2CA0" w:rsidRDefault="00FB2CA0" w:rsidP="00555A8D">
      <w:pPr>
        <w:pStyle w:val="Bibliography"/>
        <w:spacing w:after="0"/>
        <w:rPr>
          <w:lang w:val="en-US"/>
        </w:rPr>
      </w:pPr>
      <w:r w:rsidRPr="00FB2CA0">
        <w:rPr>
          <w:b/>
          <w:bCs/>
          <w:lang w:val="en-US"/>
        </w:rPr>
        <w:lastRenderedPageBreak/>
        <w:t>Bergeron, E., Measures, L. N. and Huot, J.</w:t>
      </w:r>
      <w:r w:rsidRPr="00FB2CA0">
        <w:rPr>
          <w:lang w:val="en-US"/>
        </w:rPr>
        <w:t xml:space="preserve"> (1997b). Lungworm (Otostrongylus circumlitus) infections in ringed seals (Phoca hispida) from eastern Arctic Canada. </w:t>
      </w:r>
      <w:r w:rsidRPr="00FB2CA0">
        <w:rPr>
          <w:i/>
          <w:iCs/>
          <w:lang w:val="en-US"/>
        </w:rPr>
        <w:t>Canadian Journal of Fisheries and Aquatic Sciences</w:t>
      </w:r>
      <w:r w:rsidRPr="00FB2CA0">
        <w:rPr>
          <w:lang w:val="en-US"/>
        </w:rPr>
        <w:t xml:space="preserve"> </w:t>
      </w:r>
      <w:r w:rsidRPr="00FB2CA0">
        <w:rPr>
          <w:b/>
          <w:bCs/>
          <w:lang w:val="en-US"/>
        </w:rPr>
        <w:t>54</w:t>
      </w:r>
      <w:r w:rsidRPr="00FB2CA0">
        <w:rPr>
          <w:lang w:val="en-US"/>
        </w:rPr>
        <w:t>, 2443–2448. doi: 10.1139/f97-153.</w:t>
      </w:r>
    </w:p>
    <w:p w14:paraId="34CB2483" w14:textId="77777777" w:rsidR="00FB2CA0" w:rsidRPr="00FB2CA0" w:rsidRDefault="00FB2CA0" w:rsidP="00555A8D">
      <w:pPr>
        <w:pStyle w:val="Bibliography"/>
        <w:spacing w:after="0"/>
        <w:rPr>
          <w:lang w:val="en-US"/>
        </w:rPr>
      </w:pPr>
      <w:r w:rsidRPr="00FB2CA0">
        <w:rPr>
          <w:b/>
          <w:bCs/>
          <w:lang w:val="en-US"/>
        </w:rPr>
        <w:t>Beverley-Burton, M.</w:t>
      </w:r>
      <w:r w:rsidRPr="00FB2CA0">
        <w:rPr>
          <w:lang w:val="en-US"/>
        </w:rPr>
        <w:t xml:space="preserve"> (1978). Helminths of the Alimentary Tract from a Stranded Herd of the Atlantic White-Sided Dolphin, </w:t>
      </w:r>
      <w:r w:rsidRPr="00FB2CA0">
        <w:rPr>
          <w:i/>
          <w:iCs/>
          <w:lang w:val="en-US"/>
        </w:rPr>
        <w:t>Lagenorhynchus acutus</w:t>
      </w:r>
      <w:r w:rsidRPr="00FB2CA0">
        <w:rPr>
          <w:lang w:val="en-US"/>
        </w:rPr>
        <w:t xml:space="preserve">. </w:t>
      </w:r>
      <w:r w:rsidRPr="00FB2CA0">
        <w:rPr>
          <w:i/>
          <w:iCs/>
          <w:lang w:val="en-US"/>
        </w:rPr>
        <w:t>Journal of the Fisheries Research Board of Canada</w:t>
      </w:r>
      <w:r w:rsidRPr="00FB2CA0">
        <w:rPr>
          <w:lang w:val="en-US"/>
        </w:rPr>
        <w:t xml:space="preserve"> </w:t>
      </w:r>
      <w:r w:rsidRPr="00FB2CA0">
        <w:rPr>
          <w:b/>
          <w:bCs/>
          <w:lang w:val="en-US"/>
        </w:rPr>
        <w:t>35</w:t>
      </w:r>
      <w:r w:rsidRPr="00FB2CA0">
        <w:rPr>
          <w:lang w:val="en-US"/>
        </w:rPr>
        <w:t>, 1356–1359. doi: 10.1139/f78-211.</w:t>
      </w:r>
    </w:p>
    <w:p w14:paraId="70449619" w14:textId="77777777" w:rsidR="00FB2CA0" w:rsidRPr="00FB2CA0" w:rsidRDefault="00FB2CA0" w:rsidP="00555A8D">
      <w:pPr>
        <w:pStyle w:val="Bibliography"/>
        <w:spacing w:after="0"/>
        <w:rPr>
          <w:lang w:val="en-US"/>
        </w:rPr>
      </w:pPr>
      <w:r w:rsidRPr="00FB2CA0">
        <w:rPr>
          <w:b/>
          <w:bCs/>
          <w:lang w:val="en-US"/>
        </w:rPr>
        <w:t>Birincioğlu, S. S., Aypak, S., Avci, H., Birincioğlu, B., İPek, E. and Akkoç, A. N.</w:t>
      </w:r>
      <w:r w:rsidRPr="00FB2CA0">
        <w:rPr>
          <w:lang w:val="en-US"/>
        </w:rPr>
        <w:t xml:space="preserve"> (2017). Şişe Burunlu Bir Yunusta (Tursiops truncatus) Patolojik ve Parazitolojik İncelemeler. </w:t>
      </w:r>
      <w:r w:rsidRPr="00FB2CA0">
        <w:rPr>
          <w:i/>
          <w:iCs/>
          <w:lang w:val="en-US"/>
        </w:rPr>
        <w:t>Kafkas Universitesi Veteriner Fakultesi Dergisi</w:t>
      </w:r>
      <w:r w:rsidRPr="00FB2CA0">
        <w:rPr>
          <w:lang w:val="en-US"/>
        </w:rPr>
        <w:t>. doi: 10.9775/kvfd.2017.18016.</w:t>
      </w:r>
    </w:p>
    <w:p w14:paraId="123F20A1" w14:textId="77777777" w:rsidR="00FB2CA0" w:rsidRPr="00FB2CA0" w:rsidRDefault="00FB2CA0" w:rsidP="00555A8D">
      <w:pPr>
        <w:pStyle w:val="Bibliography"/>
        <w:spacing w:after="0"/>
        <w:rPr>
          <w:lang w:val="en-US"/>
        </w:rPr>
      </w:pPr>
      <w:r w:rsidRPr="00FB2CA0">
        <w:rPr>
          <w:b/>
          <w:bCs/>
          <w:lang w:val="en-US"/>
        </w:rPr>
        <w:t>Birkun, A. A. Jr. and Krivokhizhin, S. V.</w:t>
      </w:r>
      <w:r w:rsidRPr="00FB2CA0">
        <w:rPr>
          <w:lang w:val="en-US"/>
        </w:rPr>
        <w:t xml:space="preserve"> (1996). Present state and causes of the Black Sea cetacean populations suppression. Parts I and II. </w:t>
      </w:r>
      <w:r w:rsidRPr="00FB2CA0">
        <w:rPr>
          <w:i/>
          <w:iCs/>
          <w:lang w:val="en-US"/>
        </w:rPr>
        <w:t>Vestnik Zoologii</w:t>
      </w:r>
      <w:r w:rsidRPr="00FB2CA0">
        <w:rPr>
          <w:lang w:val="en-US"/>
        </w:rPr>
        <w:t xml:space="preserve"> </w:t>
      </w:r>
      <w:r w:rsidRPr="00FB2CA0">
        <w:rPr>
          <w:b/>
          <w:bCs/>
          <w:lang w:val="en-US"/>
        </w:rPr>
        <w:t>3</w:t>
      </w:r>
      <w:r w:rsidRPr="00FB2CA0">
        <w:rPr>
          <w:lang w:val="en-US"/>
        </w:rPr>
        <w:t>, 36–42.</w:t>
      </w:r>
    </w:p>
    <w:p w14:paraId="1AD36CC6" w14:textId="77777777" w:rsidR="00FB2CA0" w:rsidRPr="00FB2CA0" w:rsidRDefault="00FB2CA0" w:rsidP="00555A8D">
      <w:pPr>
        <w:pStyle w:val="Bibliography"/>
        <w:spacing w:after="0"/>
        <w:rPr>
          <w:lang w:val="en-US"/>
        </w:rPr>
      </w:pPr>
      <w:r w:rsidRPr="00FB2CA0">
        <w:rPr>
          <w:b/>
          <w:bCs/>
          <w:lang w:val="en-US"/>
        </w:rPr>
        <w:t>Borgsteede, F. H. M., Bus, H. G. J., Verplanke, J. A. W. and van Burg, W. P. J.</w:t>
      </w:r>
      <w:r w:rsidRPr="00FB2CA0">
        <w:rPr>
          <w:lang w:val="en-US"/>
        </w:rPr>
        <w:t xml:space="preserve"> (1991). Endoparasitic helminths of the harbour seal, Phoca vitulina, in the Netherlands. </w:t>
      </w:r>
      <w:r w:rsidRPr="00FB2CA0">
        <w:rPr>
          <w:i/>
          <w:iCs/>
          <w:lang w:val="en-US"/>
        </w:rPr>
        <w:t>Netherlands Journal of Sea Research</w:t>
      </w:r>
      <w:r w:rsidRPr="00FB2CA0">
        <w:rPr>
          <w:lang w:val="en-US"/>
        </w:rPr>
        <w:t xml:space="preserve"> </w:t>
      </w:r>
      <w:r w:rsidRPr="00FB2CA0">
        <w:rPr>
          <w:b/>
          <w:bCs/>
          <w:lang w:val="en-US"/>
        </w:rPr>
        <w:t>28</w:t>
      </w:r>
      <w:r w:rsidRPr="00FB2CA0">
        <w:rPr>
          <w:lang w:val="en-US"/>
        </w:rPr>
        <w:t>, 247–250. doi: 10.1016/0077-7579(91)90022-S.</w:t>
      </w:r>
    </w:p>
    <w:p w14:paraId="3C00A8D1" w14:textId="77777777" w:rsidR="00FB2CA0" w:rsidRPr="00FB2CA0" w:rsidRDefault="00FB2CA0" w:rsidP="00555A8D">
      <w:pPr>
        <w:pStyle w:val="Bibliography"/>
        <w:spacing w:after="0"/>
        <w:rPr>
          <w:lang w:val="en-US"/>
        </w:rPr>
      </w:pPr>
      <w:r w:rsidRPr="00FB2CA0">
        <w:rPr>
          <w:b/>
          <w:bCs/>
          <w:lang w:val="en-US"/>
        </w:rPr>
        <w:t>Bowie, J. Y.</w:t>
      </w:r>
      <w:r w:rsidRPr="00FB2CA0">
        <w:rPr>
          <w:lang w:val="en-US"/>
        </w:rPr>
        <w:t xml:space="preserve"> (1984). Parasites from an Atlantic bottle-nose dolphin ( </w:t>
      </w:r>
      <w:r w:rsidRPr="00FB2CA0">
        <w:rPr>
          <w:i/>
          <w:iCs/>
          <w:lang w:val="en-US"/>
        </w:rPr>
        <w:t>Tursiops truncatus</w:t>
      </w:r>
      <w:r w:rsidRPr="00FB2CA0">
        <w:rPr>
          <w:lang w:val="en-US"/>
        </w:rPr>
        <w:t xml:space="preserve"> ), and a revised checklist of parasites of this host. </w:t>
      </w:r>
      <w:r w:rsidRPr="00FB2CA0">
        <w:rPr>
          <w:i/>
          <w:iCs/>
          <w:lang w:val="en-US"/>
        </w:rPr>
        <w:t>New Zealand Journal of Zoology</w:t>
      </w:r>
      <w:r w:rsidRPr="00FB2CA0">
        <w:rPr>
          <w:lang w:val="en-US"/>
        </w:rPr>
        <w:t xml:space="preserve"> </w:t>
      </w:r>
      <w:r w:rsidRPr="00FB2CA0">
        <w:rPr>
          <w:b/>
          <w:bCs/>
          <w:lang w:val="en-US"/>
        </w:rPr>
        <w:t>11</w:t>
      </w:r>
      <w:r w:rsidRPr="00FB2CA0">
        <w:rPr>
          <w:lang w:val="en-US"/>
        </w:rPr>
        <w:t>, 395–398. doi: 10.1080/03014223.1984.10428253.</w:t>
      </w:r>
    </w:p>
    <w:p w14:paraId="00593F4F" w14:textId="77777777" w:rsidR="00FB2CA0" w:rsidRPr="00FB2CA0" w:rsidRDefault="00FB2CA0" w:rsidP="00555A8D">
      <w:pPr>
        <w:pStyle w:val="Bibliography"/>
        <w:spacing w:after="0"/>
        <w:rPr>
          <w:lang w:val="en-US"/>
        </w:rPr>
      </w:pPr>
      <w:r w:rsidRPr="00FB2CA0">
        <w:rPr>
          <w:b/>
          <w:bCs/>
          <w:lang w:val="en-US"/>
        </w:rPr>
        <w:t>Brosens, L., Jauniaux, T., Siebert, U., Benke, H. and Coignoul, F.</w:t>
      </w:r>
      <w:r w:rsidRPr="00FB2CA0">
        <w:rPr>
          <w:lang w:val="en-US"/>
        </w:rPr>
        <w:t xml:space="preserve"> (1996). Observations on the helminths of harbour porpoises (Phocoena phocoena) and common guillemots (Uria aalge) from the Belgian and German coasts. </w:t>
      </w:r>
      <w:r w:rsidRPr="00FB2CA0">
        <w:rPr>
          <w:i/>
          <w:iCs/>
          <w:lang w:val="en-US"/>
        </w:rPr>
        <w:t>Veterinary Record</w:t>
      </w:r>
      <w:r w:rsidRPr="00FB2CA0">
        <w:rPr>
          <w:lang w:val="en-US"/>
        </w:rPr>
        <w:t xml:space="preserve"> </w:t>
      </w:r>
      <w:r w:rsidRPr="00FB2CA0">
        <w:rPr>
          <w:b/>
          <w:bCs/>
          <w:lang w:val="en-US"/>
        </w:rPr>
        <w:t>139</w:t>
      </w:r>
      <w:r w:rsidRPr="00FB2CA0">
        <w:rPr>
          <w:lang w:val="en-US"/>
        </w:rPr>
        <w:t>, 254–257. doi: 10.1136/vr.139.11.254.</w:t>
      </w:r>
    </w:p>
    <w:p w14:paraId="7ADE63F5" w14:textId="77777777" w:rsidR="00FB2CA0" w:rsidRPr="00FB2CA0" w:rsidRDefault="00FB2CA0" w:rsidP="00555A8D">
      <w:pPr>
        <w:pStyle w:val="Bibliography"/>
        <w:spacing w:after="0"/>
        <w:rPr>
          <w:lang w:val="en-US"/>
        </w:rPr>
      </w:pPr>
      <w:r w:rsidRPr="00FB2CA0">
        <w:rPr>
          <w:b/>
          <w:bCs/>
          <w:lang w:val="en-US"/>
        </w:rPr>
        <w:lastRenderedPageBreak/>
        <w:t>Burek-Huntington, K., Dushane, J., Goertz, C., Measures, L., Romero, C. and Raverty, S.</w:t>
      </w:r>
      <w:r w:rsidRPr="00FB2CA0">
        <w:rPr>
          <w:lang w:val="en-US"/>
        </w:rPr>
        <w:t xml:space="preserve"> (2015). Morbidity and mortality in stranded Cook Inlet beluga whales Delphinapterus leucas. </w:t>
      </w:r>
      <w:r w:rsidRPr="00FB2CA0">
        <w:rPr>
          <w:i/>
          <w:iCs/>
          <w:lang w:val="en-US"/>
        </w:rPr>
        <w:t>Diseases of Aquatic Organisms</w:t>
      </w:r>
      <w:r w:rsidRPr="00FB2CA0">
        <w:rPr>
          <w:lang w:val="en-US"/>
        </w:rPr>
        <w:t xml:space="preserve"> </w:t>
      </w:r>
      <w:r w:rsidRPr="00FB2CA0">
        <w:rPr>
          <w:b/>
          <w:bCs/>
          <w:lang w:val="en-US"/>
        </w:rPr>
        <w:t>114</w:t>
      </w:r>
      <w:r w:rsidRPr="00FB2CA0">
        <w:rPr>
          <w:lang w:val="en-US"/>
        </w:rPr>
        <w:t>, 45–60. doi: 10.3354/dao02839.</w:t>
      </w:r>
    </w:p>
    <w:p w14:paraId="40AD98EE" w14:textId="77777777" w:rsidR="00FB2CA0" w:rsidRPr="00FB2CA0" w:rsidRDefault="00FB2CA0" w:rsidP="00555A8D">
      <w:pPr>
        <w:pStyle w:val="Bibliography"/>
        <w:spacing w:after="0"/>
        <w:rPr>
          <w:lang w:val="en-US"/>
        </w:rPr>
      </w:pPr>
      <w:r w:rsidRPr="00FB2CA0">
        <w:rPr>
          <w:b/>
          <w:bCs/>
          <w:lang w:val="en-US"/>
        </w:rPr>
        <w:t>Cannon, L. R. G.</w:t>
      </w:r>
      <w:r w:rsidRPr="00FB2CA0">
        <w:rPr>
          <w:lang w:val="en-US"/>
        </w:rPr>
        <w:t xml:space="preserve"> (1977). Some aspects of the biology of Peponocephala electra (Cetacea: Delphinidae). II. Parasites. </w:t>
      </w:r>
      <w:r w:rsidRPr="00FB2CA0">
        <w:rPr>
          <w:i/>
          <w:iCs/>
          <w:lang w:val="en-US"/>
        </w:rPr>
        <w:t>Marine and Freshwater Research</w:t>
      </w:r>
      <w:r w:rsidRPr="00FB2CA0">
        <w:rPr>
          <w:lang w:val="en-US"/>
        </w:rPr>
        <w:t xml:space="preserve"> </w:t>
      </w:r>
      <w:r w:rsidRPr="00FB2CA0">
        <w:rPr>
          <w:b/>
          <w:bCs/>
          <w:lang w:val="en-US"/>
        </w:rPr>
        <w:t>28</w:t>
      </w:r>
      <w:r w:rsidRPr="00FB2CA0">
        <w:rPr>
          <w:lang w:val="en-US"/>
        </w:rPr>
        <w:t>, 717–722.</w:t>
      </w:r>
    </w:p>
    <w:p w14:paraId="5ED0AC1D" w14:textId="77777777" w:rsidR="00FB2CA0" w:rsidRPr="00FB2CA0" w:rsidRDefault="00FB2CA0" w:rsidP="00555A8D">
      <w:pPr>
        <w:pStyle w:val="Bibliography"/>
        <w:spacing w:after="0"/>
        <w:rPr>
          <w:lang w:val="en-US"/>
        </w:rPr>
      </w:pPr>
      <w:r w:rsidRPr="00FB2CA0">
        <w:rPr>
          <w:b/>
          <w:bCs/>
          <w:lang w:val="en-US"/>
        </w:rPr>
        <w:t>Carvalho, V. L., Bevilaqua, C. M. L., Iñiguez, A. M., Mathews-Cascon, H., Ribeiro, F. B., Pessoa, L. M. B., de Meirelles, A. C. O., Borges, J. C. G., Marigo, J., Soares, L. and de Lima Silva, F. J.</w:t>
      </w:r>
      <w:r w:rsidRPr="00FB2CA0">
        <w:rPr>
          <w:lang w:val="en-US"/>
        </w:rPr>
        <w:t xml:space="preserve"> (2010). Metazoan parasites of cetaceans off the northeastern coast of Brazil. </w:t>
      </w:r>
      <w:r w:rsidRPr="00FB2CA0">
        <w:rPr>
          <w:i/>
          <w:iCs/>
          <w:lang w:val="en-US"/>
        </w:rPr>
        <w:t>Veterinary Parasitology</w:t>
      </w:r>
      <w:r w:rsidRPr="00FB2CA0">
        <w:rPr>
          <w:lang w:val="en-US"/>
        </w:rPr>
        <w:t xml:space="preserve"> </w:t>
      </w:r>
      <w:r w:rsidRPr="00FB2CA0">
        <w:rPr>
          <w:b/>
          <w:bCs/>
          <w:lang w:val="en-US"/>
        </w:rPr>
        <w:t>173</w:t>
      </w:r>
      <w:r w:rsidRPr="00FB2CA0">
        <w:rPr>
          <w:lang w:val="en-US"/>
        </w:rPr>
        <w:t>, 116–122. doi: 10.1016/j.vetpar.2010.06.023.</w:t>
      </w:r>
    </w:p>
    <w:p w14:paraId="0667C395" w14:textId="77777777" w:rsidR="00FB2CA0" w:rsidRPr="00FB2CA0" w:rsidRDefault="00FB2CA0" w:rsidP="00555A8D">
      <w:pPr>
        <w:pStyle w:val="Bibliography"/>
        <w:spacing w:after="0"/>
        <w:rPr>
          <w:lang w:val="en-US"/>
        </w:rPr>
      </w:pPr>
      <w:r w:rsidRPr="00FB2CA0">
        <w:rPr>
          <w:b/>
          <w:bCs/>
          <w:lang w:val="en-US"/>
        </w:rPr>
        <w:t>Carvalho Demarque, I. de O., Rodrigues de Oliveira, F. C., da Silveira, L. S., Barbosa, L. A. and Ederli, N. B.</w:t>
      </w:r>
      <w:r w:rsidRPr="00FB2CA0">
        <w:rPr>
          <w:lang w:val="en-US"/>
        </w:rPr>
        <w:t xml:space="preserve"> (2020). The Lungworm, Halocercus brasiliensis (Nematoda: Pseudaliidae), from Guiana Dolphins Sotalia guianensis from Brazil with Pathological Findings. </w:t>
      </w:r>
      <w:r w:rsidRPr="00FB2CA0">
        <w:rPr>
          <w:i/>
          <w:iCs/>
          <w:lang w:val="en-US"/>
        </w:rPr>
        <w:t>Journal of Parasitology</w:t>
      </w:r>
      <w:r w:rsidRPr="00FB2CA0">
        <w:rPr>
          <w:lang w:val="en-US"/>
        </w:rPr>
        <w:t xml:space="preserve"> </w:t>
      </w:r>
      <w:r w:rsidRPr="00FB2CA0">
        <w:rPr>
          <w:b/>
          <w:bCs/>
          <w:lang w:val="en-US"/>
        </w:rPr>
        <w:t>106</w:t>
      </w:r>
      <w:r w:rsidRPr="00FB2CA0">
        <w:rPr>
          <w:lang w:val="en-US"/>
        </w:rPr>
        <w:t>, 254. doi: 10.1645/19-77.</w:t>
      </w:r>
    </w:p>
    <w:p w14:paraId="55C6E5F2" w14:textId="77777777" w:rsidR="00FB2CA0" w:rsidRPr="00FB2CA0" w:rsidRDefault="00FB2CA0" w:rsidP="00555A8D">
      <w:pPr>
        <w:pStyle w:val="Bibliography"/>
        <w:spacing w:after="0"/>
        <w:rPr>
          <w:lang w:val="en-US"/>
        </w:rPr>
      </w:pPr>
      <w:r w:rsidRPr="00FB2CA0">
        <w:rPr>
          <w:b/>
          <w:bCs/>
          <w:lang w:val="en-US"/>
        </w:rPr>
        <w:t>Claussen, D., Strauss, V., Ising, S., Jäger, M., Schnieder, T. and Stoye, M.</w:t>
      </w:r>
      <w:r w:rsidRPr="00FB2CA0">
        <w:rPr>
          <w:lang w:val="en-US"/>
        </w:rPr>
        <w:t xml:space="preserve"> (1991). The Helminth Fauna from the Common Seal (Phoca vitulina vitulina, Linné, 1758) of the Wadden Sea in Lower Saxony*: Part 2: Nematodes. </w:t>
      </w:r>
      <w:r w:rsidRPr="00FB2CA0">
        <w:rPr>
          <w:i/>
          <w:iCs/>
          <w:lang w:val="en-US"/>
        </w:rPr>
        <w:t>Journal of Veterinary Medicine, Series B</w:t>
      </w:r>
      <w:r w:rsidRPr="00FB2CA0">
        <w:rPr>
          <w:lang w:val="en-US"/>
        </w:rPr>
        <w:t xml:space="preserve"> </w:t>
      </w:r>
      <w:r w:rsidRPr="00FB2CA0">
        <w:rPr>
          <w:b/>
          <w:bCs/>
          <w:lang w:val="en-US"/>
        </w:rPr>
        <w:t>38</w:t>
      </w:r>
      <w:r w:rsidRPr="00FB2CA0">
        <w:rPr>
          <w:lang w:val="en-US"/>
        </w:rPr>
        <w:t>, 649–656. doi: 10.1111/j.1439-0450.1991.tb00924.x.</w:t>
      </w:r>
    </w:p>
    <w:p w14:paraId="4A70654E" w14:textId="77777777" w:rsidR="00FB2CA0" w:rsidRPr="00FB2CA0" w:rsidRDefault="00FB2CA0" w:rsidP="00555A8D">
      <w:pPr>
        <w:pStyle w:val="Bibliography"/>
        <w:spacing w:after="0"/>
        <w:rPr>
          <w:lang w:val="en-US"/>
        </w:rPr>
      </w:pPr>
      <w:r w:rsidRPr="00FB2CA0">
        <w:rPr>
          <w:b/>
          <w:bCs/>
          <w:lang w:val="en-US"/>
        </w:rPr>
        <w:t>Colegrove, K. M., Greig, D. J. and Gulland, F. M. D.</w:t>
      </w:r>
      <w:r w:rsidRPr="00FB2CA0">
        <w:rPr>
          <w:lang w:val="en-US"/>
        </w:rPr>
        <w:t xml:space="preserve"> (2005). Causes of Live Strandings of Northern Elephant Seals (Mirounga angustirostris) and Pacific Harbor Seals (Phoca vitulina) Along the Central California Coast, 1992-2001. </w:t>
      </w:r>
      <w:r w:rsidRPr="00FB2CA0">
        <w:rPr>
          <w:i/>
          <w:iCs/>
          <w:lang w:val="en-US"/>
        </w:rPr>
        <w:t>Aquatic Mammals</w:t>
      </w:r>
      <w:r w:rsidRPr="00FB2CA0">
        <w:rPr>
          <w:lang w:val="en-US"/>
        </w:rPr>
        <w:t xml:space="preserve"> </w:t>
      </w:r>
      <w:r w:rsidRPr="00FB2CA0">
        <w:rPr>
          <w:b/>
          <w:bCs/>
          <w:lang w:val="en-US"/>
        </w:rPr>
        <w:t>31</w:t>
      </w:r>
      <w:r w:rsidRPr="00FB2CA0">
        <w:rPr>
          <w:lang w:val="en-US"/>
        </w:rPr>
        <w:t>, 1–10. doi: 10.1578/AM.31.1.2005.1.</w:t>
      </w:r>
    </w:p>
    <w:p w14:paraId="54EB4CDB" w14:textId="77777777" w:rsidR="00FB2CA0" w:rsidRPr="00FB2CA0" w:rsidRDefault="00FB2CA0" w:rsidP="00555A8D">
      <w:pPr>
        <w:pStyle w:val="Bibliography"/>
        <w:spacing w:after="0"/>
        <w:rPr>
          <w:lang w:val="en-US"/>
        </w:rPr>
      </w:pPr>
      <w:r w:rsidRPr="00FB2CA0">
        <w:rPr>
          <w:b/>
          <w:bCs/>
          <w:lang w:val="en-US"/>
        </w:rPr>
        <w:lastRenderedPageBreak/>
        <w:t>Colón-Llavina, M. M., Mattiucci, S., Nascetti, G., Harvey, J. T., Williams, E. H. and Mignucci-Giannoni, A. A.</w:t>
      </w:r>
      <w:r w:rsidRPr="00FB2CA0">
        <w:rPr>
          <w:lang w:val="en-US"/>
        </w:rPr>
        <w:t xml:space="preserve"> (2019). Some Metazoan Parasites from Marine Mammals Stranded in California. </w:t>
      </w:r>
      <w:r w:rsidRPr="00FB2CA0">
        <w:rPr>
          <w:i/>
          <w:iCs/>
          <w:lang w:val="en-US"/>
        </w:rPr>
        <w:t>Pacific Science</w:t>
      </w:r>
      <w:r w:rsidRPr="00FB2CA0">
        <w:rPr>
          <w:lang w:val="en-US"/>
        </w:rPr>
        <w:t xml:space="preserve"> </w:t>
      </w:r>
      <w:r w:rsidRPr="00FB2CA0">
        <w:rPr>
          <w:b/>
          <w:bCs/>
          <w:lang w:val="en-US"/>
        </w:rPr>
        <w:t>73</w:t>
      </w:r>
      <w:r w:rsidRPr="00FB2CA0">
        <w:rPr>
          <w:lang w:val="en-US"/>
        </w:rPr>
        <w:t>, 461. doi: 10.2984/73.4.3.</w:t>
      </w:r>
    </w:p>
    <w:p w14:paraId="61F0607F" w14:textId="77777777" w:rsidR="00FB2CA0" w:rsidRPr="00FB2CA0" w:rsidRDefault="00FB2CA0" w:rsidP="00555A8D">
      <w:pPr>
        <w:pStyle w:val="Bibliography"/>
        <w:spacing w:after="0"/>
        <w:rPr>
          <w:lang w:val="en-US"/>
        </w:rPr>
      </w:pPr>
      <w:r w:rsidRPr="00FB2CA0">
        <w:rPr>
          <w:b/>
          <w:bCs/>
          <w:lang w:val="en-US"/>
        </w:rPr>
        <w:t>Conlogue, G. J., Ogden, J. A. and Foreyt, W. J.</w:t>
      </w:r>
      <w:r w:rsidRPr="00FB2CA0">
        <w:rPr>
          <w:lang w:val="en-US"/>
        </w:rPr>
        <w:t xml:space="preserve"> (1985). Parasites of the Dall’s porpoise (Phocoenoides dalli True). </w:t>
      </w:r>
      <w:r w:rsidRPr="00FB2CA0">
        <w:rPr>
          <w:i/>
          <w:iCs/>
          <w:lang w:val="en-US"/>
        </w:rPr>
        <w:t>Journal of Wildlife Diseases</w:t>
      </w:r>
      <w:r w:rsidRPr="00FB2CA0">
        <w:rPr>
          <w:lang w:val="en-US"/>
        </w:rPr>
        <w:t xml:space="preserve"> </w:t>
      </w:r>
      <w:r w:rsidRPr="00FB2CA0">
        <w:rPr>
          <w:b/>
          <w:bCs/>
          <w:lang w:val="en-US"/>
        </w:rPr>
        <w:t>21</w:t>
      </w:r>
      <w:r w:rsidRPr="00FB2CA0">
        <w:rPr>
          <w:lang w:val="en-US"/>
        </w:rPr>
        <w:t>, 160–166. doi: 10.7589/0090-3558-21.2.160.</w:t>
      </w:r>
    </w:p>
    <w:p w14:paraId="5DB2DA67" w14:textId="77777777" w:rsidR="00FB2CA0" w:rsidRPr="00FB2CA0" w:rsidRDefault="00FB2CA0" w:rsidP="00555A8D">
      <w:pPr>
        <w:pStyle w:val="Bibliography"/>
        <w:spacing w:after="0"/>
        <w:rPr>
          <w:lang w:val="en-US"/>
        </w:rPr>
      </w:pPr>
      <w:r w:rsidRPr="00FB2CA0">
        <w:rPr>
          <w:b/>
          <w:bCs/>
          <w:lang w:val="en-US"/>
        </w:rPr>
        <w:t>Corcuera, J., Monzon, F., Anguilar, A., Borrell, A. and Raga, J. A.</w:t>
      </w:r>
      <w:r w:rsidRPr="00FB2CA0">
        <w:rPr>
          <w:lang w:val="en-US"/>
        </w:rPr>
        <w:t xml:space="preserve"> (1995). Life history data, organochlorine pollutants and parasites from eight Burmeister’s porpoises, Phocoena spinipinnis, caught in northern Argentine waters. </w:t>
      </w:r>
      <w:r w:rsidRPr="00FB2CA0">
        <w:rPr>
          <w:i/>
          <w:iCs/>
          <w:lang w:val="en-US"/>
        </w:rPr>
        <w:t>Report of the International Whaling Commission</w:t>
      </w:r>
      <w:r w:rsidRPr="00FB2CA0">
        <w:rPr>
          <w:lang w:val="en-US"/>
        </w:rPr>
        <w:t>.</w:t>
      </w:r>
    </w:p>
    <w:p w14:paraId="31717B55" w14:textId="77777777" w:rsidR="00FB2CA0" w:rsidRPr="00FB2CA0" w:rsidRDefault="00FB2CA0" w:rsidP="00555A8D">
      <w:pPr>
        <w:pStyle w:val="Bibliography"/>
        <w:spacing w:after="0"/>
        <w:rPr>
          <w:lang w:val="en-US"/>
        </w:rPr>
      </w:pPr>
      <w:r w:rsidRPr="00FB2CA0">
        <w:rPr>
          <w:b/>
          <w:bCs/>
          <w:lang w:val="en-US"/>
        </w:rPr>
        <w:t>Cowan, D. F.</w:t>
      </w:r>
      <w:r w:rsidRPr="00FB2CA0">
        <w:rPr>
          <w:lang w:val="en-US"/>
        </w:rPr>
        <w:t xml:space="preserve"> (1967). Helminth Parasites of the Pilot Whale Globicephala melaena (Traill 1809). </w:t>
      </w:r>
      <w:r w:rsidRPr="00FB2CA0">
        <w:rPr>
          <w:i/>
          <w:iCs/>
          <w:lang w:val="en-US"/>
        </w:rPr>
        <w:t>The Journal of Parasitology</w:t>
      </w:r>
      <w:r w:rsidRPr="00FB2CA0">
        <w:rPr>
          <w:lang w:val="en-US"/>
        </w:rPr>
        <w:t xml:space="preserve"> </w:t>
      </w:r>
      <w:r w:rsidRPr="00FB2CA0">
        <w:rPr>
          <w:b/>
          <w:bCs/>
          <w:lang w:val="en-US"/>
        </w:rPr>
        <w:t>53</w:t>
      </w:r>
      <w:r w:rsidRPr="00FB2CA0">
        <w:rPr>
          <w:lang w:val="en-US"/>
        </w:rPr>
        <w:t>, 166. doi: 10.2307/3276641.</w:t>
      </w:r>
    </w:p>
    <w:p w14:paraId="69954484" w14:textId="77777777" w:rsidR="00FB2CA0" w:rsidRPr="00FB2CA0" w:rsidRDefault="00FB2CA0" w:rsidP="00555A8D">
      <w:pPr>
        <w:pStyle w:val="Bibliography"/>
        <w:spacing w:after="0"/>
        <w:rPr>
          <w:lang w:val="en-US"/>
        </w:rPr>
      </w:pPr>
      <w:r w:rsidRPr="00FB2CA0">
        <w:rPr>
          <w:b/>
          <w:bCs/>
          <w:lang w:val="en-US"/>
        </w:rPr>
        <w:t>Dagleish, M. P., Barley, J., Finlayson, J., Reid, R. J. and Foster, G.</w:t>
      </w:r>
      <w:r w:rsidRPr="00FB2CA0">
        <w:rPr>
          <w:lang w:val="en-US"/>
        </w:rPr>
        <w:t xml:space="preserve"> (2008). Brucella ceti Associated Pathology in the Testicle of a Harbour Porpoise (Phocoena phocoena). </w:t>
      </w:r>
      <w:r w:rsidRPr="00FB2CA0">
        <w:rPr>
          <w:i/>
          <w:iCs/>
          <w:lang w:val="en-US"/>
        </w:rPr>
        <w:t>Journal of Comparative Pathology</w:t>
      </w:r>
      <w:r w:rsidRPr="00FB2CA0">
        <w:rPr>
          <w:lang w:val="en-US"/>
        </w:rPr>
        <w:t xml:space="preserve"> </w:t>
      </w:r>
      <w:r w:rsidRPr="00FB2CA0">
        <w:rPr>
          <w:b/>
          <w:bCs/>
          <w:lang w:val="en-US"/>
        </w:rPr>
        <w:t>139</w:t>
      </w:r>
      <w:r w:rsidRPr="00FB2CA0">
        <w:rPr>
          <w:lang w:val="en-US"/>
        </w:rPr>
        <w:t>, 54–59. doi: 10.1016/j.jcpa.2008.03.004.</w:t>
      </w:r>
    </w:p>
    <w:p w14:paraId="1E727796" w14:textId="77777777" w:rsidR="00FB2CA0" w:rsidRPr="00FB2CA0" w:rsidRDefault="00FB2CA0" w:rsidP="00555A8D">
      <w:pPr>
        <w:pStyle w:val="Bibliography"/>
        <w:spacing w:after="0"/>
        <w:rPr>
          <w:lang w:val="en-US"/>
        </w:rPr>
      </w:pPr>
      <w:r w:rsidRPr="00FB2CA0">
        <w:rPr>
          <w:b/>
          <w:bCs/>
          <w:lang w:val="en-US"/>
        </w:rPr>
        <w:t>Dailey, M. D.</w:t>
      </w:r>
      <w:r w:rsidRPr="00FB2CA0">
        <w:rPr>
          <w:lang w:val="en-US"/>
        </w:rPr>
        <w:t xml:space="preserve"> (1970). The Transmission of Parafilaroides decorus (Nematoda: Metastrongyloidea) in the California Sea Lion. </w:t>
      </w:r>
      <w:r w:rsidRPr="00FB2CA0">
        <w:rPr>
          <w:i/>
          <w:iCs/>
          <w:lang w:val="en-US"/>
        </w:rPr>
        <w:t>Proceedings of the Helminthological Society of Washington</w:t>
      </w:r>
      <w:r w:rsidRPr="00FB2CA0">
        <w:rPr>
          <w:lang w:val="en-US"/>
        </w:rPr>
        <w:t xml:space="preserve"> </w:t>
      </w:r>
      <w:r w:rsidRPr="00FB2CA0">
        <w:rPr>
          <w:b/>
          <w:bCs/>
          <w:lang w:val="en-US"/>
        </w:rPr>
        <w:t>37</w:t>
      </w:r>
      <w:r w:rsidRPr="00FB2CA0">
        <w:rPr>
          <w:lang w:val="en-US"/>
        </w:rPr>
        <w:t>, 215–222.</w:t>
      </w:r>
    </w:p>
    <w:p w14:paraId="28628418" w14:textId="77777777" w:rsidR="00FB2CA0" w:rsidRPr="00FB2CA0" w:rsidRDefault="00FB2CA0" w:rsidP="00555A8D">
      <w:pPr>
        <w:pStyle w:val="Bibliography"/>
        <w:spacing w:after="0"/>
        <w:rPr>
          <w:lang w:val="en-US"/>
        </w:rPr>
      </w:pPr>
      <w:r w:rsidRPr="00FB2CA0">
        <w:rPr>
          <w:b/>
          <w:bCs/>
          <w:lang w:val="en-US"/>
        </w:rPr>
        <w:t>Dailey, M. D.</w:t>
      </w:r>
      <w:r w:rsidRPr="00FB2CA0">
        <w:rPr>
          <w:lang w:val="en-US"/>
        </w:rPr>
        <w:t xml:space="preserve"> (2006). Restoration of Parafilaroides (Dougherty, 1946) (Nematoda: Metastrongyloidea) with Description of Two New Species from Pinnipeds of Eastern Central Pacific. </w:t>
      </w:r>
      <w:r w:rsidRPr="00FB2CA0">
        <w:rPr>
          <w:i/>
          <w:iCs/>
          <w:lang w:val="en-US"/>
        </w:rPr>
        <w:t>Journal of Parasitology</w:t>
      </w:r>
      <w:r w:rsidRPr="00FB2CA0">
        <w:rPr>
          <w:lang w:val="en-US"/>
        </w:rPr>
        <w:t xml:space="preserve"> </w:t>
      </w:r>
      <w:r w:rsidRPr="00FB2CA0">
        <w:rPr>
          <w:b/>
          <w:bCs/>
          <w:lang w:val="en-US"/>
        </w:rPr>
        <w:t>92</w:t>
      </w:r>
      <w:r w:rsidRPr="00FB2CA0">
        <w:rPr>
          <w:lang w:val="en-US"/>
        </w:rPr>
        <w:t>, 589–594. doi: 10.1645/GE-3525.1.</w:t>
      </w:r>
    </w:p>
    <w:p w14:paraId="667254F3" w14:textId="77777777" w:rsidR="00FB2CA0" w:rsidRPr="00FB2CA0" w:rsidRDefault="00FB2CA0" w:rsidP="00555A8D">
      <w:pPr>
        <w:pStyle w:val="Bibliography"/>
        <w:spacing w:after="0"/>
        <w:rPr>
          <w:lang w:val="en-US"/>
        </w:rPr>
      </w:pPr>
      <w:r w:rsidRPr="00FB2CA0">
        <w:rPr>
          <w:b/>
          <w:bCs/>
          <w:lang w:val="en-US"/>
        </w:rPr>
        <w:lastRenderedPageBreak/>
        <w:t>Dailey, M. D.</w:t>
      </w:r>
      <w:r w:rsidRPr="00FB2CA0">
        <w:rPr>
          <w:lang w:val="en-US"/>
        </w:rPr>
        <w:t xml:space="preserve"> (2009). A New Species of Parafilaroides (Nematoda: Filaroididae) in Three Species of Fur Seals (Carnivora: Otariidae) From the Southern Hemisphere. </w:t>
      </w:r>
      <w:r w:rsidRPr="00FB2CA0">
        <w:rPr>
          <w:i/>
          <w:iCs/>
          <w:lang w:val="en-US"/>
        </w:rPr>
        <w:t>Journal of Parasitology</w:t>
      </w:r>
      <w:r w:rsidRPr="00FB2CA0">
        <w:rPr>
          <w:lang w:val="en-US"/>
        </w:rPr>
        <w:t xml:space="preserve"> </w:t>
      </w:r>
      <w:r w:rsidRPr="00FB2CA0">
        <w:rPr>
          <w:b/>
          <w:bCs/>
          <w:lang w:val="en-US"/>
        </w:rPr>
        <w:t>95</w:t>
      </w:r>
      <w:r w:rsidRPr="00FB2CA0">
        <w:rPr>
          <w:lang w:val="en-US"/>
        </w:rPr>
        <w:t>, 156–159. doi: 10.1645/GE-1521.1.</w:t>
      </w:r>
    </w:p>
    <w:p w14:paraId="4B31CC03" w14:textId="77777777" w:rsidR="00FB2CA0" w:rsidRPr="00FB2CA0" w:rsidRDefault="00FB2CA0" w:rsidP="00555A8D">
      <w:pPr>
        <w:pStyle w:val="Bibliography"/>
        <w:spacing w:after="0"/>
        <w:rPr>
          <w:lang w:val="en-US"/>
        </w:rPr>
      </w:pPr>
      <w:r w:rsidRPr="00FB2CA0">
        <w:rPr>
          <w:b/>
          <w:bCs/>
          <w:lang w:val="en-US"/>
        </w:rPr>
        <w:t>Dailey, M. D. and Brownell, R. L. Jr.</w:t>
      </w:r>
      <w:r w:rsidRPr="00FB2CA0">
        <w:rPr>
          <w:lang w:val="en-US"/>
        </w:rPr>
        <w:t xml:space="preserve"> (1972). A checklist of marine mammal parasites. In </w:t>
      </w:r>
      <w:r w:rsidRPr="00FB2CA0">
        <w:rPr>
          <w:i/>
          <w:iCs/>
          <w:lang w:val="en-US"/>
        </w:rPr>
        <w:t>Mammals of the sea: Biology and medicine, SH Ridgway (ed.). Charles C Thomas, Springfield, Illinois</w:t>
      </w:r>
      <w:r w:rsidRPr="00FB2CA0">
        <w:rPr>
          <w:lang w:val="en-US"/>
        </w:rPr>
        <w:t>, pp. 528–589.</w:t>
      </w:r>
    </w:p>
    <w:p w14:paraId="506C71D8" w14:textId="77777777" w:rsidR="00FB2CA0" w:rsidRPr="00FB2CA0" w:rsidRDefault="00FB2CA0" w:rsidP="00555A8D">
      <w:pPr>
        <w:pStyle w:val="Bibliography"/>
        <w:spacing w:after="0"/>
        <w:rPr>
          <w:lang w:val="en-US"/>
        </w:rPr>
      </w:pPr>
      <w:r w:rsidRPr="00FB2CA0">
        <w:rPr>
          <w:b/>
          <w:bCs/>
          <w:lang w:val="en-US"/>
        </w:rPr>
        <w:t>Dailey, M. D. and Perrin, W. F.</w:t>
      </w:r>
      <w:r w:rsidRPr="00FB2CA0">
        <w:rPr>
          <w:lang w:val="en-US"/>
        </w:rPr>
        <w:t xml:space="preserve"> (1973). Helminth parasities of porpoises of the genus Stenella in the eastern tropical pacific, with descriptions of two new species: Mastigonema stenellae gen. et. sp. n. (Nematoda: spiruroidea) and Zalophotrema pacificum sp. n. (Trematoda: digenea). </w:t>
      </w:r>
      <w:r w:rsidRPr="00FB2CA0">
        <w:rPr>
          <w:i/>
          <w:iCs/>
          <w:lang w:val="en-US"/>
        </w:rPr>
        <w:t>Fishery Bulletin</w:t>
      </w:r>
      <w:r w:rsidRPr="00FB2CA0">
        <w:rPr>
          <w:lang w:val="en-US"/>
        </w:rPr>
        <w:t xml:space="preserve"> </w:t>
      </w:r>
      <w:r w:rsidRPr="00FB2CA0">
        <w:rPr>
          <w:b/>
          <w:bCs/>
          <w:lang w:val="en-US"/>
        </w:rPr>
        <w:t>71</w:t>
      </w:r>
      <w:r w:rsidRPr="00FB2CA0">
        <w:rPr>
          <w:lang w:val="en-US"/>
        </w:rPr>
        <w:t>, 455–471.</w:t>
      </w:r>
    </w:p>
    <w:p w14:paraId="6B5854BE" w14:textId="77777777" w:rsidR="00FB2CA0" w:rsidRPr="00FB2CA0" w:rsidRDefault="00FB2CA0" w:rsidP="00555A8D">
      <w:pPr>
        <w:pStyle w:val="Bibliography"/>
        <w:spacing w:after="0"/>
        <w:rPr>
          <w:lang w:val="en-US"/>
        </w:rPr>
      </w:pPr>
      <w:r w:rsidRPr="00FB2CA0">
        <w:rPr>
          <w:b/>
          <w:bCs/>
          <w:lang w:val="en-US"/>
        </w:rPr>
        <w:t>Dailey, M. and Stroud, R.</w:t>
      </w:r>
      <w:r w:rsidRPr="00FB2CA0">
        <w:rPr>
          <w:lang w:val="en-US"/>
        </w:rPr>
        <w:t xml:space="preserve"> (1978). Parasites and associated pathology observed in cetaceans stranded along the Oregon coast. </w:t>
      </w:r>
      <w:r w:rsidRPr="00FB2CA0">
        <w:rPr>
          <w:i/>
          <w:iCs/>
          <w:lang w:val="en-US"/>
        </w:rPr>
        <w:t>Journal of Wildlife Diseases</w:t>
      </w:r>
      <w:r w:rsidRPr="00FB2CA0">
        <w:rPr>
          <w:lang w:val="en-US"/>
        </w:rPr>
        <w:t xml:space="preserve"> </w:t>
      </w:r>
      <w:r w:rsidRPr="00FB2CA0">
        <w:rPr>
          <w:b/>
          <w:bCs/>
          <w:lang w:val="en-US"/>
        </w:rPr>
        <w:t>14</w:t>
      </w:r>
      <w:r w:rsidRPr="00FB2CA0">
        <w:rPr>
          <w:lang w:val="en-US"/>
        </w:rPr>
        <w:t>, 503–511. doi: 10.7589/0090-3558-14.4.503.</w:t>
      </w:r>
    </w:p>
    <w:p w14:paraId="36B7DEBB" w14:textId="77777777" w:rsidR="00FB2CA0" w:rsidRPr="00FB2CA0" w:rsidRDefault="00FB2CA0" w:rsidP="00555A8D">
      <w:pPr>
        <w:pStyle w:val="Bibliography"/>
        <w:spacing w:after="0"/>
        <w:rPr>
          <w:lang w:val="en-US"/>
        </w:rPr>
      </w:pPr>
      <w:r w:rsidRPr="00FB2CA0">
        <w:rPr>
          <w:b/>
          <w:bCs/>
          <w:lang w:val="en-US"/>
        </w:rPr>
        <w:t>Dailey, M. D. and Walker, W. A.</w:t>
      </w:r>
      <w:r w:rsidRPr="00FB2CA0">
        <w:rPr>
          <w:lang w:val="en-US"/>
        </w:rPr>
        <w:t xml:space="preserve"> (1978). Parasitism as a Factor (?) in Single Strandings of Southern California Cetaceans. </w:t>
      </w:r>
      <w:r w:rsidRPr="00FB2CA0">
        <w:rPr>
          <w:i/>
          <w:iCs/>
          <w:lang w:val="en-US"/>
        </w:rPr>
        <w:t>The Journal of Parasitology</w:t>
      </w:r>
      <w:r w:rsidRPr="00FB2CA0">
        <w:rPr>
          <w:lang w:val="en-US"/>
        </w:rPr>
        <w:t xml:space="preserve"> </w:t>
      </w:r>
      <w:r w:rsidRPr="00FB2CA0">
        <w:rPr>
          <w:b/>
          <w:bCs/>
          <w:lang w:val="en-US"/>
        </w:rPr>
        <w:t>64</w:t>
      </w:r>
      <w:r w:rsidRPr="00FB2CA0">
        <w:rPr>
          <w:lang w:val="en-US"/>
        </w:rPr>
        <w:t>, 593. doi: 10.2307/3279939.</w:t>
      </w:r>
    </w:p>
    <w:p w14:paraId="46E88061" w14:textId="77777777" w:rsidR="00FB2CA0" w:rsidRPr="00FB2CA0" w:rsidRDefault="00FB2CA0" w:rsidP="00555A8D">
      <w:pPr>
        <w:pStyle w:val="Bibliography"/>
        <w:spacing w:after="0"/>
        <w:rPr>
          <w:lang w:val="en-US"/>
        </w:rPr>
      </w:pPr>
      <w:r w:rsidRPr="00FB2CA0">
        <w:rPr>
          <w:b/>
          <w:bCs/>
          <w:lang w:val="en-US"/>
        </w:rPr>
        <w:t>Dailey, M., Walsh, M., Odell, D. and Campbell, T.</w:t>
      </w:r>
      <w:r w:rsidRPr="00FB2CA0">
        <w:rPr>
          <w:lang w:val="en-US"/>
        </w:rPr>
        <w:t xml:space="preserve"> (1991). Evidence of prenatal infection in the bottlenose dolphin (Tursiops truncatus) with the lungworm Halocercus lagenorhynchi (Nematoda: Pseudaliidae). </w:t>
      </w:r>
      <w:r w:rsidRPr="00FB2CA0">
        <w:rPr>
          <w:i/>
          <w:iCs/>
          <w:lang w:val="en-US"/>
        </w:rPr>
        <w:t>Journal of Wildlife Diseases</w:t>
      </w:r>
      <w:r w:rsidRPr="00FB2CA0">
        <w:rPr>
          <w:lang w:val="en-US"/>
        </w:rPr>
        <w:t xml:space="preserve"> </w:t>
      </w:r>
      <w:r w:rsidRPr="00FB2CA0">
        <w:rPr>
          <w:b/>
          <w:bCs/>
          <w:lang w:val="en-US"/>
        </w:rPr>
        <w:t>27</w:t>
      </w:r>
      <w:r w:rsidRPr="00FB2CA0">
        <w:rPr>
          <w:lang w:val="en-US"/>
        </w:rPr>
        <w:t>, 164–165. doi: 10.7589/0090-3558-27.1.164.</w:t>
      </w:r>
    </w:p>
    <w:p w14:paraId="6091D7E9" w14:textId="77777777" w:rsidR="00FB2CA0" w:rsidRPr="00FB2CA0" w:rsidRDefault="00FB2CA0" w:rsidP="00555A8D">
      <w:pPr>
        <w:pStyle w:val="Bibliography"/>
        <w:spacing w:after="0"/>
        <w:rPr>
          <w:lang w:val="en-US"/>
        </w:rPr>
      </w:pPr>
      <w:r w:rsidRPr="00FB2CA0">
        <w:rPr>
          <w:b/>
          <w:bCs/>
          <w:lang w:val="en-US"/>
        </w:rPr>
        <w:t>Davison, N. J., Simpson, V. R., Chappell, S., Monies, R. J., Stubberfield, E. J., Koylass, M., Quinney, S., Deaville, R., Whatmore, A. M. and Jepson, P. D.</w:t>
      </w:r>
      <w:r w:rsidRPr="00FB2CA0">
        <w:rPr>
          <w:lang w:val="en-US"/>
        </w:rPr>
        <w:t xml:space="preserve"> (2010a). Prevalence of a host-adapted group B Salmonella enterica in harbour porpoises (Phocoena phocoena) </w:t>
      </w:r>
      <w:r w:rsidRPr="00FB2CA0">
        <w:rPr>
          <w:lang w:val="en-US"/>
        </w:rPr>
        <w:lastRenderedPageBreak/>
        <w:t xml:space="preserve">from the south-west coast of England. </w:t>
      </w:r>
      <w:r w:rsidRPr="00FB2CA0">
        <w:rPr>
          <w:i/>
          <w:iCs/>
          <w:lang w:val="en-US"/>
        </w:rPr>
        <w:t>Veterinary Record</w:t>
      </w:r>
      <w:r w:rsidRPr="00FB2CA0">
        <w:rPr>
          <w:lang w:val="en-US"/>
        </w:rPr>
        <w:t xml:space="preserve"> </w:t>
      </w:r>
      <w:r w:rsidRPr="00FB2CA0">
        <w:rPr>
          <w:b/>
          <w:bCs/>
          <w:lang w:val="en-US"/>
        </w:rPr>
        <w:t>167</w:t>
      </w:r>
      <w:r w:rsidRPr="00FB2CA0">
        <w:rPr>
          <w:lang w:val="en-US"/>
        </w:rPr>
        <w:t>, 173–176. doi: 10.1136/vr.c3760.</w:t>
      </w:r>
    </w:p>
    <w:p w14:paraId="5614FB35" w14:textId="77777777" w:rsidR="00FB2CA0" w:rsidRPr="00FB2CA0" w:rsidRDefault="00FB2CA0" w:rsidP="00555A8D">
      <w:pPr>
        <w:pStyle w:val="Bibliography"/>
        <w:spacing w:after="0"/>
        <w:rPr>
          <w:lang w:val="en-US"/>
        </w:rPr>
      </w:pPr>
      <w:r w:rsidRPr="00FB2CA0">
        <w:rPr>
          <w:b/>
          <w:bCs/>
          <w:lang w:val="en-US"/>
        </w:rPr>
        <w:t>Davison, N., Barnett, J., Rule, B., Chappell, S. and Wise, G.</w:t>
      </w:r>
      <w:r w:rsidRPr="00FB2CA0">
        <w:rPr>
          <w:lang w:val="en-US"/>
        </w:rPr>
        <w:t xml:space="preserve"> (2010b). Group B Salmonella in lungworms from a harbour porpoise (Phocoena phocoena). </w:t>
      </w:r>
      <w:r w:rsidRPr="00FB2CA0">
        <w:rPr>
          <w:i/>
          <w:iCs/>
          <w:lang w:val="en-US"/>
        </w:rPr>
        <w:t>Veterinary Record</w:t>
      </w:r>
      <w:r w:rsidRPr="00FB2CA0">
        <w:rPr>
          <w:lang w:val="en-US"/>
        </w:rPr>
        <w:t xml:space="preserve"> </w:t>
      </w:r>
      <w:r w:rsidRPr="00FB2CA0">
        <w:rPr>
          <w:b/>
          <w:bCs/>
          <w:lang w:val="en-US"/>
        </w:rPr>
        <w:t>167</w:t>
      </w:r>
      <w:r w:rsidRPr="00FB2CA0">
        <w:rPr>
          <w:lang w:val="en-US"/>
        </w:rPr>
        <w:t>, 351–352. doi: 10.1136/vr.c4495.</w:t>
      </w:r>
    </w:p>
    <w:p w14:paraId="7DF5F9DD" w14:textId="77777777" w:rsidR="00FB2CA0" w:rsidRPr="00FB2CA0" w:rsidRDefault="00FB2CA0" w:rsidP="00555A8D">
      <w:pPr>
        <w:pStyle w:val="Bibliography"/>
        <w:spacing w:after="0"/>
        <w:rPr>
          <w:lang w:val="en-US"/>
        </w:rPr>
      </w:pPr>
      <w:r w:rsidRPr="00FB2CA0">
        <w:rPr>
          <w:b/>
          <w:bCs/>
          <w:lang w:val="en-US"/>
        </w:rPr>
        <w:t>Davison, N. J., Barnett, J. E. F., Perrett, L. L., Dawson, C. E., Perkins, M. W., Deaville, R. C. and Jepson, P. D.</w:t>
      </w:r>
      <w:r w:rsidRPr="00FB2CA0">
        <w:rPr>
          <w:lang w:val="en-US"/>
        </w:rPr>
        <w:t xml:space="preserve"> (2013). Meningoencephalitis and Arthritis Associated with Brucella ceti in a Short-beaked Common Dolphin (Delphinus delphis). </w:t>
      </w:r>
      <w:r w:rsidRPr="00FB2CA0">
        <w:rPr>
          <w:i/>
          <w:iCs/>
          <w:lang w:val="en-US"/>
        </w:rPr>
        <w:t>Journal of Wildlife Diseases</w:t>
      </w:r>
      <w:r w:rsidRPr="00FB2CA0">
        <w:rPr>
          <w:lang w:val="en-US"/>
        </w:rPr>
        <w:t xml:space="preserve"> </w:t>
      </w:r>
      <w:r w:rsidRPr="00FB2CA0">
        <w:rPr>
          <w:b/>
          <w:bCs/>
          <w:lang w:val="en-US"/>
        </w:rPr>
        <w:t>49</w:t>
      </w:r>
      <w:r w:rsidRPr="00FB2CA0">
        <w:rPr>
          <w:lang w:val="en-US"/>
        </w:rPr>
        <w:t>, 632–636. doi: 10.7589/2012-06-165.</w:t>
      </w:r>
    </w:p>
    <w:p w14:paraId="607F9CC7" w14:textId="77777777" w:rsidR="00FB2CA0" w:rsidRPr="00FB2CA0" w:rsidRDefault="00FB2CA0" w:rsidP="00555A8D">
      <w:pPr>
        <w:pStyle w:val="Bibliography"/>
        <w:spacing w:after="0"/>
        <w:rPr>
          <w:lang w:val="en-US"/>
        </w:rPr>
      </w:pPr>
      <w:r w:rsidRPr="00FB2CA0">
        <w:rPr>
          <w:b/>
          <w:bCs/>
          <w:lang w:val="en-US"/>
        </w:rPr>
        <w:t>Dawson, C. E., Perrett, L. L., Stubberfield, E. J., Stack, J. A., Farrelly, S. S. J., Cooley, W. A., Davison, N. J. and Quinney, S.</w:t>
      </w:r>
      <w:r w:rsidRPr="00FB2CA0">
        <w:rPr>
          <w:lang w:val="en-US"/>
        </w:rPr>
        <w:t xml:space="preserve"> (2008). Isolation and characterization of Brucella from the lungworms of a Harbour porpoise (Phocoena phocoena). </w:t>
      </w:r>
      <w:r w:rsidRPr="00FB2CA0">
        <w:rPr>
          <w:i/>
          <w:iCs/>
          <w:lang w:val="en-US"/>
        </w:rPr>
        <w:t>Journal of Wildlife Diseases</w:t>
      </w:r>
      <w:r w:rsidRPr="00FB2CA0">
        <w:rPr>
          <w:lang w:val="en-US"/>
        </w:rPr>
        <w:t xml:space="preserve"> </w:t>
      </w:r>
      <w:r w:rsidRPr="00FB2CA0">
        <w:rPr>
          <w:b/>
          <w:bCs/>
          <w:lang w:val="en-US"/>
        </w:rPr>
        <w:t>44</w:t>
      </w:r>
      <w:r w:rsidRPr="00FB2CA0">
        <w:rPr>
          <w:lang w:val="en-US"/>
        </w:rPr>
        <w:t>, 237–246. doi: 10.7589/0090-3558-44.2.237.</w:t>
      </w:r>
    </w:p>
    <w:p w14:paraId="1AAE6420" w14:textId="77777777" w:rsidR="00FB2CA0" w:rsidRPr="00FB2CA0" w:rsidRDefault="00FB2CA0" w:rsidP="00555A8D">
      <w:pPr>
        <w:pStyle w:val="Bibliography"/>
        <w:spacing w:after="0"/>
        <w:rPr>
          <w:lang w:val="en-US"/>
        </w:rPr>
      </w:pPr>
      <w:r w:rsidRPr="00FB2CA0">
        <w:rPr>
          <w:b/>
          <w:bCs/>
          <w:lang w:val="en-US"/>
        </w:rPr>
        <w:t>de Castro, R. L., Vales, D. G., Degrati, M., García, N., Fernández, M. and Crespo, E. A.</w:t>
      </w:r>
      <w:r w:rsidRPr="00FB2CA0">
        <w:rPr>
          <w:lang w:val="en-US"/>
        </w:rPr>
        <w:t xml:space="preserve"> (2014). First record of cestode cysts of Phyllobothrium delphini (Phyllobothriidae) from dusky dolphins (Lagenorhynchus obscurus) off Argentine coast. </w:t>
      </w:r>
      <w:r w:rsidRPr="00FB2CA0">
        <w:rPr>
          <w:i/>
          <w:iCs/>
          <w:lang w:val="en-US"/>
        </w:rPr>
        <w:t>Hidrobiológica</w:t>
      </w:r>
      <w:r w:rsidRPr="00FB2CA0">
        <w:rPr>
          <w:lang w:val="en-US"/>
        </w:rPr>
        <w:t xml:space="preserve"> </w:t>
      </w:r>
      <w:r w:rsidRPr="00FB2CA0">
        <w:rPr>
          <w:b/>
          <w:bCs/>
          <w:lang w:val="en-US"/>
        </w:rPr>
        <w:t>24</w:t>
      </w:r>
      <w:r w:rsidRPr="00FB2CA0">
        <w:rPr>
          <w:lang w:val="en-US"/>
        </w:rPr>
        <w:t>, 307–310.</w:t>
      </w:r>
    </w:p>
    <w:p w14:paraId="2F43CD55" w14:textId="77777777" w:rsidR="00FB2CA0" w:rsidRPr="00FB2CA0" w:rsidRDefault="00FB2CA0" w:rsidP="00555A8D">
      <w:pPr>
        <w:pStyle w:val="Bibliography"/>
        <w:spacing w:after="0"/>
        <w:rPr>
          <w:lang w:val="en-US"/>
        </w:rPr>
      </w:pPr>
      <w:r w:rsidRPr="00FB2CA0">
        <w:rPr>
          <w:b/>
          <w:bCs/>
          <w:lang w:val="en-US"/>
        </w:rPr>
        <w:t>Delyamure, S. L.</w:t>
      </w:r>
      <w:r w:rsidRPr="00FB2CA0">
        <w:rPr>
          <w:lang w:val="en-US"/>
        </w:rPr>
        <w:t xml:space="preserve"> (1968). </w:t>
      </w:r>
      <w:r w:rsidRPr="00FB2CA0">
        <w:rPr>
          <w:i/>
          <w:iCs/>
          <w:lang w:val="en-US"/>
        </w:rPr>
        <w:t>Helminthofauna of Marine Mammals: Ecology and Phylogeny</w:t>
      </w:r>
      <w:r w:rsidRPr="00FB2CA0">
        <w:rPr>
          <w:lang w:val="en-US"/>
        </w:rPr>
        <w:t>. ed. Skri︠a︡bin, K. I. Israel Program for Scientific Translations.</w:t>
      </w:r>
    </w:p>
    <w:p w14:paraId="57290813" w14:textId="77777777" w:rsidR="00FB2CA0" w:rsidRPr="00FB2CA0" w:rsidRDefault="00FB2CA0" w:rsidP="00555A8D">
      <w:pPr>
        <w:pStyle w:val="Bibliography"/>
        <w:spacing w:after="0"/>
        <w:rPr>
          <w:lang w:val="en-US"/>
        </w:rPr>
      </w:pPr>
      <w:r w:rsidRPr="00FB2CA0">
        <w:rPr>
          <w:b/>
          <w:bCs/>
          <w:lang w:val="en-US"/>
        </w:rPr>
        <w:t>Delyamure, S., Yurakhno, M., Popov, V. N., Shults, L. M. and Fay, F. H.</w:t>
      </w:r>
      <w:r w:rsidRPr="00FB2CA0">
        <w:rPr>
          <w:lang w:val="en-US"/>
        </w:rPr>
        <w:t xml:space="preserve"> (1984). Helminthological comparison of subpopulations of Bering Sea spotted seals, Phoca largha Pallas. </w:t>
      </w:r>
      <w:r w:rsidRPr="00FB2CA0">
        <w:rPr>
          <w:i/>
          <w:iCs/>
          <w:lang w:val="en-US"/>
        </w:rPr>
        <w:t>Soviet-American cooperative research on marine mammals</w:t>
      </w:r>
      <w:r w:rsidRPr="00FB2CA0">
        <w:rPr>
          <w:lang w:val="en-US"/>
        </w:rPr>
        <w:t xml:space="preserve"> </w:t>
      </w:r>
      <w:r w:rsidRPr="00FB2CA0">
        <w:rPr>
          <w:b/>
          <w:bCs/>
          <w:lang w:val="en-US"/>
        </w:rPr>
        <w:t>1</w:t>
      </w:r>
      <w:r w:rsidRPr="00FB2CA0">
        <w:rPr>
          <w:lang w:val="en-US"/>
        </w:rPr>
        <w:t>, 61–65.</w:t>
      </w:r>
    </w:p>
    <w:p w14:paraId="5C27A4B5" w14:textId="77777777" w:rsidR="00FB2CA0" w:rsidRPr="00FB2CA0" w:rsidRDefault="00FB2CA0" w:rsidP="00555A8D">
      <w:pPr>
        <w:pStyle w:val="Bibliography"/>
        <w:spacing w:after="0"/>
        <w:rPr>
          <w:lang w:val="en-US"/>
        </w:rPr>
      </w:pPr>
      <w:r w:rsidRPr="00FB2CA0">
        <w:rPr>
          <w:b/>
          <w:bCs/>
          <w:lang w:val="en-US"/>
        </w:rPr>
        <w:lastRenderedPageBreak/>
        <w:t>Dennison, S., Gulland, F., Haulena, M., De Morais, H. and Colegrove, K.</w:t>
      </w:r>
      <w:r w:rsidRPr="00FB2CA0">
        <w:rPr>
          <w:lang w:val="en-US"/>
        </w:rPr>
        <w:t xml:space="preserve"> (2007). Urate nephrolithiasis in a northern elephant seal (Mirounga angustirostris) and a California sea lion (Zalophus californianus). </w:t>
      </w:r>
      <w:r w:rsidRPr="00FB2CA0">
        <w:rPr>
          <w:i/>
          <w:iCs/>
          <w:lang w:val="en-US"/>
        </w:rPr>
        <w:t>Journal of Zoo and Wildlife Medicine</w:t>
      </w:r>
      <w:r w:rsidRPr="00FB2CA0">
        <w:rPr>
          <w:lang w:val="en-US"/>
        </w:rPr>
        <w:t xml:space="preserve"> </w:t>
      </w:r>
      <w:r w:rsidRPr="00FB2CA0">
        <w:rPr>
          <w:b/>
          <w:bCs/>
          <w:lang w:val="en-US"/>
        </w:rPr>
        <w:t>38</w:t>
      </w:r>
      <w:r w:rsidRPr="00FB2CA0">
        <w:rPr>
          <w:lang w:val="en-US"/>
        </w:rPr>
        <w:t>, 114–120. doi: 10.1638/05-121.1.</w:t>
      </w:r>
    </w:p>
    <w:p w14:paraId="77E68B7E" w14:textId="77777777" w:rsidR="00FB2CA0" w:rsidRPr="00FB2CA0" w:rsidRDefault="00FB2CA0" w:rsidP="00555A8D">
      <w:pPr>
        <w:pStyle w:val="Bibliography"/>
        <w:spacing w:after="0"/>
        <w:rPr>
          <w:lang w:val="en-US"/>
        </w:rPr>
      </w:pPr>
      <w:r w:rsidRPr="00FB2CA0">
        <w:rPr>
          <w:b/>
          <w:bCs/>
          <w:lang w:val="en-US"/>
        </w:rPr>
        <w:t>Di Beneditto, A. P. M. and Ramos, R. M. A.</w:t>
      </w:r>
      <w:r w:rsidRPr="00FB2CA0">
        <w:rPr>
          <w:lang w:val="en-US"/>
        </w:rPr>
        <w:t xml:space="preserve"> (2004). Biology of the marine tucuxi dolphin (Sotalia fluviatilis) in south-eastern Brazil. </w:t>
      </w:r>
      <w:r w:rsidRPr="00FB2CA0">
        <w:rPr>
          <w:i/>
          <w:iCs/>
          <w:lang w:val="en-US"/>
        </w:rPr>
        <w:t>Journal of the Marine Biological Association of the United Kingdom</w:t>
      </w:r>
      <w:r w:rsidRPr="00FB2CA0">
        <w:rPr>
          <w:lang w:val="en-US"/>
        </w:rPr>
        <w:t xml:space="preserve"> </w:t>
      </w:r>
      <w:r w:rsidRPr="00FB2CA0">
        <w:rPr>
          <w:b/>
          <w:bCs/>
          <w:lang w:val="en-US"/>
        </w:rPr>
        <w:t>84</w:t>
      </w:r>
      <w:r w:rsidRPr="00FB2CA0">
        <w:rPr>
          <w:lang w:val="en-US"/>
        </w:rPr>
        <w:t>, 1245–1250. doi: 10.1017/S0025315404010744h.</w:t>
      </w:r>
    </w:p>
    <w:p w14:paraId="62825583" w14:textId="77777777" w:rsidR="00FB2CA0" w:rsidRPr="00FB2CA0" w:rsidRDefault="00FB2CA0" w:rsidP="00555A8D">
      <w:pPr>
        <w:pStyle w:val="Bibliography"/>
        <w:spacing w:after="0"/>
        <w:rPr>
          <w:lang w:val="en-US"/>
        </w:rPr>
      </w:pPr>
      <w:r w:rsidRPr="00FB2CA0">
        <w:rPr>
          <w:b/>
          <w:bCs/>
          <w:lang w:val="en-US"/>
        </w:rPr>
        <w:t>DÍaz-Delgado, J., Arbelo, M., Sacchini, S., Quesada-Canales, Ó., Andrada, M., Rivero, M. and Fernández, A.</w:t>
      </w:r>
      <w:r w:rsidRPr="00FB2CA0">
        <w:rPr>
          <w:lang w:val="en-US"/>
        </w:rPr>
        <w:t xml:space="preserve"> (2012). Pulmonary Angiomatosis and Hemangioma in Common Dolphins (</w:t>
      </w:r>
      <w:r w:rsidRPr="00FB2CA0">
        <w:rPr>
          <w:i/>
          <w:iCs/>
          <w:lang w:val="en-US"/>
        </w:rPr>
        <w:t>Delphinus delphis</w:t>
      </w:r>
      <w:r w:rsidRPr="00FB2CA0">
        <w:rPr>
          <w:lang w:val="en-US"/>
        </w:rPr>
        <w:t xml:space="preserve">) Stranded in Canary Islands. </w:t>
      </w:r>
      <w:r w:rsidRPr="00FB2CA0">
        <w:rPr>
          <w:i/>
          <w:iCs/>
          <w:lang w:val="en-US"/>
        </w:rPr>
        <w:t>Journal of Veterinary Medical Science</w:t>
      </w:r>
      <w:r w:rsidRPr="00FB2CA0">
        <w:rPr>
          <w:lang w:val="en-US"/>
        </w:rPr>
        <w:t xml:space="preserve"> </w:t>
      </w:r>
      <w:r w:rsidRPr="00FB2CA0">
        <w:rPr>
          <w:b/>
          <w:bCs/>
          <w:lang w:val="en-US"/>
        </w:rPr>
        <w:t>74</w:t>
      </w:r>
      <w:r w:rsidRPr="00FB2CA0">
        <w:rPr>
          <w:lang w:val="en-US"/>
        </w:rPr>
        <w:t>, 1063–1066. doi: 10.1292/jvms.11-0573.</w:t>
      </w:r>
    </w:p>
    <w:p w14:paraId="3D175C6E" w14:textId="77777777" w:rsidR="00FB2CA0" w:rsidRPr="00FB2CA0" w:rsidRDefault="00FB2CA0" w:rsidP="00555A8D">
      <w:pPr>
        <w:pStyle w:val="Bibliography"/>
        <w:spacing w:after="0"/>
        <w:rPr>
          <w:lang w:val="en-US"/>
        </w:rPr>
      </w:pPr>
      <w:r w:rsidRPr="00FB2CA0">
        <w:rPr>
          <w:b/>
          <w:bCs/>
          <w:lang w:val="en-US"/>
        </w:rPr>
        <w:t>Domiciano, I. G., Domit, C., Broadhurst, M. K., Koch, M. S. and Bracarense, A. P. F. R. L.</w:t>
      </w:r>
      <w:r w:rsidRPr="00FB2CA0">
        <w:rPr>
          <w:lang w:val="en-US"/>
        </w:rPr>
        <w:t xml:space="preserve"> (2016). Assessing Disease and Mortality among Small Cetaceans Stranded at a World Heritage Site in Southern Brazil. </w:t>
      </w:r>
      <w:r w:rsidRPr="00FB2CA0">
        <w:rPr>
          <w:i/>
          <w:iCs/>
          <w:lang w:val="en-US"/>
        </w:rPr>
        <w:t>PLOS ONE</w:t>
      </w:r>
      <w:r w:rsidRPr="00FB2CA0">
        <w:rPr>
          <w:lang w:val="en-US"/>
        </w:rPr>
        <w:t xml:space="preserve"> </w:t>
      </w:r>
      <w:r w:rsidRPr="00FB2CA0">
        <w:rPr>
          <w:b/>
          <w:bCs/>
          <w:lang w:val="en-US"/>
        </w:rPr>
        <w:t>11</w:t>
      </w:r>
      <w:r w:rsidRPr="00FB2CA0">
        <w:rPr>
          <w:lang w:val="en-US"/>
        </w:rPr>
        <w:t>, e0149295. doi: 10.1371/journal.pone.0149295.</w:t>
      </w:r>
    </w:p>
    <w:p w14:paraId="4441B9A2" w14:textId="77777777" w:rsidR="00FB2CA0" w:rsidRPr="00FB2CA0" w:rsidRDefault="00FB2CA0" w:rsidP="00555A8D">
      <w:pPr>
        <w:pStyle w:val="Bibliography"/>
        <w:spacing w:after="0"/>
        <w:rPr>
          <w:lang w:val="en-US"/>
        </w:rPr>
      </w:pPr>
      <w:r w:rsidRPr="00FB2CA0">
        <w:rPr>
          <w:b/>
          <w:bCs/>
          <w:lang w:val="en-US"/>
        </w:rPr>
        <w:t>Dougherty, E. C.</w:t>
      </w:r>
      <w:r w:rsidRPr="00FB2CA0">
        <w:rPr>
          <w:lang w:val="en-US"/>
        </w:rPr>
        <w:t xml:space="preserve"> (1943). Notes on the lungworms of porpoises and their occurrence on the California coast. </w:t>
      </w:r>
      <w:r w:rsidRPr="00FB2CA0">
        <w:rPr>
          <w:i/>
          <w:iCs/>
          <w:lang w:val="en-US"/>
        </w:rPr>
        <w:t>Proceedings of the Helminthological Society of Washington</w:t>
      </w:r>
      <w:r w:rsidRPr="00FB2CA0">
        <w:rPr>
          <w:lang w:val="en-US"/>
        </w:rPr>
        <w:t xml:space="preserve"> </w:t>
      </w:r>
      <w:r w:rsidRPr="00FB2CA0">
        <w:rPr>
          <w:b/>
          <w:bCs/>
          <w:lang w:val="en-US"/>
        </w:rPr>
        <w:t>10</w:t>
      </w:r>
      <w:r w:rsidRPr="00FB2CA0">
        <w:rPr>
          <w:lang w:val="en-US"/>
        </w:rPr>
        <w:t>, 16–22.</w:t>
      </w:r>
    </w:p>
    <w:p w14:paraId="287B553E" w14:textId="77777777" w:rsidR="00FB2CA0" w:rsidRPr="00FB2CA0" w:rsidRDefault="00FB2CA0" w:rsidP="00555A8D">
      <w:pPr>
        <w:pStyle w:val="Bibliography"/>
        <w:spacing w:after="0"/>
        <w:rPr>
          <w:lang w:val="en-US"/>
        </w:rPr>
      </w:pPr>
      <w:r w:rsidRPr="00FB2CA0">
        <w:rPr>
          <w:b/>
          <w:bCs/>
          <w:lang w:val="en-US"/>
        </w:rPr>
        <w:t>Dougherty, E. C.</w:t>
      </w:r>
      <w:r w:rsidRPr="00FB2CA0">
        <w:rPr>
          <w:lang w:val="en-US"/>
        </w:rPr>
        <w:t xml:space="preserve"> (1944). The lungworms (Nematoda: Pseudalidae) of Odontoceti. Part I. </w:t>
      </w:r>
      <w:r w:rsidRPr="00FB2CA0">
        <w:rPr>
          <w:i/>
          <w:iCs/>
          <w:lang w:val="en-US"/>
        </w:rPr>
        <w:t>Parasitology</w:t>
      </w:r>
      <w:r w:rsidRPr="00FB2CA0">
        <w:rPr>
          <w:lang w:val="en-US"/>
        </w:rPr>
        <w:t xml:space="preserve"> </w:t>
      </w:r>
      <w:r w:rsidRPr="00FB2CA0">
        <w:rPr>
          <w:b/>
          <w:bCs/>
          <w:lang w:val="en-US"/>
        </w:rPr>
        <w:t>36</w:t>
      </w:r>
      <w:r w:rsidRPr="00FB2CA0">
        <w:rPr>
          <w:lang w:val="en-US"/>
        </w:rPr>
        <w:t>, 80–94.</w:t>
      </w:r>
    </w:p>
    <w:p w14:paraId="1E81F9C0" w14:textId="77777777" w:rsidR="00FB2CA0" w:rsidRPr="00FB2CA0" w:rsidRDefault="00FB2CA0" w:rsidP="00555A8D">
      <w:pPr>
        <w:pStyle w:val="Bibliography"/>
        <w:spacing w:after="0"/>
        <w:rPr>
          <w:lang w:val="en-US"/>
        </w:rPr>
      </w:pPr>
      <w:r w:rsidRPr="00FB2CA0">
        <w:rPr>
          <w:b/>
          <w:bCs/>
          <w:lang w:val="en-US"/>
        </w:rPr>
        <w:t>Dougherty, E. C. and Herman, C. M.</w:t>
      </w:r>
      <w:r w:rsidRPr="00FB2CA0">
        <w:rPr>
          <w:lang w:val="en-US"/>
        </w:rPr>
        <w:t xml:space="preserve"> (1947). New species of the genus Parafilaroides Dougherty, 1946 (Nematoda: Metastrongylidae) from sea-lions, with a list of the lungworms of the Pinnipedia. </w:t>
      </w:r>
      <w:r w:rsidRPr="00FB2CA0">
        <w:rPr>
          <w:i/>
          <w:iCs/>
          <w:lang w:val="en-US"/>
        </w:rPr>
        <w:t>Proceedings of the Helminthological Society of Washington</w:t>
      </w:r>
      <w:r w:rsidRPr="00FB2CA0">
        <w:rPr>
          <w:lang w:val="en-US"/>
        </w:rPr>
        <w:t xml:space="preserve"> </w:t>
      </w:r>
      <w:r w:rsidRPr="00FB2CA0">
        <w:rPr>
          <w:b/>
          <w:bCs/>
          <w:lang w:val="en-US"/>
        </w:rPr>
        <w:t>14</w:t>
      </w:r>
      <w:r w:rsidRPr="00FB2CA0">
        <w:rPr>
          <w:lang w:val="en-US"/>
        </w:rPr>
        <w:t>, 77–87.</w:t>
      </w:r>
    </w:p>
    <w:p w14:paraId="7B570680" w14:textId="77777777" w:rsidR="00FB2CA0" w:rsidRPr="00FB2CA0" w:rsidRDefault="00FB2CA0" w:rsidP="00555A8D">
      <w:pPr>
        <w:pStyle w:val="Bibliography"/>
        <w:spacing w:after="0"/>
        <w:rPr>
          <w:lang w:val="en-US"/>
        </w:rPr>
      </w:pPr>
      <w:r w:rsidRPr="00FB2CA0">
        <w:rPr>
          <w:b/>
          <w:bCs/>
          <w:lang w:val="en-US"/>
        </w:rPr>
        <w:lastRenderedPageBreak/>
        <w:t>Dougnac, C. and Fredes, F.</w:t>
      </w:r>
      <w:r w:rsidRPr="00FB2CA0">
        <w:rPr>
          <w:lang w:val="en-US"/>
        </w:rPr>
        <w:t xml:space="preserve"> (2012). </w:t>
      </w:r>
      <w:r w:rsidRPr="00FB2CA0">
        <w:rPr>
          <w:i/>
          <w:iCs/>
          <w:lang w:val="en-US"/>
        </w:rPr>
        <w:t>Identificación de fauna endoparasitaria en cetáceos de Tierra del Fuego: Nuevos registros de helmintos para la zona y para odontocetos de la región.</w:t>
      </w:r>
      <w:r w:rsidRPr="00FB2CA0">
        <w:rPr>
          <w:lang w:val="en-US"/>
        </w:rPr>
        <w:t xml:space="preserve"> Editorial Academica Espanola.</w:t>
      </w:r>
    </w:p>
    <w:p w14:paraId="54A14ED7" w14:textId="77777777" w:rsidR="00FB2CA0" w:rsidRPr="00FB2CA0" w:rsidRDefault="00FB2CA0" w:rsidP="00555A8D">
      <w:pPr>
        <w:pStyle w:val="Bibliography"/>
        <w:spacing w:after="0"/>
        <w:rPr>
          <w:lang w:val="en-US"/>
        </w:rPr>
      </w:pPr>
      <w:r w:rsidRPr="00FB2CA0">
        <w:rPr>
          <w:b/>
          <w:bCs/>
          <w:lang w:val="en-US"/>
        </w:rPr>
        <w:t>Duignan, P. J.</w:t>
      </w:r>
      <w:r w:rsidRPr="00FB2CA0">
        <w:rPr>
          <w:lang w:val="en-US"/>
        </w:rPr>
        <w:t xml:space="preserve"> (2000). Diseases of cetaceans and pinnipeds. In </w:t>
      </w:r>
      <w:r w:rsidRPr="00FB2CA0">
        <w:rPr>
          <w:i/>
          <w:iCs/>
          <w:lang w:val="en-US"/>
        </w:rPr>
        <w:t>Marine wildlife ; the Fabian Fay course for veterinarians ; proceedings 335, 4-8 September 2000</w:t>
      </w:r>
      <w:r w:rsidRPr="00FB2CA0">
        <w:rPr>
          <w:lang w:val="en-US"/>
        </w:rPr>
        <w:t>, pp. 419–447. Univ. of Sydney, Sydney.</w:t>
      </w:r>
    </w:p>
    <w:p w14:paraId="4B5A6F23" w14:textId="77777777" w:rsidR="00FB2CA0" w:rsidRPr="00FB2CA0" w:rsidRDefault="00FB2CA0" w:rsidP="00555A8D">
      <w:pPr>
        <w:pStyle w:val="Bibliography"/>
        <w:spacing w:after="0"/>
        <w:rPr>
          <w:lang w:val="en-US"/>
        </w:rPr>
      </w:pPr>
      <w:r w:rsidRPr="00FB2CA0">
        <w:rPr>
          <w:b/>
          <w:bCs/>
          <w:lang w:val="en-US"/>
        </w:rPr>
        <w:t>Dunn, J. L. and Wolke, R. E.</w:t>
      </w:r>
      <w:r w:rsidRPr="00FB2CA0">
        <w:rPr>
          <w:lang w:val="en-US"/>
        </w:rPr>
        <w:t xml:space="preserve"> (1976). Dipetalonema spirocauda infection in the atlantic harbour seal (Phoca vitulina concolor). </w:t>
      </w:r>
      <w:r w:rsidRPr="00FB2CA0">
        <w:rPr>
          <w:i/>
          <w:iCs/>
          <w:lang w:val="en-US"/>
        </w:rPr>
        <w:t>Journal of Wildlife Diseases</w:t>
      </w:r>
      <w:r w:rsidRPr="00FB2CA0">
        <w:rPr>
          <w:lang w:val="en-US"/>
        </w:rPr>
        <w:t xml:space="preserve"> </w:t>
      </w:r>
      <w:r w:rsidRPr="00FB2CA0">
        <w:rPr>
          <w:b/>
          <w:bCs/>
          <w:lang w:val="en-US"/>
        </w:rPr>
        <w:t>12</w:t>
      </w:r>
      <w:r w:rsidRPr="00FB2CA0">
        <w:rPr>
          <w:lang w:val="en-US"/>
        </w:rPr>
        <w:t>, 531–538. doi: 10.7589/0090-3558-12.4.531.</w:t>
      </w:r>
    </w:p>
    <w:p w14:paraId="6766742B" w14:textId="77777777" w:rsidR="00FB2CA0" w:rsidRPr="00FB2CA0" w:rsidRDefault="00FB2CA0" w:rsidP="00555A8D">
      <w:pPr>
        <w:pStyle w:val="Bibliography"/>
        <w:spacing w:after="0"/>
        <w:rPr>
          <w:lang w:val="en-US"/>
        </w:rPr>
      </w:pPr>
      <w:r w:rsidRPr="00FB2CA0">
        <w:rPr>
          <w:b/>
          <w:bCs/>
          <w:lang w:val="en-US"/>
        </w:rPr>
        <w:t>Ebmer, D., Navarrete, M. J., Muñoz, P., Flores, L. M., Gärtner, U., Brabec, J., Poppert, S., Taubert, A. and Hermosilla, C.</w:t>
      </w:r>
      <w:r w:rsidRPr="00FB2CA0">
        <w:rPr>
          <w:lang w:val="en-US"/>
        </w:rPr>
        <w:t xml:space="preserve"> (2020). Anthropozoonotic Parasites Circulating in Synanthropic and Pacific Colonies of South American Sea Lions (Otaria flavescens): Non-invasive Techniques Data and a Review of the Literature. </w:t>
      </w:r>
      <w:r w:rsidRPr="00FB2CA0">
        <w:rPr>
          <w:i/>
          <w:iCs/>
          <w:lang w:val="en-US"/>
        </w:rPr>
        <w:t>Frontiers in Marine Science</w:t>
      </w:r>
      <w:r w:rsidRPr="00FB2CA0">
        <w:rPr>
          <w:lang w:val="en-US"/>
        </w:rPr>
        <w:t xml:space="preserve"> </w:t>
      </w:r>
      <w:r w:rsidRPr="00FB2CA0">
        <w:rPr>
          <w:b/>
          <w:bCs/>
          <w:lang w:val="en-US"/>
        </w:rPr>
        <w:t>7</w:t>
      </w:r>
      <w:r w:rsidRPr="00FB2CA0">
        <w:rPr>
          <w:lang w:val="en-US"/>
        </w:rPr>
        <w:t>, 543829. doi: 10.3389/fmars.2020.543829.</w:t>
      </w:r>
    </w:p>
    <w:p w14:paraId="60838962" w14:textId="77777777" w:rsidR="00FB2CA0" w:rsidRPr="00FB2CA0" w:rsidRDefault="00FB2CA0" w:rsidP="00555A8D">
      <w:pPr>
        <w:pStyle w:val="Bibliography"/>
        <w:spacing w:after="0"/>
        <w:rPr>
          <w:lang w:val="en-US"/>
        </w:rPr>
      </w:pPr>
      <w:r w:rsidRPr="00FB2CA0">
        <w:rPr>
          <w:b/>
          <w:bCs/>
          <w:lang w:val="en-US"/>
        </w:rPr>
        <w:t>Echenique, J., Pereira, E., Prado, J., Schild, A. L. and Valente, A. L.</w:t>
      </w:r>
      <w:r w:rsidRPr="00FB2CA0">
        <w:rPr>
          <w:lang w:val="en-US"/>
        </w:rPr>
        <w:t xml:space="preserve"> (2020). New host and geographical records for Parafilaroides normani (Nematoda: Filaroididae) Dailey, 2009 in South American fur seal, Arctocephalus australis, from southern Brazil. </w:t>
      </w:r>
      <w:r w:rsidRPr="00FB2CA0">
        <w:rPr>
          <w:i/>
          <w:iCs/>
          <w:lang w:val="en-US"/>
        </w:rPr>
        <w:t>Journal of Helminthology</w:t>
      </w:r>
      <w:r w:rsidRPr="00FB2CA0">
        <w:rPr>
          <w:lang w:val="en-US"/>
        </w:rPr>
        <w:t xml:space="preserve"> </w:t>
      </w:r>
      <w:r w:rsidRPr="00FB2CA0">
        <w:rPr>
          <w:b/>
          <w:bCs/>
          <w:lang w:val="en-US"/>
        </w:rPr>
        <w:t>94</w:t>
      </w:r>
      <w:r w:rsidRPr="00FB2CA0">
        <w:rPr>
          <w:lang w:val="en-US"/>
        </w:rPr>
        <w:t>, 1–4. doi: 10.1017/S0022149X20000826.</w:t>
      </w:r>
    </w:p>
    <w:p w14:paraId="313A66CB" w14:textId="77777777" w:rsidR="00FB2CA0" w:rsidRPr="00FB2CA0" w:rsidRDefault="00FB2CA0" w:rsidP="00555A8D">
      <w:pPr>
        <w:pStyle w:val="Bibliography"/>
        <w:spacing w:after="0"/>
        <w:rPr>
          <w:lang w:val="en-US"/>
        </w:rPr>
      </w:pPr>
      <w:r w:rsidRPr="00FB2CA0">
        <w:rPr>
          <w:b/>
          <w:bCs/>
          <w:lang w:val="en-US"/>
        </w:rPr>
        <w:t>Elson-Riggins, J. G., Al-Banna, L., Platzer, E. G. and Kaloshian, I.</w:t>
      </w:r>
      <w:r w:rsidRPr="00FB2CA0">
        <w:rPr>
          <w:lang w:val="en-US"/>
        </w:rPr>
        <w:t xml:space="preserve"> (2001). Characterization of Otostrongylus circumlitis from pacific harbor and northern elephant seals. </w:t>
      </w:r>
      <w:r w:rsidRPr="00FB2CA0">
        <w:rPr>
          <w:i/>
          <w:iCs/>
          <w:lang w:val="en-US"/>
        </w:rPr>
        <w:t>Journal of Parasitology</w:t>
      </w:r>
      <w:r w:rsidRPr="00FB2CA0">
        <w:rPr>
          <w:lang w:val="en-US"/>
        </w:rPr>
        <w:t xml:space="preserve"> </w:t>
      </w:r>
      <w:r w:rsidRPr="00FB2CA0">
        <w:rPr>
          <w:b/>
          <w:bCs/>
          <w:lang w:val="en-US"/>
        </w:rPr>
        <w:t>87</w:t>
      </w:r>
      <w:r w:rsidRPr="00FB2CA0">
        <w:rPr>
          <w:lang w:val="en-US"/>
        </w:rPr>
        <w:t>, 73–78.</w:t>
      </w:r>
    </w:p>
    <w:p w14:paraId="28864CB2" w14:textId="77777777" w:rsidR="00FB2CA0" w:rsidRPr="00FB2CA0" w:rsidRDefault="00FB2CA0" w:rsidP="00555A8D">
      <w:pPr>
        <w:pStyle w:val="Bibliography"/>
        <w:spacing w:after="0"/>
        <w:rPr>
          <w:lang w:val="en-US"/>
        </w:rPr>
      </w:pPr>
      <w:r w:rsidRPr="00FB2CA0">
        <w:rPr>
          <w:b/>
          <w:bCs/>
          <w:lang w:val="en-US"/>
        </w:rPr>
        <w:t>Elson-Riggins, J. G., Riggins, S. A., Gulland, F. M. D. and Platzer, E. G.</w:t>
      </w:r>
      <w:r w:rsidRPr="00FB2CA0">
        <w:rPr>
          <w:lang w:val="en-US"/>
        </w:rPr>
        <w:t xml:space="preserve"> (2004). Immunoglobulin responses of northern elephant and Pacific harbor seals naturally </w:t>
      </w:r>
      <w:r w:rsidRPr="00FB2CA0">
        <w:rPr>
          <w:lang w:val="en-US"/>
        </w:rPr>
        <w:lastRenderedPageBreak/>
        <w:t xml:space="preserve">infected with Otostrongylus circumlitus. </w:t>
      </w:r>
      <w:r w:rsidRPr="00FB2CA0">
        <w:rPr>
          <w:i/>
          <w:iCs/>
          <w:lang w:val="en-US"/>
        </w:rPr>
        <w:t>Journal of Wildlife Diseases</w:t>
      </w:r>
      <w:r w:rsidRPr="00FB2CA0">
        <w:rPr>
          <w:lang w:val="en-US"/>
        </w:rPr>
        <w:t xml:space="preserve"> </w:t>
      </w:r>
      <w:r w:rsidRPr="00FB2CA0">
        <w:rPr>
          <w:b/>
          <w:bCs/>
          <w:lang w:val="en-US"/>
        </w:rPr>
        <w:t>40</w:t>
      </w:r>
      <w:r w:rsidRPr="00FB2CA0">
        <w:rPr>
          <w:lang w:val="en-US"/>
        </w:rPr>
        <w:t>, 466–475. doi: 10.7589/0090-3558-40.3.466.</w:t>
      </w:r>
    </w:p>
    <w:p w14:paraId="4338FF10" w14:textId="77777777" w:rsidR="00FB2CA0" w:rsidRPr="00FB2CA0" w:rsidRDefault="00FB2CA0" w:rsidP="00555A8D">
      <w:pPr>
        <w:pStyle w:val="Bibliography"/>
        <w:spacing w:after="0"/>
        <w:rPr>
          <w:lang w:val="en-US"/>
        </w:rPr>
      </w:pPr>
      <w:r w:rsidRPr="00FB2CA0">
        <w:rPr>
          <w:b/>
          <w:bCs/>
          <w:lang w:val="en-US"/>
        </w:rPr>
        <w:t>Elson-Riggins, J. G., Gibbons, L. M., Van Liere, D. W., Zinkstok, E. W., Blake, D. P., Alegre, F., Spittle, H., Brakefield, P. M., Udo de Haes, H. A. and Osinga, N.</w:t>
      </w:r>
      <w:r w:rsidRPr="00FB2CA0">
        <w:rPr>
          <w:lang w:val="en-US"/>
        </w:rPr>
        <w:t xml:space="preserve"> (2020). Surprisingly long body length of the lungworm Parafilaroides gymnurus from common seals of the Dutch North Sea. </w:t>
      </w:r>
      <w:r w:rsidRPr="00FB2CA0">
        <w:rPr>
          <w:i/>
          <w:iCs/>
          <w:lang w:val="en-US"/>
        </w:rPr>
        <w:t>Parasitology Research</w:t>
      </w:r>
      <w:r w:rsidRPr="00FB2CA0">
        <w:rPr>
          <w:lang w:val="en-US"/>
        </w:rPr>
        <w:t xml:space="preserve"> </w:t>
      </w:r>
      <w:r w:rsidRPr="00FB2CA0">
        <w:rPr>
          <w:b/>
          <w:bCs/>
          <w:lang w:val="en-US"/>
        </w:rPr>
        <w:t>119</w:t>
      </w:r>
      <w:r w:rsidRPr="00FB2CA0">
        <w:rPr>
          <w:lang w:val="en-US"/>
        </w:rPr>
        <w:t>, 1803–1817. doi: 10.1007/s00436-020-06675-7.</w:t>
      </w:r>
    </w:p>
    <w:p w14:paraId="7C9DDDB4" w14:textId="77777777" w:rsidR="00FB2CA0" w:rsidRPr="00FB2CA0" w:rsidRDefault="00FB2CA0" w:rsidP="00555A8D">
      <w:pPr>
        <w:pStyle w:val="Bibliography"/>
        <w:spacing w:after="0"/>
        <w:rPr>
          <w:lang w:val="en-US"/>
        </w:rPr>
      </w:pPr>
      <w:r w:rsidRPr="00FB2CA0">
        <w:rPr>
          <w:b/>
          <w:bCs/>
          <w:lang w:val="en-US"/>
        </w:rPr>
        <w:t>Evans, P.</w:t>
      </w:r>
      <w:r w:rsidRPr="00FB2CA0">
        <w:rPr>
          <w:lang w:val="en-US"/>
        </w:rPr>
        <w:t xml:space="preserve"> (1991). Whales, dolphins and porpoises: order Cetacea. In </w:t>
      </w:r>
      <w:r w:rsidRPr="00FB2CA0">
        <w:rPr>
          <w:i/>
          <w:iCs/>
          <w:lang w:val="en-US"/>
        </w:rPr>
        <w:t>The handbook of British mammals</w:t>
      </w:r>
      <w:r w:rsidRPr="00FB2CA0">
        <w:rPr>
          <w:lang w:val="en-US"/>
        </w:rPr>
        <w:t>, pp. 299–350. Blackwell Oxford.</w:t>
      </w:r>
    </w:p>
    <w:p w14:paraId="4F4F3AE0" w14:textId="77777777" w:rsidR="00FB2CA0" w:rsidRPr="00FB2CA0" w:rsidRDefault="00FB2CA0" w:rsidP="00555A8D">
      <w:pPr>
        <w:pStyle w:val="Bibliography"/>
        <w:spacing w:after="0"/>
        <w:rPr>
          <w:lang w:val="en-US"/>
        </w:rPr>
      </w:pPr>
      <w:r w:rsidRPr="00FB2CA0">
        <w:rPr>
          <w:b/>
          <w:bCs/>
          <w:lang w:val="en-US"/>
        </w:rPr>
        <w:t>Evans, R. H.</w:t>
      </w:r>
      <w:r w:rsidRPr="00FB2CA0">
        <w:rPr>
          <w:lang w:val="en-US"/>
        </w:rPr>
        <w:t xml:space="preserve"> (2011). Segniliparus rugosus–associated Bronchiolitis in California Sea Lion. </w:t>
      </w:r>
      <w:r w:rsidRPr="00FB2CA0">
        <w:rPr>
          <w:i/>
          <w:iCs/>
          <w:lang w:val="en-US"/>
        </w:rPr>
        <w:t>Emerging Infectious Diseases</w:t>
      </w:r>
      <w:r w:rsidRPr="00FB2CA0">
        <w:rPr>
          <w:lang w:val="en-US"/>
        </w:rPr>
        <w:t xml:space="preserve"> </w:t>
      </w:r>
      <w:r w:rsidRPr="00FB2CA0">
        <w:rPr>
          <w:b/>
          <w:bCs/>
          <w:lang w:val="en-US"/>
        </w:rPr>
        <w:t>17</w:t>
      </w:r>
      <w:r w:rsidRPr="00FB2CA0">
        <w:rPr>
          <w:lang w:val="en-US"/>
        </w:rPr>
        <w:t>, 311–312. doi: 10.3201/eid1702.101511.</w:t>
      </w:r>
    </w:p>
    <w:p w14:paraId="2D928036" w14:textId="77777777" w:rsidR="00FB2CA0" w:rsidRPr="00FB2CA0" w:rsidRDefault="00FB2CA0" w:rsidP="00555A8D">
      <w:pPr>
        <w:pStyle w:val="Bibliography"/>
        <w:spacing w:after="0"/>
        <w:rPr>
          <w:lang w:val="en-US"/>
        </w:rPr>
      </w:pPr>
      <w:r w:rsidRPr="00FB2CA0">
        <w:rPr>
          <w:b/>
          <w:bCs/>
          <w:lang w:val="en-US"/>
        </w:rPr>
        <w:t>Ewing, R. Y., Rotstein, D. S., McLellan, W. A., Costidis, A. M., Lovewell, G., Schaefer, A. M., Romero, C. H. and Bossart, G. D.</w:t>
      </w:r>
      <w:r w:rsidRPr="00FB2CA0">
        <w:rPr>
          <w:lang w:val="en-US"/>
        </w:rPr>
        <w:t xml:space="preserve"> (2020). Macroscopic and Histopathologic Findings From a Mass Stranding of Rough-Toothed Dolphins (Steno bredanensis) in 2005 on Marathon Key, Florida, USA. </w:t>
      </w:r>
      <w:r w:rsidRPr="00FB2CA0">
        <w:rPr>
          <w:i/>
          <w:iCs/>
          <w:lang w:val="en-US"/>
        </w:rPr>
        <w:t>Frontiers in Veterinary Science</w:t>
      </w:r>
      <w:r w:rsidRPr="00FB2CA0">
        <w:rPr>
          <w:lang w:val="en-US"/>
        </w:rPr>
        <w:t xml:space="preserve"> </w:t>
      </w:r>
      <w:r w:rsidRPr="00FB2CA0">
        <w:rPr>
          <w:b/>
          <w:bCs/>
          <w:lang w:val="en-US"/>
        </w:rPr>
        <w:t>7</w:t>
      </w:r>
      <w:r w:rsidRPr="00FB2CA0">
        <w:rPr>
          <w:lang w:val="en-US"/>
        </w:rPr>
        <w:t>, 572. doi: 10.3389/fvets.2020.00572.</w:t>
      </w:r>
    </w:p>
    <w:p w14:paraId="684D737A" w14:textId="77777777" w:rsidR="00FB2CA0" w:rsidRPr="00FB2CA0" w:rsidRDefault="00FB2CA0" w:rsidP="00555A8D">
      <w:pPr>
        <w:pStyle w:val="Bibliography"/>
        <w:spacing w:after="0"/>
        <w:rPr>
          <w:lang w:val="en-US"/>
        </w:rPr>
      </w:pPr>
      <w:r w:rsidRPr="00FB2CA0">
        <w:rPr>
          <w:b/>
          <w:bCs/>
          <w:lang w:val="en-US"/>
        </w:rPr>
        <w:t>Faulkner, J.</w:t>
      </w:r>
      <w:r w:rsidRPr="00FB2CA0">
        <w:rPr>
          <w:lang w:val="en-US"/>
        </w:rPr>
        <w:t xml:space="preserve"> (1995). Study of the cranial sinus nematode Stenurus minor, Metastrongyloidea, in the harbour porpoise, Phocoena phocoena.</w:t>
      </w:r>
    </w:p>
    <w:p w14:paraId="7E5403AE" w14:textId="77777777" w:rsidR="00FB2CA0" w:rsidRPr="00FB2CA0" w:rsidRDefault="00FB2CA0" w:rsidP="00555A8D">
      <w:pPr>
        <w:pStyle w:val="Bibliography"/>
        <w:spacing w:after="0"/>
        <w:rPr>
          <w:lang w:val="en-US"/>
        </w:rPr>
      </w:pPr>
      <w:r w:rsidRPr="00FB2CA0">
        <w:rPr>
          <w:b/>
          <w:bCs/>
          <w:lang w:val="en-US"/>
        </w:rPr>
        <w:t>Faulkner, J., Measures, L. N. and Whoriskey, F. G.</w:t>
      </w:r>
      <w:r w:rsidRPr="00FB2CA0">
        <w:rPr>
          <w:lang w:val="en-US"/>
        </w:rPr>
        <w:t xml:space="preserve"> (1998). Stenurus minor (Metastrongyloidea: Pseudaliidae) infections of the cranial sinuses of the harbour porpoise, Phocoena phocoena. </w:t>
      </w:r>
      <w:r w:rsidRPr="00FB2CA0">
        <w:rPr>
          <w:i/>
          <w:iCs/>
          <w:lang w:val="en-US"/>
        </w:rPr>
        <w:t>Canadian Journal of Zoology</w:t>
      </w:r>
      <w:r w:rsidRPr="00FB2CA0">
        <w:rPr>
          <w:lang w:val="en-US"/>
        </w:rPr>
        <w:t xml:space="preserve"> </w:t>
      </w:r>
      <w:r w:rsidRPr="00FB2CA0">
        <w:rPr>
          <w:b/>
          <w:bCs/>
          <w:lang w:val="en-US"/>
        </w:rPr>
        <w:t>76</w:t>
      </w:r>
      <w:r w:rsidRPr="00FB2CA0">
        <w:rPr>
          <w:lang w:val="en-US"/>
        </w:rPr>
        <w:t>, 1209–1216.</w:t>
      </w:r>
    </w:p>
    <w:p w14:paraId="781E2DC8" w14:textId="77777777" w:rsidR="00FB2CA0" w:rsidRPr="00FB2CA0" w:rsidRDefault="00FB2CA0" w:rsidP="00555A8D">
      <w:pPr>
        <w:pStyle w:val="Bibliography"/>
        <w:spacing w:after="0"/>
        <w:rPr>
          <w:lang w:val="en-US"/>
        </w:rPr>
      </w:pPr>
      <w:r w:rsidRPr="00FB2CA0">
        <w:rPr>
          <w:b/>
          <w:bCs/>
          <w:lang w:val="en-US"/>
        </w:rPr>
        <w:lastRenderedPageBreak/>
        <w:t>Fauquier, D., Gulland, F., Haulena, M. and Spraker, T.</w:t>
      </w:r>
      <w:r w:rsidRPr="00FB2CA0">
        <w:rPr>
          <w:lang w:val="en-US"/>
        </w:rPr>
        <w:t xml:space="preserve"> (2003). Biliary Adenocarcinoma in a Stranded Northern Elephant Seal (Mirounga angustirostris). </w:t>
      </w:r>
      <w:r w:rsidRPr="00FB2CA0">
        <w:rPr>
          <w:i/>
          <w:iCs/>
          <w:lang w:val="en-US"/>
        </w:rPr>
        <w:t>Journal of Wildlife Diseases</w:t>
      </w:r>
      <w:r w:rsidRPr="00FB2CA0">
        <w:rPr>
          <w:lang w:val="en-US"/>
        </w:rPr>
        <w:t xml:space="preserve"> </w:t>
      </w:r>
      <w:r w:rsidRPr="00FB2CA0">
        <w:rPr>
          <w:b/>
          <w:bCs/>
          <w:lang w:val="en-US"/>
        </w:rPr>
        <w:t>39</w:t>
      </w:r>
      <w:r w:rsidRPr="00FB2CA0">
        <w:rPr>
          <w:lang w:val="en-US"/>
        </w:rPr>
        <w:t>, 723–726. doi: 10.7589/0090-3558-39.3.723.</w:t>
      </w:r>
    </w:p>
    <w:p w14:paraId="38CF505C" w14:textId="77777777" w:rsidR="00FB2CA0" w:rsidRPr="00FB2CA0" w:rsidRDefault="00FB2CA0" w:rsidP="00555A8D">
      <w:pPr>
        <w:pStyle w:val="Bibliography"/>
        <w:spacing w:after="0"/>
        <w:rPr>
          <w:lang w:val="en-US"/>
        </w:rPr>
      </w:pPr>
      <w:r w:rsidRPr="00FB2CA0">
        <w:rPr>
          <w:b/>
          <w:bCs/>
          <w:lang w:val="en-US"/>
        </w:rPr>
        <w:t>Fauquier, D., Gulland, F., Haulena, M., Dailey, M., Rietcheck, R. L. and Lipscomb, T. P.</w:t>
      </w:r>
      <w:r w:rsidRPr="00FB2CA0">
        <w:rPr>
          <w:lang w:val="en-US"/>
        </w:rPr>
        <w:t xml:space="preserve"> (2004). Meningoencephalitis in Two Stranded California Sea Lions (Zalophus californianus) Caused by Aberrant Trematode Migration. </w:t>
      </w:r>
      <w:r w:rsidRPr="00FB2CA0">
        <w:rPr>
          <w:i/>
          <w:iCs/>
          <w:lang w:val="en-US"/>
        </w:rPr>
        <w:t>Journal of Wildlife Diseases</w:t>
      </w:r>
      <w:r w:rsidRPr="00FB2CA0">
        <w:rPr>
          <w:lang w:val="en-US"/>
        </w:rPr>
        <w:t xml:space="preserve"> </w:t>
      </w:r>
      <w:r w:rsidRPr="00FB2CA0">
        <w:rPr>
          <w:b/>
          <w:bCs/>
          <w:lang w:val="en-US"/>
        </w:rPr>
        <w:t>40</w:t>
      </w:r>
      <w:r w:rsidRPr="00FB2CA0">
        <w:rPr>
          <w:lang w:val="en-US"/>
        </w:rPr>
        <w:t>, 816–819. doi: 10.7589/0090-3558-40.4.816.</w:t>
      </w:r>
    </w:p>
    <w:p w14:paraId="044AB942" w14:textId="77777777" w:rsidR="00FB2CA0" w:rsidRPr="00FB2CA0" w:rsidRDefault="00FB2CA0" w:rsidP="00555A8D">
      <w:pPr>
        <w:pStyle w:val="Bibliography"/>
        <w:spacing w:after="0"/>
        <w:rPr>
          <w:lang w:val="en-US"/>
        </w:rPr>
      </w:pPr>
      <w:r w:rsidRPr="00FB2CA0">
        <w:rPr>
          <w:b/>
          <w:bCs/>
          <w:lang w:val="en-US"/>
        </w:rPr>
        <w:t>Fauquier, D., Kinsel, M., Dailey, M., Sutton, G., Stolen, M., Wells, R. and Gulland, F.</w:t>
      </w:r>
      <w:r w:rsidRPr="00FB2CA0">
        <w:rPr>
          <w:lang w:val="en-US"/>
        </w:rPr>
        <w:t xml:space="preserve"> (2009). Prevalence and pathology of lungworm infection in bottlenose dolphins Tursiops truncatus from southwest Florida. </w:t>
      </w:r>
      <w:r w:rsidRPr="00FB2CA0">
        <w:rPr>
          <w:i/>
          <w:iCs/>
          <w:lang w:val="en-US"/>
        </w:rPr>
        <w:t>Diseases of Aquatic Organisms</w:t>
      </w:r>
      <w:r w:rsidRPr="00FB2CA0">
        <w:rPr>
          <w:lang w:val="en-US"/>
        </w:rPr>
        <w:t xml:space="preserve"> </w:t>
      </w:r>
      <w:r w:rsidRPr="00FB2CA0">
        <w:rPr>
          <w:b/>
          <w:bCs/>
          <w:lang w:val="en-US"/>
        </w:rPr>
        <w:t>88</w:t>
      </w:r>
      <w:r w:rsidRPr="00FB2CA0">
        <w:rPr>
          <w:lang w:val="en-US"/>
        </w:rPr>
        <w:t>, 85–90. doi: 10.3354/dao02095.</w:t>
      </w:r>
    </w:p>
    <w:p w14:paraId="41B1D8AA" w14:textId="77777777" w:rsidR="00FB2CA0" w:rsidRPr="00FB2CA0" w:rsidRDefault="00FB2CA0" w:rsidP="00555A8D">
      <w:pPr>
        <w:pStyle w:val="Bibliography"/>
        <w:spacing w:after="0"/>
        <w:rPr>
          <w:lang w:val="en-US"/>
        </w:rPr>
      </w:pPr>
      <w:r w:rsidRPr="00FB2CA0">
        <w:rPr>
          <w:b/>
          <w:bCs/>
          <w:lang w:val="en-US"/>
        </w:rPr>
        <w:t>Fenton, H., Daoust, P., Forzán, M., Vanderstichel, R., Ford, J., Spaven, L., Lair, S. and Raverty, S.</w:t>
      </w:r>
      <w:r w:rsidRPr="00FB2CA0">
        <w:rPr>
          <w:lang w:val="en-US"/>
        </w:rPr>
        <w:t xml:space="preserve"> (2017). Causes of mortality of harbor porpoises Phocoena phocoena along the Atlantic and Pacific coasts of Canada. </w:t>
      </w:r>
      <w:r w:rsidRPr="00FB2CA0">
        <w:rPr>
          <w:i/>
          <w:iCs/>
          <w:lang w:val="en-US"/>
        </w:rPr>
        <w:t>Diseases of Aquatic Organisms</w:t>
      </w:r>
      <w:r w:rsidRPr="00FB2CA0">
        <w:rPr>
          <w:lang w:val="en-US"/>
        </w:rPr>
        <w:t xml:space="preserve"> </w:t>
      </w:r>
      <w:r w:rsidRPr="00FB2CA0">
        <w:rPr>
          <w:b/>
          <w:bCs/>
          <w:lang w:val="en-US"/>
        </w:rPr>
        <w:t>122</w:t>
      </w:r>
      <w:r w:rsidRPr="00FB2CA0">
        <w:rPr>
          <w:lang w:val="en-US"/>
        </w:rPr>
        <w:t>, 171–183. doi: 10.3354/dao03080.</w:t>
      </w:r>
    </w:p>
    <w:p w14:paraId="5ED1DABB" w14:textId="77777777" w:rsidR="00FB2CA0" w:rsidRPr="00FB2CA0" w:rsidRDefault="00FB2CA0" w:rsidP="00555A8D">
      <w:pPr>
        <w:pStyle w:val="Bibliography"/>
        <w:spacing w:after="0"/>
        <w:rPr>
          <w:lang w:val="en-US"/>
        </w:rPr>
      </w:pPr>
      <w:r w:rsidRPr="00FB2CA0">
        <w:rPr>
          <w:b/>
          <w:bCs/>
          <w:lang w:val="en-US"/>
        </w:rPr>
        <w:t>Fernández, M., Agustí, C., Aznar, F. and Raga, J.</w:t>
      </w:r>
      <w:r w:rsidRPr="00FB2CA0">
        <w:rPr>
          <w:lang w:val="en-US"/>
        </w:rPr>
        <w:t xml:space="preserve"> (2003). Gastrointestinal helminths of Risso’s dolphin Grampus griseus from the Western Mediterranean. </w:t>
      </w:r>
      <w:r w:rsidRPr="00FB2CA0">
        <w:rPr>
          <w:i/>
          <w:iCs/>
          <w:lang w:val="en-US"/>
        </w:rPr>
        <w:t>Diseases of Aquatic Organisms</w:t>
      </w:r>
      <w:r w:rsidRPr="00FB2CA0">
        <w:rPr>
          <w:lang w:val="en-US"/>
        </w:rPr>
        <w:t xml:space="preserve"> </w:t>
      </w:r>
      <w:r w:rsidRPr="00FB2CA0">
        <w:rPr>
          <w:b/>
          <w:bCs/>
          <w:lang w:val="en-US"/>
        </w:rPr>
        <w:t>55</w:t>
      </w:r>
      <w:r w:rsidRPr="00FB2CA0">
        <w:rPr>
          <w:lang w:val="en-US"/>
        </w:rPr>
        <w:t>, 73–76. doi: 10.3354/dao055073.</w:t>
      </w:r>
    </w:p>
    <w:p w14:paraId="33C12422" w14:textId="77777777" w:rsidR="00FB2CA0" w:rsidRPr="00FB2CA0" w:rsidRDefault="00FB2CA0" w:rsidP="00555A8D">
      <w:pPr>
        <w:pStyle w:val="Bibliography"/>
        <w:spacing w:after="0"/>
        <w:rPr>
          <w:lang w:val="en-US"/>
        </w:rPr>
      </w:pPr>
      <w:r w:rsidRPr="00FB2CA0">
        <w:rPr>
          <w:b/>
          <w:bCs/>
          <w:lang w:val="en-US"/>
        </w:rPr>
        <w:t>Fleischman, R. W. and Squire, R. A.</w:t>
      </w:r>
      <w:r w:rsidRPr="00FB2CA0">
        <w:rPr>
          <w:lang w:val="en-US"/>
        </w:rPr>
        <w:t xml:space="preserve"> (1970). Verminous Pneumonia in the California Sea Lion (Zalophus californianus). </w:t>
      </w:r>
      <w:r w:rsidRPr="00FB2CA0">
        <w:rPr>
          <w:i/>
          <w:iCs/>
          <w:lang w:val="en-US"/>
        </w:rPr>
        <w:t>Pathologia veterinaria</w:t>
      </w:r>
      <w:r w:rsidRPr="00FB2CA0">
        <w:rPr>
          <w:lang w:val="en-US"/>
        </w:rPr>
        <w:t xml:space="preserve"> </w:t>
      </w:r>
      <w:r w:rsidRPr="00FB2CA0">
        <w:rPr>
          <w:b/>
          <w:bCs/>
          <w:lang w:val="en-US"/>
        </w:rPr>
        <w:t>7</w:t>
      </w:r>
      <w:r w:rsidRPr="00FB2CA0">
        <w:rPr>
          <w:lang w:val="en-US"/>
        </w:rPr>
        <w:t>, 89–101. doi: 10.1177/030098587000700201.</w:t>
      </w:r>
    </w:p>
    <w:p w14:paraId="1393EAEB" w14:textId="77777777" w:rsidR="00FB2CA0" w:rsidRPr="00FB2CA0" w:rsidRDefault="00FB2CA0" w:rsidP="00555A8D">
      <w:pPr>
        <w:pStyle w:val="Bibliography"/>
        <w:spacing w:after="0"/>
        <w:rPr>
          <w:lang w:val="en-US"/>
        </w:rPr>
      </w:pPr>
      <w:r w:rsidRPr="00FB2CA0">
        <w:rPr>
          <w:b/>
          <w:bCs/>
          <w:lang w:val="en-US"/>
        </w:rPr>
        <w:lastRenderedPageBreak/>
        <w:t>Forrester, D. J., Odell, D. K., Thompson, N. P. and White, J. R.</w:t>
      </w:r>
      <w:r w:rsidRPr="00FB2CA0">
        <w:rPr>
          <w:lang w:val="en-US"/>
        </w:rPr>
        <w:t xml:space="preserve"> (1980). Morphometrics, Parasites, and Chlorinated Hydrocarbon Residues of Pygmy Killer Whales from Florida. </w:t>
      </w:r>
      <w:r w:rsidRPr="00FB2CA0">
        <w:rPr>
          <w:i/>
          <w:iCs/>
          <w:lang w:val="en-US"/>
        </w:rPr>
        <w:t>Journal of Mammalogy</w:t>
      </w:r>
      <w:r w:rsidRPr="00FB2CA0">
        <w:rPr>
          <w:lang w:val="en-US"/>
        </w:rPr>
        <w:t xml:space="preserve"> </w:t>
      </w:r>
      <w:r w:rsidRPr="00FB2CA0">
        <w:rPr>
          <w:b/>
          <w:bCs/>
          <w:lang w:val="en-US"/>
        </w:rPr>
        <w:t>61</w:t>
      </w:r>
      <w:r w:rsidRPr="00FB2CA0">
        <w:rPr>
          <w:lang w:val="en-US"/>
        </w:rPr>
        <w:t>, 356–360. doi: 10.2307/1380067.</w:t>
      </w:r>
    </w:p>
    <w:p w14:paraId="2CA8068C" w14:textId="77777777" w:rsidR="00FB2CA0" w:rsidRPr="00FB2CA0" w:rsidRDefault="00FB2CA0" w:rsidP="00555A8D">
      <w:pPr>
        <w:pStyle w:val="Bibliography"/>
        <w:spacing w:after="0"/>
        <w:rPr>
          <w:lang w:val="en-US"/>
        </w:rPr>
      </w:pPr>
      <w:r w:rsidRPr="00FB2CA0">
        <w:rPr>
          <w:b/>
          <w:bCs/>
          <w:lang w:val="en-US"/>
        </w:rPr>
        <w:t>Fouchier, R. A. M., Bestebroer, T. M., Martina, B. E. E., Rimmelzwaan, G. F. and Osterhaus, A. D. M. E.</w:t>
      </w:r>
      <w:r w:rsidRPr="00FB2CA0">
        <w:rPr>
          <w:lang w:val="en-US"/>
        </w:rPr>
        <w:t xml:space="preserve"> (2001). Infection of grey seals and harbour seals with influenza B virus. </w:t>
      </w:r>
      <w:r w:rsidRPr="00FB2CA0">
        <w:rPr>
          <w:i/>
          <w:iCs/>
          <w:lang w:val="en-US"/>
        </w:rPr>
        <w:t>International Congress Series</w:t>
      </w:r>
      <w:r w:rsidRPr="00FB2CA0">
        <w:rPr>
          <w:lang w:val="en-US"/>
        </w:rPr>
        <w:t xml:space="preserve"> </w:t>
      </w:r>
      <w:r w:rsidRPr="00FB2CA0">
        <w:rPr>
          <w:b/>
          <w:bCs/>
          <w:lang w:val="en-US"/>
        </w:rPr>
        <w:t>1219</w:t>
      </w:r>
      <w:r w:rsidRPr="00FB2CA0">
        <w:rPr>
          <w:lang w:val="en-US"/>
        </w:rPr>
        <w:t>, 225–231. doi: 10.1016/S0531-5131(01)00647-1.</w:t>
      </w:r>
    </w:p>
    <w:p w14:paraId="45100625" w14:textId="77777777" w:rsidR="00FB2CA0" w:rsidRPr="00FB2CA0" w:rsidRDefault="00FB2CA0" w:rsidP="00555A8D">
      <w:pPr>
        <w:pStyle w:val="Bibliography"/>
        <w:spacing w:after="0"/>
        <w:rPr>
          <w:lang w:val="en-US"/>
        </w:rPr>
      </w:pPr>
      <w:r w:rsidRPr="00FB2CA0">
        <w:rPr>
          <w:b/>
          <w:bCs/>
          <w:lang w:val="en-US"/>
        </w:rPr>
        <w:t>Gabel, M., Theisen, S., Palm, H. W., Dähne, M. and Unger, P.</w:t>
      </w:r>
      <w:r w:rsidRPr="00FB2CA0">
        <w:rPr>
          <w:lang w:val="en-US"/>
        </w:rPr>
        <w:t xml:space="preserve"> (2021). Nematode Parasites in Baltic Sea Mammals, Grey Seal (Halichoerus grypus (Fabricius, 1791)) and Harbour Porpoise (Phocoena phocoena (L.)), from the German Coast. </w:t>
      </w:r>
      <w:r w:rsidRPr="00FB2CA0">
        <w:rPr>
          <w:i/>
          <w:iCs/>
          <w:lang w:val="en-US"/>
        </w:rPr>
        <w:t>Acta Parasitologica</w:t>
      </w:r>
      <w:r w:rsidRPr="00FB2CA0">
        <w:rPr>
          <w:lang w:val="en-US"/>
        </w:rPr>
        <w:t xml:space="preserve"> </w:t>
      </w:r>
      <w:r w:rsidRPr="00FB2CA0">
        <w:rPr>
          <w:b/>
          <w:bCs/>
          <w:lang w:val="en-US"/>
        </w:rPr>
        <w:t>66</w:t>
      </w:r>
      <w:r w:rsidRPr="00FB2CA0">
        <w:rPr>
          <w:lang w:val="en-US"/>
        </w:rPr>
        <w:t>, 26–33. doi: 10.1007/s11686-020-00246-7.</w:t>
      </w:r>
    </w:p>
    <w:p w14:paraId="12C898C1" w14:textId="77777777" w:rsidR="00FB2CA0" w:rsidRPr="00FB2CA0" w:rsidRDefault="00FB2CA0" w:rsidP="00555A8D">
      <w:pPr>
        <w:pStyle w:val="Bibliography"/>
        <w:spacing w:after="0"/>
        <w:rPr>
          <w:lang w:val="en-US"/>
        </w:rPr>
      </w:pPr>
      <w:r w:rsidRPr="00FB2CA0">
        <w:rPr>
          <w:b/>
          <w:bCs/>
          <w:lang w:val="en-US"/>
        </w:rPr>
        <w:t>García de los Ríos y Loshuertos, A., Soler Laguía, M., Arencibia Espinosa, A., López Fernández, A., Covelo Figueiredo, P., Martínez Gomariz, F., Sánchez Collado, C., García Carrillo, N. and Ramírez Zarzosa, G.</w:t>
      </w:r>
      <w:r w:rsidRPr="00FB2CA0">
        <w:rPr>
          <w:lang w:val="en-US"/>
        </w:rPr>
        <w:t xml:space="preserve"> (2021). Comparative Anatomy of the Nasal Cavity in the Common Dolphin Delphinus delphis L., Striped Dolphin Stenella coeruleoalba M. and Pilot Whale Globicephala melas T.: A Developmental Study. </w:t>
      </w:r>
      <w:r w:rsidRPr="00FB2CA0">
        <w:rPr>
          <w:i/>
          <w:iCs/>
          <w:lang w:val="en-US"/>
        </w:rPr>
        <w:t>Animals</w:t>
      </w:r>
      <w:r w:rsidRPr="00FB2CA0">
        <w:rPr>
          <w:lang w:val="en-US"/>
        </w:rPr>
        <w:t xml:space="preserve"> </w:t>
      </w:r>
      <w:r w:rsidRPr="00FB2CA0">
        <w:rPr>
          <w:b/>
          <w:bCs/>
          <w:lang w:val="en-US"/>
        </w:rPr>
        <w:t>11</w:t>
      </w:r>
      <w:r w:rsidRPr="00FB2CA0">
        <w:rPr>
          <w:lang w:val="en-US"/>
        </w:rPr>
        <w:t>, 441. doi: 10.3390/ani11020441.</w:t>
      </w:r>
    </w:p>
    <w:p w14:paraId="3498D963" w14:textId="77777777" w:rsidR="00FB2CA0" w:rsidRPr="00FB2CA0" w:rsidRDefault="00FB2CA0" w:rsidP="00555A8D">
      <w:pPr>
        <w:pStyle w:val="Bibliography"/>
        <w:spacing w:after="0"/>
        <w:rPr>
          <w:lang w:val="en-US"/>
        </w:rPr>
      </w:pPr>
      <w:r w:rsidRPr="00FB2CA0">
        <w:rPr>
          <w:b/>
          <w:bCs/>
          <w:lang w:val="en-US"/>
        </w:rPr>
        <w:t>Garner, M. M., Lambourn, D. M., Jeffries, S. J., Hall, P. B., Rhyan, J. C., Ewalt, D. R., Polzin, L. M. and Cheville, N. F.</w:t>
      </w:r>
      <w:r w:rsidRPr="00FB2CA0">
        <w:rPr>
          <w:lang w:val="en-US"/>
        </w:rPr>
        <w:t xml:space="preserve"> (1997). Evidence of Brucella Infection in Parafilaroides Lungworms in a Pacific Harbor Seal (Phoca Vitulina Richardsi). </w:t>
      </w:r>
      <w:r w:rsidRPr="00FB2CA0">
        <w:rPr>
          <w:i/>
          <w:iCs/>
          <w:lang w:val="en-US"/>
        </w:rPr>
        <w:t>Journal of Veterinary Diagnostic Investigation</w:t>
      </w:r>
      <w:r w:rsidRPr="00FB2CA0">
        <w:rPr>
          <w:lang w:val="en-US"/>
        </w:rPr>
        <w:t xml:space="preserve"> </w:t>
      </w:r>
      <w:r w:rsidRPr="00FB2CA0">
        <w:rPr>
          <w:b/>
          <w:bCs/>
          <w:lang w:val="en-US"/>
        </w:rPr>
        <w:t>9</w:t>
      </w:r>
      <w:r w:rsidRPr="00FB2CA0">
        <w:rPr>
          <w:lang w:val="en-US"/>
        </w:rPr>
        <w:t>, 298–303. doi: 10.1177/104063879700900311.</w:t>
      </w:r>
    </w:p>
    <w:p w14:paraId="66D88A6C" w14:textId="77777777" w:rsidR="00FB2CA0" w:rsidRPr="00FB2CA0" w:rsidRDefault="00FB2CA0" w:rsidP="00555A8D">
      <w:pPr>
        <w:pStyle w:val="Bibliography"/>
        <w:spacing w:after="0"/>
        <w:rPr>
          <w:lang w:val="en-US"/>
        </w:rPr>
      </w:pPr>
      <w:r w:rsidRPr="00FB2CA0">
        <w:rPr>
          <w:b/>
          <w:bCs/>
          <w:lang w:val="en-US"/>
        </w:rPr>
        <w:lastRenderedPageBreak/>
        <w:t>Gerber, J. A., Roletto, J., Morgan, L. E., Smith, D. M. and Gage, L. J.</w:t>
      </w:r>
      <w:r w:rsidRPr="00FB2CA0">
        <w:rPr>
          <w:lang w:val="en-US"/>
        </w:rPr>
        <w:t xml:space="preserve"> (1993). Findings in pinnipeds stranded along the central and northern California coast, 1984–1990. </w:t>
      </w:r>
      <w:r w:rsidRPr="00FB2CA0">
        <w:rPr>
          <w:i/>
          <w:iCs/>
          <w:lang w:val="en-US"/>
        </w:rPr>
        <w:t>Journal of Wildlife Diseases</w:t>
      </w:r>
      <w:r w:rsidRPr="00FB2CA0">
        <w:rPr>
          <w:lang w:val="en-US"/>
        </w:rPr>
        <w:t xml:space="preserve"> </w:t>
      </w:r>
      <w:r w:rsidRPr="00FB2CA0">
        <w:rPr>
          <w:b/>
          <w:bCs/>
          <w:lang w:val="en-US"/>
        </w:rPr>
        <w:t>29</w:t>
      </w:r>
      <w:r w:rsidRPr="00FB2CA0">
        <w:rPr>
          <w:lang w:val="en-US"/>
        </w:rPr>
        <w:t>, 423–433. doi: 10.7589/0090-3558-29.3.423.</w:t>
      </w:r>
    </w:p>
    <w:p w14:paraId="1C433AD0" w14:textId="77777777" w:rsidR="00FB2CA0" w:rsidRPr="00FB2CA0" w:rsidRDefault="00FB2CA0" w:rsidP="00555A8D">
      <w:pPr>
        <w:pStyle w:val="Bibliography"/>
        <w:spacing w:after="0"/>
        <w:rPr>
          <w:lang w:val="en-US"/>
        </w:rPr>
      </w:pPr>
      <w:r w:rsidRPr="00FB2CA0">
        <w:rPr>
          <w:b/>
          <w:bCs/>
          <w:lang w:val="en-US"/>
        </w:rPr>
        <w:t>Gibson, D. I. and Harris, E. A.</w:t>
      </w:r>
      <w:r w:rsidRPr="00FB2CA0">
        <w:rPr>
          <w:lang w:val="en-US"/>
        </w:rPr>
        <w:t xml:space="preserve"> (1979). The helminth-parasites of cetaceans in the collection of the British Museum (Natural History). </w:t>
      </w:r>
      <w:r w:rsidRPr="00FB2CA0">
        <w:rPr>
          <w:i/>
          <w:iCs/>
          <w:lang w:val="en-US"/>
        </w:rPr>
        <w:t>Investigations on Cetacea</w:t>
      </w:r>
      <w:r w:rsidRPr="00FB2CA0">
        <w:rPr>
          <w:lang w:val="en-US"/>
        </w:rPr>
        <w:t xml:space="preserve"> </w:t>
      </w:r>
      <w:r w:rsidRPr="00FB2CA0">
        <w:rPr>
          <w:b/>
          <w:bCs/>
          <w:lang w:val="en-US"/>
        </w:rPr>
        <w:t>10</w:t>
      </w:r>
      <w:r w:rsidRPr="00FB2CA0">
        <w:rPr>
          <w:lang w:val="en-US"/>
        </w:rPr>
        <w:t>, 309–324.</w:t>
      </w:r>
    </w:p>
    <w:p w14:paraId="5A33EE6A" w14:textId="77777777" w:rsidR="00FB2CA0" w:rsidRPr="00FB2CA0" w:rsidRDefault="00FB2CA0" w:rsidP="00555A8D">
      <w:pPr>
        <w:pStyle w:val="Bibliography"/>
        <w:spacing w:after="0"/>
        <w:rPr>
          <w:lang w:val="en-US"/>
        </w:rPr>
      </w:pPr>
      <w:r w:rsidRPr="00FB2CA0">
        <w:rPr>
          <w:b/>
          <w:bCs/>
          <w:lang w:val="en-US"/>
        </w:rPr>
        <w:t>Gibson, D. I., Harris, E. A., Bray, R. A., Jepson, P. D., Kuiken, T., Baker, J. R. and Simpson, V. R.</w:t>
      </w:r>
      <w:r w:rsidRPr="00FB2CA0">
        <w:rPr>
          <w:lang w:val="en-US"/>
        </w:rPr>
        <w:t xml:space="preserve"> (1998). A survey of the helminth parasites of cetaceans stranded on the coast of England and Wales during the period 1990-1994. </w:t>
      </w:r>
      <w:r w:rsidRPr="00FB2CA0">
        <w:rPr>
          <w:i/>
          <w:iCs/>
          <w:lang w:val="en-US"/>
        </w:rPr>
        <w:t>Journal of Zoology</w:t>
      </w:r>
      <w:r w:rsidRPr="00FB2CA0">
        <w:rPr>
          <w:lang w:val="en-US"/>
        </w:rPr>
        <w:t xml:space="preserve"> </w:t>
      </w:r>
      <w:r w:rsidRPr="00FB2CA0">
        <w:rPr>
          <w:b/>
          <w:bCs/>
          <w:lang w:val="en-US"/>
        </w:rPr>
        <w:t>244</w:t>
      </w:r>
      <w:r w:rsidRPr="00FB2CA0">
        <w:rPr>
          <w:lang w:val="en-US"/>
        </w:rPr>
        <w:t>, 563–574. doi: 10.1111/j.1469-7998.1998.tb00061.x.</w:t>
      </w:r>
    </w:p>
    <w:p w14:paraId="154E42D6" w14:textId="77777777" w:rsidR="00FB2CA0" w:rsidRPr="00FB2CA0" w:rsidRDefault="00FB2CA0" w:rsidP="00555A8D">
      <w:pPr>
        <w:pStyle w:val="Bibliography"/>
        <w:spacing w:after="0"/>
        <w:rPr>
          <w:lang w:val="en-US"/>
        </w:rPr>
      </w:pPr>
      <w:r w:rsidRPr="00FB2CA0">
        <w:rPr>
          <w:b/>
          <w:bCs/>
          <w:lang w:val="en-US"/>
        </w:rPr>
        <w:t>Goldstein, T., Colegrove, K., Hanson, M. and Gulland, F.</w:t>
      </w:r>
      <w:r w:rsidRPr="00FB2CA0">
        <w:rPr>
          <w:lang w:val="en-US"/>
        </w:rPr>
        <w:t xml:space="preserve"> (2011). Isolation of a novel adenovirus from California sea lions Zalophus californianus. </w:t>
      </w:r>
      <w:r w:rsidRPr="00FB2CA0">
        <w:rPr>
          <w:i/>
          <w:iCs/>
          <w:lang w:val="en-US"/>
        </w:rPr>
        <w:t>Diseases of Aquatic Organisms</w:t>
      </w:r>
      <w:r w:rsidRPr="00FB2CA0">
        <w:rPr>
          <w:lang w:val="en-US"/>
        </w:rPr>
        <w:t xml:space="preserve"> </w:t>
      </w:r>
      <w:r w:rsidRPr="00FB2CA0">
        <w:rPr>
          <w:b/>
          <w:bCs/>
          <w:lang w:val="en-US"/>
        </w:rPr>
        <w:t>94</w:t>
      </w:r>
      <w:r w:rsidRPr="00FB2CA0">
        <w:rPr>
          <w:lang w:val="en-US"/>
        </w:rPr>
        <w:t>, 243–248. doi: 10.3354/dao02321.</w:t>
      </w:r>
    </w:p>
    <w:p w14:paraId="7666B58D" w14:textId="77777777" w:rsidR="00FB2CA0" w:rsidRPr="00FB2CA0" w:rsidRDefault="00FB2CA0" w:rsidP="00555A8D">
      <w:pPr>
        <w:pStyle w:val="Bibliography"/>
        <w:spacing w:after="0"/>
        <w:rPr>
          <w:lang w:val="en-US"/>
        </w:rPr>
      </w:pPr>
      <w:r w:rsidRPr="00FB2CA0">
        <w:rPr>
          <w:b/>
          <w:bCs/>
          <w:lang w:val="en-US"/>
        </w:rPr>
        <w:t>Goodall, R., Galeazzi, A., Leatherwood, S., Miller, K., Cameron, I., Kastelein, R. and Sobral, A.</w:t>
      </w:r>
      <w:r w:rsidRPr="00FB2CA0">
        <w:rPr>
          <w:lang w:val="en-US"/>
        </w:rPr>
        <w:t xml:space="preserve"> (1988). Studies of Commerson’s dolphins, Cephalorhynchus commersonii, off Tierra del Fuego, 1976-1984, with a review of information on the species in the South Atlantic. </w:t>
      </w:r>
      <w:r w:rsidRPr="00FB2CA0">
        <w:rPr>
          <w:i/>
          <w:iCs/>
          <w:lang w:val="en-US"/>
        </w:rPr>
        <w:t>Report of the International Whaling Commission</w:t>
      </w:r>
      <w:r w:rsidRPr="00FB2CA0">
        <w:rPr>
          <w:lang w:val="en-US"/>
        </w:rPr>
        <w:t xml:space="preserve"> 3–70.</w:t>
      </w:r>
    </w:p>
    <w:p w14:paraId="5D4FC9B2" w14:textId="77777777" w:rsidR="00FB2CA0" w:rsidRPr="00FB2CA0" w:rsidRDefault="00FB2CA0" w:rsidP="00555A8D">
      <w:pPr>
        <w:pStyle w:val="Bibliography"/>
        <w:spacing w:after="0"/>
        <w:rPr>
          <w:lang w:val="en-US"/>
        </w:rPr>
      </w:pPr>
      <w:r w:rsidRPr="00FB2CA0">
        <w:rPr>
          <w:b/>
          <w:bCs/>
          <w:lang w:val="en-US"/>
        </w:rPr>
        <w:t>Gosselin, J.-F. and Measures, L. N.</w:t>
      </w:r>
      <w:r w:rsidRPr="00FB2CA0">
        <w:rPr>
          <w:lang w:val="en-US"/>
        </w:rPr>
        <w:t xml:space="preserve"> (1997). Redescription of Filaroides (Parafilaroides) gymnurus( Railliet, 1899) (Nematoda: Metastrongyloidea), with comments on other species in pinnipeds. </w:t>
      </w:r>
      <w:r w:rsidRPr="00FB2CA0">
        <w:rPr>
          <w:i/>
          <w:iCs/>
          <w:lang w:val="en-US"/>
        </w:rPr>
        <w:t>Canadian Journal of Zoology</w:t>
      </w:r>
      <w:r w:rsidRPr="00FB2CA0">
        <w:rPr>
          <w:lang w:val="en-US"/>
        </w:rPr>
        <w:t xml:space="preserve"> </w:t>
      </w:r>
      <w:r w:rsidRPr="00FB2CA0">
        <w:rPr>
          <w:b/>
          <w:bCs/>
          <w:lang w:val="en-US"/>
        </w:rPr>
        <w:t>75</w:t>
      </w:r>
      <w:r w:rsidRPr="00FB2CA0">
        <w:rPr>
          <w:lang w:val="en-US"/>
        </w:rPr>
        <w:t>, 359–370. doi: 10.1139/z97-045.</w:t>
      </w:r>
    </w:p>
    <w:p w14:paraId="58F9AC05" w14:textId="77777777" w:rsidR="00FB2CA0" w:rsidRPr="00FB2CA0" w:rsidRDefault="00FB2CA0" w:rsidP="00555A8D">
      <w:pPr>
        <w:pStyle w:val="Bibliography"/>
        <w:spacing w:after="0"/>
        <w:rPr>
          <w:lang w:val="en-US"/>
        </w:rPr>
      </w:pPr>
      <w:r w:rsidRPr="00FB2CA0">
        <w:rPr>
          <w:b/>
          <w:bCs/>
          <w:lang w:val="en-US"/>
        </w:rPr>
        <w:t>Gosselin, J.-F., Measures, L. N. and Huot, J.</w:t>
      </w:r>
      <w:r w:rsidRPr="00FB2CA0">
        <w:rPr>
          <w:lang w:val="en-US"/>
        </w:rPr>
        <w:t xml:space="preserve"> (1998). Lungworm (Nematoda: Metastrongyloidea) infections in Canadian phocids. </w:t>
      </w:r>
      <w:r w:rsidRPr="00FB2CA0">
        <w:rPr>
          <w:i/>
          <w:iCs/>
          <w:lang w:val="en-US"/>
        </w:rPr>
        <w:t>Canadian Journal of Fisheries and Aquatic Sciences</w:t>
      </w:r>
      <w:r w:rsidRPr="00FB2CA0">
        <w:rPr>
          <w:lang w:val="en-US"/>
        </w:rPr>
        <w:t xml:space="preserve"> </w:t>
      </w:r>
      <w:r w:rsidRPr="00FB2CA0">
        <w:rPr>
          <w:b/>
          <w:bCs/>
          <w:lang w:val="en-US"/>
        </w:rPr>
        <w:t>55</w:t>
      </w:r>
      <w:r w:rsidRPr="00FB2CA0">
        <w:rPr>
          <w:lang w:val="en-US"/>
        </w:rPr>
        <w:t>, 825–834. doi: 10.1139/f97-306.</w:t>
      </w:r>
    </w:p>
    <w:p w14:paraId="7D492D67" w14:textId="77777777" w:rsidR="00FB2CA0" w:rsidRPr="00FB2CA0" w:rsidRDefault="00FB2CA0" w:rsidP="00555A8D">
      <w:pPr>
        <w:pStyle w:val="Bibliography"/>
        <w:spacing w:after="0"/>
        <w:rPr>
          <w:lang w:val="en-US"/>
        </w:rPr>
      </w:pPr>
      <w:r w:rsidRPr="00FB2CA0">
        <w:rPr>
          <w:b/>
          <w:bCs/>
          <w:lang w:val="en-US"/>
        </w:rPr>
        <w:lastRenderedPageBreak/>
        <w:t>Greenwood, A. G. and Taylor, D. C.</w:t>
      </w:r>
      <w:r w:rsidRPr="00FB2CA0">
        <w:rPr>
          <w:lang w:val="en-US"/>
        </w:rPr>
        <w:t xml:space="preserve"> (1979). Odontocete parasites: Some new host records. </w:t>
      </w:r>
      <w:r w:rsidRPr="00FB2CA0">
        <w:rPr>
          <w:i/>
          <w:iCs/>
          <w:lang w:val="en-US"/>
        </w:rPr>
        <w:t>Aquatic Mammals</w:t>
      </w:r>
      <w:r w:rsidRPr="00FB2CA0">
        <w:rPr>
          <w:lang w:val="en-US"/>
        </w:rPr>
        <w:t xml:space="preserve"> </w:t>
      </w:r>
      <w:r w:rsidRPr="00FB2CA0">
        <w:rPr>
          <w:b/>
          <w:bCs/>
          <w:lang w:val="en-US"/>
        </w:rPr>
        <w:t>7</w:t>
      </w:r>
      <w:r w:rsidRPr="00FB2CA0">
        <w:rPr>
          <w:lang w:val="en-US"/>
        </w:rPr>
        <w:t>, 23–25.</w:t>
      </w:r>
    </w:p>
    <w:p w14:paraId="7B5FD6B4" w14:textId="77777777" w:rsidR="00FB2CA0" w:rsidRPr="00FB2CA0" w:rsidRDefault="00FB2CA0" w:rsidP="00555A8D">
      <w:pPr>
        <w:pStyle w:val="Bibliography"/>
        <w:spacing w:after="0"/>
        <w:rPr>
          <w:lang w:val="en-US"/>
        </w:rPr>
      </w:pPr>
      <w:r w:rsidRPr="00FB2CA0">
        <w:rPr>
          <w:b/>
          <w:bCs/>
          <w:lang w:val="en-US"/>
        </w:rPr>
        <w:t>Greig, D. J., Gulland, F. M. D. and Kreuder, C.</w:t>
      </w:r>
      <w:r w:rsidRPr="00FB2CA0">
        <w:rPr>
          <w:lang w:val="en-US"/>
        </w:rPr>
        <w:t xml:space="preserve"> (2005). A Decade of Live California Sea Lion (Zalophus californianus) Strandings Along the Central California Coast: Causes and Trends, 1991-2000. </w:t>
      </w:r>
      <w:r w:rsidRPr="00FB2CA0">
        <w:rPr>
          <w:i/>
          <w:iCs/>
          <w:lang w:val="en-US"/>
        </w:rPr>
        <w:t>Aquatic Mammals</w:t>
      </w:r>
      <w:r w:rsidRPr="00FB2CA0">
        <w:rPr>
          <w:lang w:val="en-US"/>
        </w:rPr>
        <w:t xml:space="preserve"> </w:t>
      </w:r>
      <w:r w:rsidRPr="00FB2CA0">
        <w:rPr>
          <w:b/>
          <w:bCs/>
          <w:lang w:val="en-US"/>
        </w:rPr>
        <w:t>31</w:t>
      </w:r>
      <w:r w:rsidRPr="00FB2CA0">
        <w:rPr>
          <w:lang w:val="en-US"/>
        </w:rPr>
        <w:t>, 11–22. doi: 10.1578/AM.31.1.2005.11.</w:t>
      </w:r>
    </w:p>
    <w:p w14:paraId="26BCB532" w14:textId="77777777" w:rsidR="00FB2CA0" w:rsidRPr="00FB2CA0" w:rsidRDefault="00FB2CA0" w:rsidP="00555A8D">
      <w:pPr>
        <w:pStyle w:val="Bibliography"/>
        <w:spacing w:after="0"/>
        <w:rPr>
          <w:lang w:val="en-US"/>
        </w:rPr>
      </w:pPr>
      <w:r w:rsidRPr="00FB2CA0">
        <w:rPr>
          <w:b/>
          <w:bCs/>
          <w:lang w:val="en-US"/>
        </w:rPr>
        <w:t>Greig, D., Gulland, F., Smith, W., Conrad, P., Field, C., Fleetwood, M., Harvey, J., Ip, H., Jang, S., Packham, A., Wheeler, E. and Hall, A.</w:t>
      </w:r>
      <w:r w:rsidRPr="00FB2CA0">
        <w:rPr>
          <w:lang w:val="en-US"/>
        </w:rPr>
        <w:t xml:space="preserve"> (2014). Surveillance for zoonotic and selected pathogens in harbor seals Phoca vitulina from central California. </w:t>
      </w:r>
      <w:r w:rsidRPr="00FB2CA0">
        <w:rPr>
          <w:i/>
          <w:iCs/>
          <w:lang w:val="en-US"/>
        </w:rPr>
        <w:t>Diseases of Aquatic Organisms</w:t>
      </w:r>
      <w:r w:rsidRPr="00FB2CA0">
        <w:rPr>
          <w:lang w:val="en-US"/>
        </w:rPr>
        <w:t xml:space="preserve"> </w:t>
      </w:r>
      <w:r w:rsidRPr="00FB2CA0">
        <w:rPr>
          <w:b/>
          <w:bCs/>
          <w:lang w:val="en-US"/>
        </w:rPr>
        <w:t>111</w:t>
      </w:r>
      <w:r w:rsidRPr="00FB2CA0">
        <w:rPr>
          <w:lang w:val="en-US"/>
        </w:rPr>
        <w:t>, 93–106. doi: 10.3354/dao02762.</w:t>
      </w:r>
    </w:p>
    <w:p w14:paraId="3080181B" w14:textId="77777777" w:rsidR="00FB2CA0" w:rsidRPr="00FB2CA0" w:rsidRDefault="00FB2CA0" w:rsidP="00555A8D">
      <w:pPr>
        <w:pStyle w:val="Bibliography"/>
        <w:spacing w:after="0"/>
        <w:rPr>
          <w:lang w:val="en-US"/>
        </w:rPr>
      </w:pPr>
      <w:r w:rsidRPr="00FB2CA0">
        <w:rPr>
          <w:b/>
          <w:bCs/>
          <w:lang w:val="en-US"/>
        </w:rPr>
        <w:t>Groch, K. R., Santos-Neto, E. B., Díaz-Delgado, J., Ikeda, J. M. P., Carvalho, R. R., Oliveira, R. B., Guari, E. B., Bisi, T. L., Azevedo, A. F., Lailson-Brito, J. and Catão-Dias, J. L.</w:t>
      </w:r>
      <w:r w:rsidRPr="00FB2CA0">
        <w:rPr>
          <w:lang w:val="en-US"/>
        </w:rPr>
        <w:t xml:space="preserve"> (2018). Guiana Dolphin Unusual Mortality Event and Link to Cetacean Morbillivirus, Brazil. </w:t>
      </w:r>
      <w:r w:rsidRPr="00FB2CA0">
        <w:rPr>
          <w:i/>
          <w:iCs/>
          <w:lang w:val="en-US"/>
        </w:rPr>
        <w:t>Emerging Infectious Diseases</w:t>
      </w:r>
      <w:r w:rsidRPr="00FB2CA0">
        <w:rPr>
          <w:lang w:val="en-US"/>
        </w:rPr>
        <w:t xml:space="preserve"> </w:t>
      </w:r>
      <w:r w:rsidRPr="00FB2CA0">
        <w:rPr>
          <w:b/>
          <w:bCs/>
          <w:lang w:val="en-US"/>
        </w:rPr>
        <w:t>24</w:t>
      </w:r>
      <w:r w:rsidRPr="00FB2CA0">
        <w:rPr>
          <w:lang w:val="en-US"/>
        </w:rPr>
        <w:t>, 1349–1354. doi: 10.3201/eid2407.180139.</w:t>
      </w:r>
    </w:p>
    <w:p w14:paraId="3D298E96" w14:textId="77777777" w:rsidR="00FB2CA0" w:rsidRPr="00FB2CA0" w:rsidRDefault="00FB2CA0" w:rsidP="00555A8D">
      <w:pPr>
        <w:pStyle w:val="Bibliography"/>
        <w:spacing w:after="0"/>
        <w:rPr>
          <w:lang w:val="en-US"/>
        </w:rPr>
      </w:pPr>
      <w:r w:rsidRPr="00FB2CA0">
        <w:rPr>
          <w:b/>
          <w:bCs/>
          <w:lang w:val="en-US"/>
        </w:rPr>
        <w:t>Groch, K. R., Díaz-Delgado, J., Santos-Neto, E. B., Ikeda, J. M. P., Carvalho, R. R., Oliveira, R. B., Guari, E. B., Flach, L., Sierra, E., Godinho, A. I., Fernández, A., Keid, L. B., Soares, R. M., Kanamura, C. T., Favero, C., Ferreira-Machado, E., Sacristán, C., Porter, B. F., Bisi, T. L., Azevedo, A. F., Lailson-Brito, J. and Catão-Dias, J. L.</w:t>
      </w:r>
      <w:r w:rsidRPr="00FB2CA0">
        <w:rPr>
          <w:lang w:val="en-US"/>
        </w:rPr>
        <w:t xml:space="preserve"> (2020). The Pathology of Cetacean Morbillivirus Infection and Comorbidities in Guiana Dolphins During an Unusual Mortality Event (Brazil, 2017–2018). </w:t>
      </w:r>
      <w:r w:rsidRPr="00FB2CA0">
        <w:rPr>
          <w:i/>
          <w:iCs/>
          <w:lang w:val="en-US"/>
        </w:rPr>
        <w:t>Veterinary Pathology</w:t>
      </w:r>
      <w:r w:rsidRPr="00FB2CA0">
        <w:rPr>
          <w:lang w:val="en-US"/>
        </w:rPr>
        <w:t xml:space="preserve"> </w:t>
      </w:r>
      <w:r w:rsidRPr="00FB2CA0">
        <w:rPr>
          <w:b/>
          <w:bCs/>
          <w:lang w:val="en-US"/>
        </w:rPr>
        <w:t>57</w:t>
      </w:r>
      <w:r w:rsidRPr="00FB2CA0">
        <w:rPr>
          <w:lang w:val="en-US"/>
        </w:rPr>
        <w:t>, 845–857. doi: 10.1177/0300985820954550.</w:t>
      </w:r>
    </w:p>
    <w:p w14:paraId="7E4FF4F8" w14:textId="77777777" w:rsidR="00FB2CA0" w:rsidRPr="00FB2CA0" w:rsidRDefault="00FB2CA0" w:rsidP="00555A8D">
      <w:pPr>
        <w:pStyle w:val="Bibliography"/>
        <w:spacing w:after="0"/>
        <w:rPr>
          <w:lang w:val="en-US"/>
        </w:rPr>
      </w:pPr>
      <w:r w:rsidRPr="00FB2CA0">
        <w:rPr>
          <w:b/>
          <w:bCs/>
          <w:lang w:val="en-US"/>
        </w:rPr>
        <w:t>Gui, D., He, J., Zhang, X., Tu, Q., Chen, L., Feng, K., Liu, W., Mai, B. and Wu, Y.</w:t>
      </w:r>
      <w:r w:rsidRPr="00FB2CA0">
        <w:rPr>
          <w:lang w:val="en-US"/>
        </w:rPr>
        <w:t xml:space="preserve"> (2018). Potential association between exposure to legacy persistent organic pollutants and </w:t>
      </w:r>
      <w:r w:rsidRPr="00FB2CA0">
        <w:rPr>
          <w:lang w:val="en-US"/>
        </w:rPr>
        <w:lastRenderedPageBreak/>
        <w:t xml:space="preserve">parasitic body burdens in Indo-Pacific finless porpoises from the Pearl River Estuary, China. </w:t>
      </w:r>
      <w:r w:rsidRPr="00FB2CA0">
        <w:rPr>
          <w:i/>
          <w:iCs/>
          <w:lang w:val="en-US"/>
        </w:rPr>
        <w:t>Science of The Total Environment</w:t>
      </w:r>
      <w:r w:rsidRPr="00FB2CA0">
        <w:rPr>
          <w:lang w:val="en-US"/>
        </w:rPr>
        <w:t xml:space="preserve"> </w:t>
      </w:r>
      <w:r w:rsidRPr="00FB2CA0">
        <w:rPr>
          <w:b/>
          <w:bCs/>
          <w:lang w:val="en-US"/>
        </w:rPr>
        <w:t>643</w:t>
      </w:r>
      <w:r w:rsidRPr="00FB2CA0">
        <w:rPr>
          <w:lang w:val="en-US"/>
        </w:rPr>
        <w:t>, 785–792. doi: 10.1016/j.scitotenv.2018.06.249.</w:t>
      </w:r>
    </w:p>
    <w:p w14:paraId="5C75BE2F" w14:textId="77777777" w:rsidR="00FB2CA0" w:rsidRPr="00FB2CA0" w:rsidRDefault="00FB2CA0" w:rsidP="00555A8D">
      <w:pPr>
        <w:pStyle w:val="Bibliography"/>
        <w:spacing w:after="0"/>
        <w:rPr>
          <w:lang w:val="en-US"/>
        </w:rPr>
      </w:pPr>
      <w:r w:rsidRPr="00FB2CA0">
        <w:rPr>
          <w:b/>
          <w:bCs/>
          <w:lang w:val="en-US"/>
        </w:rPr>
        <w:t>Guimarães, J. P., Batista, R. L. G., Mariani, D. B. and Vergara-Parente, J. E.</w:t>
      </w:r>
      <w:r w:rsidRPr="00FB2CA0">
        <w:rPr>
          <w:lang w:val="en-US"/>
        </w:rPr>
        <w:t xml:space="preserve"> (2013). Ingestion of plastic debris by estuarine dolphin, Sotalia guianensis, off northeastern Brazil. </w:t>
      </w:r>
      <w:r w:rsidRPr="00FB2CA0">
        <w:rPr>
          <w:i/>
          <w:iCs/>
          <w:lang w:val="en-US"/>
        </w:rPr>
        <w:t>Arquivos de Ciências do Mar</w:t>
      </w:r>
      <w:r w:rsidRPr="00FB2CA0">
        <w:rPr>
          <w:lang w:val="en-US"/>
        </w:rPr>
        <w:t xml:space="preserve"> </w:t>
      </w:r>
      <w:r w:rsidRPr="00FB2CA0">
        <w:rPr>
          <w:b/>
          <w:bCs/>
          <w:lang w:val="en-US"/>
        </w:rPr>
        <w:t>46</w:t>
      </w:r>
      <w:r w:rsidRPr="00FB2CA0">
        <w:rPr>
          <w:lang w:val="en-US"/>
        </w:rPr>
        <w:t>, 107–122.</w:t>
      </w:r>
    </w:p>
    <w:p w14:paraId="2C0E0716" w14:textId="77777777" w:rsidR="00FB2CA0" w:rsidRPr="00FB2CA0" w:rsidRDefault="00FB2CA0" w:rsidP="00555A8D">
      <w:pPr>
        <w:pStyle w:val="Bibliography"/>
        <w:spacing w:after="0"/>
        <w:rPr>
          <w:lang w:val="en-US"/>
        </w:rPr>
      </w:pPr>
      <w:r w:rsidRPr="00FB2CA0">
        <w:rPr>
          <w:b/>
          <w:bCs/>
          <w:lang w:val="en-US"/>
        </w:rPr>
        <w:t>Guimarães, J. P., Febronio, A. M. B., Vergara-Parente, J. E. and Werneck, M. R.</w:t>
      </w:r>
      <w:r w:rsidRPr="00FB2CA0">
        <w:rPr>
          <w:lang w:val="en-US"/>
        </w:rPr>
        <w:t xml:space="preserve"> (2015). Lesions Associated with Halocercus brasiliensis Lins de Almeida, 1933 in the Lungs of Dolphins Stranded in the Northeast of Brazil. </w:t>
      </w:r>
      <w:r w:rsidRPr="00FB2CA0">
        <w:rPr>
          <w:i/>
          <w:iCs/>
          <w:lang w:val="en-US"/>
        </w:rPr>
        <w:t>Journal of Parasitology</w:t>
      </w:r>
      <w:r w:rsidRPr="00FB2CA0">
        <w:rPr>
          <w:lang w:val="en-US"/>
        </w:rPr>
        <w:t xml:space="preserve"> </w:t>
      </w:r>
      <w:r w:rsidRPr="00FB2CA0">
        <w:rPr>
          <w:b/>
          <w:bCs/>
          <w:lang w:val="en-US"/>
        </w:rPr>
        <w:t>101</w:t>
      </w:r>
      <w:r w:rsidRPr="00FB2CA0">
        <w:rPr>
          <w:lang w:val="en-US"/>
        </w:rPr>
        <w:t>, 248–251. doi: 10.1645/14-513.1.</w:t>
      </w:r>
    </w:p>
    <w:p w14:paraId="3132B40E" w14:textId="77777777" w:rsidR="00FB2CA0" w:rsidRPr="00FB2CA0" w:rsidRDefault="00FB2CA0" w:rsidP="00555A8D">
      <w:pPr>
        <w:pStyle w:val="Bibliography"/>
        <w:spacing w:after="0"/>
        <w:rPr>
          <w:lang w:val="en-US"/>
        </w:rPr>
      </w:pPr>
      <w:r w:rsidRPr="00FB2CA0">
        <w:rPr>
          <w:b/>
          <w:bCs/>
          <w:lang w:val="en-US"/>
        </w:rPr>
        <w:t>Gulland, F. M. D., Beckmen, K., Burek, K., Lowenstine, L., Werner, L., Spraker, T., Dailey, M. and Harris, E.</w:t>
      </w:r>
      <w:r w:rsidRPr="00FB2CA0">
        <w:rPr>
          <w:lang w:val="en-US"/>
        </w:rPr>
        <w:t xml:space="preserve"> (1997). Nematode (Otostrongylus circumlitus) infestation of northern elephant seals (Mirounga angustirostris) stranded along the central California coast. </w:t>
      </w:r>
      <w:r w:rsidRPr="00FB2CA0">
        <w:rPr>
          <w:i/>
          <w:iCs/>
          <w:lang w:val="en-US"/>
        </w:rPr>
        <w:t>Marine Mammal Science</w:t>
      </w:r>
      <w:r w:rsidRPr="00FB2CA0">
        <w:rPr>
          <w:lang w:val="en-US"/>
        </w:rPr>
        <w:t xml:space="preserve"> </w:t>
      </w:r>
      <w:r w:rsidRPr="00FB2CA0">
        <w:rPr>
          <w:b/>
          <w:bCs/>
          <w:lang w:val="en-US"/>
        </w:rPr>
        <w:t>13</w:t>
      </w:r>
      <w:r w:rsidRPr="00FB2CA0">
        <w:rPr>
          <w:lang w:val="en-US"/>
        </w:rPr>
        <w:t>, 446–458. doi: 10.1111/j.1748-7692.1997.tb00651.x.</w:t>
      </w:r>
    </w:p>
    <w:p w14:paraId="0132477E" w14:textId="77777777" w:rsidR="00FB2CA0" w:rsidRPr="00FB2CA0" w:rsidRDefault="00FB2CA0" w:rsidP="00555A8D">
      <w:pPr>
        <w:pStyle w:val="Bibliography"/>
        <w:spacing w:after="0"/>
        <w:rPr>
          <w:lang w:val="en-US"/>
        </w:rPr>
      </w:pPr>
      <w:r w:rsidRPr="00FB2CA0">
        <w:rPr>
          <w:b/>
          <w:bCs/>
          <w:lang w:val="en-US"/>
        </w:rPr>
        <w:t>Gulland, F. M. D., Hall, A. J., Greig, D. J., Frame, E. R., Colegrove, K. M., Booth, R. K. N., Wasser, S. K. and Scott-Moncrieff, J. C. R.</w:t>
      </w:r>
      <w:r w:rsidRPr="00FB2CA0">
        <w:rPr>
          <w:lang w:val="en-US"/>
        </w:rPr>
        <w:t xml:space="preserve"> (2012). Evaluation of circulating eosinophil count and adrenal gland function in California sea lions naturally exposed to domoic acid. </w:t>
      </w:r>
      <w:r w:rsidRPr="00FB2CA0">
        <w:rPr>
          <w:i/>
          <w:iCs/>
          <w:lang w:val="en-US"/>
        </w:rPr>
        <w:t>Journal of the American Veterinary Medical Association</w:t>
      </w:r>
      <w:r w:rsidRPr="00FB2CA0">
        <w:rPr>
          <w:lang w:val="en-US"/>
        </w:rPr>
        <w:t xml:space="preserve"> </w:t>
      </w:r>
      <w:r w:rsidRPr="00FB2CA0">
        <w:rPr>
          <w:b/>
          <w:bCs/>
          <w:lang w:val="en-US"/>
        </w:rPr>
        <w:t>241</w:t>
      </w:r>
      <w:r w:rsidRPr="00FB2CA0">
        <w:rPr>
          <w:lang w:val="en-US"/>
        </w:rPr>
        <w:t>, 943–949. doi: 10.2460/javma.241.7.943.</w:t>
      </w:r>
    </w:p>
    <w:p w14:paraId="00ED6E6A" w14:textId="77777777" w:rsidR="00FB2CA0" w:rsidRPr="00FB2CA0" w:rsidRDefault="00FB2CA0" w:rsidP="00555A8D">
      <w:pPr>
        <w:pStyle w:val="Bibliography"/>
        <w:spacing w:after="0"/>
        <w:rPr>
          <w:lang w:val="en-US"/>
        </w:rPr>
      </w:pPr>
      <w:r w:rsidRPr="00FB2CA0">
        <w:rPr>
          <w:b/>
          <w:bCs/>
          <w:lang w:val="en-US"/>
        </w:rPr>
        <w:t>Harris, E.</w:t>
      </w:r>
      <w:r w:rsidRPr="00FB2CA0">
        <w:rPr>
          <w:lang w:val="en-US"/>
        </w:rPr>
        <w:t xml:space="preserve"> (1982). The helminth parasites of the Cetacea (or Parasitology with a porpoise).pp. R71–R71. Cambridge Univ Press.</w:t>
      </w:r>
    </w:p>
    <w:p w14:paraId="2FB1907B" w14:textId="77777777" w:rsidR="00FB2CA0" w:rsidRPr="00FB2CA0" w:rsidRDefault="00FB2CA0" w:rsidP="00555A8D">
      <w:pPr>
        <w:pStyle w:val="Bibliography"/>
        <w:spacing w:after="0"/>
        <w:rPr>
          <w:lang w:val="en-US"/>
        </w:rPr>
      </w:pPr>
      <w:r w:rsidRPr="00FB2CA0">
        <w:rPr>
          <w:b/>
          <w:bCs/>
          <w:lang w:val="en-US"/>
        </w:rPr>
        <w:lastRenderedPageBreak/>
        <w:t>Haulena, M. and Gulland, F. M. D.</w:t>
      </w:r>
      <w:r w:rsidRPr="00FB2CA0">
        <w:rPr>
          <w:lang w:val="en-US"/>
        </w:rPr>
        <w:t xml:space="preserve"> (2001). Use of medetomidine-zolazepam-tiletamine with and without atipamezole reversal to immobilize captive california sea lions. </w:t>
      </w:r>
      <w:r w:rsidRPr="00FB2CA0">
        <w:rPr>
          <w:i/>
          <w:iCs/>
          <w:lang w:val="en-US"/>
        </w:rPr>
        <w:t>Journal of Wildlife Diseases</w:t>
      </w:r>
      <w:r w:rsidRPr="00FB2CA0">
        <w:rPr>
          <w:lang w:val="en-US"/>
        </w:rPr>
        <w:t xml:space="preserve"> </w:t>
      </w:r>
      <w:r w:rsidRPr="00FB2CA0">
        <w:rPr>
          <w:b/>
          <w:bCs/>
          <w:lang w:val="en-US"/>
        </w:rPr>
        <w:t>37</w:t>
      </w:r>
      <w:r w:rsidRPr="00FB2CA0">
        <w:rPr>
          <w:lang w:val="en-US"/>
        </w:rPr>
        <w:t>, 566–573. doi: 10.7589/0090-3558-37.3.566.</w:t>
      </w:r>
    </w:p>
    <w:p w14:paraId="4A0097F5" w14:textId="77777777" w:rsidR="00FB2CA0" w:rsidRPr="00FB2CA0" w:rsidRDefault="00FB2CA0" w:rsidP="00555A8D">
      <w:pPr>
        <w:pStyle w:val="Bibliography"/>
        <w:spacing w:after="0"/>
        <w:rPr>
          <w:lang w:val="en-US"/>
        </w:rPr>
      </w:pPr>
      <w:r w:rsidRPr="00FB2CA0">
        <w:rPr>
          <w:b/>
          <w:bCs/>
          <w:lang w:val="en-US"/>
        </w:rPr>
        <w:t>Hermosilla, C., Silva, L. M. R., Navarro, M. and Taubert, A.</w:t>
      </w:r>
      <w:r w:rsidRPr="00FB2CA0">
        <w:rPr>
          <w:lang w:val="en-US"/>
        </w:rPr>
        <w:t xml:space="preserve"> (2016). Anthropozoonotic Endoparasites in Free-Ranging “Urban” South American Sea Lions ( </w:t>
      </w:r>
      <w:r w:rsidRPr="00FB2CA0">
        <w:rPr>
          <w:i/>
          <w:iCs/>
          <w:lang w:val="en-US"/>
        </w:rPr>
        <w:t>Otaria flavescens</w:t>
      </w:r>
      <w:r w:rsidRPr="00FB2CA0">
        <w:rPr>
          <w:lang w:val="en-US"/>
        </w:rPr>
        <w:t xml:space="preserve"> ). </w:t>
      </w:r>
      <w:r w:rsidRPr="00FB2CA0">
        <w:rPr>
          <w:i/>
          <w:iCs/>
          <w:lang w:val="en-US"/>
        </w:rPr>
        <w:t>Journal of Veterinary Medicine</w:t>
      </w:r>
      <w:r w:rsidRPr="00FB2CA0">
        <w:rPr>
          <w:lang w:val="en-US"/>
        </w:rPr>
        <w:t xml:space="preserve"> </w:t>
      </w:r>
      <w:r w:rsidRPr="00FB2CA0">
        <w:rPr>
          <w:b/>
          <w:bCs/>
          <w:lang w:val="en-US"/>
        </w:rPr>
        <w:t>2016</w:t>
      </w:r>
      <w:r w:rsidRPr="00FB2CA0">
        <w:rPr>
          <w:lang w:val="en-US"/>
        </w:rPr>
        <w:t>, 1–7. doi: 10.1155/2016/7507145.</w:t>
      </w:r>
    </w:p>
    <w:p w14:paraId="13D27852" w14:textId="77777777" w:rsidR="00FB2CA0" w:rsidRPr="00FB2CA0" w:rsidRDefault="00FB2CA0" w:rsidP="00555A8D">
      <w:pPr>
        <w:pStyle w:val="Bibliography"/>
        <w:spacing w:after="0"/>
        <w:rPr>
          <w:lang w:val="en-US"/>
        </w:rPr>
      </w:pPr>
      <w:r w:rsidRPr="00FB2CA0">
        <w:rPr>
          <w:b/>
          <w:bCs/>
          <w:lang w:val="en-US"/>
        </w:rPr>
        <w:t>Hernández-Orts, J. S., Hernández-Mena, D. I., Pantoja, C., Kuchta, R., García, N. A., Crespo, E. A. and Loizaga, R.</w:t>
      </w:r>
      <w:r w:rsidRPr="00FB2CA0">
        <w:rPr>
          <w:lang w:val="en-US"/>
        </w:rPr>
        <w:t xml:space="preserve"> (2021). A Visitor of Tropical Waters: First Record of a Clymene Dolphin (Stenella clymene) Off the Patagonian Coast of Argentina, With Comments on Diet and Metazoan Parasites. </w:t>
      </w:r>
      <w:r w:rsidRPr="00FB2CA0">
        <w:rPr>
          <w:i/>
          <w:iCs/>
          <w:lang w:val="en-US"/>
        </w:rPr>
        <w:t>Frontiers in Marine Science</w:t>
      </w:r>
      <w:r w:rsidRPr="00FB2CA0">
        <w:rPr>
          <w:lang w:val="en-US"/>
        </w:rPr>
        <w:t xml:space="preserve"> </w:t>
      </w:r>
      <w:r w:rsidRPr="00FB2CA0">
        <w:rPr>
          <w:b/>
          <w:bCs/>
          <w:lang w:val="en-US"/>
        </w:rPr>
        <w:t>8</w:t>
      </w:r>
      <w:r w:rsidRPr="00FB2CA0">
        <w:rPr>
          <w:lang w:val="en-US"/>
        </w:rPr>
        <w:t>, 658975. doi: 10.3389/fmars.2021.658975.</w:t>
      </w:r>
    </w:p>
    <w:p w14:paraId="0C5EA993" w14:textId="77777777" w:rsidR="00FB2CA0" w:rsidRPr="00FB2CA0" w:rsidRDefault="00FB2CA0" w:rsidP="00555A8D">
      <w:pPr>
        <w:pStyle w:val="Bibliography"/>
        <w:spacing w:after="0"/>
        <w:rPr>
          <w:lang w:val="en-US"/>
        </w:rPr>
      </w:pPr>
      <w:r w:rsidRPr="00FB2CA0">
        <w:rPr>
          <w:b/>
          <w:bCs/>
          <w:lang w:val="en-US"/>
        </w:rPr>
        <w:t>Herreman, J. K., McIntosh, A. D., Dziuba, R. K., Blundell, G. M., Ben-David, M. and Greiner, E. C.</w:t>
      </w:r>
      <w:r w:rsidRPr="00FB2CA0">
        <w:rPr>
          <w:lang w:val="en-US"/>
        </w:rPr>
        <w:t xml:space="preserve"> (2011). Parasites of harbor seals (Phoca vitulina) in Glacier Bay and Prince William Sound, Alaska. </w:t>
      </w:r>
      <w:r w:rsidRPr="00FB2CA0">
        <w:rPr>
          <w:i/>
          <w:iCs/>
          <w:lang w:val="en-US"/>
        </w:rPr>
        <w:t>Marine Mammal Science</w:t>
      </w:r>
      <w:r w:rsidRPr="00FB2CA0">
        <w:rPr>
          <w:lang w:val="en-US"/>
        </w:rPr>
        <w:t xml:space="preserve"> </w:t>
      </w:r>
      <w:r w:rsidRPr="00FB2CA0">
        <w:rPr>
          <w:b/>
          <w:bCs/>
          <w:lang w:val="en-US"/>
        </w:rPr>
        <w:t>27</w:t>
      </w:r>
      <w:r w:rsidRPr="00FB2CA0">
        <w:rPr>
          <w:lang w:val="en-US"/>
        </w:rPr>
        <w:t>, 247–253. doi: 10.1111/j.1748-7692.2009.00355.x.</w:t>
      </w:r>
    </w:p>
    <w:p w14:paraId="269C2054" w14:textId="77777777" w:rsidR="00FB2CA0" w:rsidRPr="00FB2CA0" w:rsidRDefault="00FB2CA0" w:rsidP="00555A8D">
      <w:pPr>
        <w:pStyle w:val="Bibliography"/>
        <w:spacing w:after="0"/>
        <w:rPr>
          <w:lang w:val="en-US"/>
        </w:rPr>
      </w:pPr>
      <w:r w:rsidRPr="00FB2CA0">
        <w:rPr>
          <w:b/>
          <w:bCs/>
          <w:lang w:val="en-US"/>
        </w:rPr>
        <w:t>Houde, M., Measures, L. N. and Huot, J.</w:t>
      </w:r>
      <w:r w:rsidRPr="00FB2CA0">
        <w:rPr>
          <w:lang w:val="en-US"/>
        </w:rPr>
        <w:t xml:space="preserve"> (2003). Lungworm (Pharurus pallasii: Metastrongyloidea: Pseudaliidae) infection in the endangered St. Lawrence beluga whale (Delphinapterus leucas). </w:t>
      </w:r>
      <w:r w:rsidRPr="00FB2CA0">
        <w:rPr>
          <w:i/>
          <w:iCs/>
          <w:lang w:val="en-US"/>
        </w:rPr>
        <w:t>Canadian Journal of Zoology</w:t>
      </w:r>
      <w:r w:rsidRPr="00FB2CA0">
        <w:rPr>
          <w:lang w:val="en-US"/>
        </w:rPr>
        <w:t xml:space="preserve"> </w:t>
      </w:r>
      <w:r w:rsidRPr="00FB2CA0">
        <w:rPr>
          <w:b/>
          <w:bCs/>
          <w:lang w:val="en-US"/>
        </w:rPr>
        <w:t>81</w:t>
      </w:r>
      <w:r w:rsidRPr="00FB2CA0">
        <w:rPr>
          <w:lang w:val="en-US"/>
        </w:rPr>
        <w:t>, 543–551.</w:t>
      </w:r>
    </w:p>
    <w:p w14:paraId="4E910BA2" w14:textId="77777777" w:rsidR="00FB2CA0" w:rsidRPr="00FB2CA0" w:rsidRDefault="00FB2CA0" w:rsidP="00555A8D">
      <w:pPr>
        <w:pStyle w:val="Bibliography"/>
        <w:spacing w:after="0"/>
        <w:rPr>
          <w:lang w:val="en-US"/>
        </w:rPr>
      </w:pPr>
      <w:r w:rsidRPr="00FB2CA0">
        <w:rPr>
          <w:b/>
          <w:bCs/>
          <w:lang w:val="en-US"/>
        </w:rPr>
        <w:t>Hsü, H. and Hoeppli, R.</w:t>
      </w:r>
      <w:r w:rsidRPr="00FB2CA0">
        <w:rPr>
          <w:lang w:val="en-US"/>
        </w:rPr>
        <w:t xml:space="preserve"> (1933). On some parasitic nematodes collected in Amoy. </w:t>
      </w:r>
      <w:r w:rsidRPr="00FB2CA0">
        <w:rPr>
          <w:i/>
          <w:iCs/>
          <w:lang w:val="en-US"/>
        </w:rPr>
        <w:t>Peking Natural History Bulletin</w:t>
      </w:r>
      <w:r w:rsidRPr="00FB2CA0">
        <w:rPr>
          <w:lang w:val="en-US"/>
        </w:rPr>
        <w:t xml:space="preserve"> </w:t>
      </w:r>
      <w:r w:rsidRPr="00FB2CA0">
        <w:rPr>
          <w:b/>
          <w:bCs/>
          <w:lang w:val="en-US"/>
        </w:rPr>
        <w:t>8</w:t>
      </w:r>
      <w:r w:rsidRPr="00FB2CA0">
        <w:rPr>
          <w:lang w:val="en-US"/>
        </w:rPr>
        <w:t>, 155–168.</w:t>
      </w:r>
    </w:p>
    <w:p w14:paraId="2D782CE1" w14:textId="77777777" w:rsidR="00FB2CA0" w:rsidRPr="00FB2CA0" w:rsidRDefault="00FB2CA0" w:rsidP="00555A8D">
      <w:pPr>
        <w:pStyle w:val="Bibliography"/>
        <w:spacing w:after="0"/>
        <w:rPr>
          <w:lang w:val="en-US"/>
        </w:rPr>
      </w:pPr>
      <w:r w:rsidRPr="00FB2CA0">
        <w:rPr>
          <w:b/>
          <w:bCs/>
          <w:lang w:val="en-US"/>
        </w:rPr>
        <w:t>Huertas, V. and Lagueux, C. J.</w:t>
      </w:r>
      <w:r w:rsidRPr="00FB2CA0">
        <w:rPr>
          <w:lang w:val="en-US"/>
        </w:rPr>
        <w:t xml:space="preserve"> (2016). First Recorded Mass Stranding of the Short-Finned Pilot Whale (Globicephala macrorhynchus) on the Caribbean Coast of Nicaragua. </w:t>
      </w:r>
      <w:r w:rsidRPr="00FB2CA0">
        <w:rPr>
          <w:i/>
          <w:iCs/>
          <w:lang w:val="en-US"/>
        </w:rPr>
        <w:t>Aquatic Mammals</w:t>
      </w:r>
      <w:r w:rsidRPr="00FB2CA0">
        <w:rPr>
          <w:lang w:val="en-US"/>
        </w:rPr>
        <w:t xml:space="preserve"> </w:t>
      </w:r>
      <w:r w:rsidRPr="00FB2CA0">
        <w:rPr>
          <w:b/>
          <w:bCs/>
          <w:lang w:val="en-US"/>
        </w:rPr>
        <w:t>42</w:t>
      </w:r>
      <w:r w:rsidRPr="00FB2CA0">
        <w:rPr>
          <w:lang w:val="en-US"/>
        </w:rPr>
        <w:t>, 27–34. doi: 10.1578/AM.42.1.2016.27.</w:t>
      </w:r>
    </w:p>
    <w:p w14:paraId="765E8435" w14:textId="77777777" w:rsidR="00FB2CA0" w:rsidRPr="00FB2CA0" w:rsidRDefault="00FB2CA0" w:rsidP="00555A8D">
      <w:pPr>
        <w:pStyle w:val="Bibliography"/>
        <w:spacing w:after="0"/>
        <w:rPr>
          <w:lang w:val="en-US"/>
        </w:rPr>
      </w:pPr>
      <w:r w:rsidRPr="00FB2CA0">
        <w:rPr>
          <w:b/>
          <w:bCs/>
          <w:lang w:val="en-US"/>
        </w:rPr>
        <w:lastRenderedPageBreak/>
        <w:t>Jabbar, A., Mohandas, N. and Gasser, R. B.</w:t>
      </w:r>
      <w:r w:rsidRPr="00FB2CA0">
        <w:rPr>
          <w:lang w:val="en-US"/>
        </w:rPr>
        <w:t xml:space="preserve"> (2014). Characterisation of the mitochondrial genome of Parafilaroides normani (lungworm) of Arctocephalus pusillus doriferus (Australian fur seal). </w:t>
      </w:r>
      <w:r w:rsidRPr="00FB2CA0">
        <w:rPr>
          <w:i/>
          <w:iCs/>
          <w:lang w:val="en-US"/>
        </w:rPr>
        <w:t>Parasitology Research</w:t>
      </w:r>
      <w:r w:rsidRPr="00FB2CA0">
        <w:rPr>
          <w:lang w:val="en-US"/>
        </w:rPr>
        <w:t xml:space="preserve"> </w:t>
      </w:r>
      <w:r w:rsidRPr="00FB2CA0">
        <w:rPr>
          <w:b/>
          <w:bCs/>
          <w:lang w:val="en-US"/>
        </w:rPr>
        <w:t>113</w:t>
      </w:r>
      <w:r w:rsidRPr="00FB2CA0">
        <w:rPr>
          <w:lang w:val="en-US"/>
        </w:rPr>
        <w:t>, 3049–3055. doi: 10.1007/s00436-014-3968-8.</w:t>
      </w:r>
    </w:p>
    <w:p w14:paraId="2302E89B" w14:textId="77777777" w:rsidR="00FB2CA0" w:rsidRPr="00FB2CA0" w:rsidRDefault="00FB2CA0" w:rsidP="00555A8D">
      <w:pPr>
        <w:pStyle w:val="Bibliography"/>
        <w:spacing w:after="0"/>
        <w:rPr>
          <w:lang w:val="en-US"/>
        </w:rPr>
      </w:pPr>
      <w:r w:rsidRPr="00FB2CA0">
        <w:rPr>
          <w:b/>
          <w:bCs/>
          <w:lang w:val="en-US"/>
        </w:rPr>
        <w:t>Jacobus, K., Marigo, J., Gastal, S. B., Taniwaki, S. A., Ruoppolo, V., Catão-Dias, J. L. and Tseng, F.</w:t>
      </w:r>
      <w:r w:rsidRPr="00FB2CA0">
        <w:rPr>
          <w:lang w:val="en-US"/>
        </w:rPr>
        <w:t xml:space="preserve"> (2016). Identification of respiratory and gastrointestinal parasites of three species of pinnipeds Arctocephalus australis, Arctocephalus gazella, and Otaria flavescens in southern Brazil. </w:t>
      </w:r>
      <w:r w:rsidRPr="00FB2CA0">
        <w:rPr>
          <w:i/>
          <w:iCs/>
          <w:lang w:val="en-US"/>
        </w:rPr>
        <w:t>Journal of Zoo and Wildlife Medicine</w:t>
      </w:r>
      <w:r w:rsidRPr="00FB2CA0">
        <w:rPr>
          <w:lang w:val="en-US"/>
        </w:rPr>
        <w:t xml:space="preserve"> </w:t>
      </w:r>
      <w:r w:rsidRPr="00FB2CA0">
        <w:rPr>
          <w:b/>
          <w:bCs/>
          <w:lang w:val="en-US"/>
        </w:rPr>
        <w:t>47</w:t>
      </w:r>
      <w:r w:rsidRPr="00FB2CA0">
        <w:rPr>
          <w:lang w:val="en-US"/>
        </w:rPr>
        <w:t>, 132–140. doi: 10.1638/2015-0090.1.</w:t>
      </w:r>
    </w:p>
    <w:p w14:paraId="41A245D2" w14:textId="77777777" w:rsidR="00FB2CA0" w:rsidRPr="00FB2CA0" w:rsidRDefault="00FB2CA0" w:rsidP="00555A8D">
      <w:pPr>
        <w:pStyle w:val="Bibliography"/>
        <w:spacing w:after="0"/>
        <w:rPr>
          <w:lang w:val="en-US"/>
        </w:rPr>
      </w:pPr>
      <w:r w:rsidRPr="00FB2CA0">
        <w:rPr>
          <w:b/>
          <w:bCs/>
          <w:lang w:val="en-US"/>
        </w:rPr>
        <w:t>Jauniaux, T., Petitjean, D., Brenez, C., Borrens, M., Brosens, L., Haelters, J., Tavernier, T. and Coignoul, F.</w:t>
      </w:r>
      <w:r w:rsidRPr="00FB2CA0">
        <w:rPr>
          <w:lang w:val="en-US"/>
        </w:rPr>
        <w:t xml:space="preserve"> (2002). Post-mortem Findings and Causes of Death of Harbour Porpoises (Phocoena phocoena) Stranded from 1990 to 2000 along the Coastlines of Belgium and Northern France. </w:t>
      </w:r>
      <w:r w:rsidRPr="00FB2CA0">
        <w:rPr>
          <w:i/>
          <w:iCs/>
          <w:lang w:val="en-US"/>
        </w:rPr>
        <w:t>Journal of Comparative Pathology</w:t>
      </w:r>
      <w:r w:rsidRPr="00FB2CA0">
        <w:rPr>
          <w:lang w:val="en-US"/>
        </w:rPr>
        <w:t xml:space="preserve"> </w:t>
      </w:r>
      <w:r w:rsidRPr="00FB2CA0">
        <w:rPr>
          <w:b/>
          <w:bCs/>
          <w:lang w:val="en-US"/>
        </w:rPr>
        <w:t>126</w:t>
      </w:r>
      <w:r w:rsidRPr="00FB2CA0">
        <w:rPr>
          <w:lang w:val="en-US"/>
        </w:rPr>
        <w:t>, 243–253. doi: 10.1053/jcpa.2001.0547.</w:t>
      </w:r>
    </w:p>
    <w:p w14:paraId="095D5605" w14:textId="77777777" w:rsidR="00FB2CA0" w:rsidRPr="00FB2CA0" w:rsidRDefault="00FB2CA0" w:rsidP="00555A8D">
      <w:pPr>
        <w:pStyle w:val="Bibliography"/>
        <w:spacing w:after="0"/>
        <w:rPr>
          <w:lang w:val="en-US"/>
        </w:rPr>
      </w:pPr>
      <w:r w:rsidRPr="00FB2CA0">
        <w:rPr>
          <w:b/>
          <w:bCs/>
          <w:lang w:val="en-US"/>
        </w:rPr>
        <w:t>Jepson, P. D., Kuiken, T., Bennett, P. M., Baker, J. R., Simpson, V. R. and Kennedy, S.</w:t>
      </w:r>
      <w:r w:rsidRPr="00FB2CA0">
        <w:rPr>
          <w:lang w:val="en-US"/>
        </w:rPr>
        <w:t xml:space="preserve"> (2000). Pulmonary pathology of harbour porpoises (Phocoena phocoena) stranded in England and Wales between 1990 and 1996. </w:t>
      </w:r>
      <w:r w:rsidRPr="00FB2CA0">
        <w:rPr>
          <w:i/>
          <w:iCs/>
          <w:lang w:val="en-US"/>
        </w:rPr>
        <w:t>Veterinary Record</w:t>
      </w:r>
      <w:r w:rsidRPr="00FB2CA0">
        <w:rPr>
          <w:lang w:val="en-US"/>
        </w:rPr>
        <w:t xml:space="preserve"> </w:t>
      </w:r>
      <w:r w:rsidRPr="00FB2CA0">
        <w:rPr>
          <w:b/>
          <w:bCs/>
          <w:lang w:val="en-US"/>
        </w:rPr>
        <w:t>146</w:t>
      </w:r>
      <w:r w:rsidRPr="00FB2CA0">
        <w:rPr>
          <w:lang w:val="en-US"/>
        </w:rPr>
        <w:t>, 721–728. doi: 10.1136/vr.146.25.721.</w:t>
      </w:r>
    </w:p>
    <w:p w14:paraId="5CB9B14A" w14:textId="77777777" w:rsidR="00FB2CA0" w:rsidRPr="00FB2CA0" w:rsidRDefault="00FB2CA0" w:rsidP="00555A8D">
      <w:pPr>
        <w:pStyle w:val="Bibliography"/>
        <w:spacing w:after="0"/>
        <w:rPr>
          <w:lang w:val="en-US"/>
        </w:rPr>
      </w:pPr>
      <w:r w:rsidRPr="00FB2CA0">
        <w:rPr>
          <w:b/>
          <w:bCs/>
          <w:lang w:val="en-US"/>
        </w:rPr>
        <w:t>Johnston, D. G. and Ridgway, S. H.</w:t>
      </w:r>
      <w:r w:rsidRPr="00FB2CA0">
        <w:rPr>
          <w:lang w:val="en-US"/>
        </w:rPr>
        <w:t xml:space="preserve"> (1969). Parasitism in some marine mammals. </w:t>
      </w:r>
      <w:r w:rsidRPr="00FB2CA0">
        <w:rPr>
          <w:i/>
          <w:iCs/>
          <w:lang w:val="en-US"/>
        </w:rPr>
        <w:t>Journal of the American Veterinary Medical Association</w:t>
      </w:r>
      <w:r w:rsidRPr="00FB2CA0">
        <w:rPr>
          <w:lang w:val="en-US"/>
        </w:rPr>
        <w:t xml:space="preserve"> </w:t>
      </w:r>
      <w:r w:rsidRPr="00FB2CA0">
        <w:rPr>
          <w:b/>
          <w:bCs/>
          <w:lang w:val="en-US"/>
        </w:rPr>
        <w:t>155</w:t>
      </w:r>
      <w:r w:rsidRPr="00FB2CA0">
        <w:rPr>
          <w:lang w:val="en-US"/>
        </w:rPr>
        <w:t>, 1064–1072.</w:t>
      </w:r>
    </w:p>
    <w:p w14:paraId="5AD35BEB" w14:textId="77777777" w:rsidR="00FB2CA0" w:rsidRPr="00FB2CA0" w:rsidRDefault="00FB2CA0" w:rsidP="00555A8D">
      <w:pPr>
        <w:pStyle w:val="Bibliography"/>
        <w:spacing w:after="0"/>
        <w:rPr>
          <w:lang w:val="en-US"/>
        </w:rPr>
      </w:pPr>
      <w:r w:rsidRPr="00FB2CA0">
        <w:rPr>
          <w:b/>
          <w:bCs/>
          <w:lang w:val="en-US"/>
        </w:rPr>
        <w:t>Kastelein, R. A. and Lavaleije, M. S. S.</w:t>
      </w:r>
      <w:r w:rsidRPr="00FB2CA0">
        <w:rPr>
          <w:lang w:val="en-US"/>
        </w:rPr>
        <w:t xml:space="preserve"> (1992). Foreign Bodies in the stomach of female Habrour porpoises (Phocoena phocoena) from the North Sea. </w:t>
      </w:r>
      <w:r w:rsidRPr="00FB2CA0">
        <w:rPr>
          <w:i/>
          <w:iCs/>
          <w:lang w:val="en-US"/>
        </w:rPr>
        <w:t>Aquatic Mammals</w:t>
      </w:r>
      <w:r w:rsidRPr="00FB2CA0">
        <w:rPr>
          <w:lang w:val="en-US"/>
        </w:rPr>
        <w:t xml:space="preserve"> </w:t>
      </w:r>
      <w:r w:rsidRPr="00FB2CA0">
        <w:rPr>
          <w:b/>
          <w:bCs/>
          <w:lang w:val="en-US"/>
        </w:rPr>
        <w:t>18</w:t>
      </w:r>
      <w:r w:rsidRPr="00FB2CA0">
        <w:rPr>
          <w:lang w:val="en-US"/>
        </w:rPr>
        <w:t>, 40–46.</w:t>
      </w:r>
    </w:p>
    <w:p w14:paraId="797A1FC2" w14:textId="77777777" w:rsidR="00FB2CA0" w:rsidRPr="00FB2CA0" w:rsidRDefault="00FB2CA0" w:rsidP="00555A8D">
      <w:pPr>
        <w:pStyle w:val="Bibliography"/>
        <w:spacing w:after="0"/>
        <w:rPr>
          <w:lang w:val="en-US"/>
        </w:rPr>
      </w:pPr>
      <w:r w:rsidRPr="00FB2CA0">
        <w:rPr>
          <w:b/>
          <w:bCs/>
          <w:lang w:val="en-US"/>
        </w:rPr>
        <w:lastRenderedPageBreak/>
        <w:t>Kaye, S., Johnson, S., Arnold, R. D., Nie, B., Davis, J. T., Gulland, F., Abou-Madi, N. and Fletcher, D. J.</w:t>
      </w:r>
      <w:r w:rsidRPr="00FB2CA0">
        <w:rPr>
          <w:lang w:val="en-US"/>
        </w:rPr>
        <w:t xml:space="preserve"> (2016). Pharamcokinetic study of oral e-aminocaproic acid in the northern elephant seal (Mirounga Angustirostris). </w:t>
      </w:r>
      <w:r w:rsidRPr="00FB2CA0">
        <w:rPr>
          <w:i/>
          <w:iCs/>
          <w:lang w:val="en-US"/>
        </w:rPr>
        <w:t>Journal of Zoo and Wildlife Medicine</w:t>
      </w:r>
      <w:r w:rsidRPr="00FB2CA0">
        <w:rPr>
          <w:lang w:val="en-US"/>
        </w:rPr>
        <w:t xml:space="preserve"> </w:t>
      </w:r>
      <w:r w:rsidRPr="00FB2CA0">
        <w:rPr>
          <w:b/>
          <w:bCs/>
          <w:lang w:val="en-US"/>
        </w:rPr>
        <w:t>47</w:t>
      </w:r>
      <w:r w:rsidRPr="00FB2CA0">
        <w:rPr>
          <w:lang w:val="en-US"/>
        </w:rPr>
        <w:t>, 438–446. doi: 10.1638/2015-0138.1.</w:t>
      </w:r>
    </w:p>
    <w:p w14:paraId="5D214A10" w14:textId="77777777" w:rsidR="00FB2CA0" w:rsidRPr="00FB2CA0" w:rsidRDefault="00FB2CA0" w:rsidP="00555A8D">
      <w:pPr>
        <w:pStyle w:val="Bibliography"/>
        <w:spacing w:after="0"/>
        <w:rPr>
          <w:lang w:val="en-US"/>
        </w:rPr>
      </w:pPr>
      <w:r w:rsidRPr="00FB2CA0">
        <w:rPr>
          <w:b/>
          <w:bCs/>
          <w:lang w:val="en-US"/>
        </w:rPr>
        <w:t>Kaye, S., Johnson, S., Rios, C. and Fletcher, D. J.</w:t>
      </w:r>
      <w:r w:rsidRPr="00FB2CA0">
        <w:rPr>
          <w:lang w:val="en-US"/>
        </w:rPr>
        <w:t xml:space="preserve"> (2017). Plasmatic coagulation and fibrinolysis in healthy and Otostrongylus -affected Northern elephant seals (Mirounga angustirostris). </w:t>
      </w:r>
      <w:r w:rsidRPr="00FB2CA0">
        <w:rPr>
          <w:i/>
          <w:iCs/>
          <w:lang w:val="en-US"/>
        </w:rPr>
        <w:t>Veterinary Clinical Pathology</w:t>
      </w:r>
      <w:r w:rsidRPr="00FB2CA0">
        <w:rPr>
          <w:lang w:val="en-US"/>
        </w:rPr>
        <w:t xml:space="preserve"> </w:t>
      </w:r>
      <w:r w:rsidRPr="00FB2CA0">
        <w:rPr>
          <w:b/>
          <w:bCs/>
          <w:lang w:val="en-US"/>
        </w:rPr>
        <w:t>46</w:t>
      </w:r>
      <w:r w:rsidRPr="00FB2CA0">
        <w:rPr>
          <w:lang w:val="en-US"/>
        </w:rPr>
        <w:t>, 589–596. doi: 10.1111/vcp.12540.</w:t>
      </w:r>
    </w:p>
    <w:p w14:paraId="612339ED" w14:textId="77777777" w:rsidR="00FB2CA0" w:rsidRPr="00FB2CA0" w:rsidRDefault="00FB2CA0" w:rsidP="00555A8D">
      <w:pPr>
        <w:pStyle w:val="Bibliography"/>
        <w:spacing w:after="0"/>
        <w:rPr>
          <w:lang w:val="en-US"/>
        </w:rPr>
      </w:pPr>
      <w:r w:rsidRPr="00FB2CA0">
        <w:rPr>
          <w:b/>
          <w:bCs/>
          <w:lang w:val="en-US"/>
        </w:rPr>
        <w:t>Kelly, T. R., Greig, D., Colegrove, K. M., Lowenstine, L. J., Dailey, M., Gulland, F. M. and Haulena, M.</w:t>
      </w:r>
      <w:r w:rsidRPr="00FB2CA0">
        <w:rPr>
          <w:lang w:val="en-US"/>
        </w:rPr>
        <w:t xml:space="preserve"> (2005). Metastrongyloid Nematode (Otostrongylus circumlitus) Infection in a Stranded California Sea Lion (Zalophus californianus)— a New Host-parasite Association. </w:t>
      </w:r>
      <w:r w:rsidRPr="00FB2CA0">
        <w:rPr>
          <w:i/>
          <w:iCs/>
          <w:lang w:val="en-US"/>
        </w:rPr>
        <w:t>Journal of Wildlife Diseases</w:t>
      </w:r>
      <w:r w:rsidRPr="00FB2CA0">
        <w:rPr>
          <w:lang w:val="en-US"/>
        </w:rPr>
        <w:t xml:space="preserve"> </w:t>
      </w:r>
      <w:r w:rsidRPr="00FB2CA0">
        <w:rPr>
          <w:b/>
          <w:bCs/>
          <w:lang w:val="en-US"/>
        </w:rPr>
        <w:t>41</w:t>
      </w:r>
      <w:r w:rsidRPr="00FB2CA0">
        <w:rPr>
          <w:lang w:val="en-US"/>
        </w:rPr>
        <w:t>, 593–598. doi: 10.7589/0090-3558-41.3.593.</w:t>
      </w:r>
    </w:p>
    <w:p w14:paraId="1F722B71" w14:textId="77777777" w:rsidR="00FB2CA0" w:rsidRPr="00FB2CA0" w:rsidRDefault="00FB2CA0" w:rsidP="00555A8D">
      <w:pPr>
        <w:pStyle w:val="Bibliography"/>
        <w:spacing w:after="0"/>
        <w:rPr>
          <w:lang w:val="en-US"/>
        </w:rPr>
      </w:pPr>
      <w:r w:rsidRPr="00FB2CA0">
        <w:rPr>
          <w:b/>
          <w:bCs/>
          <w:lang w:val="en-US"/>
        </w:rPr>
        <w:t>Kennedy, M. J.</w:t>
      </w:r>
      <w:r w:rsidRPr="00FB2CA0">
        <w:rPr>
          <w:lang w:val="en-US"/>
        </w:rPr>
        <w:t xml:space="preserve"> (1986). Metastrongyloidea) from the lungs of the ringed seal, Phoca hispida (Phocidae), from the Beaufort Sea, Canada. </w:t>
      </w:r>
      <w:r w:rsidRPr="00FB2CA0">
        <w:rPr>
          <w:i/>
          <w:iCs/>
          <w:lang w:val="en-US"/>
        </w:rPr>
        <w:t>Canadian Journal of Zoology</w:t>
      </w:r>
      <w:r w:rsidRPr="00FB2CA0">
        <w:rPr>
          <w:lang w:val="en-US"/>
        </w:rPr>
        <w:t xml:space="preserve"> </w:t>
      </w:r>
      <w:r w:rsidRPr="00FB2CA0">
        <w:rPr>
          <w:b/>
          <w:bCs/>
          <w:lang w:val="en-US"/>
        </w:rPr>
        <w:t>64</w:t>
      </w:r>
      <w:r w:rsidRPr="00FB2CA0">
        <w:rPr>
          <w:lang w:val="en-US"/>
        </w:rPr>
        <w:t>, 1864–1868. doi: 10.1139/z86-278.</w:t>
      </w:r>
    </w:p>
    <w:p w14:paraId="79F94891" w14:textId="77777777" w:rsidR="00FB2CA0" w:rsidRPr="00FB2CA0" w:rsidRDefault="00FB2CA0" w:rsidP="00555A8D">
      <w:pPr>
        <w:pStyle w:val="Bibliography"/>
        <w:spacing w:after="0"/>
        <w:rPr>
          <w:lang w:val="en-US"/>
        </w:rPr>
      </w:pPr>
      <w:r w:rsidRPr="00FB2CA0">
        <w:rPr>
          <w:b/>
          <w:bCs/>
          <w:lang w:val="en-US"/>
        </w:rPr>
        <w:t>Kennedy, S., Smyth, J. A., Cush, P. F., Duignan, P., Platten, M., McCullough, S. J. and Allan, G. M.</w:t>
      </w:r>
      <w:r w:rsidRPr="00FB2CA0">
        <w:rPr>
          <w:lang w:val="en-US"/>
        </w:rPr>
        <w:t xml:space="preserve"> (1989). Histopathologic and Immunocytochemical Studies of Distemper in Seals. </w:t>
      </w:r>
      <w:r w:rsidRPr="00FB2CA0">
        <w:rPr>
          <w:i/>
          <w:iCs/>
          <w:lang w:val="en-US"/>
        </w:rPr>
        <w:t>Veterinary Pathology</w:t>
      </w:r>
      <w:r w:rsidRPr="00FB2CA0">
        <w:rPr>
          <w:lang w:val="en-US"/>
        </w:rPr>
        <w:t xml:space="preserve"> </w:t>
      </w:r>
      <w:r w:rsidRPr="00FB2CA0">
        <w:rPr>
          <w:b/>
          <w:bCs/>
          <w:lang w:val="en-US"/>
        </w:rPr>
        <w:t>26</w:t>
      </w:r>
      <w:r w:rsidRPr="00FB2CA0">
        <w:rPr>
          <w:lang w:val="en-US"/>
        </w:rPr>
        <w:t>, 97–103. doi: 10.1177/030098588902600201.</w:t>
      </w:r>
    </w:p>
    <w:p w14:paraId="6B61DD8E" w14:textId="77777777" w:rsidR="00FB2CA0" w:rsidRPr="00FB2CA0" w:rsidRDefault="00FB2CA0" w:rsidP="00555A8D">
      <w:pPr>
        <w:pStyle w:val="Bibliography"/>
        <w:spacing w:after="0"/>
        <w:rPr>
          <w:lang w:val="en-US"/>
        </w:rPr>
      </w:pPr>
      <w:r w:rsidRPr="00FB2CA0">
        <w:rPr>
          <w:b/>
          <w:bCs/>
          <w:lang w:val="en-US"/>
        </w:rPr>
        <w:t>Kenyon, A. J. and Kenyon, B. J.</w:t>
      </w:r>
      <w:r w:rsidRPr="00FB2CA0">
        <w:rPr>
          <w:lang w:val="en-US"/>
        </w:rPr>
        <w:t xml:space="preserve"> (1977). Prevalence of Pharurus pallasii in the beluga whale (Delphinapterus leucas) of Churchill River Basin, Manitoba. </w:t>
      </w:r>
      <w:r w:rsidRPr="00FB2CA0">
        <w:rPr>
          <w:i/>
          <w:iCs/>
          <w:lang w:val="en-US"/>
        </w:rPr>
        <w:t>Journal of Wildlife Diseases</w:t>
      </w:r>
      <w:r w:rsidRPr="00FB2CA0">
        <w:rPr>
          <w:lang w:val="en-US"/>
        </w:rPr>
        <w:t xml:space="preserve"> </w:t>
      </w:r>
      <w:r w:rsidRPr="00FB2CA0">
        <w:rPr>
          <w:b/>
          <w:bCs/>
          <w:lang w:val="en-US"/>
        </w:rPr>
        <w:t>13</w:t>
      </w:r>
      <w:r w:rsidRPr="00FB2CA0">
        <w:rPr>
          <w:lang w:val="en-US"/>
        </w:rPr>
        <w:t>, 338–340. doi: 10.7589/0090-3558-13.4.338.</w:t>
      </w:r>
    </w:p>
    <w:p w14:paraId="247D8C98" w14:textId="77777777" w:rsidR="00FB2CA0" w:rsidRPr="00FB2CA0" w:rsidRDefault="00FB2CA0" w:rsidP="00555A8D">
      <w:pPr>
        <w:pStyle w:val="Bibliography"/>
        <w:spacing w:after="0"/>
        <w:rPr>
          <w:lang w:val="en-US"/>
        </w:rPr>
      </w:pPr>
      <w:r w:rsidRPr="00FB2CA0">
        <w:rPr>
          <w:b/>
          <w:bCs/>
          <w:lang w:val="en-US"/>
        </w:rPr>
        <w:lastRenderedPageBreak/>
        <w:t>Kijewska, A. P., Jankowski, Z., Kuklik, I. and Rokicki, J.</w:t>
      </w:r>
      <w:r w:rsidRPr="00FB2CA0">
        <w:rPr>
          <w:lang w:val="en-US"/>
        </w:rPr>
        <w:t xml:space="preserve"> (2003). Pathological changes in the auditory organs of the harbor porpoise (Phocoena phocoena, L.) associated with Stenurus minor (Kuhn, 1829). </w:t>
      </w:r>
      <w:r w:rsidRPr="00FB2CA0">
        <w:rPr>
          <w:i/>
          <w:iCs/>
          <w:lang w:val="en-US"/>
        </w:rPr>
        <w:t>Acta Parasitologica</w:t>
      </w:r>
      <w:r w:rsidRPr="00FB2CA0">
        <w:rPr>
          <w:lang w:val="en-US"/>
        </w:rPr>
        <w:t xml:space="preserve"> </w:t>
      </w:r>
      <w:r w:rsidRPr="00FB2CA0">
        <w:rPr>
          <w:b/>
          <w:bCs/>
          <w:lang w:val="en-US"/>
        </w:rPr>
        <w:t>48</w:t>
      </w:r>
      <w:r w:rsidRPr="00FB2CA0">
        <w:rPr>
          <w:lang w:val="en-US"/>
        </w:rPr>
        <w:t>, 60–63. doi: 10.13140/RG.2.1.4781.7046.</w:t>
      </w:r>
    </w:p>
    <w:p w14:paraId="7F876E5E" w14:textId="77777777" w:rsidR="00FB2CA0" w:rsidRPr="00FB2CA0" w:rsidRDefault="00FB2CA0" w:rsidP="00555A8D">
      <w:pPr>
        <w:pStyle w:val="Bibliography"/>
        <w:spacing w:after="0"/>
        <w:rPr>
          <w:lang w:val="en-US"/>
        </w:rPr>
      </w:pPr>
      <w:r w:rsidRPr="00FB2CA0">
        <w:rPr>
          <w:b/>
          <w:bCs/>
          <w:lang w:val="en-US"/>
        </w:rPr>
        <w:t>Kontrimavichus, V. and Delyamure, S.</w:t>
      </w:r>
      <w:r w:rsidRPr="00FB2CA0">
        <w:rPr>
          <w:lang w:val="en-US"/>
        </w:rPr>
        <w:t xml:space="preserve"> (1979). Filaroides of domestic and wild animals. </w:t>
      </w:r>
      <w:r w:rsidRPr="00FB2CA0">
        <w:rPr>
          <w:i/>
          <w:iCs/>
          <w:lang w:val="en-US"/>
        </w:rPr>
        <w:t>Fundamentals of nematology</w:t>
      </w:r>
      <w:r w:rsidRPr="00FB2CA0">
        <w:rPr>
          <w:lang w:val="en-US"/>
        </w:rPr>
        <w:t xml:space="preserve"> </w:t>
      </w:r>
      <w:r w:rsidRPr="00FB2CA0">
        <w:rPr>
          <w:b/>
          <w:bCs/>
          <w:lang w:val="en-US"/>
        </w:rPr>
        <w:t>29</w:t>
      </w:r>
      <w:r w:rsidRPr="00FB2CA0">
        <w:rPr>
          <w:lang w:val="en-US"/>
        </w:rPr>
        <w:t>, 30–36.</w:t>
      </w:r>
    </w:p>
    <w:p w14:paraId="09A21379" w14:textId="77777777" w:rsidR="00FB2CA0" w:rsidRPr="00FB2CA0" w:rsidRDefault="00FB2CA0" w:rsidP="00555A8D">
      <w:pPr>
        <w:pStyle w:val="Bibliography"/>
        <w:spacing w:after="0"/>
        <w:rPr>
          <w:lang w:val="en-US"/>
        </w:rPr>
      </w:pPr>
      <w:r w:rsidRPr="00FB2CA0">
        <w:rPr>
          <w:b/>
          <w:bCs/>
          <w:lang w:val="en-US"/>
        </w:rPr>
        <w:t>Kroese, M. V., Beckers, L., Bisselink, Y. J. W. M., Brasseur, S., van Tulden, P. W., Koene, M. G. J., Roest, H. I. J., Ruuls, R. C., Backer, J. A., IJzer, J., van der Giessen, J. W. B. and Willemsen, P. T. J.</w:t>
      </w:r>
      <w:r w:rsidRPr="00FB2CA0">
        <w:rPr>
          <w:lang w:val="en-US"/>
        </w:rPr>
        <w:t xml:space="preserve"> (2018). Brucella pinnipedialis in grey seals (Halichoerus grypus) and harbour seals (Phoca vitulina) in the Netherlands. </w:t>
      </w:r>
      <w:r w:rsidRPr="00FB2CA0">
        <w:rPr>
          <w:i/>
          <w:iCs/>
          <w:lang w:val="en-US"/>
        </w:rPr>
        <w:t>Journal of Wildlife Diseases</w:t>
      </w:r>
      <w:r w:rsidRPr="00FB2CA0">
        <w:rPr>
          <w:lang w:val="en-US"/>
        </w:rPr>
        <w:t xml:space="preserve"> </w:t>
      </w:r>
      <w:r w:rsidRPr="00FB2CA0">
        <w:rPr>
          <w:b/>
          <w:bCs/>
          <w:lang w:val="en-US"/>
        </w:rPr>
        <w:t>54</w:t>
      </w:r>
      <w:r w:rsidRPr="00FB2CA0">
        <w:rPr>
          <w:lang w:val="en-US"/>
        </w:rPr>
        <w:t>, 439. doi: 10.7589/2017-05-097.</w:t>
      </w:r>
    </w:p>
    <w:p w14:paraId="29D1BE3C" w14:textId="77777777" w:rsidR="00FB2CA0" w:rsidRPr="00FB2CA0" w:rsidRDefault="00FB2CA0" w:rsidP="00555A8D">
      <w:pPr>
        <w:pStyle w:val="Bibliography"/>
        <w:spacing w:after="0"/>
        <w:rPr>
          <w:lang w:val="en-US"/>
        </w:rPr>
      </w:pPr>
      <w:r w:rsidRPr="00FB2CA0">
        <w:rPr>
          <w:b/>
          <w:bCs/>
          <w:lang w:val="en-US"/>
        </w:rPr>
        <w:t>Kühn, J.</w:t>
      </w:r>
      <w:r w:rsidRPr="00FB2CA0">
        <w:rPr>
          <w:lang w:val="en-US"/>
        </w:rPr>
        <w:t xml:space="preserve"> (1829). Description d’un nouvelle espèce de strongyle trouveé dans le marsouin. </w:t>
      </w:r>
      <w:r w:rsidRPr="00FB2CA0">
        <w:rPr>
          <w:i/>
          <w:iCs/>
          <w:lang w:val="en-US"/>
        </w:rPr>
        <w:t>Bulletin du Sciences Naturelles et Geologie</w:t>
      </w:r>
      <w:r w:rsidRPr="00FB2CA0">
        <w:rPr>
          <w:lang w:val="en-US"/>
        </w:rPr>
        <w:t xml:space="preserve"> </w:t>
      </w:r>
      <w:r w:rsidRPr="00FB2CA0">
        <w:rPr>
          <w:b/>
          <w:bCs/>
          <w:lang w:val="en-US"/>
        </w:rPr>
        <w:t>17</w:t>
      </w:r>
      <w:r w:rsidRPr="00FB2CA0">
        <w:rPr>
          <w:lang w:val="en-US"/>
        </w:rPr>
        <w:t>, 150–153.</w:t>
      </w:r>
    </w:p>
    <w:p w14:paraId="6E7BBCE4" w14:textId="77777777" w:rsidR="00FB2CA0" w:rsidRPr="00FB2CA0" w:rsidRDefault="00FB2CA0" w:rsidP="00555A8D">
      <w:pPr>
        <w:pStyle w:val="Bibliography"/>
        <w:spacing w:after="0"/>
        <w:rPr>
          <w:lang w:val="en-US"/>
        </w:rPr>
      </w:pPr>
      <w:r w:rsidRPr="00FB2CA0">
        <w:rPr>
          <w:b/>
          <w:bCs/>
          <w:lang w:val="en-US"/>
        </w:rPr>
        <w:t>Kumazawa, H., Yona, R., Hirai, M. and Hasegawa, H.</w:t>
      </w:r>
      <w:r w:rsidRPr="00FB2CA0">
        <w:rPr>
          <w:lang w:val="en-US"/>
        </w:rPr>
        <w:t xml:space="preserve"> (2006). A Fatal Case of Bronchopneumonia Associated with Lungworm lnfection in a Bottle-nosed dolphin, tursiops truncatus (Cetacea: Dephinidae). </w:t>
      </w:r>
      <w:r w:rsidRPr="00FB2CA0">
        <w:rPr>
          <w:i/>
          <w:iCs/>
          <w:lang w:val="en-US"/>
        </w:rPr>
        <w:t>Japanese Journal of Zoo and Wildlife Medicine</w:t>
      </w:r>
      <w:r w:rsidRPr="00FB2CA0">
        <w:rPr>
          <w:lang w:val="en-US"/>
        </w:rPr>
        <w:t xml:space="preserve"> </w:t>
      </w:r>
      <w:r w:rsidRPr="00FB2CA0">
        <w:rPr>
          <w:b/>
          <w:bCs/>
          <w:lang w:val="en-US"/>
        </w:rPr>
        <w:t>11</w:t>
      </w:r>
      <w:r w:rsidRPr="00FB2CA0">
        <w:rPr>
          <w:lang w:val="en-US"/>
        </w:rPr>
        <w:t>, 31–34.</w:t>
      </w:r>
    </w:p>
    <w:p w14:paraId="1C0A6068" w14:textId="77777777" w:rsidR="00FB2CA0" w:rsidRPr="00FB2CA0" w:rsidRDefault="00FB2CA0" w:rsidP="00555A8D">
      <w:pPr>
        <w:pStyle w:val="Bibliography"/>
        <w:spacing w:after="0"/>
        <w:rPr>
          <w:lang w:val="en-US"/>
        </w:rPr>
      </w:pPr>
      <w:r w:rsidRPr="00FB2CA0">
        <w:rPr>
          <w:b/>
          <w:bCs/>
          <w:lang w:val="en-US"/>
        </w:rPr>
        <w:t>Kuramochi, T., Araki, J. and Machida, M.</w:t>
      </w:r>
      <w:r w:rsidRPr="00FB2CA0">
        <w:rPr>
          <w:lang w:val="en-US"/>
        </w:rPr>
        <w:t xml:space="preserve"> (1990). Pseudaliid nematodes from Dall’s porpoise, Phocoenoides dalli. </w:t>
      </w:r>
      <w:r w:rsidRPr="00FB2CA0">
        <w:rPr>
          <w:i/>
          <w:iCs/>
          <w:lang w:val="en-US"/>
        </w:rPr>
        <w:t>Bulletin of the National Science Museum Series A (Zoology</w:t>
      </w:r>
      <w:r w:rsidRPr="00FB2CA0">
        <w:rPr>
          <w:lang w:val="en-US"/>
        </w:rPr>
        <w:t xml:space="preserve"> 97–103.</w:t>
      </w:r>
    </w:p>
    <w:p w14:paraId="552126B5" w14:textId="77777777" w:rsidR="00FB2CA0" w:rsidRPr="00FB2CA0" w:rsidRDefault="00FB2CA0" w:rsidP="00555A8D">
      <w:pPr>
        <w:pStyle w:val="Bibliography"/>
        <w:spacing w:after="0"/>
        <w:rPr>
          <w:lang w:val="en-US"/>
        </w:rPr>
      </w:pPr>
      <w:r w:rsidRPr="00FB2CA0">
        <w:rPr>
          <w:b/>
          <w:bCs/>
          <w:lang w:val="en-US"/>
        </w:rPr>
        <w:t>Kuramochi, T., Kikuchi, T., Okamura, H., Tatsukawa, T., Doi, H., Nakamura, K., Yamada, T., Koda, Y., Yoshida, Y. and Matsuura, M.</w:t>
      </w:r>
      <w:r w:rsidRPr="00FB2CA0">
        <w:rPr>
          <w:lang w:val="en-US"/>
        </w:rPr>
        <w:t xml:space="preserve"> (2000). Parasitic helminth and epizoit fauna of finless porpoise in the Inland Sea of Japan and the western North Pacific </w:t>
      </w:r>
      <w:r w:rsidRPr="00FB2CA0">
        <w:rPr>
          <w:lang w:val="en-US"/>
        </w:rPr>
        <w:lastRenderedPageBreak/>
        <w:t xml:space="preserve">with a preliminary note on faunal difference by host’s local population. </w:t>
      </w:r>
      <w:r w:rsidRPr="00FB2CA0">
        <w:rPr>
          <w:i/>
          <w:iCs/>
          <w:lang w:val="en-US"/>
        </w:rPr>
        <w:t>Memoirs of the National Science Museum, Tokyo</w:t>
      </w:r>
      <w:r w:rsidRPr="00FB2CA0">
        <w:rPr>
          <w:lang w:val="en-US"/>
        </w:rPr>
        <w:t xml:space="preserve"> </w:t>
      </w:r>
      <w:r w:rsidRPr="00FB2CA0">
        <w:rPr>
          <w:b/>
          <w:bCs/>
          <w:lang w:val="en-US"/>
        </w:rPr>
        <w:t>33</w:t>
      </w:r>
      <w:r w:rsidRPr="00FB2CA0">
        <w:rPr>
          <w:lang w:val="en-US"/>
        </w:rPr>
        <w:t>, 83–95.</w:t>
      </w:r>
    </w:p>
    <w:p w14:paraId="73D6DF0B" w14:textId="77777777" w:rsidR="00FB2CA0" w:rsidRPr="00FB2CA0" w:rsidRDefault="00FB2CA0" w:rsidP="00555A8D">
      <w:pPr>
        <w:pStyle w:val="Bibliography"/>
        <w:spacing w:after="0"/>
        <w:rPr>
          <w:lang w:val="en-US"/>
        </w:rPr>
      </w:pPr>
      <w:r w:rsidRPr="00FB2CA0">
        <w:rPr>
          <w:b/>
          <w:bCs/>
          <w:lang w:val="en-US"/>
        </w:rPr>
        <w:t>Kurochkin, Y. V. and Zablotsky, V.</w:t>
      </w:r>
      <w:r w:rsidRPr="00FB2CA0">
        <w:rPr>
          <w:lang w:val="en-US"/>
        </w:rPr>
        <w:t xml:space="preserve"> (1958). On the helminth fauna of the Caspian seal [In Russian]. </w:t>
      </w:r>
      <w:r w:rsidRPr="00FB2CA0">
        <w:rPr>
          <w:i/>
          <w:iCs/>
          <w:lang w:val="en-US"/>
        </w:rPr>
        <w:t>Trudy Astrakhan—skogo Zapovednika 1993</w:t>
      </w:r>
      <w:r w:rsidRPr="00FB2CA0">
        <w:rPr>
          <w:lang w:val="en-US"/>
        </w:rPr>
        <w:t xml:space="preserve"> 337–343.</w:t>
      </w:r>
    </w:p>
    <w:p w14:paraId="15379B6A" w14:textId="77777777" w:rsidR="00FB2CA0" w:rsidRPr="00FB2CA0" w:rsidRDefault="00FB2CA0" w:rsidP="00555A8D">
      <w:pPr>
        <w:pStyle w:val="Bibliography"/>
        <w:spacing w:after="0"/>
        <w:rPr>
          <w:lang w:val="en-US"/>
        </w:rPr>
      </w:pPr>
      <w:r w:rsidRPr="00FB2CA0">
        <w:rPr>
          <w:b/>
          <w:bCs/>
          <w:lang w:val="en-US"/>
        </w:rPr>
        <w:t>Kuwamura, M., Sawamoto, O., Yamate, J., Aoki, M., Ohnishi, Y. and Kotani, T.</w:t>
      </w:r>
      <w:r w:rsidRPr="00FB2CA0">
        <w:rPr>
          <w:lang w:val="en-US"/>
        </w:rPr>
        <w:t xml:space="preserve"> (2007). Pulmonary Vascular Proliferation and Lungworm (Stenurus ovatus) in a Bottlenose Dolphin (Tursiops turncatus). </w:t>
      </w:r>
      <w:r w:rsidRPr="00FB2CA0">
        <w:rPr>
          <w:i/>
          <w:iCs/>
          <w:lang w:val="en-US"/>
        </w:rPr>
        <w:t>Journal of Veterinary Medical Science</w:t>
      </w:r>
      <w:r w:rsidRPr="00FB2CA0">
        <w:rPr>
          <w:lang w:val="en-US"/>
        </w:rPr>
        <w:t xml:space="preserve"> </w:t>
      </w:r>
      <w:r w:rsidRPr="00FB2CA0">
        <w:rPr>
          <w:b/>
          <w:bCs/>
          <w:lang w:val="en-US"/>
        </w:rPr>
        <w:t>69</w:t>
      </w:r>
      <w:r w:rsidRPr="00FB2CA0">
        <w:rPr>
          <w:lang w:val="en-US"/>
        </w:rPr>
        <w:t>, 531–533. doi: 10.1292/jvms.69.531.</w:t>
      </w:r>
    </w:p>
    <w:p w14:paraId="1151F313" w14:textId="77777777" w:rsidR="00FB2CA0" w:rsidRPr="00FB2CA0" w:rsidRDefault="00FB2CA0" w:rsidP="00555A8D">
      <w:pPr>
        <w:pStyle w:val="Bibliography"/>
        <w:spacing w:after="0"/>
        <w:rPr>
          <w:lang w:val="en-US"/>
        </w:rPr>
      </w:pPr>
      <w:r w:rsidRPr="00FB2CA0">
        <w:rPr>
          <w:b/>
          <w:bCs/>
          <w:lang w:val="en-US"/>
        </w:rPr>
        <w:t>Kuzmina, T. A., Spraker, T. R., Kudlai, O., Lisitsyna, O. I., Zabludovskaja, S. O., Karbowiak, G., Fontaine, C. and Kuchta, R.</w:t>
      </w:r>
      <w:r w:rsidRPr="00FB2CA0">
        <w:rPr>
          <w:lang w:val="en-US"/>
        </w:rPr>
        <w:t xml:space="preserve"> (2018). Metazoan parasites of California sea lions (Zalophus californianus): A new data and review. </w:t>
      </w:r>
      <w:r w:rsidRPr="00FB2CA0">
        <w:rPr>
          <w:i/>
          <w:iCs/>
          <w:lang w:val="en-US"/>
        </w:rPr>
        <w:t>International Journal for Parasitology: Parasites and Wildlife</w:t>
      </w:r>
      <w:r w:rsidRPr="00FB2CA0">
        <w:rPr>
          <w:lang w:val="en-US"/>
        </w:rPr>
        <w:t xml:space="preserve"> </w:t>
      </w:r>
      <w:r w:rsidRPr="00FB2CA0">
        <w:rPr>
          <w:b/>
          <w:bCs/>
          <w:lang w:val="en-US"/>
        </w:rPr>
        <w:t>7</w:t>
      </w:r>
      <w:r w:rsidRPr="00FB2CA0">
        <w:rPr>
          <w:lang w:val="en-US"/>
        </w:rPr>
        <w:t>, 326–334. doi: 10.1016/j.ijppaw.2018.09.001.</w:t>
      </w:r>
    </w:p>
    <w:p w14:paraId="0FE6D0E9" w14:textId="77777777" w:rsidR="00FB2CA0" w:rsidRPr="00FB2CA0" w:rsidRDefault="00FB2CA0" w:rsidP="00555A8D">
      <w:pPr>
        <w:pStyle w:val="Bibliography"/>
        <w:spacing w:after="0"/>
        <w:rPr>
          <w:lang w:val="en-US"/>
        </w:rPr>
      </w:pPr>
      <w:r w:rsidRPr="00FB2CA0">
        <w:rPr>
          <w:b/>
          <w:bCs/>
          <w:lang w:val="en-US"/>
        </w:rPr>
        <w:t>Lambourn, D. M., Garner, M., Ewalt, D., Raverty, S., Sidor, I., Jeffries, S. J., Rhyan, J. and Gaydos, J. K.</w:t>
      </w:r>
      <w:r w:rsidRPr="00FB2CA0">
        <w:rPr>
          <w:lang w:val="en-US"/>
        </w:rPr>
        <w:t xml:space="preserve"> (2013). Brucella pinnipedialis infections in pacific harbour seals Phoca vitulina richardsi from Washington State, USA. </w:t>
      </w:r>
      <w:r w:rsidRPr="00FB2CA0">
        <w:rPr>
          <w:i/>
          <w:iCs/>
          <w:lang w:val="en-US"/>
        </w:rPr>
        <w:t>Journal of Wildlife Diseases</w:t>
      </w:r>
      <w:r w:rsidRPr="00FB2CA0">
        <w:rPr>
          <w:lang w:val="en-US"/>
        </w:rPr>
        <w:t xml:space="preserve"> </w:t>
      </w:r>
      <w:r w:rsidRPr="00FB2CA0">
        <w:rPr>
          <w:b/>
          <w:bCs/>
          <w:lang w:val="en-US"/>
        </w:rPr>
        <w:t>49</w:t>
      </w:r>
      <w:r w:rsidRPr="00FB2CA0">
        <w:rPr>
          <w:lang w:val="en-US"/>
        </w:rPr>
        <w:t>, 802–815. doi: 10.7589/2012-05-137.</w:t>
      </w:r>
    </w:p>
    <w:p w14:paraId="24E9262E" w14:textId="77777777" w:rsidR="00FB2CA0" w:rsidRPr="00FB2CA0" w:rsidRDefault="00FB2CA0" w:rsidP="00555A8D">
      <w:pPr>
        <w:pStyle w:val="Bibliography"/>
        <w:spacing w:after="0"/>
        <w:rPr>
          <w:lang w:val="en-US"/>
        </w:rPr>
      </w:pPr>
      <w:r w:rsidRPr="00FB2CA0">
        <w:rPr>
          <w:b/>
          <w:bCs/>
          <w:lang w:val="en-US"/>
        </w:rPr>
        <w:t>Lane, E. P., de Wet, M., Thompson, P., Siebert, U., Wohlsein, P. and Plön, S.</w:t>
      </w:r>
      <w:r w:rsidRPr="00FB2CA0">
        <w:rPr>
          <w:lang w:val="en-US"/>
        </w:rPr>
        <w:t xml:space="preserve"> (2014). A Systematic Health Assessment of Indian Ocean Bottlenose (Tursiops aduncus) and Indo-Pacific Humpback (Sousa plumbea) Dolphins Incidentally Caught in Shark Nets off the KwaZulu-Natal Coast, South Africa. </w:t>
      </w:r>
      <w:r w:rsidRPr="00FB2CA0">
        <w:rPr>
          <w:i/>
          <w:iCs/>
          <w:lang w:val="en-US"/>
        </w:rPr>
        <w:t>PLoS ONE</w:t>
      </w:r>
      <w:r w:rsidRPr="00FB2CA0">
        <w:rPr>
          <w:lang w:val="en-US"/>
        </w:rPr>
        <w:t xml:space="preserve"> </w:t>
      </w:r>
      <w:r w:rsidRPr="00FB2CA0">
        <w:rPr>
          <w:b/>
          <w:bCs/>
          <w:lang w:val="en-US"/>
        </w:rPr>
        <w:t>9</w:t>
      </w:r>
      <w:r w:rsidRPr="00FB2CA0">
        <w:rPr>
          <w:lang w:val="en-US"/>
        </w:rPr>
        <w:t>,. doi: 10.1371/journal.pone.0107038.</w:t>
      </w:r>
    </w:p>
    <w:p w14:paraId="1F6A7AA5" w14:textId="77777777" w:rsidR="00FB2CA0" w:rsidRPr="00FB2CA0" w:rsidRDefault="00FB2CA0" w:rsidP="00555A8D">
      <w:pPr>
        <w:pStyle w:val="Bibliography"/>
        <w:spacing w:after="0"/>
        <w:rPr>
          <w:lang w:val="en-US"/>
        </w:rPr>
      </w:pPr>
      <w:r w:rsidRPr="00FB2CA0">
        <w:rPr>
          <w:b/>
          <w:bCs/>
          <w:lang w:val="en-US"/>
        </w:rPr>
        <w:t>Lehnert, K., Raga, J. and Siebert, U.</w:t>
      </w:r>
      <w:r w:rsidRPr="00FB2CA0">
        <w:rPr>
          <w:lang w:val="en-US"/>
        </w:rPr>
        <w:t xml:space="preserve"> (2005). Macroparasites in stranded and bycaught harbour porpoises from German and Norwegian waters. </w:t>
      </w:r>
      <w:r w:rsidRPr="00FB2CA0">
        <w:rPr>
          <w:i/>
          <w:iCs/>
          <w:lang w:val="en-US"/>
        </w:rPr>
        <w:t>Diseases of Aquatic Organisms</w:t>
      </w:r>
      <w:r w:rsidRPr="00FB2CA0">
        <w:rPr>
          <w:lang w:val="en-US"/>
        </w:rPr>
        <w:t xml:space="preserve"> </w:t>
      </w:r>
      <w:r w:rsidRPr="00FB2CA0">
        <w:rPr>
          <w:b/>
          <w:bCs/>
          <w:lang w:val="en-US"/>
        </w:rPr>
        <w:t>64</w:t>
      </w:r>
      <w:r w:rsidRPr="00FB2CA0">
        <w:rPr>
          <w:lang w:val="en-US"/>
        </w:rPr>
        <w:t>, 265–269. doi: 10.3354/dao064265.</w:t>
      </w:r>
    </w:p>
    <w:p w14:paraId="52EFCDCD" w14:textId="77777777" w:rsidR="00FB2CA0" w:rsidRPr="00FB2CA0" w:rsidRDefault="00FB2CA0" w:rsidP="00555A8D">
      <w:pPr>
        <w:pStyle w:val="Bibliography"/>
        <w:spacing w:after="0"/>
        <w:rPr>
          <w:lang w:val="en-US"/>
        </w:rPr>
      </w:pPr>
      <w:r w:rsidRPr="00FB2CA0">
        <w:rPr>
          <w:b/>
          <w:bCs/>
          <w:lang w:val="en-US"/>
        </w:rPr>
        <w:lastRenderedPageBreak/>
        <w:t>Lehnert, K., Raga, J. A. and Siebert, U.</w:t>
      </w:r>
      <w:r w:rsidRPr="00FB2CA0">
        <w:rPr>
          <w:lang w:val="en-US"/>
        </w:rPr>
        <w:t xml:space="preserve"> (2007). Parasites in harbour seals (Phoca vitulina) from the German Wadden Sea between two Phocine Distemper Virus epidemics. </w:t>
      </w:r>
      <w:r w:rsidRPr="00FB2CA0">
        <w:rPr>
          <w:i/>
          <w:iCs/>
          <w:lang w:val="en-US"/>
        </w:rPr>
        <w:t>Helgoland Marine Research</w:t>
      </w:r>
      <w:r w:rsidRPr="00FB2CA0">
        <w:rPr>
          <w:lang w:val="en-US"/>
        </w:rPr>
        <w:t xml:space="preserve"> </w:t>
      </w:r>
      <w:r w:rsidRPr="00FB2CA0">
        <w:rPr>
          <w:b/>
          <w:bCs/>
          <w:lang w:val="en-US"/>
        </w:rPr>
        <w:t>61</w:t>
      </w:r>
      <w:r w:rsidRPr="00FB2CA0">
        <w:rPr>
          <w:lang w:val="en-US"/>
        </w:rPr>
        <w:t>, 239–245. doi: 10.1007/s10152-007-0072-9.</w:t>
      </w:r>
    </w:p>
    <w:p w14:paraId="54B724B6" w14:textId="77777777" w:rsidR="00FB2CA0" w:rsidRPr="00FB2CA0" w:rsidRDefault="00FB2CA0" w:rsidP="00555A8D">
      <w:pPr>
        <w:pStyle w:val="Bibliography"/>
        <w:spacing w:after="0"/>
        <w:rPr>
          <w:lang w:val="en-US"/>
        </w:rPr>
      </w:pPr>
      <w:r w:rsidRPr="00FB2CA0">
        <w:rPr>
          <w:b/>
          <w:bCs/>
          <w:lang w:val="en-US"/>
        </w:rPr>
        <w:t>Lehnert, K., von Samson-Himmelstjerna, G., Schaudien, D., Bleidorn, C., Wohlsein, P. and Siebert, U.</w:t>
      </w:r>
      <w:r w:rsidRPr="00FB2CA0">
        <w:rPr>
          <w:lang w:val="en-US"/>
        </w:rPr>
        <w:t xml:space="preserve"> (2010). Transmission of lungworms of harbour porpoises and harbour seals: Molecular tools determine potential vertebrate intermediate hosts. </w:t>
      </w:r>
      <w:r w:rsidRPr="00FB2CA0">
        <w:rPr>
          <w:i/>
          <w:iCs/>
          <w:lang w:val="en-US"/>
        </w:rPr>
        <w:t>International Journal for Parasitology</w:t>
      </w:r>
      <w:r w:rsidRPr="00FB2CA0">
        <w:rPr>
          <w:lang w:val="en-US"/>
        </w:rPr>
        <w:t xml:space="preserve"> </w:t>
      </w:r>
      <w:r w:rsidRPr="00FB2CA0">
        <w:rPr>
          <w:b/>
          <w:bCs/>
          <w:lang w:val="en-US"/>
        </w:rPr>
        <w:t>40</w:t>
      </w:r>
      <w:r w:rsidRPr="00FB2CA0">
        <w:rPr>
          <w:lang w:val="en-US"/>
        </w:rPr>
        <w:t>, 845–853. doi: 10.1016/j.ijpara.2009.12.008.</w:t>
      </w:r>
    </w:p>
    <w:p w14:paraId="110841E5" w14:textId="77777777" w:rsidR="00FB2CA0" w:rsidRPr="00FB2CA0" w:rsidRDefault="00FB2CA0" w:rsidP="00555A8D">
      <w:pPr>
        <w:pStyle w:val="Bibliography"/>
        <w:spacing w:after="0"/>
        <w:rPr>
          <w:lang w:val="en-US"/>
        </w:rPr>
      </w:pPr>
      <w:r w:rsidRPr="00FB2CA0">
        <w:rPr>
          <w:b/>
          <w:bCs/>
          <w:lang w:val="en-US"/>
        </w:rPr>
        <w:t>Lehnert, K., Seibel, H., Hasselmeier, I., Wohlsein, P., Iversen, M., Nielsen, N. H., Heide-Jørgensen, M. P., Prenger-Berninghoff, E. and Siebert, U.</w:t>
      </w:r>
      <w:r w:rsidRPr="00FB2CA0">
        <w:rPr>
          <w:lang w:val="en-US"/>
        </w:rPr>
        <w:t xml:space="preserve"> (2014). Increase in parasite burden and associated pathology in harbour porpoises (Phocoena phocoena) in West Greenland. </w:t>
      </w:r>
      <w:r w:rsidRPr="00FB2CA0">
        <w:rPr>
          <w:i/>
          <w:iCs/>
          <w:lang w:val="en-US"/>
        </w:rPr>
        <w:t>Polar Biology</w:t>
      </w:r>
      <w:r w:rsidRPr="00FB2CA0">
        <w:rPr>
          <w:lang w:val="en-US"/>
        </w:rPr>
        <w:t xml:space="preserve"> </w:t>
      </w:r>
      <w:r w:rsidRPr="00FB2CA0">
        <w:rPr>
          <w:b/>
          <w:bCs/>
          <w:lang w:val="en-US"/>
        </w:rPr>
        <w:t>37</w:t>
      </w:r>
      <w:r w:rsidRPr="00FB2CA0">
        <w:rPr>
          <w:lang w:val="en-US"/>
        </w:rPr>
        <w:t>, 321–331. doi: 10.1007/s00300-013-1433-2.</w:t>
      </w:r>
    </w:p>
    <w:p w14:paraId="04D4B7A0" w14:textId="77777777" w:rsidR="00FB2CA0" w:rsidRPr="00FB2CA0" w:rsidRDefault="00FB2CA0" w:rsidP="00555A8D">
      <w:pPr>
        <w:pStyle w:val="Bibliography"/>
        <w:spacing w:after="0"/>
        <w:rPr>
          <w:lang w:val="en-US"/>
        </w:rPr>
      </w:pPr>
      <w:r w:rsidRPr="00FB2CA0">
        <w:rPr>
          <w:b/>
          <w:bCs/>
          <w:lang w:val="en-US"/>
        </w:rPr>
        <w:t>Lehnert, K., Randhawa, H. and Poulin, R.</w:t>
      </w:r>
      <w:r w:rsidRPr="00FB2CA0">
        <w:rPr>
          <w:lang w:val="en-US"/>
        </w:rPr>
        <w:t xml:space="preserve"> (2017). Metazoan parasites from odontocetes off New Zealand: new records. </w:t>
      </w:r>
      <w:r w:rsidRPr="00FB2CA0">
        <w:rPr>
          <w:i/>
          <w:iCs/>
          <w:lang w:val="en-US"/>
        </w:rPr>
        <w:t>Parasitology Research</w:t>
      </w:r>
      <w:r w:rsidRPr="00FB2CA0">
        <w:rPr>
          <w:lang w:val="en-US"/>
        </w:rPr>
        <w:t xml:space="preserve"> </w:t>
      </w:r>
      <w:r w:rsidRPr="00FB2CA0">
        <w:rPr>
          <w:b/>
          <w:bCs/>
          <w:lang w:val="en-US"/>
        </w:rPr>
        <w:t>116</w:t>
      </w:r>
      <w:r w:rsidRPr="00FB2CA0">
        <w:rPr>
          <w:lang w:val="en-US"/>
        </w:rPr>
        <w:t>, 2861–2868. doi: 10.1007/s00436-017-5573-0.</w:t>
      </w:r>
    </w:p>
    <w:p w14:paraId="6F9528E6" w14:textId="77777777" w:rsidR="00FB2CA0" w:rsidRPr="00FB2CA0" w:rsidRDefault="00FB2CA0" w:rsidP="00555A8D">
      <w:pPr>
        <w:pStyle w:val="Bibliography"/>
        <w:spacing w:after="0"/>
        <w:rPr>
          <w:lang w:val="en-US"/>
        </w:rPr>
      </w:pPr>
      <w:r w:rsidRPr="00FB2CA0">
        <w:rPr>
          <w:b/>
          <w:bCs/>
          <w:lang w:val="en-US"/>
        </w:rPr>
        <w:t>Leidenberger, S. and Boström, S.</w:t>
      </w:r>
      <w:r w:rsidRPr="00FB2CA0">
        <w:rPr>
          <w:lang w:val="en-US"/>
        </w:rPr>
        <w:t xml:space="preserve"> (2009). Description of the lungworm Otostrongylus circumlitus (Railliet, 1899) de Bruyn, 1933 (Metastrongyloidea: Crenosomatidae) found in the heart of harbour seals from Sweden. </w:t>
      </w:r>
      <w:r w:rsidRPr="00FB2CA0">
        <w:rPr>
          <w:i/>
          <w:iCs/>
          <w:lang w:val="en-US"/>
        </w:rPr>
        <w:t>Journal of Nematode Morphology and Systematics</w:t>
      </w:r>
      <w:r w:rsidRPr="00FB2CA0">
        <w:rPr>
          <w:lang w:val="en-US"/>
        </w:rPr>
        <w:t xml:space="preserve"> </w:t>
      </w:r>
      <w:r w:rsidRPr="00FB2CA0">
        <w:rPr>
          <w:b/>
          <w:bCs/>
          <w:lang w:val="en-US"/>
        </w:rPr>
        <w:t>12</w:t>
      </w:r>
      <w:r w:rsidRPr="00FB2CA0">
        <w:rPr>
          <w:lang w:val="en-US"/>
        </w:rPr>
        <w:t>, 169–175.</w:t>
      </w:r>
    </w:p>
    <w:p w14:paraId="484EED1A" w14:textId="77777777" w:rsidR="00FB2CA0" w:rsidRPr="00FB2CA0" w:rsidRDefault="00FB2CA0" w:rsidP="00555A8D">
      <w:pPr>
        <w:pStyle w:val="Bibliography"/>
        <w:spacing w:after="0"/>
        <w:rPr>
          <w:lang w:val="en-US"/>
        </w:rPr>
      </w:pPr>
      <w:r w:rsidRPr="00FB2CA0">
        <w:rPr>
          <w:b/>
          <w:bCs/>
          <w:lang w:val="en-US"/>
        </w:rPr>
        <w:t>Lipscomb, T. P., Kennedy, S., Moffett, D., Krafft, A., Klaunberg, B. A., Lichy, J. H., Regan, G. T., Worthy, G. A. J. and Taubenberger, J. K.</w:t>
      </w:r>
      <w:r w:rsidRPr="00FB2CA0">
        <w:rPr>
          <w:lang w:val="en-US"/>
        </w:rPr>
        <w:t xml:space="preserve"> (1996). Morbilliviral Epizootic in Bottlenose Dolphins of the Gulf of Mexico. </w:t>
      </w:r>
      <w:r w:rsidRPr="00FB2CA0">
        <w:rPr>
          <w:i/>
          <w:iCs/>
          <w:lang w:val="en-US"/>
        </w:rPr>
        <w:t>Journal of Veterinary Diagnostic Investigation</w:t>
      </w:r>
      <w:r w:rsidRPr="00FB2CA0">
        <w:rPr>
          <w:lang w:val="en-US"/>
        </w:rPr>
        <w:t xml:space="preserve"> </w:t>
      </w:r>
      <w:r w:rsidRPr="00FB2CA0">
        <w:rPr>
          <w:b/>
          <w:bCs/>
          <w:lang w:val="en-US"/>
        </w:rPr>
        <w:t>8</w:t>
      </w:r>
      <w:r w:rsidRPr="00FB2CA0">
        <w:rPr>
          <w:lang w:val="en-US"/>
        </w:rPr>
        <w:t>, 283–290. doi: 10.1177/104063879600800302.</w:t>
      </w:r>
    </w:p>
    <w:p w14:paraId="16EAC781" w14:textId="77777777" w:rsidR="00FB2CA0" w:rsidRPr="00FB2CA0" w:rsidRDefault="00FB2CA0" w:rsidP="00555A8D">
      <w:pPr>
        <w:pStyle w:val="Bibliography"/>
        <w:spacing w:after="0"/>
        <w:rPr>
          <w:lang w:val="en-US"/>
        </w:rPr>
      </w:pPr>
      <w:r w:rsidRPr="00FB2CA0">
        <w:rPr>
          <w:b/>
          <w:bCs/>
          <w:lang w:val="en-US"/>
        </w:rPr>
        <w:lastRenderedPageBreak/>
        <w:t>Liu, H., Plancarte, M., Ball, E. E., Weiss, C. M., Gonzales-Viera, O., Holcomb, K., Ma, Z.-M., Allen, A. M., Reader, J. R., Duignan, P. J., Halaska, B., Khan, Z., Kriti, D., Dutta, J., van Bakel, H., Jackson, K., Pesavento, P. A., Boyce, W. M. and Coffey, L. L.</w:t>
      </w:r>
      <w:r w:rsidRPr="00FB2CA0">
        <w:rPr>
          <w:lang w:val="en-US"/>
        </w:rPr>
        <w:t xml:space="preserve"> (2021). Respiratory Tract Explant Infection Dynamics of Influenza A Virus in California Sea Lions, Northern Elephant Seals, and Rhesus Macaques. </w:t>
      </w:r>
      <w:r w:rsidRPr="00FB2CA0">
        <w:rPr>
          <w:i/>
          <w:iCs/>
          <w:lang w:val="en-US"/>
        </w:rPr>
        <w:t>Journal of Virology</w:t>
      </w:r>
      <w:r w:rsidRPr="00FB2CA0">
        <w:rPr>
          <w:lang w:val="en-US"/>
        </w:rPr>
        <w:t xml:space="preserve"> </w:t>
      </w:r>
      <w:r w:rsidRPr="00FB2CA0">
        <w:rPr>
          <w:b/>
          <w:bCs/>
          <w:lang w:val="en-US"/>
        </w:rPr>
        <w:t>95</w:t>
      </w:r>
      <w:r w:rsidRPr="00FB2CA0">
        <w:rPr>
          <w:lang w:val="en-US"/>
        </w:rPr>
        <w:t>,. doi: 10.1128/JVI.00403-21.</w:t>
      </w:r>
    </w:p>
    <w:p w14:paraId="47F45729" w14:textId="77777777" w:rsidR="00FB2CA0" w:rsidRPr="00FB2CA0" w:rsidRDefault="00FB2CA0" w:rsidP="00555A8D">
      <w:pPr>
        <w:pStyle w:val="Bibliography"/>
        <w:spacing w:after="0"/>
        <w:rPr>
          <w:lang w:val="en-US"/>
        </w:rPr>
      </w:pPr>
      <w:r w:rsidRPr="00FB2CA0">
        <w:rPr>
          <w:b/>
          <w:bCs/>
          <w:lang w:val="en-US"/>
        </w:rPr>
        <w:t>Lucas, Z., Daoust, P.-Y., Conboy, G. and Brimacombe, M.</w:t>
      </w:r>
      <w:r w:rsidRPr="00FB2CA0">
        <w:rPr>
          <w:lang w:val="en-US"/>
        </w:rPr>
        <w:t xml:space="preserve"> (2003). Health status of harp seals (Phoca groenlandica) and hooded seals (Cystophora cristata) on Sable Island, Nova Scotia, Canada, concurrent with their expanding range. </w:t>
      </w:r>
      <w:r w:rsidRPr="00FB2CA0">
        <w:rPr>
          <w:i/>
          <w:iCs/>
          <w:lang w:val="en-US"/>
        </w:rPr>
        <w:t>Journal of Wildlife Diseases</w:t>
      </w:r>
      <w:r w:rsidRPr="00FB2CA0">
        <w:rPr>
          <w:lang w:val="en-US"/>
        </w:rPr>
        <w:t xml:space="preserve"> </w:t>
      </w:r>
      <w:r w:rsidRPr="00FB2CA0">
        <w:rPr>
          <w:b/>
          <w:bCs/>
          <w:lang w:val="en-US"/>
        </w:rPr>
        <w:t>39</w:t>
      </w:r>
      <w:r w:rsidRPr="00FB2CA0">
        <w:rPr>
          <w:lang w:val="en-US"/>
        </w:rPr>
        <w:t>, 16–28. doi: 10.7589/0090-3558-39.1.16.</w:t>
      </w:r>
    </w:p>
    <w:p w14:paraId="03C09BB0" w14:textId="77777777" w:rsidR="00FB2CA0" w:rsidRPr="00FB2CA0" w:rsidRDefault="00FB2CA0" w:rsidP="00555A8D">
      <w:pPr>
        <w:pStyle w:val="Bibliography"/>
        <w:spacing w:after="0"/>
        <w:rPr>
          <w:lang w:val="en-US"/>
        </w:rPr>
      </w:pPr>
      <w:r w:rsidRPr="00FB2CA0">
        <w:rPr>
          <w:b/>
          <w:bCs/>
          <w:lang w:val="en-US"/>
        </w:rPr>
        <w:t>MacNeill, A. C., Neufeld, J. L. and Webster, W. A.</w:t>
      </w:r>
      <w:r w:rsidRPr="00FB2CA0">
        <w:rPr>
          <w:lang w:val="en-US"/>
        </w:rPr>
        <w:t xml:space="preserve"> (1975). Pulmonary nematodiasis in a narwhale. </w:t>
      </w:r>
      <w:r w:rsidRPr="00FB2CA0">
        <w:rPr>
          <w:i/>
          <w:iCs/>
          <w:lang w:val="en-US"/>
        </w:rPr>
        <w:t>The Canadian Veterinary Journal = La Revue Veterinaire Canadienne</w:t>
      </w:r>
      <w:r w:rsidRPr="00FB2CA0">
        <w:rPr>
          <w:lang w:val="en-US"/>
        </w:rPr>
        <w:t xml:space="preserve"> </w:t>
      </w:r>
      <w:r w:rsidRPr="00FB2CA0">
        <w:rPr>
          <w:b/>
          <w:bCs/>
          <w:lang w:val="en-US"/>
        </w:rPr>
        <w:t>16</w:t>
      </w:r>
      <w:r w:rsidRPr="00FB2CA0">
        <w:rPr>
          <w:lang w:val="en-US"/>
        </w:rPr>
        <w:t>, 53–55.</w:t>
      </w:r>
    </w:p>
    <w:p w14:paraId="0F214F9C" w14:textId="77777777" w:rsidR="00FB2CA0" w:rsidRPr="00FB2CA0" w:rsidRDefault="00FB2CA0" w:rsidP="00555A8D">
      <w:pPr>
        <w:pStyle w:val="Bibliography"/>
        <w:spacing w:after="0"/>
        <w:rPr>
          <w:lang w:val="en-US"/>
        </w:rPr>
      </w:pPr>
      <w:r w:rsidRPr="00FB2CA0">
        <w:rPr>
          <w:b/>
          <w:bCs/>
          <w:lang w:val="en-US"/>
        </w:rPr>
        <w:t>Marigo, J., Ruoppolo, V., Rosas, F. C. W., Valente, A. L. S., Oliveira, M. R., Dias, R. A. and Catão-Dias, J. L.</w:t>
      </w:r>
      <w:r w:rsidRPr="00FB2CA0">
        <w:rPr>
          <w:lang w:val="en-US"/>
        </w:rPr>
        <w:t xml:space="preserve"> (2010). Helminths of Sotalia guianensis (Cetacea: Delphinidae) from the South and Southeastern Coasts of Brazil. </w:t>
      </w:r>
      <w:r w:rsidRPr="00FB2CA0">
        <w:rPr>
          <w:i/>
          <w:iCs/>
          <w:lang w:val="en-US"/>
        </w:rPr>
        <w:t>Journal of Wildlife Diseases</w:t>
      </w:r>
      <w:r w:rsidRPr="00FB2CA0">
        <w:rPr>
          <w:lang w:val="en-US"/>
        </w:rPr>
        <w:t xml:space="preserve"> </w:t>
      </w:r>
      <w:r w:rsidRPr="00FB2CA0">
        <w:rPr>
          <w:b/>
          <w:bCs/>
          <w:lang w:val="en-US"/>
        </w:rPr>
        <w:t>46</w:t>
      </w:r>
      <w:r w:rsidRPr="00FB2CA0">
        <w:rPr>
          <w:lang w:val="en-US"/>
        </w:rPr>
        <w:t>, 599–602. doi: 10.7589/0090-3558-46.2.599.</w:t>
      </w:r>
    </w:p>
    <w:p w14:paraId="0BF7CEA5" w14:textId="77777777" w:rsidR="00FB2CA0" w:rsidRPr="00FB2CA0" w:rsidRDefault="00FB2CA0" w:rsidP="00555A8D">
      <w:pPr>
        <w:pStyle w:val="Bibliography"/>
        <w:spacing w:after="0"/>
        <w:rPr>
          <w:lang w:val="en-US"/>
        </w:rPr>
      </w:pPr>
      <w:r w:rsidRPr="00FB2CA0">
        <w:rPr>
          <w:b/>
          <w:bCs/>
          <w:lang w:val="en-US"/>
        </w:rPr>
        <w:t>Mawson, P. M.</w:t>
      </w:r>
      <w:r w:rsidRPr="00FB2CA0">
        <w:rPr>
          <w:lang w:val="en-US"/>
        </w:rPr>
        <w:t xml:space="preserve"> (1953). Parasitic Nematoda collected by the Australian National Antarctic Research Expedition: Heard Island and Macquarie Island, 1948–1951. </w:t>
      </w:r>
      <w:r w:rsidRPr="00FB2CA0">
        <w:rPr>
          <w:i/>
          <w:iCs/>
          <w:lang w:val="en-US"/>
        </w:rPr>
        <w:t>Parasitology</w:t>
      </w:r>
      <w:r w:rsidRPr="00FB2CA0">
        <w:rPr>
          <w:lang w:val="en-US"/>
        </w:rPr>
        <w:t xml:space="preserve"> </w:t>
      </w:r>
      <w:r w:rsidRPr="00FB2CA0">
        <w:rPr>
          <w:b/>
          <w:bCs/>
          <w:lang w:val="en-US"/>
        </w:rPr>
        <w:t>43</w:t>
      </w:r>
      <w:r w:rsidRPr="00FB2CA0">
        <w:rPr>
          <w:lang w:val="en-US"/>
        </w:rPr>
        <w:t>, 291–297. doi: 10.1017/S0031182000018667.</w:t>
      </w:r>
    </w:p>
    <w:p w14:paraId="3CBF418B" w14:textId="77777777" w:rsidR="00FB2CA0" w:rsidRPr="00FB2CA0" w:rsidRDefault="00FB2CA0" w:rsidP="00555A8D">
      <w:pPr>
        <w:pStyle w:val="Bibliography"/>
        <w:spacing w:after="0"/>
        <w:rPr>
          <w:lang w:val="en-US"/>
        </w:rPr>
      </w:pPr>
      <w:r w:rsidRPr="00FB2CA0">
        <w:rPr>
          <w:b/>
          <w:bCs/>
          <w:lang w:val="en-US"/>
        </w:rPr>
        <w:t>Mazzariol, S., Marruchella, G., Di Guardo, G., Podesta, M., Olivieri, V., Colangelo, P., Kennedy, S., Castagnaro, M. and Cozzi, B.</w:t>
      </w:r>
      <w:r w:rsidRPr="00FB2CA0">
        <w:rPr>
          <w:lang w:val="en-US"/>
        </w:rPr>
        <w:t xml:space="preserve"> (2007). Post-mortem Findings in Cetacean Stranded along Italian Adriatic Sea coastline (2000-2006).</w:t>
      </w:r>
    </w:p>
    <w:p w14:paraId="104254C8" w14:textId="77777777" w:rsidR="00FB2CA0" w:rsidRPr="00FB2CA0" w:rsidRDefault="00FB2CA0" w:rsidP="00555A8D">
      <w:pPr>
        <w:pStyle w:val="Bibliography"/>
        <w:spacing w:after="0"/>
        <w:rPr>
          <w:lang w:val="en-US"/>
        </w:rPr>
      </w:pPr>
      <w:r w:rsidRPr="00FB2CA0">
        <w:rPr>
          <w:b/>
          <w:bCs/>
          <w:lang w:val="en-US"/>
        </w:rPr>
        <w:lastRenderedPageBreak/>
        <w:t>McColl, K. A. and Obendorf, D. L.</w:t>
      </w:r>
      <w:r w:rsidRPr="00FB2CA0">
        <w:rPr>
          <w:lang w:val="en-US"/>
        </w:rPr>
        <w:t xml:space="preserve"> (1982). Helminth parasites and associated pathology in stranded frasers dolphins, Lagenodelohis Hosei (Fraser, 1956). </w:t>
      </w:r>
      <w:r w:rsidRPr="00FB2CA0">
        <w:rPr>
          <w:i/>
          <w:iCs/>
          <w:lang w:val="en-US"/>
        </w:rPr>
        <w:t>Aquatic Mammals</w:t>
      </w:r>
      <w:r w:rsidRPr="00FB2CA0">
        <w:rPr>
          <w:lang w:val="en-US"/>
        </w:rPr>
        <w:t xml:space="preserve"> </w:t>
      </w:r>
      <w:r w:rsidRPr="00FB2CA0">
        <w:rPr>
          <w:b/>
          <w:bCs/>
          <w:lang w:val="en-US"/>
        </w:rPr>
        <w:t>9</w:t>
      </w:r>
      <w:r w:rsidRPr="00FB2CA0">
        <w:rPr>
          <w:lang w:val="en-US"/>
        </w:rPr>
        <w:t>, 30–34.</w:t>
      </w:r>
    </w:p>
    <w:p w14:paraId="5BBB239E" w14:textId="77777777" w:rsidR="00FB2CA0" w:rsidRPr="00FB2CA0" w:rsidRDefault="00FB2CA0" w:rsidP="00555A8D">
      <w:pPr>
        <w:pStyle w:val="Bibliography"/>
        <w:spacing w:after="0"/>
        <w:rPr>
          <w:lang w:val="en-US"/>
        </w:rPr>
      </w:pPr>
      <w:r w:rsidRPr="00FB2CA0">
        <w:rPr>
          <w:b/>
          <w:bCs/>
          <w:lang w:val="en-US"/>
        </w:rPr>
        <w:t>McFee, W. and Lipscomb, T. P.</w:t>
      </w:r>
      <w:r w:rsidRPr="00FB2CA0">
        <w:rPr>
          <w:lang w:val="en-US"/>
        </w:rPr>
        <w:t xml:space="preserve"> (2009). Major pathological findings and probable causes of mortality in bottlenose dolphins stranded in South Carolina from 1993 to 2006. </w:t>
      </w:r>
      <w:r w:rsidRPr="00FB2CA0">
        <w:rPr>
          <w:i/>
          <w:iCs/>
          <w:lang w:val="en-US"/>
        </w:rPr>
        <w:t>Journal of Wildlife Diseases</w:t>
      </w:r>
      <w:r w:rsidRPr="00FB2CA0">
        <w:rPr>
          <w:lang w:val="en-US"/>
        </w:rPr>
        <w:t xml:space="preserve"> </w:t>
      </w:r>
      <w:r w:rsidRPr="00FB2CA0">
        <w:rPr>
          <w:b/>
          <w:bCs/>
          <w:lang w:val="en-US"/>
        </w:rPr>
        <w:t>45</w:t>
      </w:r>
      <w:r w:rsidRPr="00FB2CA0">
        <w:rPr>
          <w:lang w:val="en-US"/>
        </w:rPr>
        <w:t>, 575–593. doi: 10.7589/0090-3558-45.3.575.</w:t>
      </w:r>
    </w:p>
    <w:p w14:paraId="35524F9F" w14:textId="77777777" w:rsidR="00FB2CA0" w:rsidRPr="00FB2CA0" w:rsidRDefault="00FB2CA0" w:rsidP="00555A8D">
      <w:pPr>
        <w:pStyle w:val="Bibliography"/>
        <w:spacing w:after="0"/>
        <w:rPr>
          <w:lang w:val="en-US"/>
        </w:rPr>
      </w:pPr>
      <w:r w:rsidRPr="00FB2CA0">
        <w:rPr>
          <w:b/>
          <w:bCs/>
          <w:lang w:val="en-US"/>
        </w:rPr>
        <w:t>McKenzie, J. and Blair, D.</w:t>
      </w:r>
      <w:r w:rsidRPr="00FB2CA0">
        <w:rPr>
          <w:lang w:val="en-US"/>
        </w:rPr>
        <w:t xml:space="preserve"> (1983). Parasites from Hector’s dolphin (Cephalorhynchus hectori).pp. 126–127. Sir Publishing po box 399, Wellington, New zealand.</w:t>
      </w:r>
    </w:p>
    <w:p w14:paraId="31C55DD4" w14:textId="77777777" w:rsidR="00FB2CA0" w:rsidRPr="00FB2CA0" w:rsidRDefault="00FB2CA0" w:rsidP="00555A8D">
      <w:pPr>
        <w:pStyle w:val="Bibliography"/>
        <w:spacing w:after="0"/>
        <w:rPr>
          <w:lang w:val="en-US"/>
        </w:rPr>
      </w:pPr>
      <w:r w:rsidRPr="00FB2CA0">
        <w:rPr>
          <w:b/>
          <w:bCs/>
          <w:lang w:val="en-US"/>
        </w:rPr>
        <w:t>McKnight, C. A., Reynolds, T. L., Haulena, M., deLahunta, A. and Gulland, F. M. D.</w:t>
      </w:r>
      <w:r w:rsidRPr="00FB2CA0">
        <w:rPr>
          <w:lang w:val="en-US"/>
        </w:rPr>
        <w:t xml:space="preserve"> (2005). Congenital Hemicerebral Anomaly in a Stranded Pacific Harbor Seal (Phoca vitulina richardsi). </w:t>
      </w:r>
      <w:r w:rsidRPr="00FB2CA0">
        <w:rPr>
          <w:i/>
          <w:iCs/>
          <w:lang w:val="en-US"/>
        </w:rPr>
        <w:t>Journal of Wildlife Diseases</w:t>
      </w:r>
      <w:r w:rsidRPr="00FB2CA0">
        <w:rPr>
          <w:lang w:val="en-US"/>
        </w:rPr>
        <w:t xml:space="preserve"> </w:t>
      </w:r>
      <w:r w:rsidRPr="00FB2CA0">
        <w:rPr>
          <w:b/>
          <w:bCs/>
          <w:lang w:val="en-US"/>
        </w:rPr>
        <w:t>41</w:t>
      </w:r>
      <w:r w:rsidRPr="00FB2CA0">
        <w:rPr>
          <w:lang w:val="en-US"/>
        </w:rPr>
        <w:t>, 654–658. doi: 10.7589/0090-3558-41.3.654.</w:t>
      </w:r>
    </w:p>
    <w:p w14:paraId="7BAD6A66" w14:textId="77777777" w:rsidR="00FB2CA0" w:rsidRPr="00FB2CA0" w:rsidRDefault="00FB2CA0" w:rsidP="00555A8D">
      <w:pPr>
        <w:pStyle w:val="Bibliography"/>
        <w:spacing w:after="0"/>
        <w:rPr>
          <w:lang w:val="en-US"/>
        </w:rPr>
      </w:pPr>
      <w:r w:rsidRPr="00FB2CA0">
        <w:rPr>
          <w:b/>
          <w:bCs/>
          <w:lang w:val="en-US"/>
        </w:rPr>
        <w:t>McManus, T., Wapstra, J., Guiler, E., Munday, B. and Obendorf, D.</w:t>
      </w:r>
      <w:r w:rsidRPr="00FB2CA0">
        <w:rPr>
          <w:lang w:val="en-US"/>
        </w:rPr>
        <w:t xml:space="preserve"> (1984). Cetacean strandings in Tasmania from February 1978 to May 1983. </w:t>
      </w:r>
      <w:r w:rsidRPr="00FB2CA0">
        <w:rPr>
          <w:i/>
          <w:iCs/>
          <w:lang w:val="en-US"/>
        </w:rPr>
        <w:t>Papers and Proceedings of The Royal Society of Tasmania</w:t>
      </w:r>
      <w:r w:rsidRPr="00FB2CA0">
        <w:rPr>
          <w:lang w:val="en-US"/>
        </w:rPr>
        <w:t xml:space="preserve"> </w:t>
      </w:r>
      <w:r w:rsidRPr="00FB2CA0">
        <w:rPr>
          <w:b/>
          <w:bCs/>
          <w:lang w:val="en-US"/>
        </w:rPr>
        <w:t>118</w:t>
      </w:r>
      <w:r w:rsidRPr="00FB2CA0">
        <w:rPr>
          <w:lang w:val="en-US"/>
        </w:rPr>
        <w:t>, 117–135. doi: 10.26749/rstpp.118.117.</w:t>
      </w:r>
    </w:p>
    <w:p w14:paraId="46D7C9D5" w14:textId="77777777" w:rsidR="00FB2CA0" w:rsidRPr="00FB2CA0" w:rsidRDefault="00FB2CA0" w:rsidP="00555A8D">
      <w:pPr>
        <w:pStyle w:val="Bibliography"/>
        <w:spacing w:after="0"/>
        <w:rPr>
          <w:lang w:val="en-US"/>
        </w:rPr>
      </w:pPr>
      <w:r w:rsidRPr="00FB2CA0">
        <w:rPr>
          <w:b/>
          <w:bCs/>
          <w:lang w:val="en-US"/>
        </w:rPr>
        <w:t>Measures, L. N. and Gosselin, J.</w:t>
      </w:r>
      <w:r w:rsidRPr="00FB2CA0">
        <w:rPr>
          <w:lang w:val="en-US"/>
        </w:rPr>
        <w:t xml:space="preserve"> (1994). Helminth parasites of ringed seal, Phoca hispida, from northern Quebec, Canada. </w:t>
      </w:r>
      <w:r w:rsidRPr="00FB2CA0">
        <w:rPr>
          <w:i/>
          <w:iCs/>
          <w:lang w:val="en-US"/>
        </w:rPr>
        <w:t>Journal of the Helminthological Society of Washington</w:t>
      </w:r>
      <w:r w:rsidRPr="00FB2CA0">
        <w:rPr>
          <w:lang w:val="en-US"/>
        </w:rPr>
        <w:t xml:space="preserve"> </w:t>
      </w:r>
      <w:r w:rsidRPr="00FB2CA0">
        <w:rPr>
          <w:b/>
          <w:bCs/>
          <w:lang w:val="en-US"/>
        </w:rPr>
        <w:t>61</w:t>
      </w:r>
      <w:r w:rsidRPr="00FB2CA0">
        <w:rPr>
          <w:lang w:val="en-US"/>
        </w:rPr>
        <w:t>, 240–244.</w:t>
      </w:r>
    </w:p>
    <w:p w14:paraId="5F66D71B" w14:textId="77777777" w:rsidR="00FB2CA0" w:rsidRPr="00FB2CA0" w:rsidRDefault="00FB2CA0" w:rsidP="00555A8D">
      <w:pPr>
        <w:pStyle w:val="Bibliography"/>
        <w:spacing w:after="0"/>
        <w:rPr>
          <w:lang w:val="en-US"/>
        </w:rPr>
      </w:pPr>
      <w:r w:rsidRPr="00FB2CA0">
        <w:rPr>
          <w:b/>
          <w:bCs/>
          <w:lang w:val="en-US"/>
        </w:rPr>
        <w:t>Measures, L. N., Béland, P., Martineau, D. and Guise, S. D.</w:t>
      </w:r>
      <w:r w:rsidRPr="00FB2CA0">
        <w:rPr>
          <w:lang w:val="en-US"/>
        </w:rPr>
        <w:t xml:space="preserve"> (1995). Helminths of an endangered population of belugas, Delphinapterus leucas , in the St. Lawrence estuary, Canada. </w:t>
      </w:r>
      <w:r w:rsidRPr="00FB2CA0">
        <w:rPr>
          <w:i/>
          <w:iCs/>
          <w:lang w:val="en-US"/>
        </w:rPr>
        <w:t>Canadian Journal of Zoology</w:t>
      </w:r>
      <w:r w:rsidRPr="00FB2CA0">
        <w:rPr>
          <w:lang w:val="en-US"/>
        </w:rPr>
        <w:t xml:space="preserve"> </w:t>
      </w:r>
      <w:r w:rsidRPr="00FB2CA0">
        <w:rPr>
          <w:b/>
          <w:bCs/>
          <w:lang w:val="en-US"/>
        </w:rPr>
        <w:t>73</w:t>
      </w:r>
      <w:r w:rsidRPr="00FB2CA0">
        <w:rPr>
          <w:lang w:val="en-US"/>
        </w:rPr>
        <w:t>, 1402–1409. doi: 10.1139/z95-165.</w:t>
      </w:r>
    </w:p>
    <w:p w14:paraId="075701C6" w14:textId="77777777" w:rsidR="00FB2CA0" w:rsidRPr="00FB2CA0" w:rsidRDefault="00FB2CA0" w:rsidP="00555A8D">
      <w:pPr>
        <w:pStyle w:val="Bibliography"/>
        <w:spacing w:after="0"/>
        <w:rPr>
          <w:lang w:val="en-US"/>
        </w:rPr>
      </w:pPr>
      <w:r w:rsidRPr="00FB2CA0">
        <w:rPr>
          <w:b/>
          <w:bCs/>
          <w:lang w:val="en-US"/>
        </w:rPr>
        <w:t>Melo, O. P., Ramos, R. M. A. and Di Beneditto, A. P. M.</w:t>
      </w:r>
      <w:r w:rsidRPr="00FB2CA0">
        <w:rPr>
          <w:lang w:val="en-US"/>
        </w:rPr>
        <w:t xml:space="preserve"> (2006). Helminths of the marine tucuxi, Sotalia fluviatilis (Gervais, 1853) (Cetacea: Delphinidae), in northern Rio de </w:t>
      </w:r>
      <w:r w:rsidRPr="00FB2CA0">
        <w:rPr>
          <w:lang w:val="en-US"/>
        </w:rPr>
        <w:lastRenderedPageBreak/>
        <w:t xml:space="preserve">Janeiro State, Brazil. </w:t>
      </w:r>
      <w:r w:rsidRPr="00FB2CA0">
        <w:rPr>
          <w:i/>
          <w:iCs/>
          <w:lang w:val="en-US"/>
        </w:rPr>
        <w:t>Brazilian Archives of Biology and Technology</w:t>
      </w:r>
      <w:r w:rsidRPr="00FB2CA0">
        <w:rPr>
          <w:lang w:val="en-US"/>
        </w:rPr>
        <w:t xml:space="preserve"> </w:t>
      </w:r>
      <w:r w:rsidRPr="00FB2CA0">
        <w:rPr>
          <w:b/>
          <w:bCs/>
          <w:lang w:val="en-US"/>
        </w:rPr>
        <w:t>49</w:t>
      </w:r>
      <w:r w:rsidRPr="00FB2CA0">
        <w:rPr>
          <w:lang w:val="en-US"/>
        </w:rPr>
        <w:t>, 145–148. doi: 10.1590/S1516-89132006000100017.</w:t>
      </w:r>
    </w:p>
    <w:p w14:paraId="2FEBD00A" w14:textId="77777777" w:rsidR="00FB2CA0" w:rsidRPr="00FB2CA0" w:rsidRDefault="00FB2CA0" w:rsidP="00555A8D">
      <w:pPr>
        <w:pStyle w:val="Bibliography"/>
        <w:spacing w:after="0"/>
        <w:rPr>
          <w:lang w:val="en-US"/>
        </w:rPr>
      </w:pPr>
      <w:r w:rsidRPr="00FB2CA0">
        <w:rPr>
          <w:b/>
          <w:bCs/>
          <w:lang w:val="en-US"/>
        </w:rPr>
        <w:t>Migaki, G., Van Dyke, D. and Hubbard, R. C.</w:t>
      </w:r>
      <w:r w:rsidRPr="00FB2CA0">
        <w:rPr>
          <w:lang w:val="en-US"/>
        </w:rPr>
        <w:t xml:space="preserve"> (1971). Some histopathological lesions caused by helminths in marine mammals. </w:t>
      </w:r>
      <w:r w:rsidRPr="00FB2CA0">
        <w:rPr>
          <w:i/>
          <w:iCs/>
          <w:lang w:val="en-US"/>
        </w:rPr>
        <w:t>Journal of Wildlife Diseases</w:t>
      </w:r>
      <w:r w:rsidRPr="00FB2CA0">
        <w:rPr>
          <w:lang w:val="en-US"/>
        </w:rPr>
        <w:t xml:space="preserve"> </w:t>
      </w:r>
      <w:r w:rsidRPr="00FB2CA0">
        <w:rPr>
          <w:b/>
          <w:bCs/>
          <w:lang w:val="en-US"/>
        </w:rPr>
        <w:t>7</w:t>
      </w:r>
      <w:r w:rsidRPr="00FB2CA0">
        <w:rPr>
          <w:lang w:val="en-US"/>
        </w:rPr>
        <w:t>, 281–289.</w:t>
      </w:r>
    </w:p>
    <w:p w14:paraId="0498D193" w14:textId="77777777" w:rsidR="00FB2CA0" w:rsidRPr="00FB2CA0" w:rsidRDefault="00FB2CA0" w:rsidP="00555A8D">
      <w:pPr>
        <w:pStyle w:val="Bibliography"/>
        <w:spacing w:after="0"/>
        <w:rPr>
          <w:lang w:val="en-US"/>
        </w:rPr>
      </w:pPr>
      <w:r w:rsidRPr="00FB2CA0">
        <w:rPr>
          <w:b/>
          <w:bCs/>
          <w:lang w:val="en-US"/>
        </w:rPr>
        <w:t>Mignucci-Giannoni, A. A., Rodríguez-López, M. A., Perez-Zayas, J. J., Montoya-Ospina, R. A. and Williams, E. H. J.</w:t>
      </w:r>
      <w:r w:rsidRPr="00FB2CA0">
        <w:rPr>
          <w:lang w:val="en-US"/>
        </w:rPr>
        <w:t xml:space="preserve"> (1998a). First record of the melonhead whale for Puerto Rico. </w:t>
      </w:r>
      <w:r w:rsidRPr="00FB2CA0">
        <w:rPr>
          <w:i/>
          <w:iCs/>
          <w:lang w:val="en-US"/>
        </w:rPr>
        <w:t>Mammalia</w:t>
      </w:r>
      <w:r w:rsidRPr="00FB2CA0">
        <w:rPr>
          <w:lang w:val="en-US"/>
        </w:rPr>
        <w:t xml:space="preserve"> </w:t>
      </w:r>
      <w:r w:rsidRPr="00FB2CA0">
        <w:rPr>
          <w:b/>
          <w:bCs/>
          <w:lang w:val="en-US"/>
        </w:rPr>
        <w:t>62</w:t>
      </w:r>
      <w:r w:rsidRPr="00FB2CA0">
        <w:rPr>
          <w:lang w:val="en-US"/>
        </w:rPr>
        <w:t>, 452–457.</w:t>
      </w:r>
    </w:p>
    <w:p w14:paraId="75ACA1E2" w14:textId="77777777" w:rsidR="00FB2CA0" w:rsidRPr="00FB2CA0" w:rsidRDefault="00FB2CA0" w:rsidP="00555A8D">
      <w:pPr>
        <w:pStyle w:val="Bibliography"/>
        <w:spacing w:after="0"/>
        <w:rPr>
          <w:lang w:val="en-US"/>
        </w:rPr>
      </w:pPr>
      <w:r w:rsidRPr="00FB2CA0">
        <w:rPr>
          <w:b/>
          <w:bCs/>
          <w:lang w:val="en-US"/>
        </w:rPr>
        <w:t>Mignucci-Giannoni, A. A., Hoberg, E. P., Siegel-Causey, D. and Williams, E. H.</w:t>
      </w:r>
      <w:r w:rsidRPr="00FB2CA0">
        <w:rPr>
          <w:lang w:val="en-US"/>
        </w:rPr>
        <w:t xml:space="preserve"> (1998b). Metazoan Parasites and Other Symbionts of Cetaceans in the Caribbean. </w:t>
      </w:r>
      <w:r w:rsidRPr="00FB2CA0">
        <w:rPr>
          <w:i/>
          <w:iCs/>
          <w:lang w:val="en-US"/>
        </w:rPr>
        <w:t>The Journal of Parasitology</w:t>
      </w:r>
      <w:r w:rsidRPr="00FB2CA0">
        <w:rPr>
          <w:lang w:val="en-US"/>
        </w:rPr>
        <w:t xml:space="preserve"> </w:t>
      </w:r>
      <w:r w:rsidRPr="00FB2CA0">
        <w:rPr>
          <w:b/>
          <w:bCs/>
          <w:lang w:val="en-US"/>
        </w:rPr>
        <w:t>84</w:t>
      </w:r>
      <w:r w:rsidRPr="00FB2CA0">
        <w:rPr>
          <w:lang w:val="en-US"/>
        </w:rPr>
        <w:t>, 939. doi: 10.2307/3284625.</w:t>
      </w:r>
    </w:p>
    <w:p w14:paraId="7ACB3EC1" w14:textId="77777777" w:rsidR="00FB2CA0" w:rsidRPr="00FB2CA0" w:rsidRDefault="00FB2CA0" w:rsidP="00555A8D">
      <w:pPr>
        <w:pStyle w:val="Bibliography"/>
        <w:spacing w:after="0"/>
        <w:rPr>
          <w:lang w:val="en-US"/>
        </w:rPr>
      </w:pPr>
      <w:r w:rsidRPr="00FB2CA0">
        <w:rPr>
          <w:b/>
          <w:bCs/>
          <w:lang w:val="en-US"/>
        </w:rPr>
        <w:t>Morales Vela, B. and Olvera Gómez, L. D.</w:t>
      </w:r>
      <w:r w:rsidRPr="00FB2CA0">
        <w:rPr>
          <w:lang w:val="en-US"/>
        </w:rPr>
        <w:t xml:space="preserve"> (1993). Varamiento de calderones Globicephala macrorhynchus (Cetacea: Delphinidae) en la Isla de Cozumel, Quintana Roo, México. </w:t>
      </w:r>
      <w:r w:rsidRPr="00FB2CA0">
        <w:rPr>
          <w:i/>
          <w:iCs/>
          <w:lang w:val="en-US"/>
        </w:rPr>
        <w:t>Anales del Instituto de Biología serie Zoología</w:t>
      </w:r>
      <w:r w:rsidRPr="00FB2CA0">
        <w:rPr>
          <w:lang w:val="en-US"/>
        </w:rPr>
        <w:t xml:space="preserve"> </w:t>
      </w:r>
      <w:r w:rsidRPr="00FB2CA0">
        <w:rPr>
          <w:b/>
          <w:bCs/>
          <w:lang w:val="en-US"/>
        </w:rPr>
        <w:t>64</w:t>
      </w:r>
      <w:r w:rsidRPr="00FB2CA0">
        <w:rPr>
          <w:lang w:val="en-US"/>
        </w:rPr>
        <w:t>,.</w:t>
      </w:r>
    </w:p>
    <w:p w14:paraId="6233626E" w14:textId="77777777" w:rsidR="00FB2CA0" w:rsidRPr="00FB2CA0" w:rsidRDefault="00FB2CA0" w:rsidP="00555A8D">
      <w:pPr>
        <w:pStyle w:val="Bibliography"/>
        <w:spacing w:after="0"/>
        <w:rPr>
          <w:lang w:val="en-US"/>
        </w:rPr>
      </w:pPr>
      <w:r w:rsidRPr="00FB2CA0">
        <w:rPr>
          <w:b/>
          <w:bCs/>
          <w:lang w:val="en-US"/>
        </w:rPr>
        <w:t>Morell, M., Lehnert, K., IJsseldijk, L., Raverty, S., Wohlsein, P., Gröne, A., André, M., Siebert, U. and Shadwick, R.</w:t>
      </w:r>
      <w:r w:rsidRPr="00FB2CA0">
        <w:rPr>
          <w:lang w:val="en-US"/>
        </w:rPr>
        <w:t xml:space="preserve"> (2017). Parasites in the inner ear of harbour porpoise: cases from the North and Baltic Seas. </w:t>
      </w:r>
      <w:r w:rsidRPr="00FB2CA0">
        <w:rPr>
          <w:i/>
          <w:iCs/>
          <w:lang w:val="en-US"/>
        </w:rPr>
        <w:t>Diseases of Aquatic Organisms</w:t>
      </w:r>
      <w:r w:rsidRPr="00FB2CA0">
        <w:rPr>
          <w:lang w:val="en-US"/>
        </w:rPr>
        <w:t xml:space="preserve"> </w:t>
      </w:r>
      <w:r w:rsidRPr="00FB2CA0">
        <w:rPr>
          <w:b/>
          <w:bCs/>
          <w:lang w:val="en-US"/>
        </w:rPr>
        <w:t>127</w:t>
      </w:r>
      <w:r w:rsidRPr="00FB2CA0">
        <w:rPr>
          <w:lang w:val="en-US"/>
        </w:rPr>
        <w:t>, 57–63. doi: 10.3354/dao03178.</w:t>
      </w:r>
    </w:p>
    <w:p w14:paraId="6853FA96" w14:textId="77777777" w:rsidR="00FB2CA0" w:rsidRPr="00FB2CA0" w:rsidRDefault="00FB2CA0" w:rsidP="00555A8D">
      <w:pPr>
        <w:pStyle w:val="Bibliography"/>
        <w:spacing w:after="0"/>
        <w:rPr>
          <w:lang w:val="en-US"/>
        </w:rPr>
      </w:pPr>
      <w:r w:rsidRPr="00FB2CA0">
        <w:rPr>
          <w:b/>
          <w:bCs/>
          <w:lang w:val="en-US"/>
        </w:rPr>
        <w:t>Moser, M. and Rhinehart, H.</w:t>
      </w:r>
      <w:r w:rsidRPr="00FB2CA0">
        <w:rPr>
          <w:lang w:val="en-US"/>
        </w:rPr>
        <w:t xml:space="preserve"> (1993). The lungworm, Halocercus spp. (Nematoda: Pseudaliidae) in cetaceans from California. </w:t>
      </w:r>
      <w:r w:rsidRPr="00FB2CA0">
        <w:rPr>
          <w:i/>
          <w:iCs/>
          <w:lang w:val="en-US"/>
        </w:rPr>
        <w:t>Journal of Wildlife Diseases</w:t>
      </w:r>
      <w:r w:rsidRPr="00FB2CA0">
        <w:rPr>
          <w:lang w:val="en-US"/>
        </w:rPr>
        <w:t xml:space="preserve"> </w:t>
      </w:r>
      <w:r w:rsidRPr="00FB2CA0">
        <w:rPr>
          <w:b/>
          <w:bCs/>
          <w:lang w:val="en-US"/>
        </w:rPr>
        <w:t>29</w:t>
      </w:r>
      <w:r w:rsidRPr="00FB2CA0">
        <w:rPr>
          <w:lang w:val="en-US"/>
        </w:rPr>
        <w:t>, 507–508. doi: 10.7589/0090-3558-29.3.507.</w:t>
      </w:r>
    </w:p>
    <w:p w14:paraId="78C14A85" w14:textId="77777777" w:rsidR="00FB2CA0" w:rsidRPr="00FB2CA0" w:rsidRDefault="00FB2CA0" w:rsidP="00555A8D">
      <w:pPr>
        <w:pStyle w:val="Bibliography"/>
        <w:spacing w:after="0"/>
        <w:rPr>
          <w:lang w:val="en-US"/>
        </w:rPr>
      </w:pPr>
      <w:r w:rsidRPr="00FB2CA0">
        <w:rPr>
          <w:b/>
          <w:bCs/>
          <w:lang w:val="en-US"/>
        </w:rPr>
        <w:t>Nicholson, A. and Fanning, J.</w:t>
      </w:r>
      <w:r w:rsidRPr="00FB2CA0">
        <w:rPr>
          <w:lang w:val="en-US"/>
        </w:rPr>
        <w:t xml:space="preserve"> (1981). Parasites and associated pathology of the respiratory tract of the Australian sea lion: Neophoca cinerea.pp. 178–181.</w:t>
      </w:r>
    </w:p>
    <w:p w14:paraId="2A54BE17" w14:textId="77777777" w:rsidR="00FB2CA0" w:rsidRPr="00FB2CA0" w:rsidRDefault="00FB2CA0" w:rsidP="00555A8D">
      <w:pPr>
        <w:pStyle w:val="Bibliography"/>
        <w:spacing w:after="0"/>
        <w:rPr>
          <w:lang w:val="en-US"/>
        </w:rPr>
      </w:pPr>
      <w:r w:rsidRPr="00FB2CA0">
        <w:rPr>
          <w:b/>
          <w:bCs/>
          <w:lang w:val="en-US"/>
        </w:rPr>
        <w:lastRenderedPageBreak/>
        <w:t>Oliveira, J. B., Morales, J. A., González-Barrientos, R. C., Hernández-Gamboa, J. and Hernández-Mora, G.</w:t>
      </w:r>
      <w:r w:rsidRPr="00FB2CA0">
        <w:rPr>
          <w:lang w:val="en-US"/>
        </w:rPr>
        <w:t xml:space="preserve"> (2011). Parasites of cetaceans stranded on the Pacific coast of Costa Rica. </w:t>
      </w:r>
      <w:r w:rsidRPr="00FB2CA0">
        <w:rPr>
          <w:i/>
          <w:iCs/>
          <w:lang w:val="en-US"/>
        </w:rPr>
        <w:t>Veterinary Parasitology</w:t>
      </w:r>
      <w:r w:rsidRPr="00FB2CA0">
        <w:rPr>
          <w:lang w:val="en-US"/>
        </w:rPr>
        <w:t xml:space="preserve"> </w:t>
      </w:r>
      <w:r w:rsidRPr="00FB2CA0">
        <w:rPr>
          <w:b/>
          <w:bCs/>
          <w:lang w:val="en-US"/>
        </w:rPr>
        <w:t>182</w:t>
      </w:r>
      <w:r w:rsidRPr="00FB2CA0">
        <w:rPr>
          <w:lang w:val="en-US"/>
        </w:rPr>
        <w:t>, 319–328. doi: 10.1016/j.vetpar.2011.05.014.</w:t>
      </w:r>
    </w:p>
    <w:p w14:paraId="100D2FE1" w14:textId="77777777" w:rsidR="00FB2CA0" w:rsidRPr="00FB2CA0" w:rsidRDefault="00FB2CA0" w:rsidP="00555A8D">
      <w:pPr>
        <w:pStyle w:val="Bibliography"/>
        <w:spacing w:after="0"/>
        <w:rPr>
          <w:lang w:val="en-US"/>
        </w:rPr>
      </w:pPr>
      <w:r w:rsidRPr="00FB2CA0">
        <w:rPr>
          <w:b/>
          <w:bCs/>
          <w:lang w:val="en-US"/>
        </w:rPr>
        <w:t>Onderka, D. K.</w:t>
      </w:r>
      <w:r w:rsidRPr="00FB2CA0">
        <w:rPr>
          <w:lang w:val="en-US"/>
        </w:rPr>
        <w:t xml:space="preserve"> (1989). Prevance and pathology of nematode infections in the lungs of ringed seals (Phoca hispida) of the Western Arctic of Canada. </w:t>
      </w:r>
      <w:r w:rsidRPr="00FB2CA0">
        <w:rPr>
          <w:i/>
          <w:iCs/>
          <w:lang w:val="en-US"/>
        </w:rPr>
        <w:t>Journal of Wildlife Diseases</w:t>
      </w:r>
      <w:r w:rsidRPr="00FB2CA0">
        <w:rPr>
          <w:lang w:val="en-US"/>
        </w:rPr>
        <w:t xml:space="preserve"> </w:t>
      </w:r>
      <w:r w:rsidRPr="00FB2CA0">
        <w:rPr>
          <w:b/>
          <w:bCs/>
          <w:lang w:val="en-US"/>
        </w:rPr>
        <w:t>25</w:t>
      </w:r>
      <w:r w:rsidRPr="00FB2CA0">
        <w:rPr>
          <w:lang w:val="en-US"/>
        </w:rPr>
        <w:t>, 218–224. doi: 10.7589/0090-3558-25.2.218.</w:t>
      </w:r>
    </w:p>
    <w:p w14:paraId="64F29511" w14:textId="77777777" w:rsidR="00FB2CA0" w:rsidRPr="00FB2CA0" w:rsidRDefault="00FB2CA0" w:rsidP="00555A8D">
      <w:pPr>
        <w:pStyle w:val="Bibliography"/>
        <w:spacing w:after="0"/>
        <w:rPr>
          <w:lang w:val="en-US"/>
        </w:rPr>
      </w:pPr>
      <w:r w:rsidRPr="00FB2CA0">
        <w:rPr>
          <w:b/>
          <w:bCs/>
          <w:lang w:val="en-US"/>
        </w:rPr>
        <w:t>Osinga, N., Kappe, A. L., Brakefield, P. M., Udo de Haes, H. A. and Elson-Riggins, J. G.</w:t>
      </w:r>
      <w:r w:rsidRPr="00FB2CA0">
        <w:rPr>
          <w:lang w:val="en-US"/>
        </w:rPr>
        <w:t xml:space="preserve"> (2015). Comparative biology of common and grey seals along the Dutch coast: stranding, disease, rehabilitation and conservation. Chapter 8: Observations regarding transmission of seal nematodes in common seals, Phoca vitulina vitulina from the Wadden Sea.</w:t>
      </w:r>
    </w:p>
    <w:p w14:paraId="494D8E35" w14:textId="77777777" w:rsidR="00FB2CA0" w:rsidRPr="00FB2CA0" w:rsidRDefault="00FB2CA0" w:rsidP="00555A8D">
      <w:pPr>
        <w:pStyle w:val="Bibliography"/>
        <w:spacing w:after="0"/>
        <w:rPr>
          <w:lang w:val="en-US"/>
        </w:rPr>
      </w:pPr>
      <w:r w:rsidRPr="00FB2CA0">
        <w:rPr>
          <w:b/>
          <w:bCs/>
          <w:lang w:val="en-US"/>
        </w:rPr>
        <w:t>Parsons, E. C. M. and Jefferson, T. A.</w:t>
      </w:r>
      <w:r w:rsidRPr="00FB2CA0">
        <w:rPr>
          <w:lang w:val="en-US"/>
        </w:rPr>
        <w:t xml:space="preserve"> (2000). Post-mortem investigations on stranded dolphins and porpoises from Hong Kong waters. </w:t>
      </w:r>
      <w:r w:rsidRPr="00FB2CA0">
        <w:rPr>
          <w:i/>
          <w:iCs/>
          <w:lang w:val="en-US"/>
        </w:rPr>
        <w:t>Journal of Wildlife Diseases</w:t>
      </w:r>
      <w:r w:rsidRPr="00FB2CA0">
        <w:rPr>
          <w:lang w:val="en-US"/>
        </w:rPr>
        <w:t xml:space="preserve"> </w:t>
      </w:r>
      <w:r w:rsidRPr="00FB2CA0">
        <w:rPr>
          <w:b/>
          <w:bCs/>
          <w:lang w:val="en-US"/>
        </w:rPr>
        <w:t>36</w:t>
      </w:r>
      <w:r w:rsidRPr="00FB2CA0">
        <w:rPr>
          <w:lang w:val="en-US"/>
        </w:rPr>
        <w:t>, 342–356. doi: 10.7589/0090-3558-36.2.342.</w:t>
      </w:r>
    </w:p>
    <w:p w14:paraId="3F5569B6" w14:textId="77777777" w:rsidR="00FB2CA0" w:rsidRPr="00FB2CA0" w:rsidRDefault="00FB2CA0" w:rsidP="00555A8D">
      <w:pPr>
        <w:pStyle w:val="Bibliography"/>
        <w:spacing w:after="0"/>
        <w:rPr>
          <w:lang w:val="en-US"/>
        </w:rPr>
      </w:pPr>
      <w:r w:rsidRPr="00FB2CA0">
        <w:rPr>
          <w:b/>
          <w:bCs/>
          <w:lang w:val="en-US"/>
        </w:rPr>
        <w:t>Parsons, E. C. M., Overstreet, R. M. and Jefferson, T. A.</w:t>
      </w:r>
      <w:r w:rsidRPr="00FB2CA0">
        <w:rPr>
          <w:lang w:val="en-US"/>
        </w:rPr>
        <w:t xml:space="preserve"> (2001). Parasites from Indo-Pacific hump-backed dolphins (Sousa chinensis) and finless porpoises (Neophocaena phocaenoides) stranded in Hong Kong. </w:t>
      </w:r>
      <w:r w:rsidRPr="00FB2CA0">
        <w:rPr>
          <w:i/>
          <w:iCs/>
          <w:lang w:val="en-US"/>
        </w:rPr>
        <w:t>Veterinary Record</w:t>
      </w:r>
      <w:r w:rsidRPr="00FB2CA0">
        <w:rPr>
          <w:lang w:val="en-US"/>
        </w:rPr>
        <w:t xml:space="preserve"> </w:t>
      </w:r>
      <w:r w:rsidRPr="00FB2CA0">
        <w:rPr>
          <w:b/>
          <w:bCs/>
          <w:lang w:val="en-US"/>
        </w:rPr>
        <w:t>148</w:t>
      </w:r>
      <w:r w:rsidRPr="00FB2CA0">
        <w:rPr>
          <w:lang w:val="en-US"/>
        </w:rPr>
        <w:t>, 776–780. doi: 10.1136/vr.148.25.776.</w:t>
      </w:r>
    </w:p>
    <w:p w14:paraId="4AC53885" w14:textId="77777777" w:rsidR="00FB2CA0" w:rsidRPr="00FB2CA0" w:rsidRDefault="00FB2CA0" w:rsidP="00555A8D">
      <w:pPr>
        <w:pStyle w:val="Bibliography"/>
        <w:spacing w:after="0"/>
        <w:rPr>
          <w:lang w:val="en-US"/>
        </w:rPr>
      </w:pPr>
      <w:r w:rsidRPr="00FB2CA0">
        <w:rPr>
          <w:b/>
          <w:bCs/>
          <w:lang w:val="en-US"/>
        </w:rPr>
        <w:t>Pekmezci̇, G. Z., Yardimci, B., Gürler, A. T., Bölükbaş, C. S., Açici, M. and Umur, Ş.</w:t>
      </w:r>
      <w:r w:rsidRPr="00FB2CA0">
        <w:rPr>
          <w:lang w:val="en-US"/>
        </w:rPr>
        <w:t xml:space="preserve"> (2013). Survey on the Presence of Nematodes and Associated with Pathology in Marine Mammals from Turkish Waters. </w:t>
      </w:r>
      <w:r w:rsidRPr="00FB2CA0">
        <w:rPr>
          <w:i/>
          <w:iCs/>
          <w:lang w:val="en-US"/>
        </w:rPr>
        <w:t>Kafkas Universitesi Veteriner Fakultesi Dergisi</w:t>
      </w:r>
      <w:r w:rsidRPr="00FB2CA0">
        <w:rPr>
          <w:lang w:val="en-US"/>
        </w:rPr>
        <w:t xml:space="preserve"> </w:t>
      </w:r>
      <w:r w:rsidRPr="00FB2CA0">
        <w:rPr>
          <w:b/>
          <w:bCs/>
          <w:lang w:val="en-US"/>
        </w:rPr>
        <w:t>19</w:t>
      </w:r>
      <w:r w:rsidRPr="00FB2CA0">
        <w:rPr>
          <w:lang w:val="en-US"/>
        </w:rPr>
        <w:t>, 1035–1038. doi: 10.9775/kvfd.2013.9409.</w:t>
      </w:r>
    </w:p>
    <w:p w14:paraId="0B161226" w14:textId="77777777" w:rsidR="00FB2CA0" w:rsidRPr="00FB2CA0" w:rsidRDefault="00FB2CA0" w:rsidP="00555A8D">
      <w:pPr>
        <w:pStyle w:val="Bibliography"/>
        <w:spacing w:after="0"/>
        <w:rPr>
          <w:lang w:val="en-US"/>
        </w:rPr>
      </w:pPr>
      <w:r w:rsidRPr="00FB2CA0">
        <w:rPr>
          <w:b/>
          <w:bCs/>
          <w:lang w:val="en-US"/>
        </w:rPr>
        <w:lastRenderedPageBreak/>
        <w:t>Perrin, W. F., Mitchell, E. D., Mead, J. G., Caldwell, D. K., Caldwell, M. C., Bree, P. J. H. and Dawbin, W. H.</w:t>
      </w:r>
      <w:r w:rsidRPr="00FB2CA0">
        <w:rPr>
          <w:lang w:val="en-US"/>
        </w:rPr>
        <w:t xml:space="preserve"> (1987). Revision of the spotted dolphins, Stenella spp. </w:t>
      </w:r>
      <w:r w:rsidRPr="00FB2CA0">
        <w:rPr>
          <w:i/>
          <w:iCs/>
          <w:lang w:val="en-US"/>
        </w:rPr>
        <w:t>Marine Mammal Science</w:t>
      </w:r>
      <w:r w:rsidRPr="00FB2CA0">
        <w:rPr>
          <w:lang w:val="en-US"/>
        </w:rPr>
        <w:t xml:space="preserve"> </w:t>
      </w:r>
      <w:r w:rsidRPr="00FB2CA0">
        <w:rPr>
          <w:b/>
          <w:bCs/>
          <w:lang w:val="en-US"/>
        </w:rPr>
        <w:t>3</w:t>
      </w:r>
      <w:r w:rsidRPr="00FB2CA0">
        <w:rPr>
          <w:lang w:val="en-US"/>
        </w:rPr>
        <w:t>, 99–170. doi: 10.1111/j.1748-7692.1987.tb00158.x.</w:t>
      </w:r>
    </w:p>
    <w:p w14:paraId="68C2E863" w14:textId="77777777" w:rsidR="00FB2CA0" w:rsidRPr="00FB2CA0" w:rsidRDefault="00FB2CA0" w:rsidP="00555A8D">
      <w:pPr>
        <w:pStyle w:val="Bibliography"/>
        <w:spacing w:after="0"/>
        <w:rPr>
          <w:lang w:val="en-US"/>
        </w:rPr>
      </w:pPr>
      <w:r w:rsidRPr="00FB2CA0">
        <w:rPr>
          <w:b/>
          <w:bCs/>
          <w:lang w:val="en-US"/>
        </w:rPr>
        <w:t>Perrin, W. F., Caldwell, D. K. and Caldwell, M.</w:t>
      </w:r>
      <w:r w:rsidRPr="00FB2CA0">
        <w:rPr>
          <w:lang w:val="en-US"/>
        </w:rPr>
        <w:t xml:space="preserve"> (1994). Atlantic spotted dolphin Stenella frontalis (G. Cuvier, 1829). </w:t>
      </w:r>
      <w:r w:rsidRPr="00FB2CA0">
        <w:rPr>
          <w:i/>
          <w:iCs/>
          <w:lang w:val="en-US"/>
        </w:rPr>
        <w:t>Handbook of marine mammals</w:t>
      </w:r>
      <w:r w:rsidRPr="00FB2CA0">
        <w:rPr>
          <w:lang w:val="en-US"/>
        </w:rPr>
        <w:t xml:space="preserve"> </w:t>
      </w:r>
      <w:r w:rsidRPr="00FB2CA0">
        <w:rPr>
          <w:b/>
          <w:bCs/>
          <w:lang w:val="en-US"/>
        </w:rPr>
        <w:t>5</w:t>
      </w:r>
      <w:r w:rsidRPr="00FB2CA0">
        <w:rPr>
          <w:lang w:val="en-US"/>
        </w:rPr>
        <w:t>, 173–190.</w:t>
      </w:r>
    </w:p>
    <w:p w14:paraId="1859FABB" w14:textId="77777777" w:rsidR="00FB2CA0" w:rsidRPr="00FB2CA0" w:rsidRDefault="00FB2CA0" w:rsidP="00555A8D">
      <w:pPr>
        <w:pStyle w:val="Bibliography"/>
        <w:spacing w:after="0"/>
        <w:rPr>
          <w:lang w:val="en-US"/>
        </w:rPr>
      </w:pPr>
      <w:r w:rsidRPr="00FB2CA0">
        <w:rPr>
          <w:b/>
          <w:bCs/>
          <w:lang w:val="en-US"/>
        </w:rPr>
        <w:t>Petter, A. J. and Pilleri, G.</w:t>
      </w:r>
      <w:r w:rsidRPr="00FB2CA0">
        <w:rPr>
          <w:lang w:val="en-US"/>
        </w:rPr>
        <w:t xml:space="preserve"> (1982). Pharurus asiaeorientalis new species, metastrongylid nematode, parasite of Neophocaena asiaeorientalis (Phocoenidae, Cetacea). </w:t>
      </w:r>
      <w:r w:rsidRPr="00FB2CA0">
        <w:rPr>
          <w:i/>
          <w:iCs/>
          <w:lang w:val="en-US"/>
        </w:rPr>
        <w:t>Investigations on Cetacea</w:t>
      </w:r>
      <w:r w:rsidRPr="00FB2CA0">
        <w:rPr>
          <w:lang w:val="en-US"/>
        </w:rPr>
        <w:t xml:space="preserve"> </w:t>
      </w:r>
      <w:r w:rsidRPr="00FB2CA0">
        <w:rPr>
          <w:b/>
          <w:bCs/>
          <w:lang w:val="en-US"/>
        </w:rPr>
        <w:t>13</w:t>
      </w:r>
      <w:r w:rsidRPr="00FB2CA0">
        <w:rPr>
          <w:lang w:val="en-US"/>
        </w:rPr>
        <w:t>, 141–148.</w:t>
      </w:r>
    </w:p>
    <w:p w14:paraId="4EF48677" w14:textId="77777777" w:rsidR="00FB2CA0" w:rsidRPr="00FB2CA0" w:rsidRDefault="00FB2CA0" w:rsidP="00555A8D">
      <w:pPr>
        <w:pStyle w:val="Bibliography"/>
        <w:spacing w:after="0"/>
        <w:rPr>
          <w:lang w:val="en-US"/>
        </w:rPr>
      </w:pPr>
      <w:r w:rsidRPr="00FB2CA0">
        <w:rPr>
          <w:b/>
          <w:bCs/>
          <w:lang w:val="en-US"/>
        </w:rPr>
        <w:t>Piché, C., Measures, L., Bédard, C. and Lair, S.</w:t>
      </w:r>
      <w:r w:rsidRPr="00FB2CA0">
        <w:rPr>
          <w:lang w:val="en-US"/>
        </w:rPr>
        <w:t xml:space="preserve"> (2010). Bronchoalveolar lavage and pulmonary histopathology in harp seals (Phoca groenlandica) experimentally infected with Otostrongylus circumlitis. </w:t>
      </w:r>
      <w:r w:rsidRPr="00FB2CA0">
        <w:rPr>
          <w:i/>
          <w:iCs/>
          <w:lang w:val="en-US"/>
        </w:rPr>
        <w:t>Journal of Wildlife Diseases</w:t>
      </w:r>
      <w:r w:rsidRPr="00FB2CA0">
        <w:rPr>
          <w:lang w:val="en-US"/>
        </w:rPr>
        <w:t xml:space="preserve"> </w:t>
      </w:r>
      <w:r w:rsidRPr="00FB2CA0">
        <w:rPr>
          <w:b/>
          <w:bCs/>
          <w:lang w:val="en-US"/>
        </w:rPr>
        <w:t>46</w:t>
      </w:r>
      <w:r w:rsidRPr="00FB2CA0">
        <w:rPr>
          <w:lang w:val="en-US"/>
        </w:rPr>
        <w:t>, 409–421. doi: 10.7589/0090-3558-46.2.409.</w:t>
      </w:r>
    </w:p>
    <w:p w14:paraId="15D7555B" w14:textId="77777777" w:rsidR="00FB2CA0" w:rsidRPr="00FB2CA0" w:rsidRDefault="00FB2CA0" w:rsidP="00555A8D">
      <w:pPr>
        <w:pStyle w:val="Bibliography"/>
        <w:spacing w:after="0"/>
        <w:rPr>
          <w:lang w:val="en-US"/>
        </w:rPr>
      </w:pPr>
      <w:r w:rsidRPr="00FB2CA0">
        <w:rPr>
          <w:b/>
          <w:bCs/>
          <w:lang w:val="en-US"/>
        </w:rPr>
        <w:t>Pool, R., Chandradeva, N., Gkafas, G., Raga, J. A., Fernández, M. and Aznar, F. J.</w:t>
      </w:r>
      <w:r w:rsidRPr="00FB2CA0">
        <w:rPr>
          <w:lang w:val="en-US"/>
        </w:rPr>
        <w:t xml:space="preserve"> (2020a). Transmission and Predictors of Burden of Lungworms of the Striped Dolphin (Stenella coeruleoalba) in the Western Mediterranean. </w:t>
      </w:r>
      <w:r w:rsidRPr="00FB2CA0">
        <w:rPr>
          <w:i/>
          <w:iCs/>
          <w:lang w:val="en-US"/>
        </w:rPr>
        <w:t>Journal of Wildlife Diseases</w:t>
      </w:r>
      <w:r w:rsidRPr="00FB2CA0">
        <w:rPr>
          <w:lang w:val="en-US"/>
        </w:rPr>
        <w:t xml:space="preserve"> </w:t>
      </w:r>
      <w:r w:rsidRPr="00FB2CA0">
        <w:rPr>
          <w:b/>
          <w:bCs/>
          <w:lang w:val="en-US"/>
        </w:rPr>
        <w:t>56</w:t>
      </w:r>
      <w:r w:rsidRPr="00FB2CA0">
        <w:rPr>
          <w:lang w:val="en-US"/>
        </w:rPr>
        <w:t>, 186. doi: 10.7589/2018-10-242.</w:t>
      </w:r>
    </w:p>
    <w:p w14:paraId="00F23A89" w14:textId="77777777" w:rsidR="00FB2CA0" w:rsidRPr="00FB2CA0" w:rsidRDefault="00FB2CA0" w:rsidP="00555A8D">
      <w:pPr>
        <w:pStyle w:val="Bibliography"/>
        <w:spacing w:after="0"/>
        <w:rPr>
          <w:lang w:val="en-US"/>
        </w:rPr>
      </w:pPr>
      <w:r w:rsidRPr="00FB2CA0">
        <w:rPr>
          <w:b/>
          <w:bCs/>
          <w:lang w:val="en-US"/>
        </w:rPr>
        <w:t>Pool, R., Fernández, M., Chandradeva, N., Raga, J. A. and Aznar, F. J.</w:t>
      </w:r>
      <w:r w:rsidRPr="00FB2CA0">
        <w:rPr>
          <w:lang w:val="en-US"/>
        </w:rPr>
        <w:t xml:space="preserve"> (2020b). The taxonomic status of Skrjabinalius guevarai Gallego &amp; Selva, 1979 (Nematoda: Pseudaliidae) and the synonymy of Skrjabinalius Delyamure, 1942 and Halocercus Baylis &amp; Daubney, 1925. </w:t>
      </w:r>
      <w:r w:rsidRPr="00FB2CA0">
        <w:rPr>
          <w:i/>
          <w:iCs/>
          <w:lang w:val="en-US"/>
        </w:rPr>
        <w:t>Systematic Parasitology</w:t>
      </w:r>
      <w:r w:rsidRPr="00FB2CA0">
        <w:rPr>
          <w:lang w:val="en-US"/>
        </w:rPr>
        <w:t xml:space="preserve"> </w:t>
      </w:r>
      <w:r w:rsidRPr="00FB2CA0">
        <w:rPr>
          <w:b/>
          <w:bCs/>
          <w:lang w:val="en-US"/>
        </w:rPr>
        <w:t>97</w:t>
      </w:r>
      <w:r w:rsidRPr="00FB2CA0">
        <w:rPr>
          <w:lang w:val="en-US"/>
        </w:rPr>
        <w:t>, 389–401. doi: 10.1007/s11230-020-09921-9.</w:t>
      </w:r>
    </w:p>
    <w:p w14:paraId="67BC4F44" w14:textId="77777777" w:rsidR="00FB2CA0" w:rsidRPr="00FB2CA0" w:rsidRDefault="00FB2CA0" w:rsidP="00555A8D">
      <w:pPr>
        <w:pStyle w:val="Bibliography"/>
        <w:spacing w:after="0"/>
        <w:rPr>
          <w:lang w:val="en-US"/>
        </w:rPr>
      </w:pPr>
      <w:r w:rsidRPr="00FB2CA0">
        <w:rPr>
          <w:b/>
          <w:bCs/>
          <w:lang w:val="en-US"/>
        </w:rPr>
        <w:lastRenderedPageBreak/>
        <w:t>Pool, R., Romero-Rubira, C., Raga, J. A., Fernández, M. and Aznar, F. J.</w:t>
      </w:r>
      <w:r w:rsidRPr="00FB2CA0">
        <w:rPr>
          <w:lang w:val="en-US"/>
        </w:rPr>
        <w:t xml:space="preserve"> (2021). Determinants of lungworm specificity in five cetacean species in the western Mediterranean. </w:t>
      </w:r>
      <w:r w:rsidRPr="00FB2CA0">
        <w:rPr>
          <w:i/>
          <w:iCs/>
          <w:lang w:val="en-US"/>
        </w:rPr>
        <w:t>Parasites &amp; Vectors</w:t>
      </w:r>
      <w:r w:rsidRPr="00FB2CA0">
        <w:rPr>
          <w:lang w:val="en-US"/>
        </w:rPr>
        <w:t xml:space="preserve"> </w:t>
      </w:r>
      <w:r w:rsidRPr="00FB2CA0">
        <w:rPr>
          <w:b/>
          <w:bCs/>
          <w:lang w:val="en-US"/>
        </w:rPr>
        <w:t>14</w:t>
      </w:r>
      <w:r w:rsidRPr="00FB2CA0">
        <w:rPr>
          <w:lang w:val="en-US"/>
        </w:rPr>
        <w:t>, 196. doi: 10.1186/s13071-021-04629-1.</w:t>
      </w:r>
    </w:p>
    <w:p w14:paraId="3E39D812" w14:textId="77777777" w:rsidR="00FB2CA0" w:rsidRPr="00FB2CA0" w:rsidRDefault="00FB2CA0" w:rsidP="00555A8D">
      <w:pPr>
        <w:pStyle w:val="Bibliography"/>
        <w:spacing w:after="0"/>
        <w:rPr>
          <w:lang w:val="en-US"/>
        </w:rPr>
      </w:pPr>
      <w:r w:rsidRPr="00FB2CA0">
        <w:rPr>
          <w:b/>
          <w:bCs/>
          <w:lang w:val="en-US"/>
        </w:rPr>
        <w:t>Prahl, S., Ketten, D. R. and Siebert, U.</w:t>
      </w:r>
      <w:r w:rsidRPr="00FB2CA0">
        <w:rPr>
          <w:lang w:val="en-US"/>
        </w:rPr>
        <w:t xml:space="preserve"> (2008). Examinations of ears in Harbour porpoises Phocoena phocoena from the north and baltic seas. </w:t>
      </w:r>
      <w:r w:rsidRPr="00FB2CA0">
        <w:rPr>
          <w:i/>
          <w:iCs/>
          <w:lang w:val="en-US"/>
        </w:rPr>
        <w:t>Bioacoustics</w:t>
      </w:r>
      <w:r w:rsidRPr="00FB2CA0">
        <w:rPr>
          <w:lang w:val="en-US"/>
        </w:rPr>
        <w:t xml:space="preserve"> </w:t>
      </w:r>
      <w:r w:rsidRPr="00FB2CA0">
        <w:rPr>
          <w:b/>
          <w:bCs/>
          <w:lang w:val="en-US"/>
        </w:rPr>
        <w:t>17</w:t>
      </w:r>
      <w:r w:rsidRPr="00FB2CA0">
        <w:rPr>
          <w:lang w:val="en-US"/>
        </w:rPr>
        <w:t>, 85–87. doi: 10.1080/09524622.2008.9753775.</w:t>
      </w:r>
    </w:p>
    <w:p w14:paraId="4C22ECDA" w14:textId="77777777" w:rsidR="00FB2CA0" w:rsidRPr="00FB2CA0" w:rsidRDefault="00FB2CA0" w:rsidP="00555A8D">
      <w:pPr>
        <w:pStyle w:val="Bibliography"/>
        <w:spacing w:after="0"/>
        <w:rPr>
          <w:lang w:val="en-US"/>
        </w:rPr>
      </w:pPr>
      <w:r w:rsidRPr="00FB2CA0">
        <w:rPr>
          <w:b/>
          <w:bCs/>
          <w:lang w:val="en-US"/>
        </w:rPr>
        <w:t>Prenger-Berninghoff, E., Siebert, U., Stede, M., König, A., Weiß, R. and Baljer, G.</w:t>
      </w:r>
      <w:r w:rsidRPr="00FB2CA0">
        <w:rPr>
          <w:lang w:val="en-US"/>
        </w:rPr>
        <w:t xml:space="preserve"> (2008). Incidence of Brucella species in marine mammals of the German North Sea. </w:t>
      </w:r>
      <w:r w:rsidRPr="00FB2CA0">
        <w:rPr>
          <w:i/>
          <w:iCs/>
          <w:lang w:val="en-US"/>
        </w:rPr>
        <w:t>Diseases of Aquatic Organisms</w:t>
      </w:r>
      <w:r w:rsidRPr="00FB2CA0">
        <w:rPr>
          <w:lang w:val="en-US"/>
        </w:rPr>
        <w:t xml:space="preserve"> </w:t>
      </w:r>
      <w:r w:rsidRPr="00FB2CA0">
        <w:rPr>
          <w:b/>
          <w:bCs/>
          <w:lang w:val="en-US"/>
        </w:rPr>
        <w:t>81</w:t>
      </w:r>
      <w:r w:rsidRPr="00FB2CA0">
        <w:rPr>
          <w:lang w:val="en-US"/>
        </w:rPr>
        <w:t>, 65–71. doi: 10.3354/dao01920.</w:t>
      </w:r>
    </w:p>
    <w:p w14:paraId="72E53784" w14:textId="77777777" w:rsidR="00FB2CA0" w:rsidRPr="00FB2CA0" w:rsidRDefault="00FB2CA0" w:rsidP="00555A8D">
      <w:pPr>
        <w:pStyle w:val="Bibliography"/>
        <w:spacing w:after="0"/>
        <w:rPr>
          <w:lang w:val="en-US"/>
        </w:rPr>
      </w:pPr>
      <w:r w:rsidRPr="00FB2CA0">
        <w:rPr>
          <w:b/>
          <w:bCs/>
          <w:lang w:val="en-US"/>
        </w:rPr>
        <w:t>Raga, J. A.</w:t>
      </w:r>
      <w:r w:rsidRPr="00FB2CA0">
        <w:rPr>
          <w:lang w:val="en-US"/>
        </w:rPr>
        <w:t xml:space="preserve"> (1994). Parasitismus bei den Cetacea. In </w:t>
      </w:r>
      <w:r w:rsidRPr="00FB2CA0">
        <w:rPr>
          <w:i/>
          <w:iCs/>
          <w:lang w:val="en-US"/>
        </w:rPr>
        <w:t>Robineau D, Duguy R, Klima M (eds.). Handbuch der Säugetiere Europas</w:t>
      </w:r>
      <w:r w:rsidRPr="00FB2CA0">
        <w:rPr>
          <w:lang w:val="en-US"/>
        </w:rPr>
        <w:t>, pp. 132–179.</w:t>
      </w:r>
    </w:p>
    <w:p w14:paraId="5E8FB85D" w14:textId="77777777" w:rsidR="00FB2CA0" w:rsidRPr="00FB2CA0" w:rsidRDefault="00FB2CA0" w:rsidP="00555A8D">
      <w:pPr>
        <w:pStyle w:val="Bibliography"/>
        <w:spacing w:after="0"/>
        <w:rPr>
          <w:lang w:val="en-US"/>
        </w:rPr>
      </w:pPr>
      <w:r w:rsidRPr="00FB2CA0">
        <w:rPr>
          <w:b/>
          <w:bCs/>
          <w:lang w:val="en-US"/>
        </w:rPr>
        <w:t>Raga, J. and Balbuena, J.</w:t>
      </w:r>
      <w:r w:rsidRPr="00FB2CA0">
        <w:rPr>
          <w:lang w:val="en-US"/>
        </w:rPr>
        <w:t xml:space="preserve"> (1987). Algunas características zoogeográficas de los helmintos de los cetáceos en el Mediterráneo con especial referencia a la helmintofauna del delfín listado. </w:t>
      </w:r>
      <w:r w:rsidRPr="00FB2CA0">
        <w:rPr>
          <w:i/>
          <w:iCs/>
          <w:lang w:val="en-US"/>
        </w:rPr>
        <w:t>Mamíferos y helmintos. Barcelona: Ketres Editora</w:t>
      </w:r>
      <w:r w:rsidRPr="00FB2CA0">
        <w:rPr>
          <w:lang w:val="en-US"/>
        </w:rPr>
        <w:t xml:space="preserve"> </w:t>
      </w:r>
      <w:r w:rsidRPr="00FB2CA0">
        <w:rPr>
          <w:b/>
          <w:bCs/>
          <w:lang w:val="en-US"/>
        </w:rPr>
        <w:t>195</w:t>
      </w:r>
      <w:r w:rsidRPr="00FB2CA0">
        <w:rPr>
          <w:lang w:val="en-US"/>
        </w:rPr>
        <w:t>, 201.</w:t>
      </w:r>
    </w:p>
    <w:p w14:paraId="4AA0B9E7" w14:textId="77777777" w:rsidR="00FB2CA0" w:rsidRPr="00FB2CA0" w:rsidRDefault="00FB2CA0" w:rsidP="00555A8D">
      <w:pPr>
        <w:pStyle w:val="Bibliography"/>
        <w:spacing w:after="0"/>
        <w:rPr>
          <w:lang w:val="en-US"/>
        </w:rPr>
      </w:pPr>
      <w:r w:rsidRPr="00FB2CA0">
        <w:rPr>
          <w:b/>
          <w:bCs/>
          <w:lang w:val="en-US"/>
        </w:rPr>
        <w:t>Reckendorf, A., Ludes-Wehrmeister, E., Wohlsein, P., Tiedemann, R., Siebert, U. and Lehnert, K.</w:t>
      </w:r>
      <w:r w:rsidRPr="00FB2CA0">
        <w:rPr>
          <w:lang w:val="en-US"/>
        </w:rPr>
        <w:t xml:space="preserve"> (2018). First record of Halocercus sp. (Pseudaliidae) lungworm infections in two stranded neonatal orcas (Orcinus orca). </w:t>
      </w:r>
      <w:r w:rsidRPr="00FB2CA0">
        <w:rPr>
          <w:i/>
          <w:iCs/>
          <w:lang w:val="en-US"/>
        </w:rPr>
        <w:t>Parasitology</w:t>
      </w:r>
      <w:r w:rsidRPr="00FB2CA0">
        <w:rPr>
          <w:lang w:val="en-US"/>
        </w:rPr>
        <w:t xml:space="preserve"> </w:t>
      </w:r>
      <w:r w:rsidRPr="00FB2CA0">
        <w:rPr>
          <w:b/>
          <w:bCs/>
          <w:lang w:val="en-US"/>
        </w:rPr>
        <w:t>145</w:t>
      </w:r>
      <w:r w:rsidRPr="00FB2CA0">
        <w:rPr>
          <w:lang w:val="en-US"/>
        </w:rPr>
        <w:t>, 1553–1557. doi: 10.1017/S0031182018000586.</w:t>
      </w:r>
    </w:p>
    <w:p w14:paraId="13089EE6" w14:textId="77777777" w:rsidR="00FB2CA0" w:rsidRPr="00FB2CA0" w:rsidRDefault="00FB2CA0" w:rsidP="00555A8D">
      <w:pPr>
        <w:pStyle w:val="Bibliography"/>
        <w:spacing w:after="0"/>
        <w:rPr>
          <w:lang w:val="en-US"/>
        </w:rPr>
      </w:pPr>
      <w:r w:rsidRPr="00FB2CA0">
        <w:rPr>
          <w:b/>
          <w:bCs/>
          <w:lang w:val="en-US"/>
        </w:rPr>
        <w:t>Reisfeld, L., Sacristán, C., Sánchez-Sarmiento, A. M., Costa-Silva, S., Díaz-Delgado, J., Groch, K. R., Marigo, J., Ewbank, A. C., Favero, C. M., Guerra, J. M., Réssio, R. A., Cremer, M. J., Esperón, F. and Catão-Dias, J. L.</w:t>
      </w:r>
      <w:r w:rsidRPr="00FB2CA0">
        <w:rPr>
          <w:lang w:val="en-US"/>
        </w:rPr>
        <w:t xml:space="preserve"> (2019). Fatal pulmonary parafilaroidiasis in a free-ranging subantarctic fur seal (Arctocephalus tropicalis) </w:t>
      </w:r>
      <w:r w:rsidRPr="00FB2CA0">
        <w:rPr>
          <w:lang w:val="en-US"/>
        </w:rPr>
        <w:lastRenderedPageBreak/>
        <w:t xml:space="preserve">coinfected with two gammaherpesviruses and Sarcocystis sp. </w:t>
      </w:r>
      <w:r w:rsidRPr="00FB2CA0">
        <w:rPr>
          <w:i/>
          <w:iCs/>
          <w:lang w:val="en-US"/>
        </w:rPr>
        <w:t>Revista Brasileira de Parasitologia Veterinária</w:t>
      </w:r>
      <w:r w:rsidRPr="00FB2CA0">
        <w:rPr>
          <w:lang w:val="en-US"/>
        </w:rPr>
        <w:t xml:space="preserve"> </w:t>
      </w:r>
      <w:r w:rsidRPr="00FB2CA0">
        <w:rPr>
          <w:b/>
          <w:bCs/>
          <w:lang w:val="en-US"/>
        </w:rPr>
        <w:t>28</w:t>
      </w:r>
      <w:r w:rsidRPr="00FB2CA0">
        <w:rPr>
          <w:lang w:val="en-US"/>
        </w:rPr>
        <w:t>, 499–503. doi: 10.1590/s1984-29612019029.</w:t>
      </w:r>
    </w:p>
    <w:p w14:paraId="4CC49813" w14:textId="77777777" w:rsidR="00FB2CA0" w:rsidRPr="00FB2CA0" w:rsidRDefault="00FB2CA0" w:rsidP="00555A8D">
      <w:pPr>
        <w:pStyle w:val="Bibliography"/>
        <w:spacing w:after="0"/>
        <w:rPr>
          <w:lang w:val="en-US"/>
        </w:rPr>
      </w:pPr>
      <w:r w:rsidRPr="00FB2CA0">
        <w:rPr>
          <w:b/>
          <w:bCs/>
          <w:lang w:val="en-US"/>
        </w:rPr>
        <w:t>Reyes, J. C. and van Waerebeek, K.</w:t>
      </w:r>
      <w:r w:rsidRPr="00FB2CA0">
        <w:rPr>
          <w:lang w:val="en-US"/>
        </w:rPr>
        <w:t xml:space="preserve"> (1995). Aspects of the biology of Burmeister’s porpoise from Peru. </w:t>
      </w:r>
      <w:r w:rsidRPr="00FB2CA0">
        <w:rPr>
          <w:i/>
          <w:iCs/>
          <w:lang w:val="en-US"/>
        </w:rPr>
        <w:t>Report of the International Whaling Commission</w:t>
      </w:r>
      <w:r w:rsidRPr="00FB2CA0">
        <w:rPr>
          <w:lang w:val="en-US"/>
        </w:rPr>
        <w:t xml:space="preserve"> 349–364.</w:t>
      </w:r>
    </w:p>
    <w:p w14:paraId="2D0AE56C" w14:textId="77777777" w:rsidR="00FB2CA0" w:rsidRPr="00FB2CA0" w:rsidRDefault="00FB2CA0" w:rsidP="00555A8D">
      <w:pPr>
        <w:pStyle w:val="Bibliography"/>
        <w:spacing w:after="0"/>
        <w:rPr>
          <w:lang w:val="en-US"/>
        </w:rPr>
      </w:pPr>
      <w:r w:rsidRPr="00FB2CA0">
        <w:rPr>
          <w:b/>
          <w:bCs/>
          <w:lang w:val="en-US"/>
        </w:rPr>
        <w:t>Rhyan, J., Garner, M., Spraker, T., Lambourn, D. and Cheville, N.</w:t>
      </w:r>
      <w:r w:rsidRPr="00FB2CA0">
        <w:rPr>
          <w:lang w:val="en-US"/>
        </w:rPr>
        <w:t xml:space="preserve"> (2018). Brucella pinnipedialis in lungworms Parafilaroides sp. and Pacific harbor seals Phoca vitulina richardsi: proposed pathogenesis. </w:t>
      </w:r>
      <w:r w:rsidRPr="00FB2CA0">
        <w:rPr>
          <w:i/>
          <w:iCs/>
          <w:lang w:val="en-US"/>
        </w:rPr>
        <w:t>Diseases of Aquatic Organisms</w:t>
      </w:r>
      <w:r w:rsidRPr="00FB2CA0">
        <w:rPr>
          <w:lang w:val="en-US"/>
        </w:rPr>
        <w:t xml:space="preserve"> </w:t>
      </w:r>
      <w:r w:rsidRPr="00FB2CA0">
        <w:rPr>
          <w:b/>
          <w:bCs/>
          <w:lang w:val="en-US"/>
        </w:rPr>
        <w:t>131</w:t>
      </w:r>
      <w:r w:rsidRPr="00FB2CA0">
        <w:rPr>
          <w:lang w:val="en-US"/>
        </w:rPr>
        <w:t>, 87–94. doi: 10.3354/dao03291.</w:t>
      </w:r>
    </w:p>
    <w:p w14:paraId="161035E1" w14:textId="77777777" w:rsidR="00FB2CA0" w:rsidRPr="00FB2CA0" w:rsidRDefault="00FB2CA0" w:rsidP="00555A8D">
      <w:pPr>
        <w:pStyle w:val="Bibliography"/>
        <w:spacing w:after="0"/>
        <w:rPr>
          <w:lang w:val="en-US"/>
        </w:rPr>
      </w:pPr>
      <w:r w:rsidRPr="00FB2CA0">
        <w:rPr>
          <w:b/>
          <w:bCs/>
          <w:lang w:val="en-US"/>
        </w:rPr>
        <w:t>Rodrigues, T., Díaz-Delgado, J., Catão-Dias, J., da Luz Carvalho, J. and Marmontel, M.</w:t>
      </w:r>
      <w:r w:rsidRPr="00FB2CA0">
        <w:rPr>
          <w:lang w:val="en-US"/>
        </w:rPr>
        <w:t xml:space="preserve"> (2018). Retrospective pathological survey of pulmonary disease in free-ranging Amazon river dolphin Inia geoffrensis and tucuxi Sotalia fluviatilis. </w:t>
      </w:r>
      <w:r w:rsidRPr="00FB2CA0">
        <w:rPr>
          <w:i/>
          <w:iCs/>
          <w:lang w:val="en-US"/>
        </w:rPr>
        <w:t>Diseases of Aquatic Organisms</w:t>
      </w:r>
      <w:r w:rsidRPr="00FB2CA0">
        <w:rPr>
          <w:lang w:val="en-US"/>
        </w:rPr>
        <w:t xml:space="preserve"> </w:t>
      </w:r>
      <w:r w:rsidRPr="00FB2CA0">
        <w:rPr>
          <w:b/>
          <w:bCs/>
          <w:lang w:val="en-US"/>
        </w:rPr>
        <w:t>131</w:t>
      </w:r>
      <w:r w:rsidRPr="00FB2CA0">
        <w:rPr>
          <w:lang w:val="en-US"/>
        </w:rPr>
        <w:t>, 1–11. doi: 10.3354/dao03280.</w:t>
      </w:r>
    </w:p>
    <w:p w14:paraId="06EFC3D2" w14:textId="77777777" w:rsidR="00FB2CA0" w:rsidRPr="00FB2CA0" w:rsidRDefault="00FB2CA0" w:rsidP="00555A8D">
      <w:pPr>
        <w:pStyle w:val="Bibliography"/>
        <w:spacing w:after="0"/>
        <w:rPr>
          <w:lang w:val="en-US"/>
        </w:rPr>
      </w:pPr>
      <w:r w:rsidRPr="00FB2CA0">
        <w:rPr>
          <w:b/>
          <w:bCs/>
          <w:lang w:val="en-US"/>
        </w:rPr>
        <w:t>Rogan, E., Baker, J. R., Jepson, P. D., Berrow, S. and Kiely, O.</w:t>
      </w:r>
      <w:r w:rsidRPr="00FB2CA0">
        <w:rPr>
          <w:lang w:val="en-US"/>
        </w:rPr>
        <w:t xml:space="preserve"> (1997). A mass stranding of white-sided dolphins (Lagenorhynchus acutus) in Ireland: biological and pathological studies. </w:t>
      </w:r>
      <w:r w:rsidRPr="00FB2CA0">
        <w:rPr>
          <w:i/>
          <w:iCs/>
          <w:lang w:val="en-US"/>
        </w:rPr>
        <w:t>Journal of Zoology</w:t>
      </w:r>
      <w:r w:rsidRPr="00FB2CA0">
        <w:rPr>
          <w:lang w:val="en-US"/>
        </w:rPr>
        <w:t xml:space="preserve"> </w:t>
      </w:r>
      <w:r w:rsidRPr="00FB2CA0">
        <w:rPr>
          <w:b/>
          <w:bCs/>
          <w:lang w:val="en-US"/>
        </w:rPr>
        <w:t>242</w:t>
      </w:r>
      <w:r w:rsidRPr="00FB2CA0">
        <w:rPr>
          <w:lang w:val="en-US"/>
        </w:rPr>
        <w:t>, 217–227. doi: 10.1111/j.1469-7998.1997.tb05798.x.</w:t>
      </w:r>
    </w:p>
    <w:p w14:paraId="373802EA" w14:textId="77777777" w:rsidR="00FB2CA0" w:rsidRPr="00FB2CA0" w:rsidRDefault="00FB2CA0" w:rsidP="00555A8D">
      <w:pPr>
        <w:pStyle w:val="Bibliography"/>
        <w:spacing w:after="0"/>
        <w:rPr>
          <w:lang w:val="en-US"/>
        </w:rPr>
      </w:pPr>
      <w:r w:rsidRPr="00FB2CA0">
        <w:rPr>
          <w:b/>
          <w:bCs/>
          <w:lang w:val="en-US"/>
        </w:rPr>
        <w:t>Rogan, E., Penrose, R., Gassner, I., Mackey, M. J. and Clayton, P.</w:t>
      </w:r>
      <w:r w:rsidRPr="00FB2CA0">
        <w:rPr>
          <w:lang w:val="en-US"/>
        </w:rPr>
        <w:t xml:space="preserve"> (2001). </w:t>
      </w:r>
      <w:r w:rsidRPr="00FB2CA0">
        <w:rPr>
          <w:i/>
          <w:iCs/>
          <w:lang w:val="en-US"/>
        </w:rPr>
        <w:t>Marine Mammal Strandings: A Collaborative Study for the Irish Sea</w:t>
      </w:r>
      <w:r w:rsidRPr="00FB2CA0">
        <w:rPr>
          <w:lang w:val="en-US"/>
        </w:rPr>
        <w:t>. The Marine Institute.</w:t>
      </w:r>
    </w:p>
    <w:p w14:paraId="7AD4AA9D" w14:textId="77777777" w:rsidR="00FB2CA0" w:rsidRPr="00FB2CA0" w:rsidRDefault="00FB2CA0" w:rsidP="00555A8D">
      <w:pPr>
        <w:pStyle w:val="Bibliography"/>
        <w:spacing w:after="0"/>
        <w:rPr>
          <w:lang w:val="en-US"/>
        </w:rPr>
      </w:pPr>
      <w:r w:rsidRPr="00FB2CA0">
        <w:rPr>
          <w:b/>
          <w:bCs/>
          <w:lang w:val="en-US"/>
        </w:rPr>
        <w:t>Rosas, F. C. W., Monteiro-Filho, E. L. A., Marigo, J., Santos, R. A., Andrade, A. L. V., Rautenberg, M., Olivcira, M. R. and Bordignon, M. O.</w:t>
      </w:r>
      <w:r w:rsidRPr="00FB2CA0">
        <w:rPr>
          <w:lang w:val="en-US"/>
        </w:rPr>
        <w:t xml:space="preserve"> (2002). The striped dolphin, Stenella coeruleoalba (Cetacea: Delphinidae), on the coast of São Paulo State, southeastern Brazil. </w:t>
      </w:r>
      <w:r w:rsidRPr="00FB2CA0">
        <w:rPr>
          <w:i/>
          <w:iCs/>
          <w:lang w:val="en-US"/>
        </w:rPr>
        <w:t>Aquatic Mammals</w:t>
      </w:r>
      <w:r w:rsidRPr="00FB2CA0">
        <w:rPr>
          <w:lang w:val="en-US"/>
        </w:rPr>
        <w:t xml:space="preserve"> </w:t>
      </w:r>
      <w:r w:rsidRPr="00FB2CA0">
        <w:rPr>
          <w:b/>
          <w:bCs/>
          <w:lang w:val="en-US"/>
        </w:rPr>
        <w:t>28</w:t>
      </w:r>
      <w:r w:rsidRPr="00FB2CA0">
        <w:rPr>
          <w:lang w:val="en-US"/>
        </w:rPr>
        <w:t>, 60–66.</w:t>
      </w:r>
    </w:p>
    <w:p w14:paraId="4BA2408C" w14:textId="77777777" w:rsidR="00FB2CA0" w:rsidRPr="00FB2CA0" w:rsidRDefault="00FB2CA0" w:rsidP="00555A8D">
      <w:pPr>
        <w:pStyle w:val="Bibliography"/>
        <w:spacing w:after="0"/>
        <w:rPr>
          <w:lang w:val="en-US"/>
        </w:rPr>
      </w:pPr>
      <w:r w:rsidRPr="00FB2CA0">
        <w:rPr>
          <w:b/>
          <w:bCs/>
          <w:lang w:val="en-US"/>
        </w:rPr>
        <w:t>Ross, G. J. B. and Bass, A. J.</w:t>
      </w:r>
      <w:r w:rsidRPr="00FB2CA0">
        <w:rPr>
          <w:lang w:val="en-US"/>
        </w:rPr>
        <w:t xml:space="preserve"> (1971). Shark attack on an ailing dolphin, Stenella Coeruleoalba (Meyen). </w:t>
      </w:r>
      <w:r w:rsidRPr="00FB2CA0">
        <w:rPr>
          <w:i/>
          <w:iCs/>
          <w:lang w:val="en-US"/>
        </w:rPr>
        <w:t>South African Journal of Science</w:t>
      </w:r>
      <w:r w:rsidRPr="00FB2CA0">
        <w:rPr>
          <w:lang w:val="en-US"/>
        </w:rPr>
        <w:t>.</w:t>
      </w:r>
    </w:p>
    <w:p w14:paraId="2A9309E9" w14:textId="77777777" w:rsidR="00FB2CA0" w:rsidRPr="00FB2CA0" w:rsidRDefault="00FB2CA0" w:rsidP="00555A8D">
      <w:pPr>
        <w:pStyle w:val="Bibliography"/>
        <w:spacing w:after="0"/>
        <w:rPr>
          <w:lang w:val="en-US"/>
        </w:rPr>
      </w:pPr>
      <w:r w:rsidRPr="00FB2CA0">
        <w:rPr>
          <w:b/>
          <w:bCs/>
          <w:lang w:val="en-US"/>
        </w:rPr>
        <w:lastRenderedPageBreak/>
        <w:t>Santos, C., Rohde, K., Ramos, R., Di Beneditto, A. and Capistrano, L.</w:t>
      </w:r>
      <w:r w:rsidRPr="00FB2CA0">
        <w:rPr>
          <w:lang w:val="en-US"/>
        </w:rPr>
        <w:t xml:space="preserve"> (1996). Helminths of cetaceans on the Southeastern coast of Brazil. </w:t>
      </w:r>
      <w:r w:rsidRPr="00FB2CA0">
        <w:rPr>
          <w:i/>
          <w:iCs/>
          <w:lang w:val="en-US"/>
        </w:rPr>
        <w:t>Journal of the Helminthological Society of Washington</w:t>
      </w:r>
      <w:r w:rsidRPr="00FB2CA0">
        <w:rPr>
          <w:lang w:val="en-US"/>
        </w:rPr>
        <w:t xml:space="preserve"> </w:t>
      </w:r>
      <w:r w:rsidRPr="00FB2CA0">
        <w:rPr>
          <w:b/>
          <w:bCs/>
          <w:lang w:val="en-US"/>
        </w:rPr>
        <w:t>63</w:t>
      </w:r>
      <w:r w:rsidRPr="00FB2CA0">
        <w:rPr>
          <w:lang w:val="en-US"/>
        </w:rPr>
        <w:t>, 149–152.</w:t>
      </w:r>
    </w:p>
    <w:p w14:paraId="65EFFB52" w14:textId="77777777" w:rsidR="00FB2CA0" w:rsidRPr="00FB2CA0" w:rsidRDefault="00FB2CA0" w:rsidP="00555A8D">
      <w:pPr>
        <w:pStyle w:val="Bibliography"/>
        <w:spacing w:after="0"/>
        <w:rPr>
          <w:lang w:val="en-US"/>
        </w:rPr>
      </w:pPr>
      <w:r w:rsidRPr="00FB2CA0">
        <w:rPr>
          <w:b/>
          <w:bCs/>
          <w:lang w:val="en-US"/>
        </w:rPr>
        <w:t>Savage, K. N., Burek‐Huntington, K., Wright, S. K., Bryan, A. L., Sheffield, G., Webber, M., Stimmelmayr, R., Tuomi, P., Delaney, M. A. and Walker, W.</w:t>
      </w:r>
      <w:r w:rsidRPr="00FB2CA0">
        <w:rPr>
          <w:lang w:val="en-US"/>
        </w:rPr>
        <w:t xml:space="preserve"> (2021). Stejneger’s beaked whale strandings in Alaska, 1995–2020. </w:t>
      </w:r>
      <w:r w:rsidRPr="00FB2CA0">
        <w:rPr>
          <w:i/>
          <w:iCs/>
          <w:lang w:val="en-US"/>
        </w:rPr>
        <w:t>Marine Mammal Science</w:t>
      </w:r>
      <w:r w:rsidRPr="00FB2CA0">
        <w:rPr>
          <w:lang w:val="en-US"/>
        </w:rPr>
        <w:t xml:space="preserve"> </w:t>
      </w:r>
      <w:r w:rsidRPr="00FB2CA0">
        <w:rPr>
          <w:b/>
          <w:bCs/>
          <w:lang w:val="en-US"/>
        </w:rPr>
        <w:t>37</w:t>
      </w:r>
      <w:r w:rsidRPr="00FB2CA0">
        <w:rPr>
          <w:lang w:val="en-US"/>
        </w:rPr>
        <w:t>, 843–869. doi: 10.1111/mms.12780.</w:t>
      </w:r>
    </w:p>
    <w:p w14:paraId="42896429" w14:textId="77777777" w:rsidR="00FB2CA0" w:rsidRPr="00FB2CA0" w:rsidRDefault="00FB2CA0" w:rsidP="00555A8D">
      <w:pPr>
        <w:pStyle w:val="Bibliography"/>
        <w:spacing w:after="0"/>
        <w:rPr>
          <w:lang w:val="en-US"/>
        </w:rPr>
      </w:pPr>
      <w:r w:rsidRPr="00FB2CA0">
        <w:rPr>
          <w:b/>
          <w:bCs/>
          <w:lang w:val="en-US"/>
        </w:rPr>
        <w:t>Schick, L., IJsseldijk, L. L., Grilo, M. L., Lakemeyer, J., Lehnert, K., Wohlsein, P., Ewers, C., Prenger-Berninghoff, E., Baumgärtner, W., Gröne, A., Kik, M. J. L. and Siebert, U.</w:t>
      </w:r>
      <w:r w:rsidRPr="00FB2CA0">
        <w:rPr>
          <w:lang w:val="en-US"/>
        </w:rPr>
        <w:t xml:space="preserve"> (2020). Pathological Findings in White-Beaked Dolphins (Lagenorhynchus albirostris) and Atlantic White-Sided Dolphins (Lagenorhynchus acutus) From the South-Eastern North Sea. </w:t>
      </w:r>
      <w:r w:rsidRPr="00FB2CA0">
        <w:rPr>
          <w:i/>
          <w:iCs/>
          <w:lang w:val="en-US"/>
        </w:rPr>
        <w:t>Frontiers in Veterinary Science</w:t>
      </w:r>
      <w:r w:rsidRPr="00FB2CA0">
        <w:rPr>
          <w:lang w:val="en-US"/>
        </w:rPr>
        <w:t xml:space="preserve"> </w:t>
      </w:r>
      <w:r w:rsidRPr="00FB2CA0">
        <w:rPr>
          <w:b/>
          <w:bCs/>
          <w:lang w:val="en-US"/>
        </w:rPr>
        <w:t>7</w:t>
      </w:r>
      <w:r w:rsidRPr="00FB2CA0">
        <w:rPr>
          <w:lang w:val="en-US"/>
        </w:rPr>
        <w:t>, 262. doi: 10.3389/fvets.2020.00262.</w:t>
      </w:r>
    </w:p>
    <w:p w14:paraId="2BD45DE6" w14:textId="77777777" w:rsidR="00FB2CA0" w:rsidRPr="00FB2CA0" w:rsidRDefault="00FB2CA0" w:rsidP="00555A8D">
      <w:pPr>
        <w:pStyle w:val="Bibliography"/>
        <w:spacing w:after="0"/>
        <w:rPr>
          <w:lang w:val="en-US"/>
        </w:rPr>
      </w:pPr>
      <w:r w:rsidRPr="00FB2CA0">
        <w:rPr>
          <w:b/>
          <w:bCs/>
          <w:lang w:val="en-US"/>
        </w:rPr>
        <w:t>Schumacher, U., Horny, H., Heidemann, G., Schultz, W. and Welsch, U.</w:t>
      </w:r>
      <w:r w:rsidRPr="00FB2CA0">
        <w:rPr>
          <w:lang w:val="en-US"/>
        </w:rPr>
        <w:t xml:space="preserve"> (1990). Histopathological findings in harbour seals (Phoca vitulina) found dead on the german north sea coast. </w:t>
      </w:r>
      <w:r w:rsidRPr="00FB2CA0">
        <w:rPr>
          <w:i/>
          <w:iCs/>
          <w:lang w:val="en-US"/>
        </w:rPr>
        <w:t>Journal of Comparative Pathology</w:t>
      </w:r>
      <w:r w:rsidRPr="00FB2CA0">
        <w:rPr>
          <w:lang w:val="en-US"/>
        </w:rPr>
        <w:t xml:space="preserve"> </w:t>
      </w:r>
      <w:r w:rsidRPr="00FB2CA0">
        <w:rPr>
          <w:b/>
          <w:bCs/>
          <w:lang w:val="en-US"/>
        </w:rPr>
        <w:t>102</w:t>
      </w:r>
      <w:r w:rsidRPr="00FB2CA0">
        <w:rPr>
          <w:lang w:val="en-US"/>
        </w:rPr>
        <w:t>, 299–309. doi: 10.1016/S0021-9975(08)80019-9.</w:t>
      </w:r>
    </w:p>
    <w:p w14:paraId="0D2314B4" w14:textId="77777777" w:rsidR="00FB2CA0" w:rsidRPr="00FB2CA0" w:rsidRDefault="00FB2CA0" w:rsidP="00555A8D">
      <w:pPr>
        <w:pStyle w:val="Bibliography"/>
        <w:spacing w:after="0"/>
        <w:rPr>
          <w:lang w:val="en-US"/>
        </w:rPr>
      </w:pPr>
      <w:r w:rsidRPr="00FB2CA0">
        <w:rPr>
          <w:b/>
          <w:bCs/>
          <w:lang w:val="en-US"/>
        </w:rPr>
        <w:t>Seguel, M., Nadler, S., Field, C. and Duignan, P.</w:t>
      </w:r>
      <w:r w:rsidRPr="00FB2CA0">
        <w:rPr>
          <w:lang w:val="en-US"/>
        </w:rPr>
        <w:t xml:space="preserve"> (2018). Vasculitis and Thrombosis due to the Sea Lion Lungworm, </w:t>
      </w:r>
      <w:r w:rsidRPr="00FB2CA0">
        <w:rPr>
          <w:i/>
          <w:iCs/>
          <w:lang w:val="en-US"/>
        </w:rPr>
        <w:t>Parafilaroides decorus</w:t>
      </w:r>
      <w:r w:rsidRPr="00FB2CA0">
        <w:rPr>
          <w:lang w:val="en-US"/>
        </w:rPr>
        <w:t xml:space="preserve"> , in a Guadalupe Fur Seal ( </w:t>
      </w:r>
      <w:r w:rsidRPr="00FB2CA0">
        <w:rPr>
          <w:i/>
          <w:iCs/>
          <w:lang w:val="en-US"/>
        </w:rPr>
        <w:t>Arctocephalus philippii townsendi</w:t>
      </w:r>
      <w:r w:rsidRPr="00FB2CA0">
        <w:rPr>
          <w:lang w:val="en-US"/>
        </w:rPr>
        <w:t xml:space="preserve"> ). </w:t>
      </w:r>
      <w:r w:rsidRPr="00FB2CA0">
        <w:rPr>
          <w:i/>
          <w:iCs/>
          <w:lang w:val="en-US"/>
        </w:rPr>
        <w:t>Journal of Wildlife Diseases</w:t>
      </w:r>
      <w:r w:rsidRPr="00FB2CA0">
        <w:rPr>
          <w:lang w:val="en-US"/>
        </w:rPr>
        <w:t xml:space="preserve"> </w:t>
      </w:r>
      <w:r w:rsidRPr="00FB2CA0">
        <w:rPr>
          <w:b/>
          <w:bCs/>
          <w:lang w:val="en-US"/>
        </w:rPr>
        <w:t>54</w:t>
      </w:r>
      <w:r w:rsidRPr="00FB2CA0">
        <w:rPr>
          <w:lang w:val="en-US"/>
        </w:rPr>
        <w:t>, 638–641. doi: 10.7589/2017-12-291.</w:t>
      </w:r>
    </w:p>
    <w:p w14:paraId="15DDF032" w14:textId="77777777" w:rsidR="00FB2CA0" w:rsidRPr="00FB2CA0" w:rsidRDefault="00FB2CA0" w:rsidP="00555A8D">
      <w:pPr>
        <w:pStyle w:val="Bibliography"/>
        <w:spacing w:after="0"/>
        <w:rPr>
          <w:lang w:val="en-US"/>
        </w:rPr>
      </w:pPr>
      <w:r w:rsidRPr="00FB2CA0">
        <w:rPr>
          <w:b/>
          <w:bCs/>
          <w:lang w:val="en-US"/>
        </w:rPr>
        <w:t>Seguel, M., George, R., Maboni, G., Sanchez, S., Page-Karjian, A., Wirth, E., McFee, W. and Gottdenker, N.</w:t>
      </w:r>
      <w:r w:rsidRPr="00FB2CA0">
        <w:rPr>
          <w:lang w:val="en-US"/>
        </w:rPr>
        <w:t xml:space="preserve"> (2020). Pathologic findings and causes of death in bottlenose </w:t>
      </w:r>
      <w:r w:rsidRPr="00FB2CA0">
        <w:rPr>
          <w:lang w:val="en-US"/>
        </w:rPr>
        <w:lastRenderedPageBreak/>
        <w:t xml:space="preserve">dolphins Tursiops truncatus stranded along the Georgia coast, USA (2007-2013). </w:t>
      </w:r>
      <w:r w:rsidRPr="00FB2CA0">
        <w:rPr>
          <w:i/>
          <w:iCs/>
          <w:lang w:val="en-US"/>
        </w:rPr>
        <w:t>Diseases of Aquatic Organisms</w:t>
      </w:r>
      <w:r w:rsidRPr="00FB2CA0">
        <w:rPr>
          <w:lang w:val="en-US"/>
        </w:rPr>
        <w:t xml:space="preserve"> </w:t>
      </w:r>
      <w:r w:rsidRPr="00FB2CA0">
        <w:rPr>
          <w:b/>
          <w:bCs/>
          <w:lang w:val="en-US"/>
        </w:rPr>
        <w:t>141</w:t>
      </w:r>
      <w:r w:rsidRPr="00FB2CA0">
        <w:rPr>
          <w:lang w:val="en-US"/>
        </w:rPr>
        <w:t>, 25–38. doi: 10.3354/dao03509.</w:t>
      </w:r>
    </w:p>
    <w:p w14:paraId="7E54677B" w14:textId="77777777" w:rsidR="00FB2CA0" w:rsidRPr="00FB2CA0" w:rsidRDefault="00FB2CA0" w:rsidP="00555A8D">
      <w:pPr>
        <w:pStyle w:val="Bibliography"/>
        <w:spacing w:after="0"/>
        <w:rPr>
          <w:lang w:val="en-US"/>
        </w:rPr>
      </w:pPr>
      <w:r w:rsidRPr="00FB2CA0">
        <w:rPr>
          <w:b/>
          <w:bCs/>
          <w:lang w:val="en-US"/>
        </w:rPr>
        <w:t>Seibel, H., Beineke, A. and Siebert, U.</w:t>
      </w:r>
      <w:r w:rsidRPr="00FB2CA0">
        <w:rPr>
          <w:lang w:val="en-US"/>
        </w:rPr>
        <w:t xml:space="preserve"> (2010). Mycotic Otitis Media in a Harbour Porpoise (Phocoena phocoena). </w:t>
      </w:r>
      <w:r w:rsidRPr="00FB2CA0">
        <w:rPr>
          <w:i/>
          <w:iCs/>
          <w:lang w:val="en-US"/>
        </w:rPr>
        <w:t>Journal of Comparative Pathology</w:t>
      </w:r>
      <w:r w:rsidRPr="00FB2CA0">
        <w:rPr>
          <w:lang w:val="en-US"/>
        </w:rPr>
        <w:t xml:space="preserve"> </w:t>
      </w:r>
      <w:r w:rsidRPr="00FB2CA0">
        <w:rPr>
          <w:b/>
          <w:bCs/>
          <w:lang w:val="en-US"/>
        </w:rPr>
        <w:t>143</w:t>
      </w:r>
      <w:r w:rsidRPr="00FB2CA0">
        <w:rPr>
          <w:lang w:val="en-US"/>
        </w:rPr>
        <w:t>, 294–296. doi: 10.1016/j.jcpa.2010.03.002.</w:t>
      </w:r>
    </w:p>
    <w:p w14:paraId="0712D82B" w14:textId="77777777" w:rsidR="00FB2CA0" w:rsidRPr="00FB2CA0" w:rsidRDefault="00FB2CA0" w:rsidP="00555A8D">
      <w:pPr>
        <w:pStyle w:val="Bibliography"/>
        <w:spacing w:after="0"/>
        <w:rPr>
          <w:lang w:val="en-US"/>
        </w:rPr>
      </w:pPr>
      <w:r w:rsidRPr="00FB2CA0">
        <w:rPr>
          <w:b/>
          <w:bCs/>
          <w:lang w:val="en-US"/>
        </w:rPr>
        <w:t>Sheldon, J. D., Johnson, S. P., Hernandez, J. A., Cray, C. and Stacy, N. I.</w:t>
      </w:r>
      <w:r w:rsidRPr="00FB2CA0">
        <w:rPr>
          <w:lang w:val="en-US"/>
        </w:rPr>
        <w:t xml:space="preserve"> (2017). Acute-phase responses in healthy, malnourished, and Otostrongylus-infected juvenile northern elephant seals (mirounga angustirostris). </w:t>
      </w:r>
      <w:r w:rsidRPr="00FB2CA0">
        <w:rPr>
          <w:i/>
          <w:iCs/>
          <w:lang w:val="en-US"/>
        </w:rPr>
        <w:t>Journal of Zoo and Wildlife Medicine</w:t>
      </w:r>
      <w:r w:rsidRPr="00FB2CA0">
        <w:rPr>
          <w:lang w:val="en-US"/>
        </w:rPr>
        <w:t xml:space="preserve"> </w:t>
      </w:r>
      <w:r w:rsidRPr="00FB2CA0">
        <w:rPr>
          <w:b/>
          <w:bCs/>
          <w:lang w:val="en-US"/>
        </w:rPr>
        <w:t>48</w:t>
      </w:r>
      <w:r w:rsidRPr="00FB2CA0">
        <w:rPr>
          <w:lang w:val="en-US"/>
        </w:rPr>
        <w:t>, 767–775. doi: 10.1638/2016-0267.1.</w:t>
      </w:r>
    </w:p>
    <w:p w14:paraId="78FB8E1C" w14:textId="77777777" w:rsidR="00FB2CA0" w:rsidRPr="00FB2CA0" w:rsidRDefault="00FB2CA0" w:rsidP="00555A8D">
      <w:pPr>
        <w:pStyle w:val="Bibliography"/>
        <w:spacing w:after="0"/>
        <w:rPr>
          <w:lang w:val="en-US"/>
        </w:rPr>
      </w:pPr>
      <w:r w:rsidRPr="00FB2CA0">
        <w:rPr>
          <w:b/>
          <w:bCs/>
          <w:lang w:val="en-US"/>
        </w:rPr>
        <w:t>Sheldon, J. D., Hernandez, J. A., Johnson, S. P., Field, C., Kaye, S. and Stacy, N. I.</w:t>
      </w:r>
      <w:r w:rsidRPr="00FB2CA0">
        <w:rPr>
          <w:lang w:val="en-US"/>
        </w:rPr>
        <w:t xml:space="preserve"> (2019). Diagnostic Performance of Clinicopathological Analytes in Otostrongylus circumlitis-Infected Rehabilitating Juvenile Northern Elephant Seals (Mirounga angustirostris). </w:t>
      </w:r>
      <w:r w:rsidRPr="00FB2CA0">
        <w:rPr>
          <w:i/>
          <w:iCs/>
          <w:lang w:val="en-US"/>
        </w:rPr>
        <w:t>Frontiers in Veterinary Science</w:t>
      </w:r>
      <w:r w:rsidRPr="00FB2CA0">
        <w:rPr>
          <w:lang w:val="en-US"/>
        </w:rPr>
        <w:t xml:space="preserve"> </w:t>
      </w:r>
      <w:r w:rsidRPr="00FB2CA0">
        <w:rPr>
          <w:b/>
          <w:bCs/>
          <w:lang w:val="en-US"/>
        </w:rPr>
        <w:t>6</w:t>
      </w:r>
      <w:r w:rsidRPr="00FB2CA0">
        <w:rPr>
          <w:lang w:val="en-US"/>
        </w:rPr>
        <w:t>, 134. doi: 10.3389/fvets.2019.00134.</w:t>
      </w:r>
    </w:p>
    <w:p w14:paraId="6587B39E" w14:textId="77777777" w:rsidR="00FB2CA0" w:rsidRPr="00FB2CA0" w:rsidRDefault="00FB2CA0" w:rsidP="00555A8D">
      <w:pPr>
        <w:pStyle w:val="Bibliography"/>
        <w:spacing w:after="0"/>
        <w:rPr>
          <w:lang w:val="en-US"/>
        </w:rPr>
      </w:pPr>
      <w:r w:rsidRPr="00FB2CA0">
        <w:rPr>
          <w:b/>
          <w:bCs/>
          <w:lang w:val="en-US"/>
        </w:rPr>
        <w:t>Shiozaki, A. and Amano, M.</w:t>
      </w:r>
      <w:r w:rsidRPr="00FB2CA0">
        <w:rPr>
          <w:lang w:val="en-US"/>
        </w:rPr>
        <w:t xml:space="preserve"> (2017). Population- and growth-related differences in helminthic fauna of finless porpoises (Neophocaena asiaeorientalis) in five Japanese populations. </w:t>
      </w:r>
      <w:r w:rsidRPr="00FB2CA0">
        <w:rPr>
          <w:i/>
          <w:iCs/>
          <w:lang w:val="en-US"/>
        </w:rPr>
        <w:t>Journal of Veterinary Medical Science</w:t>
      </w:r>
      <w:r w:rsidRPr="00FB2CA0">
        <w:rPr>
          <w:lang w:val="en-US"/>
        </w:rPr>
        <w:t xml:space="preserve"> </w:t>
      </w:r>
      <w:r w:rsidRPr="00FB2CA0">
        <w:rPr>
          <w:b/>
          <w:bCs/>
          <w:lang w:val="en-US"/>
        </w:rPr>
        <w:t>79</w:t>
      </w:r>
      <w:r w:rsidRPr="00FB2CA0">
        <w:rPr>
          <w:lang w:val="en-US"/>
        </w:rPr>
        <w:t>, 534–541. doi: 10.1292/jvms.16-0421.</w:t>
      </w:r>
    </w:p>
    <w:p w14:paraId="2202A086" w14:textId="77777777" w:rsidR="00FB2CA0" w:rsidRPr="00FB2CA0" w:rsidRDefault="00FB2CA0" w:rsidP="00555A8D">
      <w:pPr>
        <w:pStyle w:val="Bibliography"/>
        <w:spacing w:after="0"/>
        <w:rPr>
          <w:lang w:val="en-US"/>
        </w:rPr>
      </w:pPr>
      <w:r w:rsidRPr="00FB2CA0">
        <w:rPr>
          <w:b/>
          <w:bCs/>
          <w:lang w:val="en-US"/>
        </w:rPr>
        <w:t>Siebert, U., Wünschmann, A., Weiss, R., Frank, H., Benke, H. and Frese, K.</w:t>
      </w:r>
      <w:r w:rsidRPr="00FB2CA0">
        <w:rPr>
          <w:lang w:val="en-US"/>
        </w:rPr>
        <w:t xml:space="preserve"> (2001). Post-mortem Findings in Harbour Porpoises (Phocoena phocoena) from the German North and Baltic Seas. </w:t>
      </w:r>
      <w:r w:rsidRPr="00FB2CA0">
        <w:rPr>
          <w:i/>
          <w:iCs/>
          <w:lang w:val="en-US"/>
        </w:rPr>
        <w:t>Journal of Comparative Pathology</w:t>
      </w:r>
      <w:r w:rsidRPr="00FB2CA0">
        <w:rPr>
          <w:lang w:val="en-US"/>
        </w:rPr>
        <w:t xml:space="preserve"> </w:t>
      </w:r>
      <w:r w:rsidRPr="00FB2CA0">
        <w:rPr>
          <w:b/>
          <w:bCs/>
          <w:lang w:val="en-US"/>
        </w:rPr>
        <w:t>124</w:t>
      </w:r>
      <w:r w:rsidRPr="00FB2CA0">
        <w:rPr>
          <w:lang w:val="en-US"/>
        </w:rPr>
        <w:t>, 102–114. doi: 10.1053/jcpa.2000.0436.</w:t>
      </w:r>
    </w:p>
    <w:p w14:paraId="59D4EC46" w14:textId="77777777" w:rsidR="00FB2CA0" w:rsidRPr="00FB2CA0" w:rsidRDefault="00FB2CA0" w:rsidP="00555A8D">
      <w:pPr>
        <w:pStyle w:val="Bibliography"/>
        <w:spacing w:after="0"/>
        <w:rPr>
          <w:lang w:val="en-US"/>
        </w:rPr>
      </w:pPr>
      <w:r w:rsidRPr="00FB2CA0">
        <w:rPr>
          <w:b/>
          <w:bCs/>
          <w:lang w:val="en-US"/>
        </w:rPr>
        <w:t>Siebert, U., Tolley, K., Víkingsson, G. A., Ólafsdottir, D., Lehnert, K., Weiss, R. and Baumgärtner, W.</w:t>
      </w:r>
      <w:r w:rsidRPr="00FB2CA0">
        <w:rPr>
          <w:lang w:val="en-US"/>
        </w:rPr>
        <w:t xml:space="preserve"> (2006). Pathological Findings in Harbour Porpoises (Phocoena </w:t>
      </w:r>
      <w:r w:rsidRPr="00FB2CA0">
        <w:rPr>
          <w:lang w:val="en-US"/>
        </w:rPr>
        <w:lastRenderedPageBreak/>
        <w:t xml:space="preserve">phocoena) from Norwegian and Icelandic Waters. </w:t>
      </w:r>
      <w:r w:rsidRPr="00FB2CA0">
        <w:rPr>
          <w:i/>
          <w:iCs/>
          <w:lang w:val="en-US"/>
        </w:rPr>
        <w:t>Journal of Comparative Pathology</w:t>
      </w:r>
      <w:r w:rsidRPr="00FB2CA0">
        <w:rPr>
          <w:lang w:val="en-US"/>
        </w:rPr>
        <w:t xml:space="preserve"> </w:t>
      </w:r>
      <w:r w:rsidRPr="00FB2CA0">
        <w:rPr>
          <w:b/>
          <w:bCs/>
          <w:lang w:val="en-US"/>
        </w:rPr>
        <w:t>134</w:t>
      </w:r>
      <w:r w:rsidRPr="00FB2CA0">
        <w:rPr>
          <w:lang w:val="en-US"/>
        </w:rPr>
        <w:t>, 134–142. doi: 10.1016/j.jcpa.2005.09.002.</w:t>
      </w:r>
    </w:p>
    <w:p w14:paraId="58793117" w14:textId="77777777" w:rsidR="00FB2CA0" w:rsidRPr="00FB2CA0" w:rsidRDefault="00FB2CA0" w:rsidP="00555A8D">
      <w:pPr>
        <w:pStyle w:val="Bibliography"/>
        <w:spacing w:after="0"/>
        <w:rPr>
          <w:lang w:val="en-US"/>
        </w:rPr>
      </w:pPr>
      <w:r w:rsidRPr="00FB2CA0">
        <w:rPr>
          <w:b/>
          <w:bCs/>
          <w:lang w:val="en-US"/>
        </w:rPr>
        <w:t>Siebert, U., Jepson, P. D. and Wohlsein, P.</w:t>
      </w:r>
      <w:r w:rsidRPr="00FB2CA0">
        <w:rPr>
          <w:lang w:val="en-US"/>
        </w:rPr>
        <w:t xml:space="preserve"> (2013). First indication of gas embolism in a harbour porpoise (Phocoena phocoena) from German waters. </w:t>
      </w:r>
      <w:r w:rsidRPr="00FB2CA0">
        <w:rPr>
          <w:i/>
          <w:iCs/>
          <w:lang w:val="en-US"/>
        </w:rPr>
        <w:t>European Journal of Wildlife Research</w:t>
      </w:r>
      <w:r w:rsidRPr="00FB2CA0">
        <w:rPr>
          <w:lang w:val="en-US"/>
        </w:rPr>
        <w:t xml:space="preserve"> </w:t>
      </w:r>
      <w:r w:rsidRPr="00FB2CA0">
        <w:rPr>
          <w:b/>
          <w:bCs/>
          <w:lang w:val="en-US"/>
        </w:rPr>
        <w:t>59</w:t>
      </w:r>
      <w:r w:rsidRPr="00FB2CA0">
        <w:rPr>
          <w:lang w:val="en-US"/>
        </w:rPr>
        <w:t>, 441–444. doi: 10.1007/s10344-013-0700-4.</w:t>
      </w:r>
    </w:p>
    <w:p w14:paraId="3C5D1C44" w14:textId="77777777" w:rsidR="00FB2CA0" w:rsidRPr="00FB2CA0" w:rsidRDefault="00FB2CA0" w:rsidP="00555A8D">
      <w:pPr>
        <w:pStyle w:val="Bibliography"/>
        <w:spacing w:after="0"/>
        <w:rPr>
          <w:lang w:val="en-US"/>
        </w:rPr>
      </w:pPr>
      <w:r w:rsidRPr="00FB2CA0">
        <w:rPr>
          <w:b/>
          <w:bCs/>
          <w:lang w:val="en-US"/>
        </w:rPr>
        <w:t>Siebert, U., Pawliczka, I., Benke, H., von Vietinghoff, V., Wolf, P., Pilāts, V., Kesselring, T., Lehnert, K., Prenger-Berninghoff, E., Galatius, A., Anker Kyhn, L., Teilmann, J., Hansen, M. S., Sonne, C. and Wohlsein, P.</w:t>
      </w:r>
      <w:r w:rsidRPr="00FB2CA0">
        <w:rPr>
          <w:lang w:val="en-US"/>
        </w:rPr>
        <w:t xml:space="preserve"> (2020). Health assessment of harbour porpoises (PHOCOENA PHOCOENA) from Baltic area of Denmark, Germany, Poland and Latvia. </w:t>
      </w:r>
      <w:r w:rsidRPr="00FB2CA0">
        <w:rPr>
          <w:i/>
          <w:iCs/>
          <w:lang w:val="en-US"/>
        </w:rPr>
        <w:t>Environment International</w:t>
      </w:r>
      <w:r w:rsidRPr="00FB2CA0">
        <w:rPr>
          <w:lang w:val="en-US"/>
        </w:rPr>
        <w:t xml:space="preserve"> </w:t>
      </w:r>
      <w:r w:rsidRPr="00FB2CA0">
        <w:rPr>
          <w:b/>
          <w:bCs/>
          <w:lang w:val="en-US"/>
        </w:rPr>
        <w:t>143</w:t>
      </w:r>
      <w:r w:rsidRPr="00FB2CA0">
        <w:rPr>
          <w:lang w:val="en-US"/>
        </w:rPr>
        <w:t>, 105904. doi: 10.1016/j.envint.2020.105904.</w:t>
      </w:r>
    </w:p>
    <w:p w14:paraId="5B123F88" w14:textId="77777777" w:rsidR="00FB2CA0" w:rsidRPr="00FB2CA0" w:rsidRDefault="00FB2CA0" w:rsidP="00555A8D">
      <w:pPr>
        <w:pStyle w:val="Bibliography"/>
        <w:spacing w:after="0"/>
        <w:rPr>
          <w:lang w:val="en-US"/>
        </w:rPr>
      </w:pPr>
      <w:r w:rsidRPr="00FB2CA0">
        <w:rPr>
          <w:b/>
          <w:bCs/>
          <w:lang w:val="en-US"/>
        </w:rPr>
        <w:t>Sierra, E., Zucca, D., Arbelo, M., García-Álvarez, N., Andrada, M., Déniz, S. and Fernández, A.</w:t>
      </w:r>
      <w:r w:rsidRPr="00FB2CA0">
        <w:rPr>
          <w:lang w:val="en-US"/>
        </w:rPr>
        <w:t xml:space="preserve"> (2014). Fatal Systemic Morbillivirus Infection in Bottlenose Dolphin, Canary Islands, Spain. </w:t>
      </w:r>
      <w:r w:rsidRPr="00FB2CA0">
        <w:rPr>
          <w:i/>
          <w:iCs/>
          <w:lang w:val="en-US"/>
        </w:rPr>
        <w:t>Emerging Infectious Diseases</w:t>
      </w:r>
      <w:r w:rsidRPr="00FB2CA0">
        <w:rPr>
          <w:lang w:val="en-US"/>
        </w:rPr>
        <w:t xml:space="preserve"> </w:t>
      </w:r>
      <w:r w:rsidRPr="00FB2CA0">
        <w:rPr>
          <w:b/>
          <w:bCs/>
          <w:lang w:val="en-US"/>
        </w:rPr>
        <w:t>20</w:t>
      </w:r>
      <w:r w:rsidRPr="00FB2CA0">
        <w:rPr>
          <w:lang w:val="en-US"/>
        </w:rPr>
        <w:t>, 269–271. doi: 10.3201/eid2002.131463.</w:t>
      </w:r>
    </w:p>
    <w:p w14:paraId="661C34A6" w14:textId="77777777" w:rsidR="00FB2CA0" w:rsidRPr="00FB2CA0" w:rsidRDefault="00FB2CA0" w:rsidP="00555A8D">
      <w:pPr>
        <w:pStyle w:val="Bibliography"/>
        <w:spacing w:after="0"/>
        <w:rPr>
          <w:lang w:val="en-US"/>
        </w:rPr>
      </w:pPr>
      <w:r w:rsidRPr="00FB2CA0">
        <w:rPr>
          <w:b/>
          <w:bCs/>
          <w:lang w:val="en-US"/>
        </w:rPr>
        <w:t>Smith, F. R. and Threlfall, W.</w:t>
      </w:r>
      <w:r w:rsidRPr="00FB2CA0">
        <w:rPr>
          <w:lang w:val="en-US"/>
        </w:rPr>
        <w:t xml:space="preserve"> (1973). Helminths of Some Mammals from Newfoundland. </w:t>
      </w:r>
      <w:r w:rsidRPr="00FB2CA0">
        <w:rPr>
          <w:i/>
          <w:iCs/>
          <w:lang w:val="en-US"/>
        </w:rPr>
        <w:t>American Midland Naturalist</w:t>
      </w:r>
      <w:r w:rsidRPr="00FB2CA0">
        <w:rPr>
          <w:lang w:val="en-US"/>
        </w:rPr>
        <w:t xml:space="preserve"> </w:t>
      </w:r>
      <w:r w:rsidRPr="00FB2CA0">
        <w:rPr>
          <w:b/>
          <w:bCs/>
          <w:lang w:val="en-US"/>
        </w:rPr>
        <w:t>90</w:t>
      </w:r>
      <w:r w:rsidRPr="00FB2CA0">
        <w:rPr>
          <w:lang w:val="en-US"/>
        </w:rPr>
        <w:t>, 215. doi: 10.2307/2424284.</w:t>
      </w:r>
    </w:p>
    <w:p w14:paraId="631CA1E3" w14:textId="77777777" w:rsidR="00FB2CA0" w:rsidRPr="00FB2CA0" w:rsidRDefault="00FB2CA0" w:rsidP="00555A8D">
      <w:pPr>
        <w:pStyle w:val="Bibliography"/>
        <w:spacing w:after="0"/>
        <w:rPr>
          <w:lang w:val="en-US"/>
        </w:rPr>
      </w:pPr>
      <w:r w:rsidRPr="00FB2CA0">
        <w:rPr>
          <w:b/>
          <w:bCs/>
          <w:lang w:val="en-US"/>
        </w:rPr>
        <w:t>Stephens, N., Duignan, P. J., Wang, J., Bingham, J., Finn, H., Bejder, L., Patterson, A. P. and Holyoake, C.</w:t>
      </w:r>
      <w:r w:rsidRPr="00FB2CA0">
        <w:rPr>
          <w:lang w:val="en-US"/>
        </w:rPr>
        <w:t xml:space="preserve"> (2014). Cetacean Morbillivirus in Coastal Indo-Pacific Bottlenose Dolphins, Western Australia. </w:t>
      </w:r>
      <w:r w:rsidRPr="00FB2CA0">
        <w:rPr>
          <w:i/>
          <w:iCs/>
          <w:lang w:val="en-US"/>
        </w:rPr>
        <w:t>Emerging Infectious Diseases</w:t>
      </w:r>
      <w:r w:rsidRPr="00FB2CA0">
        <w:rPr>
          <w:lang w:val="en-US"/>
        </w:rPr>
        <w:t xml:space="preserve"> </w:t>
      </w:r>
      <w:r w:rsidRPr="00FB2CA0">
        <w:rPr>
          <w:b/>
          <w:bCs/>
          <w:lang w:val="en-US"/>
        </w:rPr>
        <w:t>20</w:t>
      </w:r>
      <w:r w:rsidRPr="00FB2CA0">
        <w:rPr>
          <w:lang w:val="en-US"/>
        </w:rPr>
        <w:t>, 672–676. doi: 10.3201/eid2004.131714.</w:t>
      </w:r>
    </w:p>
    <w:p w14:paraId="5C7B7CA5" w14:textId="77777777" w:rsidR="00FB2CA0" w:rsidRPr="00FB2CA0" w:rsidRDefault="00FB2CA0" w:rsidP="00555A8D">
      <w:pPr>
        <w:pStyle w:val="Bibliography"/>
        <w:spacing w:after="0"/>
        <w:rPr>
          <w:lang w:val="en-US"/>
        </w:rPr>
      </w:pPr>
      <w:r w:rsidRPr="00FB2CA0">
        <w:rPr>
          <w:b/>
          <w:bCs/>
          <w:lang w:val="en-US"/>
        </w:rPr>
        <w:t>Stockin, K. A., Duignan, P. J., Roe, W. A., Meynier, L., Alley, M. and Fettermann, T.</w:t>
      </w:r>
      <w:r w:rsidRPr="00FB2CA0">
        <w:rPr>
          <w:lang w:val="en-US"/>
        </w:rPr>
        <w:t xml:space="preserve"> (2009). Causes of mortality in stranded Common Dolphin (Delphinus sp.) from New </w:t>
      </w:r>
      <w:r w:rsidRPr="00FB2CA0">
        <w:rPr>
          <w:lang w:val="en-US"/>
        </w:rPr>
        <w:lastRenderedPageBreak/>
        <w:t xml:space="preserve">Zealand waters between 1998 and 2008. </w:t>
      </w:r>
      <w:r w:rsidRPr="00FB2CA0">
        <w:rPr>
          <w:i/>
          <w:iCs/>
          <w:lang w:val="en-US"/>
        </w:rPr>
        <w:t>Pacific Conservation Biology</w:t>
      </w:r>
      <w:r w:rsidRPr="00FB2CA0">
        <w:rPr>
          <w:lang w:val="en-US"/>
        </w:rPr>
        <w:t xml:space="preserve"> </w:t>
      </w:r>
      <w:r w:rsidRPr="00FB2CA0">
        <w:rPr>
          <w:b/>
          <w:bCs/>
          <w:lang w:val="en-US"/>
        </w:rPr>
        <w:t>15</w:t>
      </w:r>
      <w:r w:rsidRPr="00FB2CA0">
        <w:rPr>
          <w:lang w:val="en-US"/>
        </w:rPr>
        <w:t>, 217. doi: 10.1071/PC090217.</w:t>
      </w:r>
    </w:p>
    <w:p w14:paraId="0869B776" w14:textId="77777777" w:rsidR="00FB2CA0" w:rsidRPr="00FB2CA0" w:rsidRDefault="00FB2CA0" w:rsidP="00555A8D">
      <w:pPr>
        <w:pStyle w:val="Bibliography"/>
        <w:spacing w:after="0"/>
        <w:rPr>
          <w:lang w:val="en-US"/>
        </w:rPr>
      </w:pPr>
      <w:r w:rsidRPr="00FB2CA0">
        <w:rPr>
          <w:b/>
          <w:bCs/>
          <w:lang w:val="en-US"/>
        </w:rPr>
        <w:t>Stroud, R. K.</w:t>
      </w:r>
      <w:r w:rsidRPr="00FB2CA0">
        <w:rPr>
          <w:lang w:val="en-US"/>
        </w:rPr>
        <w:t xml:space="preserve"> (1978). Parasites and associated pathology observed in pinnipeds stranded along the Oregon coast. </w:t>
      </w:r>
      <w:r w:rsidRPr="00FB2CA0">
        <w:rPr>
          <w:i/>
          <w:iCs/>
          <w:lang w:val="en-US"/>
        </w:rPr>
        <w:t>Journal of Wildlife Diseases</w:t>
      </w:r>
      <w:r w:rsidRPr="00FB2CA0">
        <w:rPr>
          <w:lang w:val="en-US"/>
        </w:rPr>
        <w:t xml:space="preserve"> </w:t>
      </w:r>
      <w:r w:rsidRPr="00FB2CA0">
        <w:rPr>
          <w:b/>
          <w:bCs/>
          <w:lang w:val="en-US"/>
        </w:rPr>
        <w:t>14</w:t>
      </w:r>
      <w:r w:rsidRPr="00FB2CA0">
        <w:rPr>
          <w:lang w:val="en-US"/>
        </w:rPr>
        <w:t>, 292–298. doi: 10.7589/0090-3558-14.3.292.</w:t>
      </w:r>
    </w:p>
    <w:p w14:paraId="5AAFE476" w14:textId="77777777" w:rsidR="00FB2CA0" w:rsidRPr="00FB2CA0" w:rsidRDefault="00FB2CA0" w:rsidP="00555A8D">
      <w:pPr>
        <w:pStyle w:val="Bibliography"/>
        <w:spacing w:after="0"/>
        <w:rPr>
          <w:lang w:val="en-US"/>
        </w:rPr>
      </w:pPr>
      <w:r w:rsidRPr="00FB2CA0">
        <w:rPr>
          <w:b/>
          <w:bCs/>
          <w:lang w:val="en-US"/>
        </w:rPr>
        <w:t>Stroud, R. K. and Roffe, T. J.</w:t>
      </w:r>
      <w:r w:rsidRPr="00FB2CA0">
        <w:rPr>
          <w:lang w:val="en-US"/>
        </w:rPr>
        <w:t xml:space="preserve"> (1979). Causes of death in marine mammals stranded along the oregon coast. </w:t>
      </w:r>
      <w:r w:rsidRPr="00FB2CA0">
        <w:rPr>
          <w:i/>
          <w:iCs/>
          <w:lang w:val="en-US"/>
        </w:rPr>
        <w:t>Journal of Wildlife Diseases</w:t>
      </w:r>
      <w:r w:rsidRPr="00FB2CA0">
        <w:rPr>
          <w:lang w:val="en-US"/>
        </w:rPr>
        <w:t xml:space="preserve"> </w:t>
      </w:r>
      <w:r w:rsidRPr="00FB2CA0">
        <w:rPr>
          <w:b/>
          <w:bCs/>
          <w:lang w:val="en-US"/>
        </w:rPr>
        <w:t>15</w:t>
      </w:r>
      <w:r w:rsidRPr="00FB2CA0">
        <w:rPr>
          <w:lang w:val="en-US"/>
        </w:rPr>
        <w:t>, 91–97. doi: 10.7589/0090-3558-15.1.91.</w:t>
      </w:r>
    </w:p>
    <w:p w14:paraId="28DC5E5B" w14:textId="77777777" w:rsidR="00FB2CA0" w:rsidRPr="00FB2CA0" w:rsidRDefault="00FB2CA0" w:rsidP="00555A8D">
      <w:pPr>
        <w:pStyle w:val="Bibliography"/>
        <w:spacing w:after="0"/>
        <w:rPr>
          <w:lang w:val="en-US"/>
        </w:rPr>
      </w:pPr>
      <w:r w:rsidRPr="00FB2CA0">
        <w:rPr>
          <w:b/>
          <w:bCs/>
          <w:lang w:val="en-US"/>
        </w:rPr>
        <w:t>Suvorova, I. V. and Prokushina, K. S.</w:t>
      </w:r>
      <w:r w:rsidRPr="00FB2CA0">
        <w:rPr>
          <w:lang w:val="en-US"/>
        </w:rPr>
        <w:t xml:space="preserve"> (2021). Pulmonary nematodiasis of the Baikal seal (Pusa siberica). In </w:t>
      </w:r>
      <w:r w:rsidRPr="00FB2CA0">
        <w:rPr>
          <w:i/>
          <w:iCs/>
          <w:lang w:val="en-US"/>
        </w:rPr>
        <w:t>Theory and practice of parasitic disease control: Collection of Scientific Articles adapted from the International Scientific Conference.</w:t>
      </w:r>
      <w:r w:rsidRPr="00FB2CA0">
        <w:rPr>
          <w:lang w:val="en-US"/>
        </w:rPr>
        <w:t>, pp. 509–514.</w:t>
      </w:r>
    </w:p>
    <w:p w14:paraId="291C9A95" w14:textId="77777777" w:rsidR="00FB2CA0" w:rsidRPr="00FB2CA0" w:rsidRDefault="00FB2CA0" w:rsidP="00555A8D">
      <w:pPr>
        <w:pStyle w:val="Bibliography"/>
        <w:spacing w:after="0"/>
        <w:rPr>
          <w:lang w:val="en-US"/>
        </w:rPr>
      </w:pPr>
      <w:r w:rsidRPr="00FB2CA0">
        <w:rPr>
          <w:b/>
          <w:bCs/>
          <w:lang w:val="en-US"/>
        </w:rPr>
        <w:t>Sweeney, J. C. and Gilmartin, W. G.</w:t>
      </w:r>
      <w:r w:rsidRPr="00FB2CA0">
        <w:rPr>
          <w:lang w:val="en-US"/>
        </w:rPr>
        <w:t xml:space="preserve"> (1974). Survey of diseases in free-living California sea lions. </w:t>
      </w:r>
      <w:r w:rsidRPr="00FB2CA0">
        <w:rPr>
          <w:i/>
          <w:iCs/>
          <w:lang w:val="en-US"/>
        </w:rPr>
        <w:t>Journal of Wildlife Diseases</w:t>
      </w:r>
      <w:r w:rsidRPr="00FB2CA0">
        <w:rPr>
          <w:lang w:val="en-US"/>
        </w:rPr>
        <w:t xml:space="preserve"> </w:t>
      </w:r>
      <w:r w:rsidRPr="00FB2CA0">
        <w:rPr>
          <w:b/>
          <w:bCs/>
          <w:lang w:val="en-US"/>
        </w:rPr>
        <w:t>10</w:t>
      </w:r>
      <w:r w:rsidRPr="00FB2CA0">
        <w:rPr>
          <w:lang w:val="en-US"/>
        </w:rPr>
        <w:t>, 370–376. doi: 10.7589/0090-3558-10.4.370.</w:t>
      </w:r>
    </w:p>
    <w:p w14:paraId="49631195" w14:textId="77777777" w:rsidR="00FB2CA0" w:rsidRPr="00FB2CA0" w:rsidRDefault="00FB2CA0" w:rsidP="00555A8D">
      <w:pPr>
        <w:pStyle w:val="Bibliography"/>
        <w:spacing w:after="0"/>
        <w:rPr>
          <w:lang w:val="en-US"/>
        </w:rPr>
      </w:pPr>
      <w:r w:rsidRPr="00FB2CA0">
        <w:rPr>
          <w:b/>
          <w:bCs/>
          <w:lang w:val="en-US"/>
        </w:rPr>
        <w:t>Szefer, P., Rokicki, J., Frelek, K., Skora, K. and Malinga, M.</w:t>
      </w:r>
      <w:r w:rsidRPr="00FB2CA0">
        <w:rPr>
          <w:lang w:val="en-US"/>
        </w:rPr>
        <w:t xml:space="preserve"> (1998). Bioaccumulation of selected trace elements in lung nematodes, Pseudalius inﬂexus, of harbor porpoise (Phocoena phocoena) in a Polish zone of the Baltic Sea. </w:t>
      </w:r>
      <w:r w:rsidRPr="00FB2CA0">
        <w:rPr>
          <w:i/>
          <w:iCs/>
          <w:lang w:val="en-US"/>
        </w:rPr>
        <w:t>The Science of the Total Environment</w:t>
      </w:r>
      <w:r w:rsidRPr="00FB2CA0">
        <w:rPr>
          <w:lang w:val="en-US"/>
        </w:rPr>
        <w:t xml:space="preserve"> </w:t>
      </w:r>
      <w:r w:rsidRPr="00FB2CA0">
        <w:rPr>
          <w:b/>
          <w:bCs/>
          <w:lang w:val="en-US"/>
        </w:rPr>
        <w:t>220</w:t>
      </w:r>
      <w:r w:rsidRPr="00FB2CA0">
        <w:rPr>
          <w:lang w:val="en-US"/>
        </w:rPr>
        <w:t>, 19–24.</w:t>
      </w:r>
    </w:p>
    <w:p w14:paraId="78A65798" w14:textId="77777777" w:rsidR="00FB2CA0" w:rsidRPr="00FB2CA0" w:rsidRDefault="00FB2CA0" w:rsidP="00555A8D">
      <w:pPr>
        <w:pStyle w:val="Bibliography"/>
        <w:spacing w:after="0"/>
        <w:rPr>
          <w:lang w:val="en-US"/>
        </w:rPr>
      </w:pPr>
      <w:r w:rsidRPr="00FB2CA0">
        <w:rPr>
          <w:b/>
          <w:bCs/>
          <w:lang w:val="en-US"/>
        </w:rPr>
        <w:t>Tao, J.-Y.</w:t>
      </w:r>
      <w:r w:rsidRPr="00FB2CA0">
        <w:rPr>
          <w:lang w:val="en-US"/>
        </w:rPr>
        <w:t xml:space="preserve"> (1983). A new species and a new chinese record of nematodes from porpoise neophocaenaphocaenoides. </w:t>
      </w:r>
      <w:r w:rsidRPr="00FB2CA0">
        <w:rPr>
          <w:i/>
          <w:iCs/>
          <w:lang w:val="en-US"/>
        </w:rPr>
        <w:t>Acta Zootaxonomica Sinica</w:t>
      </w:r>
      <w:r w:rsidRPr="00FB2CA0">
        <w:rPr>
          <w:lang w:val="en-US"/>
        </w:rPr>
        <w:t>.</w:t>
      </w:r>
    </w:p>
    <w:p w14:paraId="207B5396" w14:textId="77777777" w:rsidR="00FB2CA0" w:rsidRPr="00FB2CA0" w:rsidRDefault="00FB2CA0" w:rsidP="00555A8D">
      <w:pPr>
        <w:pStyle w:val="Bibliography"/>
        <w:spacing w:after="0"/>
        <w:rPr>
          <w:lang w:val="en-US"/>
        </w:rPr>
      </w:pPr>
      <w:r w:rsidRPr="00FB2CA0">
        <w:rPr>
          <w:b/>
          <w:bCs/>
          <w:lang w:val="en-US"/>
        </w:rPr>
        <w:t>Terracciano, G., Fichi, G., Comentale, A., Ricci, E., Mancusi, C. and Perrucci, S.</w:t>
      </w:r>
      <w:r w:rsidRPr="00FB2CA0">
        <w:rPr>
          <w:lang w:val="en-US"/>
        </w:rPr>
        <w:t xml:space="preserve"> (2020). Dolphins Stranded along the Tuscan Coastline (Central Italy) of the “Pelagos Sanctuary”: A Parasitological Investigation. </w:t>
      </w:r>
      <w:r w:rsidRPr="00FB2CA0">
        <w:rPr>
          <w:i/>
          <w:iCs/>
          <w:lang w:val="en-US"/>
        </w:rPr>
        <w:t>Pathogens</w:t>
      </w:r>
      <w:r w:rsidRPr="00FB2CA0">
        <w:rPr>
          <w:lang w:val="en-US"/>
        </w:rPr>
        <w:t xml:space="preserve"> </w:t>
      </w:r>
      <w:r w:rsidRPr="00FB2CA0">
        <w:rPr>
          <w:b/>
          <w:bCs/>
          <w:lang w:val="en-US"/>
        </w:rPr>
        <w:t>9</w:t>
      </w:r>
      <w:r w:rsidRPr="00FB2CA0">
        <w:rPr>
          <w:lang w:val="en-US"/>
        </w:rPr>
        <w:t>, 612. doi: 10.3390/pathogens9080612.</w:t>
      </w:r>
    </w:p>
    <w:p w14:paraId="36427497" w14:textId="77777777" w:rsidR="00FB2CA0" w:rsidRPr="00FB2CA0" w:rsidRDefault="00FB2CA0" w:rsidP="00555A8D">
      <w:pPr>
        <w:pStyle w:val="Bibliography"/>
        <w:spacing w:after="0"/>
        <w:rPr>
          <w:lang w:val="en-US"/>
        </w:rPr>
      </w:pPr>
      <w:r w:rsidRPr="00FB2CA0">
        <w:rPr>
          <w:b/>
          <w:bCs/>
          <w:lang w:val="en-US"/>
        </w:rPr>
        <w:t>Tomilin, A.</w:t>
      </w:r>
      <w:r w:rsidRPr="00FB2CA0">
        <w:rPr>
          <w:lang w:val="en-US"/>
        </w:rPr>
        <w:t xml:space="preserve"> (1967). Mammals of the USSR and adjacent countries, Vol. 9, Cetacea. </w:t>
      </w:r>
      <w:r w:rsidRPr="00FB2CA0">
        <w:rPr>
          <w:i/>
          <w:iCs/>
          <w:lang w:val="en-US"/>
        </w:rPr>
        <w:t>Israel program for scientific translations, Jerusalem</w:t>
      </w:r>
      <w:r w:rsidRPr="00FB2CA0">
        <w:rPr>
          <w:lang w:val="en-US"/>
        </w:rPr>
        <w:t xml:space="preserve"> </w:t>
      </w:r>
      <w:r w:rsidRPr="00FB2CA0">
        <w:rPr>
          <w:b/>
          <w:bCs/>
          <w:lang w:val="en-US"/>
        </w:rPr>
        <w:t>71</w:t>
      </w:r>
      <w:r w:rsidRPr="00FB2CA0">
        <w:rPr>
          <w:lang w:val="en-US"/>
        </w:rPr>
        <w:t>,.</w:t>
      </w:r>
    </w:p>
    <w:p w14:paraId="2E7F8931" w14:textId="77777777" w:rsidR="00FB2CA0" w:rsidRPr="00FB2CA0" w:rsidRDefault="00FB2CA0" w:rsidP="00555A8D">
      <w:pPr>
        <w:pStyle w:val="Bibliography"/>
        <w:spacing w:after="0"/>
        <w:rPr>
          <w:lang w:val="en-US"/>
        </w:rPr>
      </w:pPr>
      <w:r w:rsidRPr="00FB2CA0">
        <w:rPr>
          <w:b/>
          <w:bCs/>
          <w:lang w:val="en-US"/>
        </w:rPr>
        <w:lastRenderedPageBreak/>
        <w:t>Tomo, I., Kemper, C. M. and Lavery, T. J.</w:t>
      </w:r>
      <w:r w:rsidRPr="00FB2CA0">
        <w:rPr>
          <w:lang w:val="en-US"/>
        </w:rPr>
        <w:t xml:space="preserve"> (2010). Eighteen-year study of south Australian dolphins shows variation in lung nematodes by season, year, age class, and location. </w:t>
      </w:r>
      <w:r w:rsidRPr="00FB2CA0">
        <w:rPr>
          <w:i/>
          <w:iCs/>
          <w:lang w:val="en-US"/>
        </w:rPr>
        <w:t>Journal of Wildlife Diseases</w:t>
      </w:r>
      <w:r w:rsidRPr="00FB2CA0">
        <w:rPr>
          <w:lang w:val="en-US"/>
        </w:rPr>
        <w:t xml:space="preserve"> </w:t>
      </w:r>
      <w:r w:rsidRPr="00FB2CA0">
        <w:rPr>
          <w:b/>
          <w:bCs/>
          <w:lang w:val="en-US"/>
        </w:rPr>
        <w:t>46</w:t>
      </w:r>
      <w:r w:rsidRPr="00FB2CA0">
        <w:rPr>
          <w:lang w:val="en-US"/>
        </w:rPr>
        <w:t>, 488–498. doi: 10.7589/0090-3558-46.2.488.</w:t>
      </w:r>
    </w:p>
    <w:p w14:paraId="6DBEE973" w14:textId="77777777" w:rsidR="00FB2CA0" w:rsidRPr="00FB2CA0" w:rsidRDefault="00FB2CA0" w:rsidP="00555A8D">
      <w:pPr>
        <w:pStyle w:val="Bibliography"/>
        <w:spacing w:after="0"/>
        <w:rPr>
          <w:lang w:val="en-US"/>
        </w:rPr>
      </w:pPr>
      <w:r w:rsidRPr="00FB2CA0">
        <w:rPr>
          <w:b/>
          <w:bCs/>
          <w:lang w:val="en-US"/>
        </w:rPr>
        <w:t>Torres, P., Cortes, P., Oporto, J. A., Brieva, L. and Silva, R.</w:t>
      </w:r>
      <w:r w:rsidRPr="00FB2CA0">
        <w:rPr>
          <w:lang w:val="en-US"/>
        </w:rPr>
        <w:t xml:space="preserve"> (1994). The occurrence of stenurus australis Tantalean and Sarmiento, 1991(Nematoda: Mestratongyloidea)in the Porpoise Phocoena spinipinnis (Burmeister,1865) on the Southern Coast of Chile. </w:t>
      </w:r>
      <w:r w:rsidRPr="00FB2CA0">
        <w:rPr>
          <w:i/>
          <w:iCs/>
          <w:lang w:val="en-US"/>
        </w:rPr>
        <w:t>Memórias do Instituto Oswaldo Cruz</w:t>
      </w:r>
      <w:r w:rsidRPr="00FB2CA0">
        <w:rPr>
          <w:lang w:val="en-US"/>
        </w:rPr>
        <w:t xml:space="preserve"> </w:t>
      </w:r>
      <w:r w:rsidRPr="00FB2CA0">
        <w:rPr>
          <w:b/>
          <w:bCs/>
          <w:lang w:val="en-US"/>
        </w:rPr>
        <w:t>89</w:t>
      </w:r>
      <w:r w:rsidRPr="00FB2CA0">
        <w:rPr>
          <w:lang w:val="en-US"/>
        </w:rPr>
        <w:t>, 141–143. doi: 10.1590/S0074-02761994000200004.</w:t>
      </w:r>
    </w:p>
    <w:p w14:paraId="500EDA03" w14:textId="77777777" w:rsidR="00FB2CA0" w:rsidRPr="00FB2CA0" w:rsidRDefault="00FB2CA0" w:rsidP="00555A8D">
      <w:pPr>
        <w:pStyle w:val="Bibliography"/>
        <w:spacing w:after="0"/>
        <w:rPr>
          <w:lang w:val="en-US"/>
        </w:rPr>
      </w:pPr>
      <w:r w:rsidRPr="00FB2CA0">
        <w:rPr>
          <w:b/>
          <w:bCs/>
          <w:lang w:val="en-US"/>
        </w:rPr>
        <w:t>Ulrich, S. A., Lehnert, K., Siebert, U. and Strube, C.</w:t>
      </w:r>
      <w:r w:rsidRPr="00FB2CA0">
        <w:rPr>
          <w:lang w:val="en-US"/>
        </w:rPr>
        <w:t xml:space="preserve"> (2015). A recombinant antigen-based enzyme-linked immunosorbent assay (ELISA) for lungworm detection in seals. </w:t>
      </w:r>
      <w:r w:rsidRPr="00FB2CA0">
        <w:rPr>
          <w:i/>
          <w:iCs/>
          <w:lang w:val="en-US"/>
        </w:rPr>
        <w:t>Parasites &amp; Vectors</w:t>
      </w:r>
      <w:r w:rsidRPr="00FB2CA0">
        <w:rPr>
          <w:lang w:val="en-US"/>
        </w:rPr>
        <w:t xml:space="preserve"> </w:t>
      </w:r>
      <w:r w:rsidRPr="00FB2CA0">
        <w:rPr>
          <w:b/>
          <w:bCs/>
          <w:lang w:val="en-US"/>
        </w:rPr>
        <w:t>8</w:t>
      </w:r>
      <w:r w:rsidRPr="00FB2CA0">
        <w:rPr>
          <w:lang w:val="en-US"/>
        </w:rPr>
        <w:t>, 443. doi: 10.1186/s13071-015-1054-4.</w:t>
      </w:r>
    </w:p>
    <w:p w14:paraId="64CE7B08" w14:textId="77777777" w:rsidR="00FB2CA0" w:rsidRPr="00FB2CA0" w:rsidRDefault="00FB2CA0" w:rsidP="00555A8D">
      <w:pPr>
        <w:pStyle w:val="Bibliography"/>
        <w:spacing w:after="0"/>
        <w:rPr>
          <w:lang w:val="en-US"/>
        </w:rPr>
      </w:pPr>
      <w:r w:rsidRPr="00FB2CA0">
        <w:rPr>
          <w:b/>
          <w:bCs/>
          <w:lang w:val="en-US"/>
        </w:rPr>
        <w:t>Ulrich, S. A., Lehnert, K., Rubio-Garcia, A., Sanchez-Contreras, G. J., Strube, C. and Siebert, U.</w:t>
      </w:r>
      <w:r w:rsidRPr="00FB2CA0">
        <w:rPr>
          <w:lang w:val="en-US"/>
        </w:rPr>
        <w:t xml:space="preserve"> (2016). Lungworm seroprevalence in free-ranging harbour seals and molecular characterisation of marine mammal MSP. </w:t>
      </w:r>
      <w:r w:rsidRPr="00FB2CA0">
        <w:rPr>
          <w:i/>
          <w:iCs/>
          <w:lang w:val="en-US"/>
        </w:rPr>
        <w:t>International Journal for Parasitology: Parasites and Wildlife</w:t>
      </w:r>
      <w:r w:rsidRPr="00FB2CA0">
        <w:rPr>
          <w:lang w:val="en-US"/>
        </w:rPr>
        <w:t xml:space="preserve"> </w:t>
      </w:r>
      <w:r w:rsidRPr="00FB2CA0">
        <w:rPr>
          <w:b/>
          <w:bCs/>
          <w:lang w:val="en-US"/>
        </w:rPr>
        <w:t>5</w:t>
      </w:r>
      <w:r w:rsidRPr="00FB2CA0">
        <w:rPr>
          <w:lang w:val="en-US"/>
        </w:rPr>
        <w:t>, 48–55. doi: 10.1016/j.ijppaw.2016.02.001.</w:t>
      </w:r>
    </w:p>
    <w:p w14:paraId="6052C8DB" w14:textId="77777777" w:rsidR="00FB2CA0" w:rsidRPr="00FB2CA0" w:rsidRDefault="00FB2CA0" w:rsidP="00555A8D">
      <w:pPr>
        <w:pStyle w:val="Bibliography"/>
        <w:spacing w:after="0"/>
        <w:rPr>
          <w:lang w:val="en-US"/>
        </w:rPr>
      </w:pPr>
      <w:r w:rsidRPr="00FB2CA0">
        <w:rPr>
          <w:b/>
          <w:bCs/>
          <w:lang w:val="en-US"/>
        </w:rPr>
        <w:t>Valderrama Vasquez, C. A., Macgregor, S. K., Rowcliffe, J. M. and Jepson, P. D.</w:t>
      </w:r>
      <w:r w:rsidRPr="00FB2CA0">
        <w:rPr>
          <w:lang w:val="en-US"/>
        </w:rPr>
        <w:t xml:space="preserve"> (2008). Occurrence of a monophasic strain of Salmonella group B isolated from cetaceans in England and Wales between 1990 and 2002. </w:t>
      </w:r>
      <w:r w:rsidRPr="00FB2CA0">
        <w:rPr>
          <w:i/>
          <w:iCs/>
          <w:lang w:val="en-US"/>
        </w:rPr>
        <w:t>Environmental Microbiology</w:t>
      </w:r>
      <w:r w:rsidRPr="00FB2CA0">
        <w:rPr>
          <w:lang w:val="en-US"/>
        </w:rPr>
        <w:t xml:space="preserve"> </w:t>
      </w:r>
      <w:r w:rsidRPr="00FB2CA0">
        <w:rPr>
          <w:b/>
          <w:bCs/>
          <w:lang w:val="en-US"/>
        </w:rPr>
        <w:t>10</w:t>
      </w:r>
      <w:r w:rsidRPr="00FB2CA0">
        <w:rPr>
          <w:lang w:val="en-US"/>
        </w:rPr>
        <w:t>, 2462–2468. doi: 10.1111/j.1462-2920.2008.01651.x.</w:t>
      </w:r>
    </w:p>
    <w:p w14:paraId="62F0696D" w14:textId="77777777" w:rsidR="00FB2CA0" w:rsidRPr="00FB2CA0" w:rsidRDefault="00FB2CA0" w:rsidP="00555A8D">
      <w:pPr>
        <w:pStyle w:val="Bibliography"/>
        <w:spacing w:after="0"/>
        <w:rPr>
          <w:lang w:val="en-US"/>
        </w:rPr>
      </w:pPr>
      <w:r w:rsidRPr="00FB2CA0">
        <w:rPr>
          <w:b/>
          <w:bCs/>
          <w:lang w:val="en-US"/>
        </w:rPr>
        <w:t>van Elk, C. E., van de Bildt, M. W. G., van Run, P. R. W. A., Bunskoek, P., Meerbeek, J., Foster, G., Osterhaus, A. D. M. E. and Kuiken, T.</w:t>
      </w:r>
      <w:r w:rsidRPr="00FB2CA0">
        <w:rPr>
          <w:lang w:val="en-US"/>
        </w:rPr>
        <w:t xml:space="preserve"> (2019). Clinical, pathological, and laboratory diagnoses of diseases of harbour porpoises (Phocoena phocoena), live stranded </w:t>
      </w:r>
      <w:r w:rsidRPr="00FB2CA0">
        <w:rPr>
          <w:lang w:val="en-US"/>
        </w:rPr>
        <w:lastRenderedPageBreak/>
        <w:t xml:space="preserve">on the Dutch and adjacent coasts from 2003 to 2016. </w:t>
      </w:r>
      <w:r w:rsidRPr="00FB2CA0">
        <w:rPr>
          <w:i/>
          <w:iCs/>
          <w:lang w:val="en-US"/>
        </w:rPr>
        <w:t>Veterinary Research</w:t>
      </w:r>
      <w:r w:rsidRPr="00FB2CA0">
        <w:rPr>
          <w:lang w:val="en-US"/>
        </w:rPr>
        <w:t xml:space="preserve"> </w:t>
      </w:r>
      <w:r w:rsidRPr="00FB2CA0">
        <w:rPr>
          <w:b/>
          <w:bCs/>
          <w:lang w:val="en-US"/>
        </w:rPr>
        <w:t>50</w:t>
      </w:r>
      <w:r w:rsidRPr="00FB2CA0">
        <w:rPr>
          <w:lang w:val="en-US"/>
        </w:rPr>
        <w:t>, 88. doi: 10.1186/s13567-019-0706-3.</w:t>
      </w:r>
    </w:p>
    <w:p w14:paraId="3C095BB5" w14:textId="77777777" w:rsidR="00FB2CA0" w:rsidRPr="00FB2CA0" w:rsidRDefault="00FB2CA0" w:rsidP="00555A8D">
      <w:pPr>
        <w:pStyle w:val="Bibliography"/>
        <w:spacing w:after="0"/>
        <w:rPr>
          <w:lang w:val="en-US"/>
        </w:rPr>
      </w:pPr>
      <w:r w:rsidRPr="00FB2CA0">
        <w:rPr>
          <w:b/>
          <w:bCs/>
          <w:lang w:val="en-US"/>
        </w:rPr>
        <w:t>Vargas-Castro, I., Crespo-Picazo, J. L., Rivera-Arroyo, B., Sánchez, R., Marco-Cabedo, V., Jiménez-Martínez, M. Á., Fayos, M., Serdio, Á., García-Párraga, D. and Sánchez-Vizcaíno, J. M.</w:t>
      </w:r>
      <w:r w:rsidRPr="00FB2CA0">
        <w:rPr>
          <w:lang w:val="en-US"/>
        </w:rPr>
        <w:t xml:space="preserve"> (2020). Alpha- and gammaherpesviruses in stranded striped dolphins (Stenella coeruleoalba) from Spain: first molecular detection of gammaherpesvirus infection in central nervous system of odontocetes. </w:t>
      </w:r>
      <w:r w:rsidRPr="00FB2CA0">
        <w:rPr>
          <w:i/>
          <w:iCs/>
          <w:lang w:val="en-US"/>
        </w:rPr>
        <w:t>BMC Veterinary Research</w:t>
      </w:r>
      <w:r w:rsidRPr="00FB2CA0">
        <w:rPr>
          <w:lang w:val="en-US"/>
        </w:rPr>
        <w:t xml:space="preserve"> </w:t>
      </w:r>
      <w:r w:rsidRPr="00FB2CA0">
        <w:rPr>
          <w:b/>
          <w:bCs/>
          <w:lang w:val="en-US"/>
        </w:rPr>
        <w:t>16</w:t>
      </w:r>
      <w:r w:rsidRPr="00FB2CA0">
        <w:rPr>
          <w:lang w:val="en-US"/>
        </w:rPr>
        <w:t>, 288. doi: 10.1186/s12917-020-02511-3.</w:t>
      </w:r>
    </w:p>
    <w:p w14:paraId="4E0FF1D0" w14:textId="77777777" w:rsidR="00FB2CA0" w:rsidRPr="00FB2CA0" w:rsidRDefault="00FB2CA0" w:rsidP="00555A8D">
      <w:pPr>
        <w:pStyle w:val="Bibliography"/>
        <w:spacing w:after="0"/>
        <w:rPr>
          <w:lang w:val="en-US"/>
        </w:rPr>
      </w:pPr>
      <w:r w:rsidRPr="00FB2CA0">
        <w:rPr>
          <w:b/>
          <w:bCs/>
          <w:lang w:val="en-US"/>
        </w:rPr>
        <w:t>Vercruysse, J., Salomez, A., Ulloa, A., Osterhaus, A., Kuiken, T. and Alvinerie, M.</w:t>
      </w:r>
      <w:r w:rsidRPr="00FB2CA0">
        <w:rPr>
          <w:lang w:val="en-US"/>
        </w:rPr>
        <w:t xml:space="preserve"> (2003). Efficacy of ivermectin and moxidectin against Otostrongylus circumlitus and Parafilaroides gymnurus in harbour seals (Phoca vitulina). </w:t>
      </w:r>
      <w:r w:rsidRPr="00FB2CA0">
        <w:rPr>
          <w:i/>
          <w:iCs/>
          <w:lang w:val="en-US"/>
        </w:rPr>
        <w:t>Veterinary Record</w:t>
      </w:r>
      <w:r w:rsidRPr="00FB2CA0">
        <w:rPr>
          <w:lang w:val="en-US"/>
        </w:rPr>
        <w:t xml:space="preserve"> </w:t>
      </w:r>
      <w:r w:rsidRPr="00FB2CA0">
        <w:rPr>
          <w:b/>
          <w:bCs/>
          <w:lang w:val="en-US"/>
        </w:rPr>
        <w:t>152</w:t>
      </w:r>
      <w:r w:rsidRPr="00FB2CA0">
        <w:rPr>
          <w:lang w:val="en-US"/>
        </w:rPr>
        <w:t>, 130–134. doi: 10.1136/vr.152.5.130.</w:t>
      </w:r>
    </w:p>
    <w:p w14:paraId="54BCA834" w14:textId="77777777" w:rsidR="00FB2CA0" w:rsidRPr="00FB2CA0" w:rsidRDefault="00FB2CA0" w:rsidP="00555A8D">
      <w:pPr>
        <w:pStyle w:val="Bibliography"/>
        <w:spacing w:after="0"/>
        <w:rPr>
          <w:lang w:val="en-US"/>
        </w:rPr>
      </w:pPr>
      <w:r w:rsidRPr="00FB2CA0">
        <w:rPr>
          <w:b/>
          <w:bCs/>
          <w:lang w:val="en-US"/>
        </w:rPr>
        <w:t>Veryeri, N. G.</w:t>
      </w:r>
      <w:r w:rsidRPr="00FB2CA0">
        <w:rPr>
          <w:lang w:val="en-US"/>
        </w:rPr>
        <w:t xml:space="preserve"> (2012). Postmortem examinations of stranded dolphins found on the Black Sea coast near Ordu, Turkey (Mammalia: Cetacea). </w:t>
      </w:r>
      <w:r w:rsidRPr="00FB2CA0">
        <w:rPr>
          <w:i/>
          <w:iCs/>
          <w:lang w:val="en-US"/>
        </w:rPr>
        <w:t>Zoology in the Middle East</w:t>
      </w:r>
      <w:r w:rsidRPr="00FB2CA0">
        <w:rPr>
          <w:lang w:val="en-US"/>
        </w:rPr>
        <w:t xml:space="preserve"> </w:t>
      </w:r>
      <w:r w:rsidRPr="00FB2CA0">
        <w:rPr>
          <w:b/>
          <w:bCs/>
          <w:lang w:val="en-US"/>
        </w:rPr>
        <w:t>55</w:t>
      </w:r>
      <w:r w:rsidRPr="00FB2CA0">
        <w:rPr>
          <w:lang w:val="en-US"/>
        </w:rPr>
        <w:t>, 129–132. doi: 10.1080/09397140.2012.10648928.</w:t>
      </w:r>
    </w:p>
    <w:p w14:paraId="648DC574" w14:textId="77777777" w:rsidR="00FB2CA0" w:rsidRPr="00FB2CA0" w:rsidRDefault="00FB2CA0" w:rsidP="00555A8D">
      <w:pPr>
        <w:pStyle w:val="Bibliography"/>
        <w:spacing w:after="0"/>
        <w:rPr>
          <w:lang w:val="en-US"/>
        </w:rPr>
      </w:pPr>
      <w:r w:rsidRPr="00FB2CA0">
        <w:rPr>
          <w:b/>
          <w:bCs/>
          <w:lang w:val="en-US"/>
        </w:rPr>
        <w:t>von Waerebeek, K., Reyes, J. C. and Shigueto, J. A.</w:t>
      </w:r>
      <w:r w:rsidRPr="00FB2CA0">
        <w:rPr>
          <w:lang w:val="en-US"/>
        </w:rPr>
        <w:t xml:space="preserve"> (1993). Helminth parasites and phoronts of dusky dolphins Lagenorhynchus obscurus (Gray, 1828) from Peru. </w:t>
      </w:r>
      <w:r w:rsidRPr="00FB2CA0">
        <w:rPr>
          <w:i/>
          <w:iCs/>
          <w:lang w:val="en-US"/>
        </w:rPr>
        <w:t>Aquatic Mammals</w:t>
      </w:r>
      <w:r w:rsidRPr="00FB2CA0">
        <w:rPr>
          <w:lang w:val="en-US"/>
        </w:rPr>
        <w:t xml:space="preserve"> </w:t>
      </w:r>
      <w:r w:rsidRPr="00FB2CA0">
        <w:rPr>
          <w:b/>
          <w:bCs/>
          <w:lang w:val="en-US"/>
        </w:rPr>
        <w:t>19</w:t>
      </w:r>
      <w:r w:rsidRPr="00FB2CA0">
        <w:rPr>
          <w:lang w:val="en-US"/>
        </w:rPr>
        <w:t>, 159–169.</w:t>
      </w:r>
    </w:p>
    <w:p w14:paraId="2DDCE8EE" w14:textId="77777777" w:rsidR="00FB2CA0" w:rsidRPr="00FB2CA0" w:rsidRDefault="00FB2CA0" w:rsidP="00555A8D">
      <w:pPr>
        <w:pStyle w:val="Bibliography"/>
        <w:spacing w:after="0"/>
        <w:rPr>
          <w:lang w:val="en-US"/>
        </w:rPr>
      </w:pPr>
      <w:r w:rsidRPr="00FB2CA0">
        <w:rPr>
          <w:b/>
          <w:bCs/>
          <w:lang w:val="en-US"/>
        </w:rPr>
        <w:t>Walden, H. D. S., Grijalva, C. J., Páez-Rosas, D. and Hernandez, J. A.</w:t>
      </w:r>
      <w:r w:rsidRPr="00FB2CA0">
        <w:rPr>
          <w:lang w:val="en-US"/>
        </w:rPr>
        <w:t xml:space="preserve"> (2018). Intestinal Parasites in Galapagos Sea Lions (Zalophus wollebaeki) Sivertsen, 1953 on San Cristóbal Island, Galapagos, Ecuador. </w:t>
      </w:r>
      <w:r w:rsidRPr="00FB2CA0">
        <w:rPr>
          <w:i/>
          <w:iCs/>
          <w:lang w:val="en-US"/>
        </w:rPr>
        <w:t>Journal of Parasitology</w:t>
      </w:r>
      <w:r w:rsidRPr="00FB2CA0">
        <w:rPr>
          <w:lang w:val="en-US"/>
        </w:rPr>
        <w:t xml:space="preserve"> </w:t>
      </w:r>
      <w:r w:rsidRPr="00FB2CA0">
        <w:rPr>
          <w:b/>
          <w:bCs/>
          <w:lang w:val="en-US"/>
        </w:rPr>
        <w:t>104</w:t>
      </w:r>
      <w:r w:rsidRPr="00FB2CA0">
        <w:rPr>
          <w:lang w:val="en-US"/>
        </w:rPr>
        <w:t>, 718–721. doi: 10.1645/17-187.</w:t>
      </w:r>
    </w:p>
    <w:p w14:paraId="0EE0BA9F" w14:textId="77777777" w:rsidR="00FB2CA0" w:rsidRPr="00FB2CA0" w:rsidRDefault="00FB2CA0" w:rsidP="00555A8D">
      <w:pPr>
        <w:pStyle w:val="Bibliography"/>
        <w:spacing w:after="0"/>
        <w:rPr>
          <w:lang w:val="en-US"/>
        </w:rPr>
      </w:pPr>
      <w:r w:rsidRPr="00FB2CA0">
        <w:rPr>
          <w:b/>
          <w:bCs/>
          <w:lang w:val="en-US"/>
        </w:rPr>
        <w:lastRenderedPageBreak/>
        <w:t>Walden, H. S., Bryan, A. L., McIntosh, A., Tuomi, P., Hoover-Miller, A., Stimmelmayr, R. and Quakenbush, L.</w:t>
      </w:r>
      <w:r w:rsidRPr="00FB2CA0">
        <w:rPr>
          <w:lang w:val="en-US"/>
        </w:rPr>
        <w:t xml:space="preserve"> (2020). Helminth fauna of ice seals in the Alaskan Bering and Chukchi seas, 2006–15. </w:t>
      </w:r>
      <w:r w:rsidRPr="00FB2CA0">
        <w:rPr>
          <w:i/>
          <w:iCs/>
          <w:lang w:val="en-US"/>
        </w:rPr>
        <w:t>Journal of Wildlife Diseases</w:t>
      </w:r>
      <w:r w:rsidRPr="00FB2CA0">
        <w:rPr>
          <w:lang w:val="en-US"/>
        </w:rPr>
        <w:t xml:space="preserve"> </w:t>
      </w:r>
      <w:r w:rsidRPr="00FB2CA0">
        <w:rPr>
          <w:b/>
          <w:bCs/>
          <w:lang w:val="en-US"/>
        </w:rPr>
        <w:t>56</w:t>
      </w:r>
      <w:r w:rsidRPr="00FB2CA0">
        <w:rPr>
          <w:lang w:val="en-US"/>
        </w:rPr>
        <w:t>,. doi: 10.7589/2019-09-228.</w:t>
      </w:r>
    </w:p>
    <w:p w14:paraId="5E64162A" w14:textId="77777777" w:rsidR="00FB2CA0" w:rsidRPr="00FB2CA0" w:rsidRDefault="00FB2CA0" w:rsidP="00555A8D">
      <w:pPr>
        <w:pStyle w:val="Bibliography"/>
        <w:spacing w:after="0"/>
        <w:rPr>
          <w:lang w:val="en-US"/>
        </w:rPr>
      </w:pPr>
      <w:r w:rsidRPr="00FB2CA0">
        <w:rPr>
          <w:b/>
          <w:bCs/>
          <w:lang w:val="en-US"/>
        </w:rPr>
        <w:t>Walker, W. A.</w:t>
      </w:r>
      <w:r w:rsidRPr="00FB2CA0">
        <w:rPr>
          <w:lang w:val="en-US"/>
        </w:rPr>
        <w:t xml:space="preserve"> (1975). Review of the Live-Capture Fishery for Smaller Cetaceans Taken in Southern California Waters for Public Display, 1966–73. </w:t>
      </w:r>
      <w:r w:rsidRPr="00FB2CA0">
        <w:rPr>
          <w:i/>
          <w:iCs/>
          <w:lang w:val="en-US"/>
        </w:rPr>
        <w:t>Journal of the Fisheries Research Board of Canada</w:t>
      </w:r>
      <w:r w:rsidRPr="00FB2CA0">
        <w:rPr>
          <w:lang w:val="en-US"/>
        </w:rPr>
        <w:t xml:space="preserve"> </w:t>
      </w:r>
      <w:r w:rsidRPr="00FB2CA0">
        <w:rPr>
          <w:b/>
          <w:bCs/>
          <w:lang w:val="en-US"/>
        </w:rPr>
        <w:t>32</w:t>
      </w:r>
      <w:r w:rsidRPr="00FB2CA0">
        <w:rPr>
          <w:lang w:val="en-US"/>
        </w:rPr>
        <w:t>, 1197–1211. doi: 10.1139/f75-139.</w:t>
      </w:r>
    </w:p>
    <w:p w14:paraId="40B33022" w14:textId="77777777" w:rsidR="00FB2CA0" w:rsidRPr="00FB2CA0" w:rsidRDefault="00FB2CA0" w:rsidP="00555A8D">
      <w:pPr>
        <w:pStyle w:val="Bibliography"/>
        <w:spacing w:after="0"/>
        <w:rPr>
          <w:lang w:val="en-US"/>
        </w:rPr>
      </w:pPr>
      <w:r w:rsidRPr="00FB2CA0">
        <w:rPr>
          <w:b/>
          <w:bCs/>
          <w:lang w:val="en-US"/>
        </w:rPr>
        <w:t>Wan, X., Zheng, J., Li, W., Zeng, X., Yang, J., Hao, Y. and Wang, D.</w:t>
      </w:r>
      <w:r w:rsidRPr="00FB2CA0">
        <w:rPr>
          <w:lang w:val="en-US"/>
        </w:rPr>
        <w:t xml:space="preserve"> (2017). Parasitic infections in the East Asian finless porpoise Neophocaena asiaeorientalis sunameri living off the Chinese Yellow/Bohai Sea coast. </w:t>
      </w:r>
      <w:r w:rsidRPr="00FB2CA0">
        <w:rPr>
          <w:i/>
          <w:iCs/>
          <w:lang w:val="en-US"/>
        </w:rPr>
        <w:t>Diseases of Aquatic Organisms</w:t>
      </w:r>
      <w:r w:rsidRPr="00FB2CA0">
        <w:rPr>
          <w:lang w:val="en-US"/>
        </w:rPr>
        <w:t xml:space="preserve"> </w:t>
      </w:r>
      <w:r w:rsidRPr="00FB2CA0">
        <w:rPr>
          <w:b/>
          <w:bCs/>
          <w:lang w:val="en-US"/>
        </w:rPr>
        <w:t>125</w:t>
      </w:r>
      <w:r w:rsidRPr="00FB2CA0">
        <w:rPr>
          <w:lang w:val="en-US"/>
        </w:rPr>
        <w:t>, 63–71. doi: 10.3354/dao03131.</w:t>
      </w:r>
    </w:p>
    <w:p w14:paraId="354A7141" w14:textId="77777777" w:rsidR="00FB2CA0" w:rsidRPr="00FB2CA0" w:rsidRDefault="00FB2CA0" w:rsidP="00555A8D">
      <w:pPr>
        <w:pStyle w:val="Bibliography"/>
        <w:spacing w:after="0"/>
        <w:rPr>
          <w:lang w:val="en-US"/>
        </w:rPr>
      </w:pPr>
      <w:r w:rsidRPr="00FB2CA0">
        <w:rPr>
          <w:b/>
          <w:bCs/>
          <w:lang w:val="en-US"/>
        </w:rPr>
        <w:t>Wazura, K. W., Strong, J. T., Glenn, C. L. and Bush, A. O.</w:t>
      </w:r>
      <w:r w:rsidRPr="00FB2CA0">
        <w:rPr>
          <w:lang w:val="en-US"/>
        </w:rPr>
        <w:t xml:space="preserve"> (1986). Helminths of the Beluga Whale (Delphinapterus leucas) from the Mackenzie River Delta, Northwest Territories. </w:t>
      </w:r>
      <w:r w:rsidRPr="00FB2CA0">
        <w:rPr>
          <w:i/>
          <w:iCs/>
          <w:lang w:val="en-US"/>
        </w:rPr>
        <w:t>Journal of Wildlife Diseases</w:t>
      </w:r>
      <w:r w:rsidRPr="00FB2CA0">
        <w:rPr>
          <w:lang w:val="en-US"/>
        </w:rPr>
        <w:t xml:space="preserve"> </w:t>
      </w:r>
      <w:r w:rsidRPr="00FB2CA0">
        <w:rPr>
          <w:b/>
          <w:bCs/>
          <w:lang w:val="en-US"/>
        </w:rPr>
        <w:t>22</w:t>
      </w:r>
      <w:r w:rsidRPr="00FB2CA0">
        <w:rPr>
          <w:lang w:val="en-US"/>
        </w:rPr>
        <w:t>, 440–442. doi: 10.7589/0090-3558-22.3.440.</w:t>
      </w:r>
    </w:p>
    <w:p w14:paraId="03E7897B" w14:textId="77777777" w:rsidR="00FB2CA0" w:rsidRPr="00FB2CA0" w:rsidRDefault="00FB2CA0" w:rsidP="00555A8D">
      <w:pPr>
        <w:pStyle w:val="Bibliography"/>
        <w:spacing w:after="0"/>
        <w:rPr>
          <w:lang w:val="en-US"/>
        </w:rPr>
      </w:pPr>
      <w:r w:rsidRPr="00FB2CA0">
        <w:rPr>
          <w:b/>
          <w:bCs/>
          <w:lang w:val="en-US"/>
        </w:rPr>
        <w:t>Webster, W., Neufeld, J. and MacNeill, A.</w:t>
      </w:r>
      <w:r w:rsidRPr="00FB2CA0">
        <w:rPr>
          <w:lang w:val="en-US"/>
        </w:rPr>
        <w:t xml:space="preserve"> (1973). Halocercus monoceris sp. n. (Nematoda: Metastrongyloidea) from the Narwhal, Monodon monoceros. </w:t>
      </w:r>
      <w:r w:rsidRPr="00FB2CA0">
        <w:rPr>
          <w:i/>
          <w:iCs/>
          <w:lang w:val="en-US"/>
        </w:rPr>
        <w:t>Proceedings of the Helminthological Society of Washington</w:t>
      </w:r>
      <w:r w:rsidRPr="00FB2CA0">
        <w:rPr>
          <w:lang w:val="en-US"/>
        </w:rPr>
        <w:t xml:space="preserve"> </w:t>
      </w:r>
      <w:r w:rsidRPr="00FB2CA0">
        <w:rPr>
          <w:b/>
          <w:bCs/>
          <w:lang w:val="en-US"/>
        </w:rPr>
        <w:t>40</w:t>
      </w:r>
      <w:r w:rsidRPr="00FB2CA0">
        <w:rPr>
          <w:lang w:val="en-US"/>
        </w:rPr>
        <w:t>, 255–258.</w:t>
      </w:r>
    </w:p>
    <w:p w14:paraId="6491F65E" w14:textId="77777777" w:rsidR="00FB2CA0" w:rsidRPr="00FB2CA0" w:rsidRDefault="00FB2CA0" w:rsidP="00555A8D">
      <w:pPr>
        <w:pStyle w:val="Bibliography"/>
        <w:spacing w:after="0"/>
        <w:rPr>
          <w:lang w:val="en-US"/>
        </w:rPr>
      </w:pPr>
      <w:r w:rsidRPr="00FB2CA0">
        <w:rPr>
          <w:b/>
          <w:bCs/>
          <w:lang w:val="en-US"/>
        </w:rPr>
        <w:t>Williams, K. M., Fessler, M. K., Bloomfield, R. A., Sandke, W. D., Malekshahi, C. R., Keroack, C. D., Duignan, P. J., Torquato, S. D. and Williams, S. A.</w:t>
      </w:r>
      <w:r w:rsidRPr="00FB2CA0">
        <w:rPr>
          <w:lang w:val="en-US"/>
        </w:rPr>
        <w:t xml:space="preserve"> (2020). A novel quantitative real-time PCR diagnostic assay for fecal and nasal swab detection of an otariid lungworm, Parafilaroides decorus. </w:t>
      </w:r>
      <w:r w:rsidRPr="00FB2CA0">
        <w:rPr>
          <w:i/>
          <w:iCs/>
          <w:lang w:val="en-US"/>
        </w:rPr>
        <w:t>International Journal for Parasitology: Parasites and Wildlife</w:t>
      </w:r>
      <w:r w:rsidRPr="00FB2CA0">
        <w:rPr>
          <w:lang w:val="en-US"/>
        </w:rPr>
        <w:t xml:space="preserve"> </w:t>
      </w:r>
      <w:r w:rsidRPr="00FB2CA0">
        <w:rPr>
          <w:b/>
          <w:bCs/>
          <w:lang w:val="en-US"/>
        </w:rPr>
        <w:t>12</w:t>
      </w:r>
      <w:r w:rsidRPr="00FB2CA0">
        <w:rPr>
          <w:lang w:val="en-US"/>
        </w:rPr>
        <w:t>, 85–92. doi: 10.1016/j.ijppaw.2020.04.012.</w:t>
      </w:r>
    </w:p>
    <w:p w14:paraId="4EA56750" w14:textId="77777777" w:rsidR="00FB2CA0" w:rsidRPr="00FB2CA0" w:rsidRDefault="00FB2CA0" w:rsidP="00555A8D">
      <w:pPr>
        <w:pStyle w:val="Bibliography"/>
        <w:spacing w:after="0"/>
        <w:rPr>
          <w:lang w:val="en-US"/>
        </w:rPr>
      </w:pPr>
      <w:r w:rsidRPr="00FB2CA0">
        <w:rPr>
          <w:b/>
          <w:bCs/>
          <w:lang w:val="en-US"/>
        </w:rPr>
        <w:t>Wohlsein, P., Seibel, H., Beineke, A., Baumgärtner, W. and Siebert, U.</w:t>
      </w:r>
      <w:r w:rsidRPr="00FB2CA0">
        <w:rPr>
          <w:lang w:val="en-US"/>
        </w:rPr>
        <w:t xml:space="preserve"> (2019). Morphological and Pathological Findings in the Middle and Inner Ears of Harbour </w:t>
      </w:r>
      <w:r w:rsidRPr="00FB2CA0">
        <w:rPr>
          <w:lang w:val="en-US"/>
        </w:rPr>
        <w:lastRenderedPageBreak/>
        <w:t xml:space="preserve">Porpoises (Phocoena phocoena). </w:t>
      </w:r>
      <w:r w:rsidRPr="00FB2CA0">
        <w:rPr>
          <w:i/>
          <w:iCs/>
          <w:lang w:val="en-US"/>
        </w:rPr>
        <w:t>Journal of Comparative Pathology</w:t>
      </w:r>
      <w:r w:rsidRPr="00FB2CA0">
        <w:rPr>
          <w:lang w:val="en-US"/>
        </w:rPr>
        <w:t xml:space="preserve"> </w:t>
      </w:r>
      <w:r w:rsidRPr="00FB2CA0">
        <w:rPr>
          <w:b/>
          <w:bCs/>
          <w:lang w:val="en-US"/>
        </w:rPr>
        <w:t>172</w:t>
      </w:r>
      <w:r w:rsidRPr="00FB2CA0">
        <w:rPr>
          <w:lang w:val="en-US"/>
        </w:rPr>
        <w:t>, 93–106. doi: 10.1016/j.jcpa.2019.09.005.</w:t>
      </w:r>
    </w:p>
    <w:p w14:paraId="3A7948DF" w14:textId="77777777" w:rsidR="00FB2CA0" w:rsidRPr="00FB2CA0" w:rsidRDefault="00FB2CA0" w:rsidP="00555A8D">
      <w:pPr>
        <w:pStyle w:val="Bibliography"/>
        <w:spacing w:after="0"/>
        <w:rPr>
          <w:lang w:val="en-US"/>
        </w:rPr>
      </w:pPr>
      <w:r w:rsidRPr="00FB2CA0">
        <w:rPr>
          <w:b/>
          <w:bCs/>
          <w:lang w:val="en-US"/>
        </w:rPr>
        <w:t>Woodard, J. C., Zam, S. G., Caldwell, D. K. and Caldwell, M. C.</w:t>
      </w:r>
      <w:r w:rsidRPr="00FB2CA0">
        <w:rPr>
          <w:lang w:val="en-US"/>
        </w:rPr>
        <w:t xml:space="preserve"> (1969). Some Parasitic Diseases of Dolphins. </w:t>
      </w:r>
      <w:r w:rsidRPr="00FB2CA0">
        <w:rPr>
          <w:i/>
          <w:iCs/>
          <w:lang w:val="en-US"/>
        </w:rPr>
        <w:t>Pathologia veterinaria</w:t>
      </w:r>
      <w:r w:rsidRPr="00FB2CA0">
        <w:rPr>
          <w:lang w:val="en-US"/>
        </w:rPr>
        <w:t xml:space="preserve"> </w:t>
      </w:r>
      <w:r w:rsidRPr="00FB2CA0">
        <w:rPr>
          <w:b/>
          <w:bCs/>
          <w:lang w:val="en-US"/>
        </w:rPr>
        <w:t>6</w:t>
      </w:r>
      <w:r w:rsidRPr="00FB2CA0">
        <w:rPr>
          <w:lang w:val="en-US"/>
        </w:rPr>
        <w:t>, 257–272. doi: 10.1177/030098586900600307.</w:t>
      </w:r>
    </w:p>
    <w:p w14:paraId="59ED6090" w14:textId="77777777" w:rsidR="00FB2CA0" w:rsidRPr="00FB2CA0" w:rsidRDefault="00FB2CA0" w:rsidP="00555A8D">
      <w:pPr>
        <w:pStyle w:val="Bibliography"/>
        <w:spacing w:after="0"/>
        <w:rPr>
          <w:lang w:val="en-US"/>
        </w:rPr>
      </w:pPr>
      <w:r w:rsidRPr="00FB2CA0">
        <w:rPr>
          <w:b/>
          <w:bCs/>
          <w:lang w:val="en-US"/>
        </w:rPr>
        <w:t>Wu, H. W.</w:t>
      </w:r>
      <w:r w:rsidRPr="00FB2CA0">
        <w:rPr>
          <w:lang w:val="en-US"/>
        </w:rPr>
        <w:t xml:space="preserve"> (1929). On Halocercus pingi n. sp. a Lung-Worm from the Porpoise, Neomeris phocoenoides. </w:t>
      </w:r>
      <w:r w:rsidRPr="00FB2CA0">
        <w:rPr>
          <w:i/>
          <w:iCs/>
          <w:lang w:val="en-US"/>
        </w:rPr>
        <w:t>The Journal of Parasitology</w:t>
      </w:r>
      <w:r w:rsidRPr="00FB2CA0">
        <w:rPr>
          <w:lang w:val="en-US"/>
        </w:rPr>
        <w:t xml:space="preserve"> </w:t>
      </w:r>
      <w:r w:rsidRPr="00FB2CA0">
        <w:rPr>
          <w:b/>
          <w:bCs/>
          <w:lang w:val="en-US"/>
        </w:rPr>
        <w:t>15</w:t>
      </w:r>
      <w:r w:rsidRPr="00FB2CA0">
        <w:rPr>
          <w:lang w:val="en-US"/>
        </w:rPr>
        <w:t>, 276. doi: 10.2307/3271983.</w:t>
      </w:r>
    </w:p>
    <w:p w14:paraId="029E4E15" w14:textId="77777777" w:rsidR="00FB2CA0" w:rsidRPr="00FB2CA0" w:rsidRDefault="00FB2CA0" w:rsidP="00555A8D">
      <w:pPr>
        <w:pStyle w:val="Bibliography"/>
        <w:spacing w:after="0"/>
        <w:rPr>
          <w:lang w:val="en-US"/>
        </w:rPr>
      </w:pPr>
      <w:r w:rsidRPr="00FB2CA0">
        <w:rPr>
          <w:b/>
          <w:bCs/>
          <w:lang w:val="en-US"/>
        </w:rPr>
        <w:t>Wunschimann, A., Frese, K., Müiller, G., Baumgärtner, W., Siebert, U., Weiss, R., Lockyer, C. and Heide-Jørgensen, M. P.</w:t>
      </w:r>
      <w:r w:rsidRPr="00FB2CA0">
        <w:rPr>
          <w:lang w:val="en-US"/>
        </w:rPr>
        <w:t xml:space="preserve"> (2001). Evidence of infectious diseases in harbour porpoises (Phocoena phocoena) hunted in the waters of Greenland and by-caught in the German North Sea and Baltic Sea. </w:t>
      </w:r>
      <w:r w:rsidRPr="00FB2CA0">
        <w:rPr>
          <w:i/>
          <w:iCs/>
          <w:lang w:val="en-US"/>
        </w:rPr>
        <w:t>Veterinary Record</w:t>
      </w:r>
      <w:r w:rsidRPr="00FB2CA0">
        <w:rPr>
          <w:lang w:val="en-US"/>
        </w:rPr>
        <w:t xml:space="preserve"> </w:t>
      </w:r>
      <w:r w:rsidRPr="00FB2CA0">
        <w:rPr>
          <w:b/>
          <w:bCs/>
          <w:lang w:val="en-US"/>
        </w:rPr>
        <w:t>148</w:t>
      </w:r>
      <w:r w:rsidRPr="00FB2CA0">
        <w:rPr>
          <w:lang w:val="en-US"/>
        </w:rPr>
        <w:t>, 715–720. doi: 10.1136/vr.148.23.715.</w:t>
      </w:r>
    </w:p>
    <w:p w14:paraId="0E261FF9" w14:textId="77777777" w:rsidR="00FB2CA0" w:rsidRPr="00FB2CA0" w:rsidRDefault="00FB2CA0" w:rsidP="00555A8D">
      <w:pPr>
        <w:pStyle w:val="Bibliography"/>
        <w:spacing w:after="0"/>
        <w:rPr>
          <w:lang w:val="en-US"/>
        </w:rPr>
      </w:pPr>
      <w:r w:rsidRPr="00FB2CA0">
        <w:rPr>
          <w:b/>
          <w:bCs/>
          <w:lang w:val="en-US"/>
        </w:rPr>
        <w:t>Wünschmann, A., Siebert, U. and Weiss, R.</w:t>
      </w:r>
      <w:r w:rsidRPr="00FB2CA0">
        <w:rPr>
          <w:lang w:val="en-US"/>
        </w:rPr>
        <w:t xml:space="preserve"> (1999). Rhizopusmycosis in a Harbor Porpoise from the Baltic Sea. </w:t>
      </w:r>
      <w:r w:rsidRPr="00FB2CA0">
        <w:rPr>
          <w:i/>
          <w:iCs/>
          <w:lang w:val="en-US"/>
        </w:rPr>
        <w:t>Journal of Wildlife Diseases</w:t>
      </w:r>
      <w:r w:rsidRPr="00FB2CA0">
        <w:rPr>
          <w:lang w:val="en-US"/>
        </w:rPr>
        <w:t xml:space="preserve"> </w:t>
      </w:r>
      <w:r w:rsidRPr="00FB2CA0">
        <w:rPr>
          <w:b/>
          <w:bCs/>
          <w:lang w:val="en-US"/>
        </w:rPr>
        <w:t>35</w:t>
      </w:r>
      <w:r w:rsidRPr="00FB2CA0">
        <w:rPr>
          <w:lang w:val="en-US"/>
        </w:rPr>
        <w:t>, 569–573. doi: 10.7589/0090-3558-35.3.569.</w:t>
      </w:r>
    </w:p>
    <w:p w14:paraId="67A54A9B" w14:textId="77777777" w:rsidR="00FB2CA0" w:rsidRPr="00FB2CA0" w:rsidRDefault="00FB2CA0" w:rsidP="00555A8D">
      <w:pPr>
        <w:pStyle w:val="Bibliography"/>
        <w:spacing w:after="0"/>
        <w:rPr>
          <w:lang w:val="en-US"/>
        </w:rPr>
      </w:pPr>
      <w:r w:rsidRPr="00FB2CA0">
        <w:rPr>
          <w:b/>
          <w:bCs/>
          <w:lang w:val="en-US"/>
        </w:rPr>
        <w:t>Yamaguti, S.</w:t>
      </w:r>
      <w:r w:rsidRPr="00FB2CA0">
        <w:rPr>
          <w:lang w:val="en-US"/>
        </w:rPr>
        <w:t xml:space="preserve"> (1951). Studies on the helminth fauna of Japan. Part 46. Nematodes of marine mammals. </w:t>
      </w:r>
      <w:r w:rsidRPr="00FB2CA0">
        <w:rPr>
          <w:i/>
          <w:iCs/>
          <w:lang w:val="en-US"/>
        </w:rPr>
        <w:t>Arbeiten aus der Medizinischen Fakultat Okayama</w:t>
      </w:r>
      <w:r w:rsidRPr="00FB2CA0">
        <w:rPr>
          <w:lang w:val="en-US"/>
        </w:rPr>
        <w:t xml:space="preserve"> </w:t>
      </w:r>
      <w:r w:rsidRPr="00FB2CA0">
        <w:rPr>
          <w:b/>
          <w:bCs/>
          <w:lang w:val="en-US"/>
        </w:rPr>
        <w:t>7</w:t>
      </w:r>
      <w:r w:rsidRPr="00FB2CA0">
        <w:rPr>
          <w:lang w:val="en-US"/>
        </w:rPr>
        <w:t>, 295–306.</w:t>
      </w:r>
    </w:p>
    <w:p w14:paraId="4B2C0129" w14:textId="77777777" w:rsidR="00FB2CA0" w:rsidRPr="00FB2CA0" w:rsidRDefault="00FB2CA0" w:rsidP="00555A8D">
      <w:pPr>
        <w:pStyle w:val="Bibliography"/>
        <w:spacing w:after="0"/>
        <w:rPr>
          <w:lang w:val="en-US"/>
        </w:rPr>
      </w:pPr>
      <w:r w:rsidRPr="00FB2CA0">
        <w:rPr>
          <w:b/>
          <w:bCs/>
          <w:lang w:val="en-US"/>
        </w:rPr>
        <w:t>Yu, J., Sun, Y. and Xia, Z.</w:t>
      </w:r>
      <w:r w:rsidRPr="00FB2CA0">
        <w:rPr>
          <w:lang w:val="en-US"/>
        </w:rPr>
        <w:t xml:space="preserve"> (2009). The Rescue, Rehabilitation, and Release of a Stranded Finless Porpoise (Neophocaena phocaenoides sunameri) at Bohai Bay of China. </w:t>
      </w:r>
      <w:r w:rsidRPr="00FB2CA0">
        <w:rPr>
          <w:i/>
          <w:iCs/>
          <w:lang w:val="en-US"/>
        </w:rPr>
        <w:t>Aquatic Mammals</w:t>
      </w:r>
      <w:r w:rsidRPr="00FB2CA0">
        <w:rPr>
          <w:lang w:val="en-US"/>
        </w:rPr>
        <w:t xml:space="preserve"> </w:t>
      </w:r>
      <w:r w:rsidRPr="00FB2CA0">
        <w:rPr>
          <w:b/>
          <w:bCs/>
          <w:lang w:val="en-US"/>
        </w:rPr>
        <w:t>35</w:t>
      </w:r>
      <w:r w:rsidRPr="00FB2CA0">
        <w:rPr>
          <w:lang w:val="en-US"/>
        </w:rPr>
        <w:t>, 220–225. doi: 10.1578/AM.35.2.2009.220.</w:t>
      </w:r>
    </w:p>
    <w:p w14:paraId="72356E76" w14:textId="77777777" w:rsidR="00FB2CA0" w:rsidRPr="00FB2CA0" w:rsidRDefault="00FB2CA0" w:rsidP="00555A8D">
      <w:pPr>
        <w:pStyle w:val="Bibliography"/>
        <w:spacing w:after="0"/>
        <w:rPr>
          <w:lang w:val="en-US"/>
        </w:rPr>
      </w:pPr>
      <w:r w:rsidRPr="00FB2CA0">
        <w:rPr>
          <w:b/>
          <w:bCs/>
          <w:lang w:val="en-US"/>
        </w:rPr>
        <w:t>Zafra, R., Jaber, J. R., Pérez, J., de la Fuente, J., Arbelo, M., Andrada, M. and Fernández, A.</w:t>
      </w:r>
      <w:r w:rsidRPr="00FB2CA0">
        <w:rPr>
          <w:lang w:val="en-US"/>
        </w:rPr>
        <w:t xml:space="preserve"> (2015). Immunohistochemical characterisation of parasitic pneumonias of dolphins </w:t>
      </w:r>
      <w:r w:rsidRPr="00FB2CA0">
        <w:rPr>
          <w:lang w:val="en-US"/>
        </w:rPr>
        <w:lastRenderedPageBreak/>
        <w:t xml:space="preserve">stranded in the Canary Islands. </w:t>
      </w:r>
      <w:r w:rsidRPr="00FB2CA0">
        <w:rPr>
          <w:i/>
          <w:iCs/>
          <w:lang w:val="en-US"/>
        </w:rPr>
        <w:t>Research in Veterinary Science</w:t>
      </w:r>
      <w:r w:rsidRPr="00FB2CA0">
        <w:rPr>
          <w:lang w:val="en-US"/>
        </w:rPr>
        <w:t xml:space="preserve"> </w:t>
      </w:r>
      <w:r w:rsidRPr="00FB2CA0">
        <w:rPr>
          <w:b/>
          <w:bCs/>
          <w:lang w:val="en-US"/>
        </w:rPr>
        <w:t>100</w:t>
      </w:r>
      <w:r w:rsidRPr="00FB2CA0">
        <w:rPr>
          <w:lang w:val="en-US"/>
        </w:rPr>
        <w:t>, 207–212. doi: 10.1016/j.rvsc.2015.03.021.</w:t>
      </w:r>
    </w:p>
    <w:p w14:paraId="06DBACA4" w14:textId="77777777" w:rsidR="00FB2CA0" w:rsidRPr="00FB2CA0" w:rsidRDefault="00FB2CA0" w:rsidP="00555A8D">
      <w:pPr>
        <w:pStyle w:val="Bibliography"/>
        <w:spacing w:after="0"/>
        <w:rPr>
          <w:lang w:val="en-US"/>
        </w:rPr>
      </w:pPr>
      <w:r w:rsidRPr="00FB2CA0">
        <w:rPr>
          <w:b/>
          <w:bCs/>
          <w:lang w:val="en-US"/>
        </w:rPr>
        <w:t>Zam, S. G., Caldwell, D. K. and Caldwell, M. C.</w:t>
      </w:r>
      <w:r w:rsidRPr="00FB2CA0">
        <w:rPr>
          <w:lang w:val="en-US"/>
        </w:rPr>
        <w:t xml:space="preserve"> (1971). Some endoparasites from small odontocete cetaceans collected in Florida and Georgia. </w:t>
      </w:r>
      <w:r w:rsidRPr="00FB2CA0">
        <w:rPr>
          <w:i/>
          <w:iCs/>
          <w:lang w:val="en-US"/>
        </w:rPr>
        <w:t>Cetology</w:t>
      </w:r>
      <w:r w:rsidRPr="00FB2CA0">
        <w:rPr>
          <w:lang w:val="en-US"/>
        </w:rPr>
        <w:t xml:space="preserve"> </w:t>
      </w:r>
      <w:r w:rsidRPr="00FB2CA0">
        <w:rPr>
          <w:b/>
          <w:bCs/>
          <w:lang w:val="en-US"/>
        </w:rPr>
        <w:t>2</w:t>
      </w:r>
      <w:r w:rsidRPr="00FB2CA0">
        <w:rPr>
          <w:lang w:val="en-US"/>
        </w:rPr>
        <w:t>, 1–11.</w:t>
      </w:r>
    </w:p>
    <w:p w14:paraId="347AC826" w14:textId="77777777" w:rsidR="00FB2CA0" w:rsidRPr="00FB2CA0" w:rsidRDefault="00FB2CA0" w:rsidP="00555A8D">
      <w:pPr>
        <w:pStyle w:val="Bibliography"/>
        <w:spacing w:after="0"/>
        <w:rPr>
          <w:lang w:val="en-US"/>
        </w:rPr>
      </w:pPr>
      <w:r w:rsidRPr="00FB2CA0">
        <w:rPr>
          <w:b/>
          <w:bCs/>
          <w:lang w:val="en-US"/>
        </w:rPr>
        <w:t>Zylber, M. I., Failla, G. and Le Bas, A.</w:t>
      </w:r>
      <w:r w:rsidRPr="00FB2CA0">
        <w:rPr>
          <w:lang w:val="en-US"/>
        </w:rPr>
        <w:t xml:space="preserve"> (2002). Stenurus globicephalae Baylis et Daubney, 1925 (Nematoda: Pseudaliidae) from a False Killer Whale, Pseudorca crassidens (Cetacea: Delphinidae), Stranded on the Coast of Uruguay. </w:t>
      </w:r>
      <w:r w:rsidRPr="00FB2CA0">
        <w:rPr>
          <w:i/>
          <w:iCs/>
          <w:lang w:val="en-US"/>
        </w:rPr>
        <w:t>Memórias do Instituto Oswaldo Cruz</w:t>
      </w:r>
      <w:r w:rsidRPr="00FB2CA0">
        <w:rPr>
          <w:lang w:val="en-US"/>
        </w:rPr>
        <w:t xml:space="preserve"> </w:t>
      </w:r>
      <w:r w:rsidRPr="00FB2CA0">
        <w:rPr>
          <w:b/>
          <w:bCs/>
          <w:lang w:val="en-US"/>
        </w:rPr>
        <w:t>97</w:t>
      </w:r>
      <w:r w:rsidRPr="00FB2CA0">
        <w:rPr>
          <w:lang w:val="en-US"/>
        </w:rPr>
        <w:t>, 221–225. doi: 10.1590/S0074-02762002000200015.</w:t>
      </w:r>
    </w:p>
    <w:p w14:paraId="4CDA834F" w14:textId="58816438" w:rsidR="005F1301" w:rsidRPr="009C1F2C" w:rsidRDefault="003B16DA" w:rsidP="00555A8D">
      <w:pPr>
        <w:spacing w:line="480" w:lineRule="auto"/>
      </w:pPr>
      <w:r w:rsidRPr="009C1F2C">
        <w:fldChar w:fldCharType="end"/>
      </w:r>
    </w:p>
    <w:p w14:paraId="79B23672" w14:textId="44DFB291" w:rsidR="00653036" w:rsidRPr="009C1F2C" w:rsidRDefault="00653036" w:rsidP="005F1301"/>
    <w:p w14:paraId="54D247F4" w14:textId="221F4F55" w:rsidR="00653036" w:rsidRPr="009C1F2C" w:rsidRDefault="00653036" w:rsidP="005F1301"/>
    <w:sectPr w:rsidR="00653036" w:rsidRPr="009C1F2C" w:rsidSect="00555A8D">
      <w:pgSz w:w="12240" w:h="15840"/>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Nyala">
    <w:charset w:val="00"/>
    <w:family w:val="auto"/>
    <w:pitch w:val="variable"/>
    <w:sig w:usb0="A000006F" w:usb1="00000000" w:usb2="00000800" w:usb3="00000000" w:csb0="00000093"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355A8C"/>
    <w:multiLevelType w:val="hybridMultilevel"/>
    <w:tmpl w:val="0AA4806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6200DC5"/>
    <w:multiLevelType w:val="multilevel"/>
    <w:tmpl w:val="D8F02A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8DA711F"/>
    <w:multiLevelType w:val="hybridMultilevel"/>
    <w:tmpl w:val="C66A8840"/>
    <w:lvl w:ilvl="0" w:tplc="A660332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D81592"/>
    <w:multiLevelType w:val="hybridMultilevel"/>
    <w:tmpl w:val="6DDCE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9F6049"/>
    <w:multiLevelType w:val="hybridMultilevel"/>
    <w:tmpl w:val="BBDA2F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BF7D5C"/>
    <w:multiLevelType w:val="hybridMultilevel"/>
    <w:tmpl w:val="947850A0"/>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29B2364"/>
    <w:multiLevelType w:val="hybridMultilevel"/>
    <w:tmpl w:val="1198591E"/>
    <w:lvl w:ilvl="0" w:tplc="9ED0F8B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582537B"/>
    <w:multiLevelType w:val="hybridMultilevel"/>
    <w:tmpl w:val="BBDA2F4C"/>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4805253B"/>
    <w:multiLevelType w:val="hybridMultilevel"/>
    <w:tmpl w:val="00EA623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5F2B499E"/>
    <w:multiLevelType w:val="multilevel"/>
    <w:tmpl w:val="F63889B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42229CF"/>
    <w:multiLevelType w:val="multilevel"/>
    <w:tmpl w:val="6C72D1C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68671A5"/>
    <w:multiLevelType w:val="hybridMultilevel"/>
    <w:tmpl w:val="D192769C"/>
    <w:lvl w:ilvl="0" w:tplc="A3AA3576">
      <w:start w:val="1"/>
      <w:numFmt w:val="decimal"/>
      <w:pStyle w:val="ListParagraph"/>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7C53967"/>
    <w:multiLevelType w:val="multilevel"/>
    <w:tmpl w:val="31DAD46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EBC5EEF"/>
    <w:multiLevelType w:val="hybridMultilevel"/>
    <w:tmpl w:val="6C985F1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75A50B01"/>
    <w:multiLevelType w:val="hybridMultilevel"/>
    <w:tmpl w:val="A838E52C"/>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5" w15:restartNumberingAfterBreak="0">
    <w:nsid w:val="799C2EEF"/>
    <w:multiLevelType w:val="multilevel"/>
    <w:tmpl w:val="62DCFEA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230187305">
    <w:abstractNumId w:val="11"/>
  </w:num>
  <w:num w:numId="2" w16cid:durableId="742140846">
    <w:abstractNumId w:val="3"/>
  </w:num>
  <w:num w:numId="3" w16cid:durableId="78523858">
    <w:abstractNumId w:val="4"/>
  </w:num>
  <w:num w:numId="4" w16cid:durableId="1644385916">
    <w:abstractNumId w:val="15"/>
  </w:num>
  <w:num w:numId="5" w16cid:durableId="5790128">
    <w:abstractNumId w:val="1"/>
  </w:num>
  <w:num w:numId="6" w16cid:durableId="1903514296">
    <w:abstractNumId w:val="5"/>
  </w:num>
  <w:num w:numId="7" w16cid:durableId="2065832872">
    <w:abstractNumId w:val="7"/>
  </w:num>
  <w:num w:numId="8" w16cid:durableId="74860394">
    <w:abstractNumId w:val="13"/>
  </w:num>
  <w:num w:numId="9" w16cid:durableId="1269580712">
    <w:abstractNumId w:val="6"/>
  </w:num>
  <w:num w:numId="10" w16cid:durableId="1688943895">
    <w:abstractNumId w:val="2"/>
  </w:num>
  <w:num w:numId="11" w16cid:durableId="662314178">
    <w:abstractNumId w:val="14"/>
  </w:num>
  <w:num w:numId="12" w16cid:durableId="456023479">
    <w:abstractNumId w:val="12"/>
  </w:num>
  <w:num w:numId="13" w16cid:durableId="1846938122">
    <w:abstractNumId w:val="9"/>
  </w:num>
  <w:num w:numId="14" w16cid:durableId="1232274446">
    <w:abstractNumId w:val="10"/>
  </w:num>
  <w:num w:numId="15" w16cid:durableId="995306756">
    <w:abstractNumId w:val="0"/>
  </w:num>
  <w:num w:numId="16" w16cid:durableId="102302152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0DEF"/>
    <w:rsid w:val="00001768"/>
    <w:rsid w:val="00004059"/>
    <w:rsid w:val="00005230"/>
    <w:rsid w:val="00005739"/>
    <w:rsid w:val="0000760E"/>
    <w:rsid w:val="00007684"/>
    <w:rsid w:val="00010035"/>
    <w:rsid w:val="0001083F"/>
    <w:rsid w:val="00010C68"/>
    <w:rsid w:val="00010DAD"/>
    <w:rsid w:val="000129A5"/>
    <w:rsid w:val="0001461B"/>
    <w:rsid w:val="00014665"/>
    <w:rsid w:val="000175B9"/>
    <w:rsid w:val="00017BB1"/>
    <w:rsid w:val="00022CC4"/>
    <w:rsid w:val="000232BD"/>
    <w:rsid w:val="000271D4"/>
    <w:rsid w:val="00033EF0"/>
    <w:rsid w:val="00040F56"/>
    <w:rsid w:val="00046A37"/>
    <w:rsid w:val="0005230C"/>
    <w:rsid w:val="00052CB8"/>
    <w:rsid w:val="00053609"/>
    <w:rsid w:val="00054151"/>
    <w:rsid w:val="00054D77"/>
    <w:rsid w:val="00054EED"/>
    <w:rsid w:val="00057408"/>
    <w:rsid w:val="000612D6"/>
    <w:rsid w:val="00062B25"/>
    <w:rsid w:val="000630F0"/>
    <w:rsid w:val="00064405"/>
    <w:rsid w:val="0006503E"/>
    <w:rsid w:val="000664E7"/>
    <w:rsid w:val="000670ED"/>
    <w:rsid w:val="000672D8"/>
    <w:rsid w:val="00071FBA"/>
    <w:rsid w:val="00072341"/>
    <w:rsid w:val="00072E57"/>
    <w:rsid w:val="00075F7E"/>
    <w:rsid w:val="00077613"/>
    <w:rsid w:val="00080149"/>
    <w:rsid w:val="00080FB2"/>
    <w:rsid w:val="000848C0"/>
    <w:rsid w:val="00086392"/>
    <w:rsid w:val="00086DAF"/>
    <w:rsid w:val="00087C16"/>
    <w:rsid w:val="00090405"/>
    <w:rsid w:val="00095C6E"/>
    <w:rsid w:val="0009602D"/>
    <w:rsid w:val="0009639A"/>
    <w:rsid w:val="000967BD"/>
    <w:rsid w:val="00097D23"/>
    <w:rsid w:val="00097E4E"/>
    <w:rsid w:val="000A01A3"/>
    <w:rsid w:val="000A27BC"/>
    <w:rsid w:val="000A3E43"/>
    <w:rsid w:val="000A4033"/>
    <w:rsid w:val="000A5525"/>
    <w:rsid w:val="000A5940"/>
    <w:rsid w:val="000B05A3"/>
    <w:rsid w:val="000B16CB"/>
    <w:rsid w:val="000B2E75"/>
    <w:rsid w:val="000B39C1"/>
    <w:rsid w:val="000B5ACA"/>
    <w:rsid w:val="000B6243"/>
    <w:rsid w:val="000C1962"/>
    <w:rsid w:val="000C7D3F"/>
    <w:rsid w:val="000D1D80"/>
    <w:rsid w:val="000D2A0E"/>
    <w:rsid w:val="000D4235"/>
    <w:rsid w:val="000D6E11"/>
    <w:rsid w:val="000E0D5F"/>
    <w:rsid w:val="000E2865"/>
    <w:rsid w:val="000E45ED"/>
    <w:rsid w:val="000E518E"/>
    <w:rsid w:val="000F0519"/>
    <w:rsid w:val="000F450E"/>
    <w:rsid w:val="00100928"/>
    <w:rsid w:val="00101838"/>
    <w:rsid w:val="0010188D"/>
    <w:rsid w:val="001027C2"/>
    <w:rsid w:val="001042B7"/>
    <w:rsid w:val="00104AD4"/>
    <w:rsid w:val="00104E67"/>
    <w:rsid w:val="00105237"/>
    <w:rsid w:val="00105D01"/>
    <w:rsid w:val="001104DB"/>
    <w:rsid w:val="00111C78"/>
    <w:rsid w:val="00113ECB"/>
    <w:rsid w:val="00122471"/>
    <w:rsid w:val="001232A7"/>
    <w:rsid w:val="0013204F"/>
    <w:rsid w:val="00132097"/>
    <w:rsid w:val="00133139"/>
    <w:rsid w:val="00133DCF"/>
    <w:rsid w:val="001341E5"/>
    <w:rsid w:val="0013520D"/>
    <w:rsid w:val="00135525"/>
    <w:rsid w:val="00135D96"/>
    <w:rsid w:val="001435D5"/>
    <w:rsid w:val="00144145"/>
    <w:rsid w:val="001470D8"/>
    <w:rsid w:val="001472FB"/>
    <w:rsid w:val="00147DFA"/>
    <w:rsid w:val="00151A08"/>
    <w:rsid w:val="00151BE7"/>
    <w:rsid w:val="00151F4B"/>
    <w:rsid w:val="00152E1F"/>
    <w:rsid w:val="0015331A"/>
    <w:rsid w:val="00153FE4"/>
    <w:rsid w:val="00156452"/>
    <w:rsid w:val="001578D4"/>
    <w:rsid w:val="00160577"/>
    <w:rsid w:val="00161BBC"/>
    <w:rsid w:val="001643D8"/>
    <w:rsid w:val="00164B5B"/>
    <w:rsid w:val="001656D3"/>
    <w:rsid w:val="001659B9"/>
    <w:rsid w:val="00166BDF"/>
    <w:rsid w:val="00167EE4"/>
    <w:rsid w:val="00170323"/>
    <w:rsid w:val="00173514"/>
    <w:rsid w:val="00174189"/>
    <w:rsid w:val="0017495A"/>
    <w:rsid w:val="00176929"/>
    <w:rsid w:val="001771F6"/>
    <w:rsid w:val="00177928"/>
    <w:rsid w:val="00182D83"/>
    <w:rsid w:val="00184B27"/>
    <w:rsid w:val="00185A97"/>
    <w:rsid w:val="00185B24"/>
    <w:rsid w:val="00186130"/>
    <w:rsid w:val="00186AB8"/>
    <w:rsid w:val="001872F5"/>
    <w:rsid w:val="00190CBE"/>
    <w:rsid w:val="00191CC8"/>
    <w:rsid w:val="00193B3E"/>
    <w:rsid w:val="00195958"/>
    <w:rsid w:val="00195A04"/>
    <w:rsid w:val="001960CA"/>
    <w:rsid w:val="001979B5"/>
    <w:rsid w:val="001A18B0"/>
    <w:rsid w:val="001A51DB"/>
    <w:rsid w:val="001A5C3E"/>
    <w:rsid w:val="001A67E1"/>
    <w:rsid w:val="001B1202"/>
    <w:rsid w:val="001B24E3"/>
    <w:rsid w:val="001B5437"/>
    <w:rsid w:val="001B5AED"/>
    <w:rsid w:val="001B65E3"/>
    <w:rsid w:val="001C0C1D"/>
    <w:rsid w:val="001C0D1A"/>
    <w:rsid w:val="001C15D5"/>
    <w:rsid w:val="001C1CE9"/>
    <w:rsid w:val="001C6D1E"/>
    <w:rsid w:val="001C6EF0"/>
    <w:rsid w:val="001C6F0A"/>
    <w:rsid w:val="001D2D1F"/>
    <w:rsid w:val="001D31CC"/>
    <w:rsid w:val="001D33CC"/>
    <w:rsid w:val="001D6D0F"/>
    <w:rsid w:val="001D6FF5"/>
    <w:rsid w:val="001D739C"/>
    <w:rsid w:val="001D7435"/>
    <w:rsid w:val="001E0512"/>
    <w:rsid w:val="001E07EA"/>
    <w:rsid w:val="001E0AC8"/>
    <w:rsid w:val="001E27D0"/>
    <w:rsid w:val="001E2999"/>
    <w:rsid w:val="001E7466"/>
    <w:rsid w:val="001E79F3"/>
    <w:rsid w:val="001F02E0"/>
    <w:rsid w:val="001F0B28"/>
    <w:rsid w:val="001F46FF"/>
    <w:rsid w:val="001F4FBD"/>
    <w:rsid w:val="001F61CF"/>
    <w:rsid w:val="001F7297"/>
    <w:rsid w:val="002007FE"/>
    <w:rsid w:val="00203701"/>
    <w:rsid w:val="00211061"/>
    <w:rsid w:val="00212A18"/>
    <w:rsid w:val="0021454C"/>
    <w:rsid w:val="00214D29"/>
    <w:rsid w:val="00215E1E"/>
    <w:rsid w:val="0021669B"/>
    <w:rsid w:val="00216C6F"/>
    <w:rsid w:val="00217271"/>
    <w:rsid w:val="002205A0"/>
    <w:rsid w:val="00223CF7"/>
    <w:rsid w:val="002248EF"/>
    <w:rsid w:val="00226ED1"/>
    <w:rsid w:val="002276B2"/>
    <w:rsid w:val="00227FF0"/>
    <w:rsid w:val="0023215F"/>
    <w:rsid w:val="002321E1"/>
    <w:rsid w:val="00232A44"/>
    <w:rsid w:val="002343C3"/>
    <w:rsid w:val="00236D1C"/>
    <w:rsid w:val="00237F86"/>
    <w:rsid w:val="00240365"/>
    <w:rsid w:val="0024061B"/>
    <w:rsid w:val="00241805"/>
    <w:rsid w:val="00243498"/>
    <w:rsid w:val="00245069"/>
    <w:rsid w:val="0024660D"/>
    <w:rsid w:val="002474B7"/>
    <w:rsid w:val="00253DE0"/>
    <w:rsid w:val="00254A7F"/>
    <w:rsid w:val="002550DB"/>
    <w:rsid w:val="0025604E"/>
    <w:rsid w:val="002603B7"/>
    <w:rsid w:val="00262FCE"/>
    <w:rsid w:val="0026419A"/>
    <w:rsid w:val="00265690"/>
    <w:rsid w:val="00265BE9"/>
    <w:rsid w:val="00270C41"/>
    <w:rsid w:val="00270CCC"/>
    <w:rsid w:val="00273B78"/>
    <w:rsid w:val="002748DB"/>
    <w:rsid w:val="002779E8"/>
    <w:rsid w:val="00285C00"/>
    <w:rsid w:val="002870F6"/>
    <w:rsid w:val="002872FB"/>
    <w:rsid w:val="002906F1"/>
    <w:rsid w:val="00290C43"/>
    <w:rsid w:val="00290F4E"/>
    <w:rsid w:val="002929CD"/>
    <w:rsid w:val="00292A36"/>
    <w:rsid w:val="00292AE2"/>
    <w:rsid w:val="002940C3"/>
    <w:rsid w:val="00294B8D"/>
    <w:rsid w:val="00295E86"/>
    <w:rsid w:val="002964F4"/>
    <w:rsid w:val="00296E0D"/>
    <w:rsid w:val="002A009C"/>
    <w:rsid w:val="002A332B"/>
    <w:rsid w:val="002A656A"/>
    <w:rsid w:val="002A6D0F"/>
    <w:rsid w:val="002B004D"/>
    <w:rsid w:val="002B1DD5"/>
    <w:rsid w:val="002B1E0F"/>
    <w:rsid w:val="002B56F3"/>
    <w:rsid w:val="002B68FE"/>
    <w:rsid w:val="002B759C"/>
    <w:rsid w:val="002B7C39"/>
    <w:rsid w:val="002C1E76"/>
    <w:rsid w:val="002C1FE9"/>
    <w:rsid w:val="002C6BFE"/>
    <w:rsid w:val="002D22E7"/>
    <w:rsid w:val="002D2716"/>
    <w:rsid w:val="002D34AC"/>
    <w:rsid w:val="002D39A1"/>
    <w:rsid w:val="002D441F"/>
    <w:rsid w:val="002D5C78"/>
    <w:rsid w:val="002D7219"/>
    <w:rsid w:val="002E15DE"/>
    <w:rsid w:val="002E1AA6"/>
    <w:rsid w:val="002E555B"/>
    <w:rsid w:val="002E5B08"/>
    <w:rsid w:val="002E695F"/>
    <w:rsid w:val="002E7395"/>
    <w:rsid w:val="002F0107"/>
    <w:rsid w:val="002F199E"/>
    <w:rsid w:val="002F1B69"/>
    <w:rsid w:val="002F1E03"/>
    <w:rsid w:val="002F3584"/>
    <w:rsid w:val="002F6F14"/>
    <w:rsid w:val="002F7D8F"/>
    <w:rsid w:val="00305C27"/>
    <w:rsid w:val="00311FA9"/>
    <w:rsid w:val="00313339"/>
    <w:rsid w:val="003136A2"/>
    <w:rsid w:val="003148B9"/>
    <w:rsid w:val="003153AD"/>
    <w:rsid w:val="00315D3E"/>
    <w:rsid w:val="0032097E"/>
    <w:rsid w:val="00330175"/>
    <w:rsid w:val="0033051A"/>
    <w:rsid w:val="00333709"/>
    <w:rsid w:val="00340BAE"/>
    <w:rsid w:val="00340F5E"/>
    <w:rsid w:val="00344D0C"/>
    <w:rsid w:val="0034689F"/>
    <w:rsid w:val="00347C34"/>
    <w:rsid w:val="00353044"/>
    <w:rsid w:val="00354052"/>
    <w:rsid w:val="00354262"/>
    <w:rsid w:val="003557BF"/>
    <w:rsid w:val="0035661D"/>
    <w:rsid w:val="003606D1"/>
    <w:rsid w:val="00362BF2"/>
    <w:rsid w:val="003657F7"/>
    <w:rsid w:val="00365B29"/>
    <w:rsid w:val="00366ACB"/>
    <w:rsid w:val="00367422"/>
    <w:rsid w:val="0037323B"/>
    <w:rsid w:val="003735FB"/>
    <w:rsid w:val="003747B7"/>
    <w:rsid w:val="00376312"/>
    <w:rsid w:val="00376447"/>
    <w:rsid w:val="00377BC8"/>
    <w:rsid w:val="00386691"/>
    <w:rsid w:val="00390DEF"/>
    <w:rsid w:val="00391A8F"/>
    <w:rsid w:val="00391ADD"/>
    <w:rsid w:val="00393477"/>
    <w:rsid w:val="003957EA"/>
    <w:rsid w:val="00395A84"/>
    <w:rsid w:val="003A18F6"/>
    <w:rsid w:val="003A373E"/>
    <w:rsid w:val="003A608D"/>
    <w:rsid w:val="003A7839"/>
    <w:rsid w:val="003B16DA"/>
    <w:rsid w:val="003B2DFE"/>
    <w:rsid w:val="003B41DE"/>
    <w:rsid w:val="003B5BCE"/>
    <w:rsid w:val="003B61C3"/>
    <w:rsid w:val="003B6DF2"/>
    <w:rsid w:val="003C0620"/>
    <w:rsid w:val="003C07C1"/>
    <w:rsid w:val="003C303C"/>
    <w:rsid w:val="003C4BA1"/>
    <w:rsid w:val="003C50DC"/>
    <w:rsid w:val="003C5DD9"/>
    <w:rsid w:val="003C6B8A"/>
    <w:rsid w:val="003D0255"/>
    <w:rsid w:val="003D2C40"/>
    <w:rsid w:val="003E1520"/>
    <w:rsid w:val="003E6035"/>
    <w:rsid w:val="003E6D3A"/>
    <w:rsid w:val="003F3611"/>
    <w:rsid w:val="003F3DCF"/>
    <w:rsid w:val="003F7E30"/>
    <w:rsid w:val="00401E3E"/>
    <w:rsid w:val="004035C2"/>
    <w:rsid w:val="00403F2C"/>
    <w:rsid w:val="00405DFB"/>
    <w:rsid w:val="0041009E"/>
    <w:rsid w:val="00416003"/>
    <w:rsid w:val="00417948"/>
    <w:rsid w:val="00420904"/>
    <w:rsid w:val="00421DD2"/>
    <w:rsid w:val="0042312D"/>
    <w:rsid w:val="004245D9"/>
    <w:rsid w:val="0042523D"/>
    <w:rsid w:val="0042643A"/>
    <w:rsid w:val="00426490"/>
    <w:rsid w:val="004271EB"/>
    <w:rsid w:val="00440760"/>
    <w:rsid w:val="004410B9"/>
    <w:rsid w:val="00442751"/>
    <w:rsid w:val="00447738"/>
    <w:rsid w:val="004527B3"/>
    <w:rsid w:val="00452DEB"/>
    <w:rsid w:val="004546B3"/>
    <w:rsid w:val="004552FF"/>
    <w:rsid w:val="004571FC"/>
    <w:rsid w:val="004610DD"/>
    <w:rsid w:val="00461AFD"/>
    <w:rsid w:val="004728DF"/>
    <w:rsid w:val="00472966"/>
    <w:rsid w:val="004743F4"/>
    <w:rsid w:val="004744B9"/>
    <w:rsid w:val="00477090"/>
    <w:rsid w:val="00483B9F"/>
    <w:rsid w:val="004860A7"/>
    <w:rsid w:val="004863B3"/>
    <w:rsid w:val="004878FF"/>
    <w:rsid w:val="00487917"/>
    <w:rsid w:val="00490596"/>
    <w:rsid w:val="00492BC7"/>
    <w:rsid w:val="00493B24"/>
    <w:rsid w:val="004968F8"/>
    <w:rsid w:val="004974C1"/>
    <w:rsid w:val="004A24C8"/>
    <w:rsid w:val="004A63D0"/>
    <w:rsid w:val="004B2B11"/>
    <w:rsid w:val="004B46BC"/>
    <w:rsid w:val="004B7076"/>
    <w:rsid w:val="004C0E0B"/>
    <w:rsid w:val="004C10BB"/>
    <w:rsid w:val="004C2851"/>
    <w:rsid w:val="004C3F81"/>
    <w:rsid w:val="004C4646"/>
    <w:rsid w:val="004C5C20"/>
    <w:rsid w:val="004C6A5D"/>
    <w:rsid w:val="004C76C4"/>
    <w:rsid w:val="004D0F33"/>
    <w:rsid w:val="004D2341"/>
    <w:rsid w:val="004E27B7"/>
    <w:rsid w:val="004E4B3E"/>
    <w:rsid w:val="004E7127"/>
    <w:rsid w:val="004F009C"/>
    <w:rsid w:val="004F088F"/>
    <w:rsid w:val="004F1434"/>
    <w:rsid w:val="004F453E"/>
    <w:rsid w:val="004F51E5"/>
    <w:rsid w:val="004F53BD"/>
    <w:rsid w:val="004F64B4"/>
    <w:rsid w:val="004F7965"/>
    <w:rsid w:val="00500C6F"/>
    <w:rsid w:val="00501F6E"/>
    <w:rsid w:val="00502215"/>
    <w:rsid w:val="00504944"/>
    <w:rsid w:val="00520CBD"/>
    <w:rsid w:val="0052284A"/>
    <w:rsid w:val="00522E2B"/>
    <w:rsid w:val="00523F2A"/>
    <w:rsid w:val="0052714F"/>
    <w:rsid w:val="0053114E"/>
    <w:rsid w:val="005321AA"/>
    <w:rsid w:val="00532A16"/>
    <w:rsid w:val="0053310A"/>
    <w:rsid w:val="00535324"/>
    <w:rsid w:val="00535714"/>
    <w:rsid w:val="0053608C"/>
    <w:rsid w:val="00536142"/>
    <w:rsid w:val="00536C8E"/>
    <w:rsid w:val="00541A6A"/>
    <w:rsid w:val="00545972"/>
    <w:rsid w:val="0054645C"/>
    <w:rsid w:val="0054708E"/>
    <w:rsid w:val="005520C8"/>
    <w:rsid w:val="00555A8D"/>
    <w:rsid w:val="00561FB0"/>
    <w:rsid w:val="00562349"/>
    <w:rsid w:val="00565E35"/>
    <w:rsid w:val="005667D5"/>
    <w:rsid w:val="00572550"/>
    <w:rsid w:val="005767FE"/>
    <w:rsid w:val="00584F36"/>
    <w:rsid w:val="005850B8"/>
    <w:rsid w:val="00585F2E"/>
    <w:rsid w:val="005860D7"/>
    <w:rsid w:val="00586193"/>
    <w:rsid w:val="00586D77"/>
    <w:rsid w:val="00586FA3"/>
    <w:rsid w:val="00587E34"/>
    <w:rsid w:val="00594DCD"/>
    <w:rsid w:val="00594DD7"/>
    <w:rsid w:val="005952E9"/>
    <w:rsid w:val="005972F8"/>
    <w:rsid w:val="005A067B"/>
    <w:rsid w:val="005A396C"/>
    <w:rsid w:val="005A3E74"/>
    <w:rsid w:val="005A697C"/>
    <w:rsid w:val="005A6D0B"/>
    <w:rsid w:val="005B07DC"/>
    <w:rsid w:val="005B11D9"/>
    <w:rsid w:val="005B1388"/>
    <w:rsid w:val="005B3300"/>
    <w:rsid w:val="005B4988"/>
    <w:rsid w:val="005B58BD"/>
    <w:rsid w:val="005B5C89"/>
    <w:rsid w:val="005B6350"/>
    <w:rsid w:val="005B7437"/>
    <w:rsid w:val="005C2B99"/>
    <w:rsid w:val="005C429C"/>
    <w:rsid w:val="005C467C"/>
    <w:rsid w:val="005D02C0"/>
    <w:rsid w:val="005D0D0C"/>
    <w:rsid w:val="005D31EC"/>
    <w:rsid w:val="005D369F"/>
    <w:rsid w:val="005D39A7"/>
    <w:rsid w:val="005D43ED"/>
    <w:rsid w:val="005D478D"/>
    <w:rsid w:val="005E062D"/>
    <w:rsid w:val="005E3E67"/>
    <w:rsid w:val="005E4885"/>
    <w:rsid w:val="005E5F84"/>
    <w:rsid w:val="005E6591"/>
    <w:rsid w:val="005E7596"/>
    <w:rsid w:val="005F1301"/>
    <w:rsid w:val="005F47CA"/>
    <w:rsid w:val="005F6FF2"/>
    <w:rsid w:val="00601056"/>
    <w:rsid w:val="00601DAB"/>
    <w:rsid w:val="006025A3"/>
    <w:rsid w:val="00603C48"/>
    <w:rsid w:val="00604B28"/>
    <w:rsid w:val="006067A6"/>
    <w:rsid w:val="00616A4C"/>
    <w:rsid w:val="00620C21"/>
    <w:rsid w:val="00622642"/>
    <w:rsid w:val="0062346B"/>
    <w:rsid w:val="00623926"/>
    <w:rsid w:val="00624BC9"/>
    <w:rsid w:val="006268A8"/>
    <w:rsid w:val="00626F37"/>
    <w:rsid w:val="006310E0"/>
    <w:rsid w:val="00632378"/>
    <w:rsid w:val="00632443"/>
    <w:rsid w:val="00633F38"/>
    <w:rsid w:val="00636065"/>
    <w:rsid w:val="00641368"/>
    <w:rsid w:val="00643971"/>
    <w:rsid w:val="0064532C"/>
    <w:rsid w:val="006514C5"/>
    <w:rsid w:val="00653036"/>
    <w:rsid w:val="006531EF"/>
    <w:rsid w:val="006560B8"/>
    <w:rsid w:val="006574F5"/>
    <w:rsid w:val="00657C9A"/>
    <w:rsid w:val="00661EE7"/>
    <w:rsid w:val="00663CEC"/>
    <w:rsid w:val="006716C8"/>
    <w:rsid w:val="0067213E"/>
    <w:rsid w:val="00672337"/>
    <w:rsid w:val="00673096"/>
    <w:rsid w:val="00675115"/>
    <w:rsid w:val="006763F9"/>
    <w:rsid w:val="006770AA"/>
    <w:rsid w:val="00685522"/>
    <w:rsid w:val="00685FD0"/>
    <w:rsid w:val="00687550"/>
    <w:rsid w:val="0069247C"/>
    <w:rsid w:val="006932A3"/>
    <w:rsid w:val="00696DDE"/>
    <w:rsid w:val="006A1106"/>
    <w:rsid w:val="006A20B8"/>
    <w:rsid w:val="006A3A99"/>
    <w:rsid w:val="006A620E"/>
    <w:rsid w:val="006A6D0C"/>
    <w:rsid w:val="006A723E"/>
    <w:rsid w:val="006B65BB"/>
    <w:rsid w:val="006B7A68"/>
    <w:rsid w:val="006C03AC"/>
    <w:rsid w:val="006C19FB"/>
    <w:rsid w:val="006C3E86"/>
    <w:rsid w:val="006C4348"/>
    <w:rsid w:val="006C4763"/>
    <w:rsid w:val="006C55CA"/>
    <w:rsid w:val="006C5700"/>
    <w:rsid w:val="006C61D7"/>
    <w:rsid w:val="006D0007"/>
    <w:rsid w:val="006D0153"/>
    <w:rsid w:val="006D106D"/>
    <w:rsid w:val="006D350F"/>
    <w:rsid w:val="006D46B0"/>
    <w:rsid w:val="006E19A9"/>
    <w:rsid w:val="006E30B0"/>
    <w:rsid w:val="006E3491"/>
    <w:rsid w:val="006E3BC6"/>
    <w:rsid w:val="006E4411"/>
    <w:rsid w:val="006E4D53"/>
    <w:rsid w:val="006E4DA3"/>
    <w:rsid w:val="006E5AA4"/>
    <w:rsid w:val="006E76FE"/>
    <w:rsid w:val="006E7E5E"/>
    <w:rsid w:val="006F3884"/>
    <w:rsid w:val="006F39DE"/>
    <w:rsid w:val="006F3E60"/>
    <w:rsid w:val="006F6AA0"/>
    <w:rsid w:val="006F763E"/>
    <w:rsid w:val="0070050C"/>
    <w:rsid w:val="00700A16"/>
    <w:rsid w:val="00701457"/>
    <w:rsid w:val="00703D84"/>
    <w:rsid w:val="0070411F"/>
    <w:rsid w:val="007059F6"/>
    <w:rsid w:val="00707306"/>
    <w:rsid w:val="0070758F"/>
    <w:rsid w:val="0071523F"/>
    <w:rsid w:val="00715AA9"/>
    <w:rsid w:val="00720313"/>
    <w:rsid w:val="00726138"/>
    <w:rsid w:val="0072651A"/>
    <w:rsid w:val="0073298A"/>
    <w:rsid w:val="00736911"/>
    <w:rsid w:val="00750026"/>
    <w:rsid w:val="0075022F"/>
    <w:rsid w:val="007543A2"/>
    <w:rsid w:val="00754788"/>
    <w:rsid w:val="007552F6"/>
    <w:rsid w:val="00757080"/>
    <w:rsid w:val="00761DB2"/>
    <w:rsid w:val="00763E48"/>
    <w:rsid w:val="007712A0"/>
    <w:rsid w:val="00773AFC"/>
    <w:rsid w:val="0077414B"/>
    <w:rsid w:val="007766FB"/>
    <w:rsid w:val="0078202C"/>
    <w:rsid w:val="007860BD"/>
    <w:rsid w:val="007864FE"/>
    <w:rsid w:val="007877C0"/>
    <w:rsid w:val="007879CF"/>
    <w:rsid w:val="00791DE8"/>
    <w:rsid w:val="00792247"/>
    <w:rsid w:val="00792D3C"/>
    <w:rsid w:val="00792E07"/>
    <w:rsid w:val="007934AF"/>
    <w:rsid w:val="007938F8"/>
    <w:rsid w:val="00795154"/>
    <w:rsid w:val="007A0E19"/>
    <w:rsid w:val="007A0F26"/>
    <w:rsid w:val="007A1030"/>
    <w:rsid w:val="007B38AF"/>
    <w:rsid w:val="007B3ECA"/>
    <w:rsid w:val="007D3153"/>
    <w:rsid w:val="007D6F1D"/>
    <w:rsid w:val="007E0324"/>
    <w:rsid w:val="007E11CA"/>
    <w:rsid w:val="007E12A8"/>
    <w:rsid w:val="007E7545"/>
    <w:rsid w:val="007E7B1F"/>
    <w:rsid w:val="007F2FFF"/>
    <w:rsid w:val="007F3771"/>
    <w:rsid w:val="007F5D2F"/>
    <w:rsid w:val="007F63BF"/>
    <w:rsid w:val="007F7EA1"/>
    <w:rsid w:val="00803127"/>
    <w:rsid w:val="00803ACC"/>
    <w:rsid w:val="008069CB"/>
    <w:rsid w:val="0081099D"/>
    <w:rsid w:val="008115DE"/>
    <w:rsid w:val="008116D1"/>
    <w:rsid w:val="0081179D"/>
    <w:rsid w:val="00815BD8"/>
    <w:rsid w:val="0081634D"/>
    <w:rsid w:val="00816CA8"/>
    <w:rsid w:val="00816F3B"/>
    <w:rsid w:val="00820636"/>
    <w:rsid w:val="00820C6B"/>
    <w:rsid w:val="00822884"/>
    <w:rsid w:val="0082455D"/>
    <w:rsid w:val="00824B63"/>
    <w:rsid w:val="00824EDE"/>
    <w:rsid w:val="00827ED4"/>
    <w:rsid w:val="008328D7"/>
    <w:rsid w:val="00833AA8"/>
    <w:rsid w:val="00835EBF"/>
    <w:rsid w:val="00836205"/>
    <w:rsid w:val="008362A9"/>
    <w:rsid w:val="00836D09"/>
    <w:rsid w:val="00837464"/>
    <w:rsid w:val="00843EEB"/>
    <w:rsid w:val="00850999"/>
    <w:rsid w:val="00850C95"/>
    <w:rsid w:val="00852226"/>
    <w:rsid w:val="00854BC1"/>
    <w:rsid w:val="00855319"/>
    <w:rsid w:val="00857E62"/>
    <w:rsid w:val="00860132"/>
    <w:rsid w:val="008624E1"/>
    <w:rsid w:val="00862671"/>
    <w:rsid w:val="0087147D"/>
    <w:rsid w:val="008723E2"/>
    <w:rsid w:val="0087405B"/>
    <w:rsid w:val="00874C08"/>
    <w:rsid w:val="00875B3C"/>
    <w:rsid w:val="008804F8"/>
    <w:rsid w:val="00881733"/>
    <w:rsid w:val="00881FE3"/>
    <w:rsid w:val="00882AF3"/>
    <w:rsid w:val="00890937"/>
    <w:rsid w:val="008912BA"/>
    <w:rsid w:val="0089289C"/>
    <w:rsid w:val="00892CC2"/>
    <w:rsid w:val="008937CD"/>
    <w:rsid w:val="00895E42"/>
    <w:rsid w:val="0089664B"/>
    <w:rsid w:val="008A01D2"/>
    <w:rsid w:val="008A553F"/>
    <w:rsid w:val="008A5AC6"/>
    <w:rsid w:val="008A5F2E"/>
    <w:rsid w:val="008B116B"/>
    <w:rsid w:val="008B67E6"/>
    <w:rsid w:val="008B7075"/>
    <w:rsid w:val="008B7278"/>
    <w:rsid w:val="008C0127"/>
    <w:rsid w:val="008C0A6D"/>
    <w:rsid w:val="008C1F7B"/>
    <w:rsid w:val="008C2BA1"/>
    <w:rsid w:val="008C49A2"/>
    <w:rsid w:val="008C7B84"/>
    <w:rsid w:val="008D4539"/>
    <w:rsid w:val="008D74B6"/>
    <w:rsid w:val="008E2B89"/>
    <w:rsid w:val="008E3426"/>
    <w:rsid w:val="008E5805"/>
    <w:rsid w:val="008F0066"/>
    <w:rsid w:val="008F046F"/>
    <w:rsid w:val="008F0B71"/>
    <w:rsid w:val="008F2D9F"/>
    <w:rsid w:val="008F45FD"/>
    <w:rsid w:val="008F6AE3"/>
    <w:rsid w:val="009002FA"/>
    <w:rsid w:val="0090105E"/>
    <w:rsid w:val="00901929"/>
    <w:rsid w:val="00901CE3"/>
    <w:rsid w:val="00902491"/>
    <w:rsid w:val="00902BA7"/>
    <w:rsid w:val="00903266"/>
    <w:rsid w:val="009032D2"/>
    <w:rsid w:val="00907E58"/>
    <w:rsid w:val="00910354"/>
    <w:rsid w:val="009139E6"/>
    <w:rsid w:val="00914E83"/>
    <w:rsid w:val="0092075E"/>
    <w:rsid w:val="00923A3D"/>
    <w:rsid w:val="00924C32"/>
    <w:rsid w:val="0092567D"/>
    <w:rsid w:val="00927C8A"/>
    <w:rsid w:val="0093342E"/>
    <w:rsid w:val="00934A6D"/>
    <w:rsid w:val="0094131A"/>
    <w:rsid w:val="00942E2C"/>
    <w:rsid w:val="00947103"/>
    <w:rsid w:val="009476B7"/>
    <w:rsid w:val="0095270D"/>
    <w:rsid w:val="0095362E"/>
    <w:rsid w:val="00960652"/>
    <w:rsid w:val="0096087C"/>
    <w:rsid w:val="00962483"/>
    <w:rsid w:val="00962AA5"/>
    <w:rsid w:val="00963B3F"/>
    <w:rsid w:val="00966816"/>
    <w:rsid w:val="00970527"/>
    <w:rsid w:val="00970F26"/>
    <w:rsid w:val="00972344"/>
    <w:rsid w:val="00972675"/>
    <w:rsid w:val="00972B20"/>
    <w:rsid w:val="009735F2"/>
    <w:rsid w:val="009813A0"/>
    <w:rsid w:val="0098299B"/>
    <w:rsid w:val="0098376C"/>
    <w:rsid w:val="00984916"/>
    <w:rsid w:val="00986583"/>
    <w:rsid w:val="009871AC"/>
    <w:rsid w:val="009876D1"/>
    <w:rsid w:val="009879EB"/>
    <w:rsid w:val="00990D31"/>
    <w:rsid w:val="00992CDA"/>
    <w:rsid w:val="00994449"/>
    <w:rsid w:val="009966A7"/>
    <w:rsid w:val="00997A26"/>
    <w:rsid w:val="009A390F"/>
    <w:rsid w:val="009A3D61"/>
    <w:rsid w:val="009A3F1B"/>
    <w:rsid w:val="009A52DA"/>
    <w:rsid w:val="009A54BB"/>
    <w:rsid w:val="009A64B6"/>
    <w:rsid w:val="009A7BD5"/>
    <w:rsid w:val="009B1607"/>
    <w:rsid w:val="009B1980"/>
    <w:rsid w:val="009B3450"/>
    <w:rsid w:val="009B4B8E"/>
    <w:rsid w:val="009B7648"/>
    <w:rsid w:val="009C0280"/>
    <w:rsid w:val="009C1F2C"/>
    <w:rsid w:val="009C4D90"/>
    <w:rsid w:val="009C58BC"/>
    <w:rsid w:val="009C71DF"/>
    <w:rsid w:val="009D3B58"/>
    <w:rsid w:val="009D4039"/>
    <w:rsid w:val="009D40A9"/>
    <w:rsid w:val="009D787A"/>
    <w:rsid w:val="009D7D63"/>
    <w:rsid w:val="009E367C"/>
    <w:rsid w:val="009E550B"/>
    <w:rsid w:val="009E56A2"/>
    <w:rsid w:val="009E591F"/>
    <w:rsid w:val="009F01CD"/>
    <w:rsid w:val="009F17D0"/>
    <w:rsid w:val="009F4C2A"/>
    <w:rsid w:val="009F5448"/>
    <w:rsid w:val="009F633D"/>
    <w:rsid w:val="00A00EAE"/>
    <w:rsid w:val="00A00FD5"/>
    <w:rsid w:val="00A02573"/>
    <w:rsid w:val="00A05983"/>
    <w:rsid w:val="00A06627"/>
    <w:rsid w:val="00A06DF7"/>
    <w:rsid w:val="00A07708"/>
    <w:rsid w:val="00A13076"/>
    <w:rsid w:val="00A130C3"/>
    <w:rsid w:val="00A1472C"/>
    <w:rsid w:val="00A17B7D"/>
    <w:rsid w:val="00A21BC0"/>
    <w:rsid w:val="00A22AD9"/>
    <w:rsid w:val="00A22C03"/>
    <w:rsid w:val="00A23569"/>
    <w:rsid w:val="00A26DFF"/>
    <w:rsid w:val="00A315F8"/>
    <w:rsid w:val="00A3164B"/>
    <w:rsid w:val="00A33255"/>
    <w:rsid w:val="00A3465C"/>
    <w:rsid w:val="00A408CF"/>
    <w:rsid w:val="00A430B9"/>
    <w:rsid w:val="00A4577C"/>
    <w:rsid w:val="00A47177"/>
    <w:rsid w:val="00A5064F"/>
    <w:rsid w:val="00A56621"/>
    <w:rsid w:val="00A615E9"/>
    <w:rsid w:val="00A61682"/>
    <w:rsid w:val="00A618A0"/>
    <w:rsid w:val="00A622F4"/>
    <w:rsid w:val="00A640E8"/>
    <w:rsid w:val="00A64360"/>
    <w:rsid w:val="00A66916"/>
    <w:rsid w:val="00A730B7"/>
    <w:rsid w:val="00A762B0"/>
    <w:rsid w:val="00A77734"/>
    <w:rsid w:val="00A85B9A"/>
    <w:rsid w:val="00A86180"/>
    <w:rsid w:val="00A865BC"/>
    <w:rsid w:val="00A87C7F"/>
    <w:rsid w:val="00A9048D"/>
    <w:rsid w:val="00A90649"/>
    <w:rsid w:val="00A91B93"/>
    <w:rsid w:val="00A92271"/>
    <w:rsid w:val="00A933C9"/>
    <w:rsid w:val="00A93D7C"/>
    <w:rsid w:val="00A93E85"/>
    <w:rsid w:val="00A94539"/>
    <w:rsid w:val="00AA1725"/>
    <w:rsid w:val="00AA297B"/>
    <w:rsid w:val="00AA32F5"/>
    <w:rsid w:val="00AA4577"/>
    <w:rsid w:val="00AA62AE"/>
    <w:rsid w:val="00AA74FA"/>
    <w:rsid w:val="00AB0F89"/>
    <w:rsid w:val="00AB2DA6"/>
    <w:rsid w:val="00AB3B6F"/>
    <w:rsid w:val="00AB3C88"/>
    <w:rsid w:val="00AB5A2C"/>
    <w:rsid w:val="00AB6343"/>
    <w:rsid w:val="00AB7213"/>
    <w:rsid w:val="00AC2A13"/>
    <w:rsid w:val="00AC31C8"/>
    <w:rsid w:val="00AD3143"/>
    <w:rsid w:val="00AD31D9"/>
    <w:rsid w:val="00AD5621"/>
    <w:rsid w:val="00AD5950"/>
    <w:rsid w:val="00AD6959"/>
    <w:rsid w:val="00AD72FF"/>
    <w:rsid w:val="00AD7448"/>
    <w:rsid w:val="00AE2A14"/>
    <w:rsid w:val="00AE3362"/>
    <w:rsid w:val="00AE3858"/>
    <w:rsid w:val="00AE4064"/>
    <w:rsid w:val="00AE6521"/>
    <w:rsid w:val="00AF03D8"/>
    <w:rsid w:val="00AF1702"/>
    <w:rsid w:val="00AF2BA3"/>
    <w:rsid w:val="00AF4C3D"/>
    <w:rsid w:val="00AF674B"/>
    <w:rsid w:val="00AF71E5"/>
    <w:rsid w:val="00B1120E"/>
    <w:rsid w:val="00B11425"/>
    <w:rsid w:val="00B138C3"/>
    <w:rsid w:val="00B1782F"/>
    <w:rsid w:val="00B17E93"/>
    <w:rsid w:val="00B209DB"/>
    <w:rsid w:val="00B21901"/>
    <w:rsid w:val="00B23C2E"/>
    <w:rsid w:val="00B24DB1"/>
    <w:rsid w:val="00B2558D"/>
    <w:rsid w:val="00B26D9B"/>
    <w:rsid w:val="00B26F07"/>
    <w:rsid w:val="00B30595"/>
    <w:rsid w:val="00B32514"/>
    <w:rsid w:val="00B32D15"/>
    <w:rsid w:val="00B35099"/>
    <w:rsid w:val="00B35704"/>
    <w:rsid w:val="00B37402"/>
    <w:rsid w:val="00B40D19"/>
    <w:rsid w:val="00B418E5"/>
    <w:rsid w:val="00B42629"/>
    <w:rsid w:val="00B42920"/>
    <w:rsid w:val="00B43E88"/>
    <w:rsid w:val="00B443DB"/>
    <w:rsid w:val="00B501B5"/>
    <w:rsid w:val="00B50243"/>
    <w:rsid w:val="00B50744"/>
    <w:rsid w:val="00B514DB"/>
    <w:rsid w:val="00B5221D"/>
    <w:rsid w:val="00B53D23"/>
    <w:rsid w:val="00B54D60"/>
    <w:rsid w:val="00B56239"/>
    <w:rsid w:val="00B5710A"/>
    <w:rsid w:val="00B60364"/>
    <w:rsid w:val="00B64A69"/>
    <w:rsid w:val="00B667F0"/>
    <w:rsid w:val="00B66A66"/>
    <w:rsid w:val="00B704D7"/>
    <w:rsid w:val="00B707D8"/>
    <w:rsid w:val="00B70DC8"/>
    <w:rsid w:val="00B72971"/>
    <w:rsid w:val="00B7319A"/>
    <w:rsid w:val="00B76C6E"/>
    <w:rsid w:val="00B840BA"/>
    <w:rsid w:val="00B8487C"/>
    <w:rsid w:val="00B84FBA"/>
    <w:rsid w:val="00B85417"/>
    <w:rsid w:val="00B855AD"/>
    <w:rsid w:val="00B85B5A"/>
    <w:rsid w:val="00B8724B"/>
    <w:rsid w:val="00B876E0"/>
    <w:rsid w:val="00B9070F"/>
    <w:rsid w:val="00B909D9"/>
    <w:rsid w:val="00B90D2A"/>
    <w:rsid w:val="00B93C97"/>
    <w:rsid w:val="00B94064"/>
    <w:rsid w:val="00B94F6C"/>
    <w:rsid w:val="00B954C6"/>
    <w:rsid w:val="00B95CB9"/>
    <w:rsid w:val="00BA0C3B"/>
    <w:rsid w:val="00BA1540"/>
    <w:rsid w:val="00BA20EF"/>
    <w:rsid w:val="00BA3ACE"/>
    <w:rsid w:val="00BA6C94"/>
    <w:rsid w:val="00BB140A"/>
    <w:rsid w:val="00BB199C"/>
    <w:rsid w:val="00BB31E7"/>
    <w:rsid w:val="00BB42AB"/>
    <w:rsid w:val="00BB4F2E"/>
    <w:rsid w:val="00BB6B20"/>
    <w:rsid w:val="00BB774B"/>
    <w:rsid w:val="00BC127D"/>
    <w:rsid w:val="00BC1C3C"/>
    <w:rsid w:val="00BC3F37"/>
    <w:rsid w:val="00BC445B"/>
    <w:rsid w:val="00BC565D"/>
    <w:rsid w:val="00BC5DA3"/>
    <w:rsid w:val="00BC6E7D"/>
    <w:rsid w:val="00BC7602"/>
    <w:rsid w:val="00BD1359"/>
    <w:rsid w:val="00BD1F09"/>
    <w:rsid w:val="00BD26E0"/>
    <w:rsid w:val="00BD40AF"/>
    <w:rsid w:val="00BD7324"/>
    <w:rsid w:val="00BE10A3"/>
    <w:rsid w:val="00BE1F82"/>
    <w:rsid w:val="00BE6DAD"/>
    <w:rsid w:val="00BF003E"/>
    <w:rsid w:val="00BF15A4"/>
    <w:rsid w:val="00BF5888"/>
    <w:rsid w:val="00C034B1"/>
    <w:rsid w:val="00C03E23"/>
    <w:rsid w:val="00C04138"/>
    <w:rsid w:val="00C1432E"/>
    <w:rsid w:val="00C148E3"/>
    <w:rsid w:val="00C21BE2"/>
    <w:rsid w:val="00C226BC"/>
    <w:rsid w:val="00C22B31"/>
    <w:rsid w:val="00C23AFB"/>
    <w:rsid w:val="00C24671"/>
    <w:rsid w:val="00C24A02"/>
    <w:rsid w:val="00C252EC"/>
    <w:rsid w:val="00C25981"/>
    <w:rsid w:val="00C25F7C"/>
    <w:rsid w:val="00C2708E"/>
    <w:rsid w:val="00C27B5B"/>
    <w:rsid w:val="00C32D39"/>
    <w:rsid w:val="00C32EE8"/>
    <w:rsid w:val="00C34D67"/>
    <w:rsid w:val="00C34E61"/>
    <w:rsid w:val="00C34FCE"/>
    <w:rsid w:val="00C3567B"/>
    <w:rsid w:val="00C35F92"/>
    <w:rsid w:val="00C410E5"/>
    <w:rsid w:val="00C43955"/>
    <w:rsid w:val="00C43C7E"/>
    <w:rsid w:val="00C46142"/>
    <w:rsid w:val="00C4743E"/>
    <w:rsid w:val="00C53801"/>
    <w:rsid w:val="00C53E3D"/>
    <w:rsid w:val="00C55E27"/>
    <w:rsid w:val="00C62B84"/>
    <w:rsid w:val="00C6485A"/>
    <w:rsid w:val="00C648AE"/>
    <w:rsid w:val="00C65394"/>
    <w:rsid w:val="00C70315"/>
    <w:rsid w:val="00C70C23"/>
    <w:rsid w:val="00C71015"/>
    <w:rsid w:val="00C7217D"/>
    <w:rsid w:val="00C73DA6"/>
    <w:rsid w:val="00C74150"/>
    <w:rsid w:val="00C74B01"/>
    <w:rsid w:val="00C76E6C"/>
    <w:rsid w:val="00C81662"/>
    <w:rsid w:val="00C8486C"/>
    <w:rsid w:val="00C85E04"/>
    <w:rsid w:val="00C914C7"/>
    <w:rsid w:val="00C91DEE"/>
    <w:rsid w:val="00C9286B"/>
    <w:rsid w:val="00C946CF"/>
    <w:rsid w:val="00C948B4"/>
    <w:rsid w:val="00C948BF"/>
    <w:rsid w:val="00C96C6B"/>
    <w:rsid w:val="00C975F9"/>
    <w:rsid w:val="00CA001E"/>
    <w:rsid w:val="00CA13AA"/>
    <w:rsid w:val="00CA1CAA"/>
    <w:rsid w:val="00CA3D0F"/>
    <w:rsid w:val="00CA578D"/>
    <w:rsid w:val="00CB1C91"/>
    <w:rsid w:val="00CB5579"/>
    <w:rsid w:val="00CB5A4C"/>
    <w:rsid w:val="00CB7AF9"/>
    <w:rsid w:val="00CC0696"/>
    <w:rsid w:val="00CC1AD1"/>
    <w:rsid w:val="00CC25CC"/>
    <w:rsid w:val="00CC4C07"/>
    <w:rsid w:val="00CC54DB"/>
    <w:rsid w:val="00CC6BC0"/>
    <w:rsid w:val="00CD121B"/>
    <w:rsid w:val="00CD1AB9"/>
    <w:rsid w:val="00CD6163"/>
    <w:rsid w:val="00CD6EC8"/>
    <w:rsid w:val="00CD78C8"/>
    <w:rsid w:val="00CE1127"/>
    <w:rsid w:val="00CE1539"/>
    <w:rsid w:val="00CE1977"/>
    <w:rsid w:val="00CE1E2D"/>
    <w:rsid w:val="00CE21FE"/>
    <w:rsid w:val="00CE435D"/>
    <w:rsid w:val="00CF0112"/>
    <w:rsid w:val="00CF02BD"/>
    <w:rsid w:val="00CF0540"/>
    <w:rsid w:val="00CF1BA8"/>
    <w:rsid w:val="00CF3C4B"/>
    <w:rsid w:val="00CF3D95"/>
    <w:rsid w:val="00CF4F4D"/>
    <w:rsid w:val="00CF5948"/>
    <w:rsid w:val="00CF67C8"/>
    <w:rsid w:val="00CF7231"/>
    <w:rsid w:val="00CF725D"/>
    <w:rsid w:val="00CF766F"/>
    <w:rsid w:val="00CF7809"/>
    <w:rsid w:val="00CF7D0C"/>
    <w:rsid w:val="00D029D4"/>
    <w:rsid w:val="00D0376C"/>
    <w:rsid w:val="00D0384E"/>
    <w:rsid w:val="00D058C3"/>
    <w:rsid w:val="00D13B0C"/>
    <w:rsid w:val="00D1441A"/>
    <w:rsid w:val="00D15DDA"/>
    <w:rsid w:val="00D16206"/>
    <w:rsid w:val="00D16B6E"/>
    <w:rsid w:val="00D2108E"/>
    <w:rsid w:val="00D21FA9"/>
    <w:rsid w:val="00D22545"/>
    <w:rsid w:val="00D25939"/>
    <w:rsid w:val="00D25E5F"/>
    <w:rsid w:val="00D2613B"/>
    <w:rsid w:val="00D26718"/>
    <w:rsid w:val="00D26C59"/>
    <w:rsid w:val="00D26F54"/>
    <w:rsid w:val="00D301BA"/>
    <w:rsid w:val="00D36463"/>
    <w:rsid w:val="00D3665E"/>
    <w:rsid w:val="00D36A4F"/>
    <w:rsid w:val="00D40553"/>
    <w:rsid w:val="00D41671"/>
    <w:rsid w:val="00D42AD1"/>
    <w:rsid w:val="00D450AF"/>
    <w:rsid w:val="00D46172"/>
    <w:rsid w:val="00D467F1"/>
    <w:rsid w:val="00D5010F"/>
    <w:rsid w:val="00D5074D"/>
    <w:rsid w:val="00D53736"/>
    <w:rsid w:val="00D54AA9"/>
    <w:rsid w:val="00D54ABF"/>
    <w:rsid w:val="00D555BC"/>
    <w:rsid w:val="00D57C66"/>
    <w:rsid w:val="00D60D14"/>
    <w:rsid w:val="00D6145E"/>
    <w:rsid w:val="00D7112D"/>
    <w:rsid w:val="00D715EC"/>
    <w:rsid w:val="00D75291"/>
    <w:rsid w:val="00D75531"/>
    <w:rsid w:val="00D762CC"/>
    <w:rsid w:val="00D77F7C"/>
    <w:rsid w:val="00D8005E"/>
    <w:rsid w:val="00D809DA"/>
    <w:rsid w:val="00D869E2"/>
    <w:rsid w:val="00D90F59"/>
    <w:rsid w:val="00D92F17"/>
    <w:rsid w:val="00D94236"/>
    <w:rsid w:val="00D94529"/>
    <w:rsid w:val="00D94DA0"/>
    <w:rsid w:val="00D957BB"/>
    <w:rsid w:val="00D95D8D"/>
    <w:rsid w:val="00D95F8E"/>
    <w:rsid w:val="00D9626B"/>
    <w:rsid w:val="00D97BB9"/>
    <w:rsid w:val="00DA0418"/>
    <w:rsid w:val="00DA27EB"/>
    <w:rsid w:val="00DA2806"/>
    <w:rsid w:val="00DA3621"/>
    <w:rsid w:val="00DA5A3E"/>
    <w:rsid w:val="00DA632E"/>
    <w:rsid w:val="00DA68F3"/>
    <w:rsid w:val="00DA6B5E"/>
    <w:rsid w:val="00DA6EF6"/>
    <w:rsid w:val="00DA709F"/>
    <w:rsid w:val="00DA7983"/>
    <w:rsid w:val="00DB0596"/>
    <w:rsid w:val="00DB18F3"/>
    <w:rsid w:val="00DB3B77"/>
    <w:rsid w:val="00DB4867"/>
    <w:rsid w:val="00DB495C"/>
    <w:rsid w:val="00DC08C4"/>
    <w:rsid w:val="00DC0B3C"/>
    <w:rsid w:val="00DC0E77"/>
    <w:rsid w:val="00DC32DF"/>
    <w:rsid w:val="00DC3438"/>
    <w:rsid w:val="00DC394B"/>
    <w:rsid w:val="00DC4183"/>
    <w:rsid w:val="00DC6E26"/>
    <w:rsid w:val="00DD20A2"/>
    <w:rsid w:val="00DD2915"/>
    <w:rsid w:val="00DD5C9E"/>
    <w:rsid w:val="00DD7343"/>
    <w:rsid w:val="00DD7363"/>
    <w:rsid w:val="00DE3E3F"/>
    <w:rsid w:val="00DE643F"/>
    <w:rsid w:val="00DF359D"/>
    <w:rsid w:val="00DF6157"/>
    <w:rsid w:val="00E0015F"/>
    <w:rsid w:val="00E05262"/>
    <w:rsid w:val="00E07E34"/>
    <w:rsid w:val="00E11CFB"/>
    <w:rsid w:val="00E15562"/>
    <w:rsid w:val="00E15573"/>
    <w:rsid w:val="00E20B82"/>
    <w:rsid w:val="00E24168"/>
    <w:rsid w:val="00E27AD5"/>
    <w:rsid w:val="00E30DD9"/>
    <w:rsid w:val="00E3114D"/>
    <w:rsid w:val="00E32BCF"/>
    <w:rsid w:val="00E3566F"/>
    <w:rsid w:val="00E36FCB"/>
    <w:rsid w:val="00E37B66"/>
    <w:rsid w:val="00E4047A"/>
    <w:rsid w:val="00E416C5"/>
    <w:rsid w:val="00E41F1C"/>
    <w:rsid w:val="00E466E2"/>
    <w:rsid w:val="00E4770B"/>
    <w:rsid w:val="00E52109"/>
    <w:rsid w:val="00E52F5A"/>
    <w:rsid w:val="00E564EE"/>
    <w:rsid w:val="00E6083D"/>
    <w:rsid w:val="00E60868"/>
    <w:rsid w:val="00E60BE8"/>
    <w:rsid w:val="00E60D5F"/>
    <w:rsid w:val="00E60EAF"/>
    <w:rsid w:val="00E60F7E"/>
    <w:rsid w:val="00E64728"/>
    <w:rsid w:val="00E64A04"/>
    <w:rsid w:val="00E65662"/>
    <w:rsid w:val="00E7285D"/>
    <w:rsid w:val="00E72D83"/>
    <w:rsid w:val="00E73B25"/>
    <w:rsid w:val="00E751CC"/>
    <w:rsid w:val="00E76471"/>
    <w:rsid w:val="00E7771D"/>
    <w:rsid w:val="00E802F0"/>
    <w:rsid w:val="00E80977"/>
    <w:rsid w:val="00E82FD1"/>
    <w:rsid w:val="00E83046"/>
    <w:rsid w:val="00E85149"/>
    <w:rsid w:val="00E86248"/>
    <w:rsid w:val="00E877BB"/>
    <w:rsid w:val="00E90FBF"/>
    <w:rsid w:val="00E94100"/>
    <w:rsid w:val="00E94ECC"/>
    <w:rsid w:val="00EA096F"/>
    <w:rsid w:val="00EA16D9"/>
    <w:rsid w:val="00EA3295"/>
    <w:rsid w:val="00EA4849"/>
    <w:rsid w:val="00EA4C30"/>
    <w:rsid w:val="00EA6C4D"/>
    <w:rsid w:val="00EA781E"/>
    <w:rsid w:val="00EB04A4"/>
    <w:rsid w:val="00EB08AA"/>
    <w:rsid w:val="00EB1129"/>
    <w:rsid w:val="00EB194F"/>
    <w:rsid w:val="00EB368F"/>
    <w:rsid w:val="00EB5411"/>
    <w:rsid w:val="00EB5CD1"/>
    <w:rsid w:val="00EB638B"/>
    <w:rsid w:val="00EB66D1"/>
    <w:rsid w:val="00EB7465"/>
    <w:rsid w:val="00EC15C4"/>
    <w:rsid w:val="00EC1B2E"/>
    <w:rsid w:val="00EC33AB"/>
    <w:rsid w:val="00EC3812"/>
    <w:rsid w:val="00EC3A2A"/>
    <w:rsid w:val="00EC45F4"/>
    <w:rsid w:val="00EC4BDA"/>
    <w:rsid w:val="00EC4E76"/>
    <w:rsid w:val="00EC4F26"/>
    <w:rsid w:val="00EC61E6"/>
    <w:rsid w:val="00EC6432"/>
    <w:rsid w:val="00EC6569"/>
    <w:rsid w:val="00EC65C8"/>
    <w:rsid w:val="00EC71D3"/>
    <w:rsid w:val="00ED0C96"/>
    <w:rsid w:val="00ED1093"/>
    <w:rsid w:val="00ED2D9B"/>
    <w:rsid w:val="00ED340D"/>
    <w:rsid w:val="00ED5DFF"/>
    <w:rsid w:val="00ED5F8D"/>
    <w:rsid w:val="00EE1D2E"/>
    <w:rsid w:val="00EE203F"/>
    <w:rsid w:val="00EE51FE"/>
    <w:rsid w:val="00EE5D0F"/>
    <w:rsid w:val="00EE75C2"/>
    <w:rsid w:val="00EF14C8"/>
    <w:rsid w:val="00EF161A"/>
    <w:rsid w:val="00EF25F1"/>
    <w:rsid w:val="00EF2BCA"/>
    <w:rsid w:val="00EF47EE"/>
    <w:rsid w:val="00EF5992"/>
    <w:rsid w:val="00EF6172"/>
    <w:rsid w:val="00EF733F"/>
    <w:rsid w:val="00F01784"/>
    <w:rsid w:val="00F02719"/>
    <w:rsid w:val="00F030B2"/>
    <w:rsid w:val="00F07544"/>
    <w:rsid w:val="00F13710"/>
    <w:rsid w:val="00F146A9"/>
    <w:rsid w:val="00F17A91"/>
    <w:rsid w:val="00F23D55"/>
    <w:rsid w:val="00F24E44"/>
    <w:rsid w:val="00F26290"/>
    <w:rsid w:val="00F27856"/>
    <w:rsid w:val="00F33D2A"/>
    <w:rsid w:val="00F374FB"/>
    <w:rsid w:val="00F37687"/>
    <w:rsid w:val="00F4087C"/>
    <w:rsid w:val="00F41562"/>
    <w:rsid w:val="00F41E5D"/>
    <w:rsid w:val="00F427A1"/>
    <w:rsid w:val="00F42EFC"/>
    <w:rsid w:val="00F4372A"/>
    <w:rsid w:val="00F4448B"/>
    <w:rsid w:val="00F46940"/>
    <w:rsid w:val="00F474C4"/>
    <w:rsid w:val="00F52024"/>
    <w:rsid w:val="00F5604E"/>
    <w:rsid w:val="00F5665E"/>
    <w:rsid w:val="00F56878"/>
    <w:rsid w:val="00F61B0C"/>
    <w:rsid w:val="00F666E2"/>
    <w:rsid w:val="00F67C83"/>
    <w:rsid w:val="00F67DC8"/>
    <w:rsid w:val="00F72579"/>
    <w:rsid w:val="00F73080"/>
    <w:rsid w:val="00F732AE"/>
    <w:rsid w:val="00F77D47"/>
    <w:rsid w:val="00F80275"/>
    <w:rsid w:val="00F80EE3"/>
    <w:rsid w:val="00F81B21"/>
    <w:rsid w:val="00F82712"/>
    <w:rsid w:val="00F82759"/>
    <w:rsid w:val="00F82B66"/>
    <w:rsid w:val="00F8317C"/>
    <w:rsid w:val="00F843D3"/>
    <w:rsid w:val="00F863B4"/>
    <w:rsid w:val="00F9030E"/>
    <w:rsid w:val="00F907F3"/>
    <w:rsid w:val="00F90D19"/>
    <w:rsid w:val="00F910C5"/>
    <w:rsid w:val="00F91369"/>
    <w:rsid w:val="00F9192B"/>
    <w:rsid w:val="00F9552E"/>
    <w:rsid w:val="00F97231"/>
    <w:rsid w:val="00FA053E"/>
    <w:rsid w:val="00FA2767"/>
    <w:rsid w:val="00FA389E"/>
    <w:rsid w:val="00FA7CFB"/>
    <w:rsid w:val="00FA7ED0"/>
    <w:rsid w:val="00FB1F6F"/>
    <w:rsid w:val="00FB2CA0"/>
    <w:rsid w:val="00FB45A8"/>
    <w:rsid w:val="00FB5129"/>
    <w:rsid w:val="00FB597C"/>
    <w:rsid w:val="00FB630E"/>
    <w:rsid w:val="00FB701D"/>
    <w:rsid w:val="00FC07DB"/>
    <w:rsid w:val="00FC103E"/>
    <w:rsid w:val="00FC1D0F"/>
    <w:rsid w:val="00FC36AA"/>
    <w:rsid w:val="00FC40AF"/>
    <w:rsid w:val="00FC53B6"/>
    <w:rsid w:val="00FD0821"/>
    <w:rsid w:val="00FD20B1"/>
    <w:rsid w:val="00FD355B"/>
    <w:rsid w:val="00FD3EC5"/>
    <w:rsid w:val="00FD55B4"/>
    <w:rsid w:val="00FD6BB5"/>
    <w:rsid w:val="00FD70C7"/>
    <w:rsid w:val="00FE03BE"/>
    <w:rsid w:val="00FE05C4"/>
    <w:rsid w:val="00FE12A6"/>
    <w:rsid w:val="00FE1BC5"/>
    <w:rsid w:val="00FE344B"/>
    <w:rsid w:val="00FE7683"/>
    <w:rsid w:val="00FF160F"/>
    <w:rsid w:val="00FF4C0F"/>
    <w:rsid w:val="00FF53B6"/>
    <w:rsid w:val="00FF5850"/>
    <w:rsid w:val="00FF6958"/>
  </w:rsids>
  <m:mathPr>
    <m:mathFont m:val="Cambria Math"/>
    <m:brkBin m:val="before"/>
    <m:brkBinSub m:val="--"/>
    <m:smallFrac m:val="0"/>
    <m:dispDef/>
    <m:lMargin m:val="0"/>
    <m:rMargin m:val="0"/>
    <m:defJc m:val="centerGroup"/>
    <m:wrapIndent m:val="1440"/>
    <m:intLim m:val="subSup"/>
    <m:naryLim m:val="undOvr"/>
  </m:mathPr>
  <w:themeFontLang w:val="en-CA"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8C6703"/>
  <w15:chartTrackingRefBased/>
  <w15:docId w15:val="{10E5D558-624D-E64F-993B-A43195CFB6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5983"/>
    <w:rPr>
      <w:rFonts w:ascii="Times New Roman" w:eastAsia="Times New Roman" w:hAnsi="Times New Roman" w:cs="Times New Roman"/>
    </w:rPr>
  </w:style>
  <w:style w:type="paragraph" w:styleId="Heading1">
    <w:name w:val="heading 1"/>
    <w:basedOn w:val="Normal"/>
    <w:next w:val="Normal"/>
    <w:link w:val="Heading1Char"/>
    <w:uiPriority w:val="9"/>
    <w:qFormat/>
    <w:rsid w:val="00E11CF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1C6D1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AE652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90DEF"/>
    <w:pPr>
      <w:numPr>
        <w:numId w:val="1"/>
      </w:numPr>
      <w:shd w:val="clear" w:color="auto" w:fill="FFFFFF"/>
      <w:spacing w:before="240" w:after="240" w:line="276" w:lineRule="auto"/>
      <w:contextualSpacing/>
    </w:pPr>
    <w:rPr>
      <w:rFonts w:ascii="Helvetica" w:hAnsi="Helvetica"/>
      <w:color w:val="000000" w:themeColor="text1"/>
      <w:sz w:val="22"/>
      <w:szCs w:val="22"/>
      <w:lang w:bidi="ar-SA"/>
    </w:rPr>
  </w:style>
  <w:style w:type="character" w:styleId="Hyperlink">
    <w:name w:val="Hyperlink"/>
    <w:basedOn w:val="DefaultParagraphFont"/>
    <w:uiPriority w:val="99"/>
    <w:unhideWhenUsed/>
    <w:rsid w:val="00390DEF"/>
    <w:rPr>
      <w:color w:val="0563C1" w:themeColor="hyperlink"/>
      <w:u w:val="single"/>
    </w:rPr>
  </w:style>
  <w:style w:type="character" w:styleId="UnresolvedMention">
    <w:name w:val="Unresolved Mention"/>
    <w:basedOn w:val="DefaultParagraphFont"/>
    <w:uiPriority w:val="99"/>
    <w:semiHidden/>
    <w:unhideWhenUsed/>
    <w:rsid w:val="00390DEF"/>
    <w:rPr>
      <w:color w:val="605E5C"/>
      <w:shd w:val="clear" w:color="auto" w:fill="E1DFDD"/>
    </w:rPr>
  </w:style>
  <w:style w:type="paragraph" w:styleId="NormalWeb">
    <w:name w:val="Normal (Web)"/>
    <w:basedOn w:val="Normal"/>
    <w:uiPriority w:val="99"/>
    <w:unhideWhenUsed/>
    <w:rsid w:val="003957EA"/>
    <w:pPr>
      <w:spacing w:before="100" w:beforeAutospacing="1" w:after="100" w:afterAutospacing="1"/>
    </w:pPr>
  </w:style>
  <w:style w:type="character" w:styleId="FollowedHyperlink">
    <w:name w:val="FollowedHyperlink"/>
    <w:basedOn w:val="DefaultParagraphFont"/>
    <w:uiPriority w:val="99"/>
    <w:semiHidden/>
    <w:unhideWhenUsed/>
    <w:rsid w:val="00623926"/>
    <w:rPr>
      <w:color w:val="954F72" w:themeColor="followedHyperlink"/>
      <w:u w:val="single"/>
    </w:rPr>
  </w:style>
  <w:style w:type="character" w:customStyle="1" w:styleId="Heading1Char">
    <w:name w:val="Heading 1 Char"/>
    <w:basedOn w:val="DefaultParagraphFont"/>
    <w:link w:val="Heading1"/>
    <w:uiPriority w:val="9"/>
    <w:rsid w:val="00E11CFB"/>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9A3F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EE5D0F"/>
    <w:pPr>
      <w:spacing w:before="100" w:beforeAutospacing="1" w:after="100" w:afterAutospacing="1"/>
    </w:pPr>
  </w:style>
  <w:style w:type="paragraph" w:customStyle="1" w:styleId="xl65">
    <w:name w:val="xl65"/>
    <w:basedOn w:val="Normal"/>
    <w:rsid w:val="00EE5D0F"/>
    <w:pPr>
      <w:spacing w:before="100" w:beforeAutospacing="1" w:after="100" w:afterAutospacing="1"/>
    </w:pPr>
    <w:rPr>
      <w:sz w:val="22"/>
      <w:szCs w:val="22"/>
    </w:rPr>
  </w:style>
  <w:style w:type="paragraph" w:customStyle="1" w:styleId="xl66">
    <w:name w:val="xl66"/>
    <w:basedOn w:val="Normal"/>
    <w:rsid w:val="00EE5D0F"/>
    <w:pPr>
      <w:spacing w:before="100" w:beforeAutospacing="1" w:after="100" w:afterAutospacing="1"/>
    </w:pPr>
    <w:rPr>
      <w:sz w:val="22"/>
      <w:szCs w:val="22"/>
    </w:rPr>
  </w:style>
  <w:style w:type="paragraph" w:customStyle="1" w:styleId="xl67">
    <w:name w:val="xl67"/>
    <w:basedOn w:val="Normal"/>
    <w:rsid w:val="00EE5D0F"/>
    <w:pPr>
      <w:spacing w:before="100" w:beforeAutospacing="1" w:after="100" w:afterAutospacing="1"/>
    </w:pPr>
  </w:style>
  <w:style w:type="paragraph" w:customStyle="1" w:styleId="xl68">
    <w:name w:val="xl68"/>
    <w:basedOn w:val="Normal"/>
    <w:rsid w:val="00EE5D0F"/>
    <w:pPr>
      <w:spacing w:before="100" w:beforeAutospacing="1" w:after="100" w:afterAutospacing="1"/>
    </w:pPr>
    <w:rPr>
      <w:sz w:val="22"/>
      <w:szCs w:val="22"/>
    </w:rPr>
  </w:style>
  <w:style w:type="paragraph" w:customStyle="1" w:styleId="xl69">
    <w:name w:val="xl69"/>
    <w:basedOn w:val="Normal"/>
    <w:rsid w:val="00EE5D0F"/>
    <w:pPr>
      <w:spacing w:before="100" w:beforeAutospacing="1" w:after="100" w:afterAutospacing="1"/>
    </w:pPr>
    <w:rPr>
      <w:color w:val="000000"/>
      <w:sz w:val="22"/>
      <w:szCs w:val="22"/>
    </w:rPr>
  </w:style>
  <w:style w:type="paragraph" w:customStyle="1" w:styleId="xl70">
    <w:name w:val="xl70"/>
    <w:basedOn w:val="Normal"/>
    <w:rsid w:val="00EE5D0F"/>
    <w:pPr>
      <w:spacing w:before="100" w:beforeAutospacing="1" w:after="100" w:afterAutospacing="1"/>
    </w:pPr>
    <w:rPr>
      <w:sz w:val="22"/>
      <w:szCs w:val="22"/>
    </w:rPr>
  </w:style>
  <w:style w:type="paragraph" w:customStyle="1" w:styleId="xl71">
    <w:name w:val="xl71"/>
    <w:basedOn w:val="Normal"/>
    <w:rsid w:val="00EE5D0F"/>
    <w:pPr>
      <w:spacing w:before="100" w:beforeAutospacing="1" w:after="100" w:afterAutospacing="1"/>
    </w:pPr>
    <w:rPr>
      <w:b/>
      <w:bCs/>
    </w:rPr>
  </w:style>
  <w:style w:type="paragraph" w:customStyle="1" w:styleId="xl72">
    <w:name w:val="xl72"/>
    <w:basedOn w:val="Normal"/>
    <w:rsid w:val="00EE5D0F"/>
    <w:pPr>
      <w:spacing w:before="100" w:beforeAutospacing="1" w:after="100" w:afterAutospacing="1"/>
    </w:pPr>
    <w:rPr>
      <w:b/>
      <w:bCs/>
    </w:rPr>
  </w:style>
  <w:style w:type="paragraph" w:customStyle="1" w:styleId="xl73">
    <w:name w:val="xl73"/>
    <w:basedOn w:val="Normal"/>
    <w:rsid w:val="00EE5D0F"/>
    <w:pPr>
      <w:spacing w:before="100" w:beforeAutospacing="1" w:after="100" w:afterAutospacing="1"/>
    </w:pPr>
    <w:rPr>
      <w:b/>
      <w:bCs/>
      <w:sz w:val="22"/>
      <w:szCs w:val="22"/>
    </w:rPr>
  </w:style>
  <w:style w:type="paragraph" w:customStyle="1" w:styleId="xl74">
    <w:name w:val="xl74"/>
    <w:basedOn w:val="Normal"/>
    <w:rsid w:val="00EE5D0F"/>
    <w:pPr>
      <w:spacing w:before="100" w:beforeAutospacing="1" w:after="100" w:afterAutospacing="1"/>
    </w:pPr>
    <w:rPr>
      <w:b/>
      <w:bCs/>
      <w:sz w:val="22"/>
      <w:szCs w:val="22"/>
    </w:rPr>
  </w:style>
  <w:style w:type="paragraph" w:styleId="Bibliography">
    <w:name w:val="Bibliography"/>
    <w:basedOn w:val="Normal"/>
    <w:next w:val="Normal"/>
    <w:uiPriority w:val="37"/>
    <w:unhideWhenUsed/>
    <w:rsid w:val="003B16DA"/>
    <w:pPr>
      <w:spacing w:after="240" w:line="480" w:lineRule="auto"/>
      <w:ind w:left="720" w:hanging="720"/>
    </w:pPr>
  </w:style>
  <w:style w:type="character" w:customStyle="1" w:styleId="Heading2Char">
    <w:name w:val="Heading 2 Char"/>
    <w:basedOn w:val="DefaultParagraphFont"/>
    <w:link w:val="Heading2"/>
    <w:uiPriority w:val="9"/>
    <w:semiHidden/>
    <w:rsid w:val="001C6D1E"/>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1F46FF"/>
    <w:rPr>
      <w:sz w:val="16"/>
      <w:szCs w:val="16"/>
    </w:rPr>
  </w:style>
  <w:style w:type="paragraph" w:styleId="CommentText">
    <w:name w:val="annotation text"/>
    <w:basedOn w:val="Normal"/>
    <w:link w:val="CommentTextChar"/>
    <w:uiPriority w:val="99"/>
    <w:semiHidden/>
    <w:unhideWhenUsed/>
    <w:rsid w:val="001F46FF"/>
    <w:rPr>
      <w:sz w:val="20"/>
      <w:szCs w:val="20"/>
    </w:rPr>
  </w:style>
  <w:style w:type="character" w:customStyle="1" w:styleId="CommentTextChar">
    <w:name w:val="Comment Text Char"/>
    <w:basedOn w:val="DefaultParagraphFont"/>
    <w:link w:val="CommentText"/>
    <w:uiPriority w:val="99"/>
    <w:semiHidden/>
    <w:rsid w:val="001F46F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F46FF"/>
    <w:rPr>
      <w:b/>
      <w:bCs/>
    </w:rPr>
  </w:style>
  <w:style w:type="character" w:customStyle="1" w:styleId="CommentSubjectChar">
    <w:name w:val="Comment Subject Char"/>
    <w:basedOn w:val="CommentTextChar"/>
    <w:link w:val="CommentSubject"/>
    <w:uiPriority w:val="99"/>
    <w:semiHidden/>
    <w:rsid w:val="001F46FF"/>
    <w:rPr>
      <w:rFonts w:ascii="Times New Roman" w:eastAsia="Times New Roman" w:hAnsi="Times New Roman" w:cs="Times New Roman"/>
      <w:b/>
      <w:bCs/>
      <w:sz w:val="20"/>
      <w:szCs w:val="20"/>
    </w:rPr>
  </w:style>
  <w:style w:type="character" w:customStyle="1" w:styleId="Heading3Char">
    <w:name w:val="Heading 3 Char"/>
    <w:basedOn w:val="DefaultParagraphFont"/>
    <w:link w:val="Heading3"/>
    <w:uiPriority w:val="9"/>
    <w:semiHidden/>
    <w:rsid w:val="00AE6521"/>
    <w:rPr>
      <w:rFonts w:asciiTheme="majorHAnsi" w:eastAsiaTheme="majorEastAsia" w:hAnsiTheme="majorHAnsi" w:cstheme="majorBidi"/>
      <w:color w:val="1F3763" w:themeColor="accent1" w:themeShade="7F"/>
    </w:rPr>
  </w:style>
  <w:style w:type="paragraph" w:styleId="Revision">
    <w:name w:val="Revision"/>
    <w:hidden/>
    <w:uiPriority w:val="99"/>
    <w:semiHidden/>
    <w:rsid w:val="008E2B89"/>
    <w:rPr>
      <w:rFonts w:ascii="Times New Roman" w:eastAsia="Times New Roman" w:hAnsi="Times New Roman" w:cs="Times New Roman"/>
    </w:rPr>
  </w:style>
  <w:style w:type="paragraph" w:styleId="Header">
    <w:name w:val="header"/>
    <w:basedOn w:val="Normal"/>
    <w:link w:val="HeaderChar"/>
    <w:uiPriority w:val="99"/>
    <w:unhideWhenUsed/>
    <w:rsid w:val="008E2B89"/>
    <w:pPr>
      <w:tabs>
        <w:tab w:val="center" w:pos="4680"/>
        <w:tab w:val="right" w:pos="9360"/>
      </w:tabs>
    </w:pPr>
  </w:style>
  <w:style w:type="character" w:customStyle="1" w:styleId="HeaderChar">
    <w:name w:val="Header Char"/>
    <w:basedOn w:val="DefaultParagraphFont"/>
    <w:link w:val="Header"/>
    <w:uiPriority w:val="99"/>
    <w:rsid w:val="008E2B89"/>
    <w:rPr>
      <w:rFonts w:ascii="Times New Roman" w:eastAsia="Times New Roman" w:hAnsi="Times New Roman" w:cs="Times New Roman"/>
    </w:rPr>
  </w:style>
  <w:style w:type="character" w:styleId="PageNumber">
    <w:name w:val="page number"/>
    <w:basedOn w:val="DefaultParagraphFont"/>
    <w:uiPriority w:val="99"/>
    <w:semiHidden/>
    <w:unhideWhenUsed/>
    <w:rsid w:val="008E2B89"/>
  </w:style>
  <w:style w:type="character" w:styleId="LineNumber">
    <w:name w:val="line number"/>
    <w:basedOn w:val="DefaultParagraphFont"/>
    <w:uiPriority w:val="99"/>
    <w:semiHidden/>
    <w:unhideWhenUsed/>
    <w:rsid w:val="008E2B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235228">
      <w:bodyDiv w:val="1"/>
      <w:marLeft w:val="0"/>
      <w:marRight w:val="0"/>
      <w:marTop w:val="0"/>
      <w:marBottom w:val="0"/>
      <w:divBdr>
        <w:top w:val="none" w:sz="0" w:space="0" w:color="auto"/>
        <w:left w:val="none" w:sz="0" w:space="0" w:color="auto"/>
        <w:bottom w:val="none" w:sz="0" w:space="0" w:color="auto"/>
        <w:right w:val="none" w:sz="0" w:space="0" w:color="auto"/>
      </w:divBdr>
    </w:div>
    <w:div w:id="19210609">
      <w:bodyDiv w:val="1"/>
      <w:marLeft w:val="0"/>
      <w:marRight w:val="0"/>
      <w:marTop w:val="0"/>
      <w:marBottom w:val="0"/>
      <w:divBdr>
        <w:top w:val="none" w:sz="0" w:space="0" w:color="auto"/>
        <w:left w:val="none" w:sz="0" w:space="0" w:color="auto"/>
        <w:bottom w:val="none" w:sz="0" w:space="0" w:color="auto"/>
        <w:right w:val="none" w:sz="0" w:space="0" w:color="auto"/>
      </w:divBdr>
    </w:div>
    <w:div w:id="30423569">
      <w:bodyDiv w:val="1"/>
      <w:marLeft w:val="0"/>
      <w:marRight w:val="0"/>
      <w:marTop w:val="0"/>
      <w:marBottom w:val="0"/>
      <w:divBdr>
        <w:top w:val="none" w:sz="0" w:space="0" w:color="auto"/>
        <w:left w:val="none" w:sz="0" w:space="0" w:color="auto"/>
        <w:bottom w:val="none" w:sz="0" w:space="0" w:color="auto"/>
        <w:right w:val="none" w:sz="0" w:space="0" w:color="auto"/>
      </w:divBdr>
      <w:divsChild>
        <w:div w:id="1864781523">
          <w:marLeft w:val="0"/>
          <w:marRight w:val="0"/>
          <w:marTop w:val="0"/>
          <w:marBottom w:val="0"/>
          <w:divBdr>
            <w:top w:val="none" w:sz="0" w:space="0" w:color="auto"/>
            <w:left w:val="none" w:sz="0" w:space="0" w:color="auto"/>
            <w:bottom w:val="none" w:sz="0" w:space="0" w:color="auto"/>
            <w:right w:val="none" w:sz="0" w:space="0" w:color="auto"/>
          </w:divBdr>
          <w:divsChild>
            <w:div w:id="1255014933">
              <w:marLeft w:val="0"/>
              <w:marRight w:val="0"/>
              <w:marTop w:val="0"/>
              <w:marBottom w:val="0"/>
              <w:divBdr>
                <w:top w:val="none" w:sz="0" w:space="0" w:color="auto"/>
                <w:left w:val="none" w:sz="0" w:space="0" w:color="auto"/>
                <w:bottom w:val="none" w:sz="0" w:space="0" w:color="auto"/>
                <w:right w:val="none" w:sz="0" w:space="0" w:color="auto"/>
              </w:divBdr>
              <w:divsChild>
                <w:div w:id="1702244003">
                  <w:marLeft w:val="0"/>
                  <w:marRight w:val="0"/>
                  <w:marTop w:val="0"/>
                  <w:marBottom w:val="0"/>
                  <w:divBdr>
                    <w:top w:val="none" w:sz="0" w:space="0" w:color="auto"/>
                    <w:left w:val="none" w:sz="0" w:space="0" w:color="auto"/>
                    <w:bottom w:val="none" w:sz="0" w:space="0" w:color="auto"/>
                    <w:right w:val="none" w:sz="0" w:space="0" w:color="auto"/>
                  </w:divBdr>
                  <w:divsChild>
                    <w:div w:id="1809203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956355">
      <w:bodyDiv w:val="1"/>
      <w:marLeft w:val="0"/>
      <w:marRight w:val="0"/>
      <w:marTop w:val="0"/>
      <w:marBottom w:val="0"/>
      <w:divBdr>
        <w:top w:val="none" w:sz="0" w:space="0" w:color="auto"/>
        <w:left w:val="none" w:sz="0" w:space="0" w:color="auto"/>
        <w:bottom w:val="none" w:sz="0" w:space="0" w:color="auto"/>
        <w:right w:val="none" w:sz="0" w:space="0" w:color="auto"/>
      </w:divBdr>
      <w:divsChild>
        <w:div w:id="1120298635">
          <w:marLeft w:val="0"/>
          <w:marRight w:val="0"/>
          <w:marTop w:val="0"/>
          <w:marBottom w:val="0"/>
          <w:divBdr>
            <w:top w:val="none" w:sz="0" w:space="0" w:color="auto"/>
            <w:left w:val="none" w:sz="0" w:space="0" w:color="auto"/>
            <w:bottom w:val="none" w:sz="0" w:space="0" w:color="auto"/>
            <w:right w:val="none" w:sz="0" w:space="0" w:color="auto"/>
          </w:divBdr>
          <w:divsChild>
            <w:div w:id="374281799">
              <w:marLeft w:val="0"/>
              <w:marRight w:val="0"/>
              <w:marTop w:val="0"/>
              <w:marBottom w:val="0"/>
              <w:divBdr>
                <w:top w:val="none" w:sz="0" w:space="0" w:color="auto"/>
                <w:left w:val="none" w:sz="0" w:space="0" w:color="auto"/>
                <w:bottom w:val="none" w:sz="0" w:space="0" w:color="auto"/>
                <w:right w:val="none" w:sz="0" w:space="0" w:color="auto"/>
              </w:divBdr>
              <w:divsChild>
                <w:div w:id="1415668133">
                  <w:marLeft w:val="0"/>
                  <w:marRight w:val="0"/>
                  <w:marTop w:val="0"/>
                  <w:marBottom w:val="0"/>
                  <w:divBdr>
                    <w:top w:val="none" w:sz="0" w:space="0" w:color="auto"/>
                    <w:left w:val="none" w:sz="0" w:space="0" w:color="auto"/>
                    <w:bottom w:val="none" w:sz="0" w:space="0" w:color="auto"/>
                    <w:right w:val="none" w:sz="0" w:space="0" w:color="auto"/>
                  </w:divBdr>
                  <w:divsChild>
                    <w:div w:id="52837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311096">
      <w:bodyDiv w:val="1"/>
      <w:marLeft w:val="0"/>
      <w:marRight w:val="0"/>
      <w:marTop w:val="0"/>
      <w:marBottom w:val="0"/>
      <w:divBdr>
        <w:top w:val="none" w:sz="0" w:space="0" w:color="auto"/>
        <w:left w:val="none" w:sz="0" w:space="0" w:color="auto"/>
        <w:bottom w:val="none" w:sz="0" w:space="0" w:color="auto"/>
        <w:right w:val="none" w:sz="0" w:space="0" w:color="auto"/>
      </w:divBdr>
      <w:divsChild>
        <w:div w:id="312300653">
          <w:marLeft w:val="0"/>
          <w:marRight w:val="0"/>
          <w:marTop w:val="0"/>
          <w:marBottom w:val="0"/>
          <w:divBdr>
            <w:top w:val="none" w:sz="0" w:space="0" w:color="auto"/>
            <w:left w:val="none" w:sz="0" w:space="0" w:color="auto"/>
            <w:bottom w:val="none" w:sz="0" w:space="0" w:color="auto"/>
            <w:right w:val="none" w:sz="0" w:space="0" w:color="auto"/>
          </w:divBdr>
          <w:divsChild>
            <w:div w:id="1935240790">
              <w:marLeft w:val="0"/>
              <w:marRight w:val="0"/>
              <w:marTop w:val="0"/>
              <w:marBottom w:val="0"/>
              <w:divBdr>
                <w:top w:val="none" w:sz="0" w:space="0" w:color="auto"/>
                <w:left w:val="none" w:sz="0" w:space="0" w:color="auto"/>
                <w:bottom w:val="none" w:sz="0" w:space="0" w:color="auto"/>
                <w:right w:val="none" w:sz="0" w:space="0" w:color="auto"/>
              </w:divBdr>
              <w:divsChild>
                <w:div w:id="113036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089773">
      <w:bodyDiv w:val="1"/>
      <w:marLeft w:val="0"/>
      <w:marRight w:val="0"/>
      <w:marTop w:val="0"/>
      <w:marBottom w:val="0"/>
      <w:divBdr>
        <w:top w:val="none" w:sz="0" w:space="0" w:color="auto"/>
        <w:left w:val="none" w:sz="0" w:space="0" w:color="auto"/>
        <w:bottom w:val="none" w:sz="0" w:space="0" w:color="auto"/>
        <w:right w:val="none" w:sz="0" w:space="0" w:color="auto"/>
      </w:divBdr>
    </w:div>
    <w:div w:id="56243241">
      <w:bodyDiv w:val="1"/>
      <w:marLeft w:val="0"/>
      <w:marRight w:val="0"/>
      <w:marTop w:val="0"/>
      <w:marBottom w:val="0"/>
      <w:divBdr>
        <w:top w:val="none" w:sz="0" w:space="0" w:color="auto"/>
        <w:left w:val="none" w:sz="0" w:space="0" w:color="auto"/>
        <w:bottom w:val="none" w:sz="0" w:space="0" w:color="auto"/>
        <w:right w:val="none" w:sz="0" w:space="0" w:color="auto"/>
      </w:divBdr>
    </w:div>
    <w:div w:id="107238960">
      <w:bodyDiv w:val="1"/>
      <w:marLeft w:val="0"/>
      <w:marRight w:val="0"/>
      <w:marTop w:val="0"/>
      <w:marBottom w:val="0"/>
      <w:divBdr>
        <w:top w:val="none" w:sz="0" w:space="0" w:color="auto"/>
        <w:left w:val="none" w:sz="0" w:space="0" w:color="auto"/>
        <w:bottom w:val="none" w:sz="0" w:space="0" w:color="auto"/>
        <w:right w:val="none" w:sz="0" w:space="0" w:color="auto"/>
      </w:divBdr>
    </w:div>
    <w:div w:id="123041267">
      <w:bodyDiv w:val="1"/>
      <w:marLeft w:val="0"/>
      <w:marRight w:val="0"/>
      <w:marTop w:val="0"/>
      <w:marBottom w:val="0"/>
      <w:divBdr>
        <w:top w:val="none" w:sz="0" w:space="0" w:color="auto"/>
        <w:left w:val="none" w:sz="0" w:space="0" w:color="auto"/>
        <w:bottom w:val="none" w:sz="0" w:space="0" w:color="auto"/>
        <w:right w:val="none" w:sz="0" w:space="0" w:color="auto"/>
      </w:divBdr>
    </w:div>
    <w:div w:id="131337477">
      <w:bodyDiv w:val="1"/>
      <w:marLeft w:val="0"/>
      <w:marRight w:val="0"/>
      <w:marTop w:val="0"/>
      <w:marBottom w:val="0"/>
      <w:divBdr>
        <w:top w:val="none" w:sz="0" w:space="0" w:color="auto"/>
        <w:left w:val="none" w:sz="0" w:space="0" w:color="auto"/>
        <w:bottom w:val="none" w:sz="0" w:space="0" w:color="auto"/>
        <w:right w:val="none" w:sz="0" w:space="0" w:color="auto"/>
      </w:divBdr>
    </w:div>
    <w:div w:id="156505049">
      <w:bodyDiv w:val="1"/>
      <w:marLeft w:val="0"/>
      <w:marRight w:val="0"/>
      <w:marTop w:val="0"/>
      <w:marBottom w:val="0"/>
      <w:divBdr>
        <w:top w:val="none" w:sz="0" w:space="0" w:color="auto"/>
        <w:left w:val="none" w:sz="0" w:space="0" w:color="auto"/>
        <w:bottom w:val="none" w:sz="0" w:space="0" w:color="auto"/>
        <w:right w:val="none" w:sz="0" w:space="0" w:color="auto"/>
      </w:divBdr>
    </w:div>
    <w:div w:id="158077538">
      <w:bodyDiv w:val="1"/>
      <w:marLeft w:val="0"/>
      <w:marRight w:val="0"/>
      <w:marTop w:val="0"/>
      <w:marBottom w:val="0"/>
      <w:divBdr>
        <w:top w:val="none" w:sz="0" w:space="0" w:color="auto"/>
        <w:left w:val="none" w:sz="0" w:space="0" w:color="auto"/>
        <w:bottom w:val="none" w:sz="0" w:space="0" w:color="auto"/>
        <w:right w:val="none" w:sz="0" w:space="0" w:color="auto"/>
      </w:divBdr>
    </w:div>
    <w:div w:id="211161257">
      <w:bodyDiv w:val="1"/>
      <w:marLeft w:val="0"/>
      <w:marRight w:val="0"/>
      <w:marTop w:val="0"/>
      <w:marBottom w:val="0"/>
      <w:divBdr>
        <w:top w:val="none" w:sz="0" w:space="0" w:color="auto"/>
        <w:left w:val="none" w:sz="0" w:space="0" w:color="auto"/>
        <w:bottom w:val="none" w:sz="0" w:space="0" w:color="auto"/>
        <w:right w:val="none" w:sz="0" w:space="0" w:color="auto"/>
      </w:divBdr>
      <w:divsChild>
        <w:div w:id="664167798">
          <w:marLeft w:val="0"/>
          <w:marRight w:val="0"/>
          <w:marTop w:val="0"/>
          <w:marBottom w:val="0"/>
          <w:divBdr>
            <w:top w:val="none" w:sz="0" w:space="0" w:color="auto"/>
            <w:left w:val="none" w:sz="0" w:space="0" w:color="auto"/>
            <w:bottom w:val="none" w:sz="0" w:space="0" w:color="auto"/>
            <w:right w:val="none" w:sz="0" w:space="0" w:color="auto"/>
          </w:divBdr>
          <w:divsChild>
            <w:div w:id="310133155">
              <w:marLeft w:val="0"/>
              <w:marRight w:val="0"/>
              <w:marTop w:val="0"/>
              <w:marBottom w:val="0"/>
              <w:divBdr>
                <w:top w:val="none" w:sz="0" w:space="0" w:color="auto"/>
                <w:left w:val="none" w:sz="0" w:space="0" w:color="auto"/>
                <w:bottom w:val="none" w:sz="0" w:space="0" w:color="auto"/>
                <w:right w:val="none" w:sz="0" w:space="0" w:color="auto"/>
              </w:divBdr>
              <w:divsChild>
                <w:div w:id="1832528919">
                  <w:marLeft w:val="0"/>
                  <w:marRight w:val="0"/>
                  <w:marTop w:val="0"/>
                  <w:marBottom w:val="0"/>
                  <w:divBdr>
                    <w:top w:val="none" w:sz="0" w:space="0" w:color="auto"/>
                    <w:left w:val="none" w:sz="0" w:space="0" w:color="auto"/>
                    <w:bottom w:val="none" w:sz="0" w:space="0" w:color="auto"/>
                    <w:right w:val="none" w:sz="0" w:space="0" w:color="auto"/>
                  </w:divBdr>
                  <w:divsChild>
                    <w:div w:id="1329476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1567026">
      <w:bodyDiv w:val="1"/>
      <w:marLeft w:val="0"/>
      <w:marRight w:val="0"/>
      <w:marTop w:val="0"/>
      <w:marBottom w:val="0"/>
      <w:divBdr>
        <w:top w:val="none" w:sz="0" w:space="0" w:color="auto"/>
        <w:left w:val="none" w:sz="0" w:space="0" w:color="auto"/>
        <w:bottom w:val="none" w:sz="0" w:space="0" w:color="auto"/>
        <w:right w:val="none" w:sz="0" w:space="0" w:color="auto"/>
      </w:divBdr>
      <w:divsChild>
        <w:div w:id="917640477">
          <w:marLeft w:val="0"/>
          <w:marRight w:val="0"/>
          <w:marTop w:val="0"/>
          <w:marBottom w:val="0"/>
          <w:divBdr>
            <w:top w:val="none" w:sz="0" w:space="0" w:color="auto"/>
            <w:left w:val="none" w:sz="0" w:space="0" w:color="auto"/>
            <w:bottom w:val="none" w:sz="0" w:space="0" w:color="auto"/>
            <w:right w:val="none" w:sz="0" w:space="0" w:color="auto"/>
          </w:divBdr>
          <w:divsChild>
            <w:div w:id="2043087874">
              <w:marLeft w:val="0"/>
              <w:marRight w:val="0"/>
              <w:marTop w:val="0"/>
              <w:marBottom w:val="0"/>
              <w:divBdr>
                <w:top w:val="none" w:sz="0" w:space="0" w:color="auto"/>
                <w:left w:val="none" w:sz="0" w:space="0" w:color="auto"/>
                <w:bottom w:val="none" w:sz="0" w:space="0" w:color="auto"/>
                <w:right w:val="none" w:sz="0" w:space="0" w:color="auto"/>
              </w:divBdr>
              <w:divsChild>
                <w:div w:id="775709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150674">
      <w:bodyDiv w:val="1"/>
      <w:marLeft w:val="0"/>
      <w:marRight w:val="0"/>
      <w:marTop w:val="0"/>
      <w:marBottom w:val="0"/>
      <w:divBdr>
        <w:top w:val="none" w:sz="0" w:space="0" w:color="auto"/>
        <w:left w:val="none" w:sz="0" w:space="0" w:color="auto"/>
        <w:bottom w:val="none" w:sz="0" w:space="0" w:color="auto"/>
        <w:right w:val="none" w:sz="0" w:space="0" w:color="auto"/>
      </w:divBdr>
    </w:div>
    <w:div w:id="301422652">
      <w:bodyDiv w:val="1"/>
      <w:marLeft w:val="0"/>
      <w:marRight w:val="0"/>
      <w:marTop w:val="0"/>
      <w:marBottom w:val="0"/>
      <w:divBdr>
        <w:top w:val="none" w:sz="0" w:space="0" w:color="auto"/>
        <w:left w:val="none" w:sz="0" w:space="0" w:color="auto"/>
        <w:bottom w:val="none" w:sz="0" w:space="0" w:color="auto"/>
        <w:right w:val="none" w:sz="0" w:space="0" w:color="auto"/>
      </w:divBdr>
    </w:div>
    <w:div w:id="344793668">
      <w:bodyDiv w:val="1"/>
      <w:marLeft w:val="0"/>
      <w:marRight w:val="0"/>
      <w:marTop w:val="0"/>
      <w:marBottom w:val="0"/>
      <w:divBdr>
        <w:top w:val="none" w:sz="0" w:space="0" w:color="auto"/>
        <w:left w:val="none" w:sz="0" w:space="0" w:color="auto"/>
        <w:bottom w:val="none" w:sz="0" w:space="0" w:color="auto"/>
        <w:right w:val="none" w:sz="0" w:space="0" w:color="auto"/>
      </w:divBdr>
    </w:div>
    <w:div w:id="345518905">
      <w:bodyDiv w:val="1"/>
      <w:marLeft w:val="0"/>
      <w:marRight w:val="0"/>
      <w:marTop w:val="0"/>
      <w:marBottom w:val="0"/>
      <w:divBdr>
        <w:top w:val="none" w:sz="0" w:space="0" w:color="auto"/>
        <w:left w:val="none" w:sz="0" w:space="0" w:color="auto"/>
        <w:bottom w:val="none" w:sz="0" w:space="0" w:color="auto"/>
        <w:right w:val="none" w:sz="0" w:space="0" w:color="auto"/>
      </w:divBdr>
      <w:divsChild>
        <w:div w:id="1275671766">
          <w:marLeft w:val="0"/>
          <w:marRight w:val="0"/>
          <w:marTop w:val="0"/>
          <w:marBottom w:val="0"/>
          <w:divBdr>
            <w:top w:val="none" w:sz="0" w:space="0" w:color="auto"/>
            <w:left w:val="none" w:sz="0" w:space="0" w:color="auto"/>
            <w:bottom w:val="none" w:sz="0" w:space="0" w:color="auto"/>
            <w:right w:val="none" w:sz="0" w:space="0" w:color="auto"/>
          </w:divBdr>
          <w:divsChild>
            <w:div w:id="113598216">
              <w:marLeft w:val="0"/>
              <w:marRight w:val="0"/>
              <w:marTop w:val="0"/>
              <w:marBottom w:val="0"/>
              <w:divBdr>
                <w:top w:val="none" w:sz="0" w:space="0" w:color="auto"/>
                <w:left w:val="none" w:sz="0" w:space="0" w:color="auto"/>
                <w:bottom w:val="none" w:sz="0" w:space="0" w:color="auto"/>
                <w:right w:val="none" w:sz="0" w:space="0" w:color="auto"/>
              </w:divBdr>
              <w:divsChild>
                <w:div w:id="1487284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827855">
      <w:bodyDiv w:val="1"/>
      <w:marLeft w:val="0"/>
      <w:marRight w:val="0"/>
      <w:marTop w:val="0"/>
      <w:marBottom w:val="0"/>
      <w:divBdr>
        <w:top w:val="none" w:sz="0" w:space="0" w:color="auto"/>
        <w:left w:val="none" w:sz="0" w:space="0" w:color="auto"/>
        <w:bottom w:val="none" w:sz="0" w:space="0" w:color="auto"/>
        <w:right w:val="none" w:sz="0" w:space="0" w:color="auto"/>
      </w:divBdr>
      <w:divsChild>
        <w:div w:id="1282569818">
          <w:marLeft w:val="0"/>
          <w:marRight w:val="0"/>
          <w:marTop w:val="0"/>
          <w:marBottom w:val="0"/>
          <w:divBdr>
            <w:top w:val="none" w:sz="0" w:space="0" w:color="auto"/>
            <w:left w:val="none" w:sz="0" w:space="0" w:color="auto"/>
            <w:bottom w:val="none" w:sz="0" w:space="0" w:color="auto"/>
            <w:right w:val="none" w:sz="0" w:space="0" w:color="auto"/>
          </w:divBdr>
          <w:divsChild>
            <w:div w:id="2002586807">
              <w:marLeft w:val="0"/>
              <w:marRight w:val="0"/>
              <w:marTop w:val="0"/>
              <w:marBottom w:val="0"/>
              <w:divBdr>
                <w:top w:val="none" w:sz="0" w:space="0" w:color="auto"/>
                <w:left w:val="none" w:sz="0" w:space="0" w:color="auto"/>
                <w:bottom w:val="none" w:sz="0" w:space="0" w:color="auto"/>
                <w:right w:val="none" w:sz="0" w:space="0" w:color="auto"/>
              </w:divBdr>
              <w:divsChild>
                <w:div w:id="1914653844">
                  <w:marLeft w:val="0"/>
                  <w:marRight w:val="0"/>
                  <w:marTop w:val="0"/>
                  <w:marBottom w:val="0"/>
                  <w:divBdr>
                    <w:top w:val="none" w:sz="0" w:space="0" w:color="auto"/>
                    <w:left w:val="none" w:sz="0" w:space="0" w:color="auto"/>
                    <w:bottom w:val="none" w:sz="0" w:space="0" w:color="auto"/>
                    <w:right w:val="none" w:sz="0" w:space="0" w:color="auto"/>
                  </w:divBdr>
                  <w:divsChild>
                    <w:div w:id="510529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0347281">
      <w:bodyDiv w:val="1"/>
      <w:marLeft w:val="0"/>
      <w:marRight w:val="0"/>
      <w:marTop w:val="0"/>
      <w:marBottom w:val="0"/>
      <w:divBdr>
        <w:top w:val="none" w:sz="0" w:space="0" w:color="auto"/>
        <w:left w:val="none" w:sz="0" w:space="0" w:color="auto"/>
        <w:bottom w:val="none" w:sz="0" w:space="0" w:color="auto"/>
        <w:right w:val="none" w:sz="0" w:space="0" w:color="auto"/>
      </w:divBdr>
    </w:div>
    <w:div w:id="406655436">
      <w:bodyDiv w:val="1"/>
      <w:marLeft w:val="0"/>
      <w:marRight w:val="0"/>
      <w:marTop w:val="0"/>
      <w:marBottom w:val="0"/>
      <w:divBdr>
        <w:top w:val="none" w:sz="0" w:space="0" w:color="auto"/>
        <w:left w:val="none" w:sz="0" w:space="0" w:color="auto"/>
        <w:bottom w:val="none" w:sz="0" w:space="0" w:color="auto"/>
        <w:right w:val="none" w:sz="0" w:space="0" w:color="auto"/>
      </w:divBdr>
    </w:div>
    <w:div w:id="430518052">
      <w:bodyDiv w:val="1"/>
      <w:marLeft w:val="0"/>
      <w:marRight w:val="0"/>
      <w:marTop w:val="0"/>
      <w:marBottom w:val="0"/>
      <w:divBdr>
        <w:top w:val="none" w:sz="0" w:space="0" w:color="auto"/>
        <w:left w:val="none" w:sz="0" w:space="0" w:color="auto"/>
        <w:bottom w:val="none" w:sz="0" w:space="0" w:color="auto"/>
        <w:right w:val="none" w:sz="0" w:space="0" w:color="auto"/>
      </w:divBdr>
      <w:divsChild>
        <w:div w:id="1263607667">
          <w:marLeft w:val="0"/>
          <w:marRight w:val="0"/>
          <w:marTop w:val="0"/>
          <w:marBottom w:val="0"/>
          <w:divBdr>
            <w:top w:val="none" w:sz="0" w:space="0" w:color="auto"/>
            <w:left w:val="none" w:sz="0" w:space="0" w:color="auto"/>
            <w:bottom w:val="none" w:sz="0" w:space="0" w:color="auto"/>
            <w:right w:val="none" w:sz="0" w:space="0" w:color="auto"/>
          </w:divBdr>
          <w:divsChild>
            <w:div w:id="1458642811">
              <w:marLeft w:val="0"/>
              <w:marRight w:val="0"/>
              <w:marTop w:val="0"/>
              <w:marBottom w:val="0"/>
              <w:divBdr>
                <w:top w:val="none" w:sz="0" w:space="0" w:color="auto"/>
                <w:left w:val="none" w:sz="0" w:space="0" w:color="auto"/>
                <w:bottom w:val="none" w:sz="0" w:space="0" w:color="auto"/>
                <w:right w:val="none" w:sz="0" w:space="0" w:color="auto"/>
              </w:divBdr>
              <w:divsChild>
                <w:div w:id="582301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409689">
      <w:bodyDiv w:val="1"/>
      <w:marLeft w:val="0"/>
      <w:marRight w:val="0"/>
      <w:marTop w:val="0"/>
      <w:marBottom w:val="0"/>
      <w:divBdr>
        <w:top w:val="none" w:sz="0" w:space="0" w:color="auto"/>
        <w:left w:val="none" w:sz="0" w:space="0" w:color="auto"/>
        <w:bottom w:val="none" w:sz="0" w:space="0" w:color="auto"/>
        <w:right w:val="none" w:sz="0" w:space="0" w:color="auto"/>
      </w:divBdr>
      <w:divsChild>
        <w:div w:id="1324236662">
          <w:marLeft w:val="0"/>
          <w:marRight w:val="0"/>
          <w:marTop w:val="0"/>
          <w:marBottom w:val="0"/>
          <w:divBdr>
            <w:top w:val="none" w:sz="0" w:space="0" w:color="auto"/>
            <w:left w:val="none" w:sz="0" w:space="0" w:color="auto"/>
            <w:bottom w:val="none" w:sz="0" w:space="0" w:color="auto"/>
            <w:right w:val="none" w:sz="0" w:space="0" w:color="auto"/>
          </w:divBdr>
          <w:divsChild>
            <w:div w:id="1679576812">
              <w:marLeft w:val="0"/>
              <w:marRight w:val="0"/>
              <w:marTop w:val="0"/>
              <w:marBottom w:val="0"/>
              <w:divBdr>
                <w:top w:val="none" w:sz="0" w:space="0" w:color="auto"/>
                <w:left w:val="none" w:sz="0" w:space="0" w:color="auto"/>
                <w:bottom w:val="none" w:sz="0" w:space="0" w:color="auto"/>
                <w:right w:val="none" w:sz="0" w:space="0" w:color="auto"/>
              </w:divBdr>
              <w:divsChild>
                <w:div w:id="291794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7455826">
      <w:bodyDiv w:val="1"/>
      <w:marLeft w:val="0"/>
      <w:marRight w:val="0"/>
      <w:marTop w:val="0"/>
      <w:marBottom w:val="0"/>
      <w:divBdr>
        <w:top w:val="none" w:sz="0" w:space="0" w:color="auto"/>
        <w:left w:val="none" w:sz="0" w:space="0" w:color="auto"/>
        <w:bottom w:val="none" w:sz="0" w:space="0" w:color="auto"/>
        <w:right w:val="none" w:sz="0" w:space="0" w:color="auto"/>
      </w:divBdr>
    </w:div>
    <w:div w:id="457797832">
      <w:bodyDiv w:val="1"/>
      <w:marLeft w:val="0"/>
      <w:marRight w:val="0"/>
      <w:marTop w:val="0"/>
      <w:marBottom w:val="0"/>
      <w:divBdr>
        <w:top w:val="none" w:sz="0" w:space="0" w:color="auto"/>
        <w:left w:val="none" w:sz="0" w:space="0" w:color="auto"/>
        <w:bottom w:val="none" w:sz="0" w:space="0" w:color="auto"/>
        <w:right w:val="none" w:sz="0" w:space="0" w:color="auto"/>
      </w:divBdr>
      <w:divsChild>
        <w:div w:id="996344025">
          <w:marLeft w:val="0"/>
          <w:marRight w:val="0"/>
          <w:marTop w:val="0"/>
          <w:marBottom w:val="0"/>
          <w:divBdr>
            <w:top w:val="none" w:sz="0" w:space="0" w:color="auto"/>
            <w:left w:val="none" w:sz="0" w:space="0" w:color="auto"/>
            <w:bottom w:val="none" w:sz="0" w:space="0" w:color="auto"/>
            <w:right w:val="none" w:sz="0" w:space="0" w:color="auto"/>
          </w:divBdr>
          <w:divsChild>
            <w:div w:id="1670718691">
              <w:marLeft w:val="0"/>
              <w:marRight w:val="0"/>
              <w:marTop w:val="0"/>
              <w:marBottom w:val="0"/>
              <w:divBdr>
                <w:top w:val="none" w:sz="0" w:space="0" w:color="auto"/>
                <w:left w:val="none" w:sz="0" w:space="0" w:color="auto"/>
                <w:bottom w:val="none" w:sz="0" w:space="0" w:color="auto"/>
                <w:right w:val="none" w:sz="0" w:space="0" w:color="auto"/>
              </w:divBdr>
              <w:divsChild>
                <w:div w:id="1285036733">
                  <w:marLeft w:val="0"/>
                  <w:marRight w:val="0"/>
                  <w:marTop w:val="0"/>
                  <w:marBottom w:val="0"/>
                  <w:divBdr>
                    <w:top w:val="none" w:sz="0" w:space="0" w:color="auto"/>
                    <w:left w:val="none" w:sz="0" w:space="0" w:color="auto"/>
                    <w:bottom w:val="none" w:sz="0" w:space="0" w:color="auto"/>
                    <w:right w:val="none" w:sz="0" w:space="0" w:color="auto"/>
                  </w:divBdr>
                  <w:divsChild>
                    <w:div w:id="1438478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4586512">
      <w:bodyDiv w:val="1"/>
      <w:marLeft w:val="0"/>
      <w:marRight w:val="0"/>
      <w:marTop w:val="0"/>
      <w:marBottom w:val="0"/>
      <w:divBdr>
        <w:top w:val="none" w:sz="0" w:space="0" w:color="auto"/>
        <w:left w:val="none" w:sz="0" w:space="0" w:color="auto"/>
        <w:bottom w:val="none" w:sz="0" w:space="0" w:color="auto"/>
        <w:right w:val="none" w:sz="0" w:space="0" w:color="auto"/>
      </w:divBdr>
    </w:div>
    <w:div w:id="465661773">
      <w:bodyDiv w:val="1"/>
      <w:marLeft w:val="0"/>
      <w:marRight w:val="0"/>
      <w:marTop w:val="0"/>
      <w:marBottom w:val="0"/>
      <w:divBdr>
        <w:top w:val="none" w:sz="0" w:space="0" w:color="auto"/>
        <w:left w:val="none" w:sz="0" w:space="0" w:color="auto"/>
        <w:bottom w:val="none" w:sz="0" w:space="0" w:color="auto"/>
        <w:right w:val="none" w:sz="0" w:space="0" w:color="auto"/>
      </w:divBdr>
    </w:div>
    <w:div w:id="494105586">
      <w:bodyDiv w:val="1"/>
      <w:marLeft w:val="0"/>
      <w:marRight w:val="0"/>
      <w:marTop w:val="0"/>
      <w:marBottom w:val="0"/>
      <w:divBdr>
        <w:top w:val="none" w:sz="0" w:space="0" w:color="auto"/>
        <w:left w:val="none" w:sz="0" w:space="0" w:color="auto"/>
        <w:bottom w:val="none" w:sz="0" w:space="0" w:color="auto"/>
        <w:right w:val="none" w:sz="0" w:space="0" w:color="auto"/>
      </w:divBdr>
      <w:divsChild>
        <w:div w:id="658996353">
          <w:marLeft w:val="0"/>
          <w:marRight w:val="0"/>
          <w:marTop w:val="0"/>
          <w:marBottom w:val="0"/>
          <w:divBdr>
            <w:top w:val="none" w:sz="0" w:space="0" w:color="auto"/>
            <w:left w:val="none" w:sz="0" w:space="0" w:color="auto"/>
            <w:bottom w:val="none" w:sz="0" w:space="0" w:color="auto"/>
            <w:right w:val="none" w:sz="0" w:space="0" w:color="auto"/>
          </w:divBdr>
          <w:divsChild>
            <w:div w:id="525948301">
              <w:marLeft w:val="0"/>
              <w:marRight w:val="0"/>
              <w:marTop w:val="0"/>
              <w:marBottom w:val="0"/>
              <w:divBdr>
                <w:top w:val="none" w:sz="0" w:space="0" w:color="auto"/>
                <w:left w:val="none" w:sz="0" w:space="0" w:color="auto"/>
                <w:bottom w:val="none" w:sz="0" w:space="0" w:color="auto"/>
                <w:right w:val="none" w:sz="0" w:space="0" w:color="auto"/>
              </w:divBdr>
              <w:divsChild>
                <w:div w:id="1661694398">
                  <w:marLeft w:val="0"/>
                  <w:marRight w:val="0"/>
                  <w:marTop w:val="0"/>
                  <w:marBottom w:val="0"/>
                  <w:divBdr>
                    <w:top w:val="none" w:sz="0" w:space="0" w:color="auto"/>
                    <w:left w:val="none" w:sz="0" w:space="0" w:color="auto"/>
                    <w:bottom w:val="none" w:sz="0" w:space="0" w:color="auto"/>
                    <w:right w:val="none" w:sz="0" w:space="0" w:color="auto"/>
                  </w:divBdr>
                  <w:divsChild>
                    <w:div w:id="739333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2740222">
      <w:bodyDiv w:val="1"/>
      <w:marLeft w:val="0"/>
      <w:marRight w:val="0"/>
      <w:marTop w:val="0"/>
      <w:marBottom w:val="0"/>
      <w:divBdr>
        <w:top w:val="none" w:sz="0" w:space="0" w:color="auto"/>
        <w:left w:val="none" w:sz="0" w:space="0" w:color="auto"/>
        <w:bottom w:val="none" w:sz="0" w:space="0" w:color="auto"/>
        <w:right w:val="none" w:sz="0" w:space="0" w:color="auto"/>
      </w:divBdr>
    </w:div>
    <w:div w:id="558246538">
      <w:bodyDiv w:val="1"/>
      <w:marLeft w:val="0"/>
      <w:marRight w:val="0"/>
      <w:marTop w:val="0"/>
      <w:marBottom w:val="0"/>
      <w:divBdr>
        <w:top w:val="none" w:sz="0" w:space="0" w:color="auto"/>
        <w:left w:val="none" w:sz="0" w:space="0" w:color="auto"/>
        <w:bottom w:val="none" w:sz="0" w:space="0" w:color="auto"/>
        <w:right w:val="none" w:sz="0" w:space="0" w:color="auto"/>
      </w:divBdr>
    </w:div>
    <w:div w:id="603267327">
      <w:bodyDiv w:val="1"/>
      <w:marLeft w:val="0"/>
      <w:marRight w:val="0"/>
      <w:marTop w:val="0"/>
      <w:marBottom w:val="0"/>
      <w:divBdr>
        <w:top w:val="none" w:sz="0" w:space="0" w:color="auto"/>
        <w:left w:val="none" w:sz="0" w:space="0" w:color="auto"/>
        <w:bottom w:val="none" w:sz="0" w:space="0" w:color="auto"/>
        <w:right w:val="none" w:sz="0" w:space="0" w:color="auto"/>
      </w:divBdr>
    </w:div>
    <w:div w:id="619607973">
      <w:bodyDiv w:val="1"/>
      <w:marLeft w:val="0"/>
      <w:marRight w:val="0"/>
      <w:marTop w:val="0"/>
      <w:marBottom w:val="0"/>
      <w:divBdr>
        <w:top w:val="none" w:sz="0" w:space="0" w:color="auto"/>
        <w:left w:val="none" w:sz="0" w:space="0" w:color="auto"/>
        <w:bottom w:val="none" w:sz="0" w:space="0" w:color="auto"/>
        <w:right w:val="none" w:sz="0" w:space="0" w:color="auto"/>
      </w:divBdr>
    </w:div>
    <w:div w:id="632370813">
      <w:bodyDiv w:val="1"/>
      <w:marLeft w:val="0"/>
      <w:marRight w:val="0"/>
      <w:marTop w:val="0"/>
      <w:marBottom w:val="0"/>
      <w:divBdr>
        <w:top w:val="none" w:sz="0" w:space="0" w:color="auto"/>
        <w:left w:val="none" w:sz="0" w:space="0" w:color="auto"/>
        <w:bottom w:val="none" w:sz="0" w:space="0" w:color="auto"/>
        <w:right w:val="none" w:sz="0" w:space="0" w:color="auto"/>
      </w:divBdr>
    </w:div>
    <w:div w:id="634067756">
      <w:bodyDiv w:val="1"/>
      <w:marLeft w:val="0"/>
      <w:marRight w:val="0"/>
      <w:marTop w:val="0"/>
      <w:marBottom w:val="0"/>
      <w:divBdr>
        <w:top w:val="none" w:sz="0" w:space="0" w:color="auto"/>
        <w:left w:val="none" w:sz="0" w:space="0" w:color="auto"/>
        <w:bottom w:val="none" w:sz="0" w:space="0" w:color="auto"/>
        <w:right w:val="none" w:sz="0" w:space="0" w:color="auto"/>
      </w:divBdr>
    </w:div>
    <w:div w:id="668408121">
      <w:bodyDiv w:val="1"/>
      <w:marLeft w:val="0"/>
      <w:marRight w:val="0"/>
      <w:marTop w:val="0"/>
      <w:marBottom w:val="0"/>
      <w:divBdr>
        <w:top w:val="none" w:sz="0" w:space="0" w:color="auto"/>
        <w:left w:val="none" w:sz="0" w:space="0" w:color="auto"/>
        <w:bottom w:val="none" w:sz="0" w:space="0" w:color="auto"/>
        <w:right w:val="none" w:sz="0" w:space="0" w:color="auto"/>
      </w:divBdr>
    </w:div>
    <w:div w:id="678653878">
      <w:bodyDiv w:val="1"/>
      <w:marLeft w:val="0"/>
      <w:marRight w:val="0"/>
      <w:marTop w:val="0"/>
      <w:marBottom w:val="0"/>
      <w:divBdr>
        <w:top w:val="none" w:sz="0" w:space="0" w:color="auto"/>
        <w:left w:val="none" w:sz="0" w:space="0" w:color="auto"/>
        <w:bottom w:val="none" w:sz="0" w:space="0" w:color="auto"/>
        <w:right w:val="none" w:sz="0" w:space="0" w:color="auto"/>
      </w:divBdr>
    </w:div>
    <w:div w:id="688291594">
      <w:bodyDiv w:val="1"/>
      <w:marLeft w:val="0"/>
      <w:marRight w:val="0"/>
      <w:marTop w:val="0"/>
      <w:marBottom w:val="0"/>
      <w:divBdr>
        <w:top w:val="none" w:sz="0" w:space="0" w:color="auto"/>
        <w:left w:val="none" w:sz="0" w:space="0" w:color="auto"/>
        <w:bottom w:val="none" w:sz="0" w:space="0" w:color="auto"/>
        <w:right w:val="none" w:sz="0" w:space="0" w:color="auto"/>
      </w:divBdr>
      <w:divsChild>
        <w:div w:id="1330215652">
          <w:marLeft w:val="0"/>
          <w:marRight w:val="0"/>
          <w:marTop w:val="0"/>
          <w:marBottom w:val="0"/>
          <w:divBdr>
            <w:top w:val="none" w:sz="0" w:space="0" w:color="auto"/>
            <w:left w:val="none" w:sz="0" w:space="0" w:color="auto"/>
            <w:bottom w:val="none" w:sz="0" w:space="0" w:color="auto"/>
            <w:right w:val="none" w:sz="0" w:space="0" w:color="auto"/>
          </w:divBdr>
          <w:divsChild>
            <w:div w:id="1957251770">
              <w:marLeft w:val="0"/>
              <w:marRight w:val="0"/>
              <w:marTop w:val="0"/>
              <w:marBottom w:val="0"/>
              <w:divBdr>
                <w:top w:val="none" w:sz="0" w:space="0" w:color="auto"/>
                <w:left w:val="none" w:sz="0" w:space="0" w:color="auto"/>
                <w:bottom w:val="none" w:sz="0" w:space="0" w:color="auto"/>
                <w:right w:val="none" w:sz="0" w:space="0" w:color="auto"/>
              </w:divBdr>
              <w:divsChild>
                <w:div w:id="112791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0717014">
      <w:bodyDiv w:val="1"/>
      <w:marLeft w:val="0"/>
      <w:marRight w:val="0"/>
      <w:marTop w:val="0"/>
      <w:marBottom w:val="0"/>
      <w:divBdr>
        <w:top w:val="none" w:sz="0" w:space="0" w:color="auto"/>
        <w:left w:val="none" w:sz="0" w:space="0" w:color="auto"/>
        <w:bottom w:val="none" w:sz="0" w:space="0" w:color="auto"/>
        <w:right w:val="none" w:sz="0" w:space="0" w:color="auto"/>
      </w:divBdr>
      <w:divsChild>
        <w:div w:id="193271604">
          <w:marLeft w:val="0"/>
          <w:marRight w:val="0"/>
          <w:marTop w:val="0"/>
          <w:marBottom w:val="0"/>
          <w:divBdr>
            <w:top w:val="none" w:sz="0" w:space="0" w:color="auto"/>
            <w:left w:val="none" w:sz="0" w:space="0" w:color="auto"/>
            <w:bottom w:val="none" w:sz="0" w:space="0" w:color="auto"/>
            <w:right w:val="none" w:sz="0" w:space="0" w:color="auto"/>
          </w:divBdr>
          <w:divsChild>
            <w:div w:id="1158813975">
              <w:marLeft w:val="0"/>
              <w:marRight w:val="0"/>
              <w:marTop w:val="0"/>
              <w:marBottom w:val="0"/>
              <w:divBdr>
                <w:top w:val="none" w:sz="0" w:space="0" w:color="auto"/>
                <w:left w:val="none" w:sz="0" w:space="0" w:color="auto"/>
                <w:bottom w:val="none" w:sz="0" w:space="0" w:color="auto"/>
                <w:right w:val="none" w:sz="0" w:space="0" w:color="auto"/>
              </w:divBdr>
              <w:divsChild>
                <w:div w:id="603264574">
                  <w:marLeft w:val="0"/>
                  <w:marRight w:val="0"/>
                  <w:marTop w:val="0"/>
                  <w:marBottom w:val="0"/>
                  <w:divBdr>
                    <w:top w:val="none" w:sz="0" w:space="0" w:color="auto"/>
                    <w:left w:val="none" w:sz="0" w:space="0" w:color="auto"/>
                    <w:bottom w:val="none" w:sz="0" w:space="0" w:color="auto"/>
                    <w:right w:val="none" w:sz="0" w:space="0" w:color="auto"/>
                  </w:divBdr>
                  <w:divsChild>
                    <w:div w:id="1570925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0612113">
      <w:bodyDiv w:val="1"/>
      <w:marLeft w:val="0"/>
      <w:marRight w:val="0"/>
      <w:marTop w:val="0"/>
      <w:marBottom w:val="0"/>
      <w:divBdr>
        <w:top w:val="none" w:sz="0" w:space="0" w:color="auto"/>
        <w:left w:val="none" w:sz="0" w:space="0" w:color="auto"/>
        <w:bottom w:val="none" w:sz="0" w:space="0" w:color="auto"/>
        <w:right w:val="none" w:sz="0" w:space="0" w:color="auto"/>
      </w:divBdr>
    </w:div>
    <w:div w:id="798498502">
      <w:bodyDiv w:val="1"/>
      <w:marLeft w:val="0"/>
      <w:marRight w:val="0"/>
      <w:marTop w:val="0"/>
      <w:marBottom w:val="0"/>
      <w:divBdr>
        <w:top w:val="none" w:sz="0" w:space="0" w:color="auto"/>
        <w:left w:val="none" w:sz="0" w:space="0" w:color="auto"/>
        <w:bottom w:val="none" w:sz="0" w:space="0" w:color="auto"/>
        <w:right w:val="none" w:sz="0" w:space="0" w:color="auto"/>
      </w:divBdr>
      <w:divsChild>
        <w:div w:id="2073697086">
          <w:marLeft w:val="0"/>
          <w:marRight w:val="0"/>
          <w:marTop w:val="0"/>
          <w:marBottom w:val="0"/>
          <w:divBdr>
            <w:top w:val="none" w:sz="0" w:space="0" w:color="auto"/>
            <w:left w:val="none" w:sz="0" w:space="0" w:color="auto"/>
            <w:bottom w:val="none" w:sz="0" w:space="0" w:color="auto"/>
            <w:right w:val="none" w:sz="0" w:space="0" w:color="auto"/>
          </w:divBdr>
          <w:divsChild>
            <w:div w:id="2080706387">
              <w:marLeft w:val="0"/>
              <w:marRight w:val="0"/>
              <w:marTop w:val="0"/>
              <w:marBottom w:val="0"/>
              <w:divBdr>
                <w:top w:val="none" w:sz="0" w:space="0" w:color="auto"/>
                <w:left w:val="none" w:sz="0" w:space="0" w:color="auto"/>
                <w:bottom w:val="none" w:sz="0" w:space="0" w:color="auto"/>
                <w:right w:val="none" w:sz="0" w:space="0" w:color="auto"/>
              </w:divBdr>
              <w:divsChild>
                <w:div w:id="1659993850">
                  <w:marLeft w:val="0"/>
                  <w:marRight w:val="0"/>
                  <w:marTop w:val="0"/>
                  <w:marBottom w:val="0"/>
                  <w:divBdr>
                    <w:top w:val="none" w:sz="0" w:space="0" w:color="auto"/>
                    <w:left w:val="none" w:sz="0" w:space="0" w:color="auto"/>
                    <w:bottom w:val="none" w:sz="0" w:space="0" w:color="auto"/>
                    <w:right w:val="none" w:sz="0" w:space="0" w:color="auto"/>
                  </w:divBdr>
                  <w:divsChild>
                    <w:div w:id="923148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1532764">
      <w:bodyDiv w:val="1"/>
      <w:marLeft w:val="0"/>
      <w:marRight w:val="0"/>
      <w:marTop w:val="0"/>
      <w:marBottom w:val="0"/>
      <w:divBdr>
        <w:top w:val="none" w:sz="0" w:space="0" w:color="auto"/>
        <w:left w:val="none" w:sz="0" w:space="0" w:color="auto"/>
        <w:bottom w:val="none" w:sz="0" w:space="0" w:color="auto"/>
        <w:right w:val="none" w:sz="0" w:space="0" w:color="auto"/>
      </w:divBdr>
      <w:divsChild>
        <w:div w:id="713190636">
          <w:marLeft w:val="0"/>
          <w:marRight w:val="0"/>
          <w:marTop w:val="0"/>
          <w:marBottom w:val="0"/>
          <w:divBdr>
            <w:top w:val="none" w:sz="0" w:space="0" w:color="auto"/>
            <w:left w:val="none" w:sz="0" w:space="0" w:color="auto"/>
            <w:bottom w:val="none" w:sz="0" w:space="0" w:color="auto"/>
            <w:right w:val="none" w:sz="0" w:space="0" w:color="auto"/>
          </w:divBdr>
          <w:divsChild>
            <w:div w:id="393814746">
              <w:marLeft w:val="0"/>
              <w:marRight w:val="0"/>
              <w:marTop w:val="0"/>
              <w:marBottom w:val="0"/>
              <w:divBdr>
                <w:top w:val="none" w:sz="0" w:space="0" w:color="auto"/>
                <w:left w:val="none" w:sz="0" w:space="0" w:color="auto"/>
                <w:bottom w:val="none" w:sz="0" w:space="0" w:color="auto"/>
                <w:right w:val="none" w:sz="0" w:space="0" w:color="auto"/>
              </w:divBdr>
              <w:divsChild>
                <w:div w:id="1002776836">
                  <w:marLeft w:val="0"/>
                  <w:marRight w:val="0"/>
                  <w:marTop w:val="0"/>
                  <w:marBottom w:val="0"/>
                  <w:divBdr>
                    <w:top w:val="none" w:sz="0" w:space="0" w:color="auto"/>
                    <w:left w:val="none" w:sz="0" w:space="0" w:color="auto"/>
                    <w:bottom w:val="none" w:sz="0" w:space="0" w:color="auto"/>
                    <w:right w:val="none" w:sz="0" w:space="0" w:color="auto"/>
                  </w:divBdr>
                  <w:divsChild>
                    <w:div w:id="1142775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6729099">
      <w:bodyDiv w:val="1"/>
      <w:marLeft w:val="0"/>
      <w:marRight w:val="0"/>
      <w:marTop w:val="0"/>
      <w:marBottom w:val="0"/>
      <w:divBdr>
        <w:top w:val="none" w:sz="0" w:space="0" w:color="auto"/>
        <w:left w:val="none" w:sz="0" w:space="0" w:color="auto"/>
        <w:bottom w:val="none" w:sz="0" w:space="0" w:color="auto"/>
        <w:right w:val="none" w:sz="0" w:space="0" w:color="auto"/>
      </w:divBdr>
    </w:div>
    <w:div w:id="909928775">
      <w:bodyDiv w:val="1"/>
      <w:marLeft w:val="0"/>
      <w:marRight w:val="0"/>
      <w:marTop w:val="0"/>
      <w:marBottom w:val="0"/>
      <w:divBdr>
        <w:top w:val="none" w:sz="0" w:space="0" w:color="auto"/>
        <w:left w:val="none" w:sz="0" w:space="0" w:color="auto"/>
        <w:bottom w:val="none" w:sz="0" w:space="0" w:color="auto"/>
        <w:right w:val="none" w:sz="0" w:space="0" w:color="auto"/>
      </w:divBdr>
    </w:div>
    <w:div w:id="930359291">
      <w:bodyDiv w:val="1"/>
      <w:marLeft w:val="0"/>
      <w:marRight w:val="0"/>
      <w:marTop w:val="0"/>
      <w:marBottom w:val="0"/>
      <w:divBdr>
        <w:top w:val="none" w:sz="0" w:space="0" w:color="auto"/>
        <w:left w:val="none" w:sz="0" w:space="0" w:color="auto"/>
        <w:bottom w:val="none" w:sz="0" w:space="0" w:color="auto"/>
        <w:right w:val="none" w:sz="0" w:space="0" w:color="auto"/>
      </w:divBdr>
    </w:div>
    <w:div w:id="934048974">
      <w:bodyDiv w:val="1"/>
      <w:marLeft w:val="0"/>
      <w:marRight w:val="0"/>
      <w:marTop w:val="0"/>
      <w:marBottom w:val="0"/>
      <w:divBdr>
        <w:top w:val="none" w:sz="0" w:space="0" w:color="auto"/>
        <w:left w:val="none" w:sz="0" w:space="0" w:color="auto"/>
        <w:bottom w:val="none" w:sz="0" w:space="0" w:color="auto"/>
        <w:right w:val="none" w:sz="0" w:space="0" w:color="auto"/>
      </w:divBdr>
    </w:div>
    <w:div w:id="944383451">
      <w:bodyDiv w:val="1"/>
      <w:marLeft w:val="0"/>
      <w:marRight w:val="0"/>
      <w:marTop w:val="0"/>
      <w:marBottom w:val="0"/>
      <w:divBdr>
        <w:top w:val="none" w:sz="0" w:space="0" w:color="auto"/>
        <w:left w:val="none" w:sz="0" w:space="0" w:color="auto"/>
        <w:bottom w:val="none" w:sz="0" w:space="0" w:color="auto"/>
        <w:right w:val="none" w:sz="0" w:space="0" w:color="auto"/>
      </w:divBdr>
      <w:divsChild>
        <w:div w:id="81534289">
          <w:marLeft w:val="0"/>
          <w:marRight w:val="0"/>
          <w:marTop w:val="0"/>
          <w:marBottom w:val="0"/>
          <w:divBdr>
            <w:top w:val="none" w:sz="0" w:space="0" w:color="auto"/>
            <w:left w:val="none" w:sz="0" w:space="0" w:color="auto"/>
            <w:bottom w:val="none" w:sz="0" w:space="0" w:color="auto"/>
            <w:right w:val="none" w:sz="0" w:space="0" w:color="auto"/>
          </w:divBdr>
          <w:divsChild>
            <w:div w:id="1363625218">
              <w:marLeft w:val="0"/>
              <w:marRight w:val="0"/>
              <w:marTop w:val="0"/>
              <w:marBottom w:val="0"/>
              <w:divBdr>
                <w:top w:val="none" w:sz="0" w:space="0" w:color="auto"/>
                <w:left w:val="none" w:sz="0" w:space="0" w:color="auto"/>
                <w:bottom w:val="none" w:sz="0" w:space="0" w:color="auto"/>
                <w:right w:val="none" w:sz="0" w:space="0" w:color="auto"/>
              </w:divBdr>
              <w:divsChild>
                <w:div w:id="1092049451">
                  <w:marLeft w:val="0"/>
                  <w:marRight w:val="0"/>
                  <w:marTop w:val="0"/>
                  <w:marBottom w:val="0"/>
                  <w:divBdr>
                    <w:top w:val="none" w:sz="0" w:space="0" w:color="auto"/>
                    <w:left w:val="none" w:sz="0" w:space="0" w:color="auto"/>
                    <w:bottom w:val="none" w:sz="0" w:space="0" w:color="auto"/>
                    <w:right w:val="none" w:sz="0" w:space="0" w:color="auto"/>
                  </w:divBdr>
                  <w:divsChild>
                    <w:div w:id="683631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4969473">
      <w:bodyDiv w:val="1"/>
      <w:marLeft w:val="0"/>
      <w:marRight w:val="0"/>
      <w:marTop w:val="0"/>
      <w:marBottom w:val="0"/>
      <w:divBdr>
        <w:top w:val="none" w:sz="0" w:space="0" w:color="auto"/>
        <w:left w:val="none" w:sz="0" w:space="0" w:color="auto"/>
        <w:bottom w:val="none" w:sz="0" w:space="0" w:color="auto"/>
        <w:right w:val="none" w:sz="0" w:space="0" w:color="auto"/>
      </w:divBdr>
      <w:divsChild>
        <w:div w:id="589511555">
          <w:marLeft w:val="0"/>
          <w:marRight w:val="0"/>
          <w:marTop w:val="0"/>
          <w:marBottom w:val="0"/>
          <w:divBdr>
            <w:top w:val="none" w:sz="0" w:space="0" w:color="auto"/>
            <w:left w:val="none" w:sz="0" w:space="0" w:color="auto"/>
            <w:bottom w:val="none" w:sz="0" w:space="0" w:color="auto"/>
            <w:right w:val="none" w:sz="0" w:space="0" w:color="auto"/>
          </w:divBdr>
          <w:divsChild>
            <w:div w:id="534849453">
              <w:marLeft w:val="0"/>
              <w:marRight w:val="0"/>
              <w:marTop w:val="0"/>
              <w:marBottom w:val="0"/>
              <w:divBdr>
                <w:top w:val="none" w:sz="0" w:space="0" w:color="auto"/>
                <w:left w:val="none" w:sz="0" w:space="0" w:color="auto"/>
                <w:bottom w:val="none" w:sz="0" w:space="0" w:color="auto"/>
                <w:right w:val="none" w:sz="0" w:space="0" w:color="auto"/>
              </w:divBdr>
              <w:divsChild>
                <w:div w:id="378162709">
                  <w:marLeft w:val="0"/>
                  <w:marRight w:val="0"/>
                  <w:marTop w:val="0"/>
                  <w:marBottom w:val="0"/>
                  <w:divBdr>
                    <w:top w:val="none" w:sz="0" w:space="0" w:color="auto"/>
                    <w:left w:val="none" w:sz="0" w:space="0" w:color="auto"/>
                    <w:bottom w:val="none" w:sz="0" w:space="0" w:color="auto"/>
                    <w:right w:val="none" w:sz="0" w:space="0" w:color="auto"/>
                  </w:divBdr>
                  <w:divsChild>
                    <w:div w:id="89489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7093306">
      <w:bodyDiv w:val="1"/>
      <w:marLeft w:val="0"/>
      <w:marRight w:val="0"/>
      <w:marTop w:val="0"/>
      <w:marBottom w:val="0"/>
      <w:divBdr>
        <w:top w:val="none" w:sz="0" w:space="0" w:color="auto"/>
        <w:left w:val="none" w:sz="0" w:space="0" w:color="auto"/>
        <w:bottom w:val="none" w:sz="0" w:space="0" w:color="auto"/>
        <w:right w:val="none" w:sz="0" w:space="0" w:color="auto"/>
      </w:divBdr>
    </w:div>
    <w:div w:id="1030571090">
      <w:bodyDiv w:val="1"/>
      <w:marLeft w:val="0"/>
      <w:marRight w:val="0"/>
      <w:marTop w:val="0"/>
      <w:marBottom w:val="0"/>
      <w:divBdr>
        <w:top w:val="none" w:sz="0" w:space="0" w:color="auto"/>
        <w:left w:val="none" w:sz="0" w:space="0" w:color="auto"/>
        <w:bottom w:val="none" w:sz="0" w:space="0" w:color="auto"/>
        <w:right w:val="none" w:sz="0" w:space="0" w:color="auto"/>
      </w:divBdr>
    </w:div>
    <w:div w:id="1044255970">
      <w:bodyDiv w:val="1"/>
      <w:marLeft w:val="0"/>
      <w:marRight w:val="0"/>
      <w:marTop w:val="0"/>
      <w:marBottom w:val="0"/>
      <w:divBdr>
        <w:top w:val="none" w:sz="0" w:space="0" w:color="auto"/>
        <w:left w:val="none" w:sz="0" w:space="0" w:color="auto"/>
        <w:bottom w:val="none" w:sz="0" w:space="0" w:color="auto"/>
        <w:right w:val="none" w:sz="0" w:space="0" w:color="auto"/>
      </w:divBdr>
    </w:div>
    <w:div w:id="1051080749">
      <w:bodyDiv w:val="1"/>
      <w:marLeft w:val="0"/>
      <w:marRight w:val="0"/>
      <w:marTop w:val="0"/>
      <w:marBottom w:val="0"/>
      <w:divBdr>
        <w:top w:val="none" w:sz="0" w:space="0" w:color="auto"/>
        <w:left w:val="none" w:sz="0" w:space="0" w:color="auto"/>
        <w:bottom w:val="none" w:sz="0" w:space="0" w:color="auto"/>
        <w:right w:val="none" w:sz="0" w:space="0" w:color="auto"/>
      </w:divBdr>
    </w:div>
    <w:div w:id="1090853706">
      <w:bodyDiv w:val="1"/>
      <w:marLeft w:val="0"/>
      <w:marRight w:val="0"/>
      <w:marTop w:val="0"/>
      <w:marBottom w:val="0"/>
      <w:divBdr>
        <w:top w:val="none" w:sz="0" w:space="0" w:color="auto"/>
        <w:left w:val="none" w:sz="0" w:space="0" w:color="auto"/>
        <w:bottom w:val="none" w:sz="0" w:space="0" w:color="auto"/>
        <w:right w:val="none" w:sz="0" w:space="0" w:color="auto"/>
      </w:divBdr>
    </w:div>
    <w:div w:id="1100681428">
      <w:bodyDiv w:val="1"/>
      <w:marLeft w:val="0"/>
      <w:marRight w:val="0"/>
      <w:marTop w:val="0"/>
      <w:marBottom w:val="0"/>
      <w:divBdr>
        <w:top w:val="none" w:sz="0" w:space="0" w:color="auto"/>
        <w:left w:val="none" w:sz="0" w:space="0" w:color="auto"/>
        <w:bottom w:val="none" w:sz="0" w:space="0" w:color="auto"/>
        <w:right w:val="none" w:sz="0" w:space="0" w:color="auto"/>
      </w:divBdr>
    </w:div>
    <w:div w:id="1156456377">
      <w:bodyDiv w:val="1"/>
      <w:marLeft w:val="0"/>
      <w:marRight w:val="0"/>
      <w:marTop w:val="0"/>
      <w:marBottom w:val="0"/>
      <w:divBdr>
        <w:top w:val="none" w:sz="0" w:space="0" w:color="auto"/>
        <w:left w:val="none" w:sz="0" w:space="0" w:color="auto"/>
        <w:bottom w:val="none" w:sz="0" w:space="0" w:color="auto"/>
        <w:right w:val="none" w:sz="0" w:space="0" w:color="auto"/>
      </w:divBdr>
    </w:div>
    <w:div w:id="1166289028">
      <w:bodyDiv w:val="1"/>
      <w:marLeft w:val="0"/>
      <w:marRight w:val="0"/>
      <w:marTop w:val="0"/>
      <w:marBottom w:val="0"/>
      <w:divBdr>
        <w:top w:val="none" w:sz="0" w:space="0" w:color="auto"/>
        <w:left w:val="none" w:sz="0" w:space="0" w:color="auto"/>
        <w:bottom w:val="none" w:sz="0" w:space="0" w:color="auto"/>
        <w:right w:val="none" w:sz="0" w:space="0" w:color="auto"/>
      </w:divBdr>
      <w:divsChild>
        <w:div w:id="1213275647">
          <w:marLeft w:val="0"/>
          <w:marRight w:val="0"/>
          <w:marTop w:val="0"/>
          <w:marBottom w:val="0"/>
          <w:divBdr>
            <w:top w:val="none" w:sz="0" w:space="0" w:color="auto"/>
            <w:left w:val="none" w:sz="0" w:space="0" w:color="auto"/>
            <w:bottom w:val="none" w:sz="0" w:space="0" w:color="auto"/>
            <w:right w:val="none" w:sz="0" w:space="0" w:color="auto"/>
          </w:divBdr>
          <w:divsChild>
            <w:div w:id="759255284">
              <w:marLeft w:val="0"/>
              <w:marRight w:val="0"/>
              <w:marTop w:val="0"/>
              <w:marBottom w:val="0"/>
              <w:divBdr>
                <w:top w:val="none" w:sz="0" w:space="0" w:color="auto"/>
                <w:left w:val="none" w:sz="0" w:space="0" w:color="auto"/>
                <w:bottom w:val="none" w:sz="0" w:space="0" w:color="auto"/>
                <w:right w:val="none" w:sz="0" w:space="0" w:color="auto"/>
              </w:divBdr>
              <w:divsChild>
                <w:div w:id="2113670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883733">
      <w:bodyDiv w:val="1"/>
      <w:marLeft w:val="0"/>
      <w:marRight w:val="0"/>
      <w:marTop w:val="0"/>
      <w:marBottom w:val="0"/>
      <w:divBdr>
        <w:top w:val="none" w:sz="0" w:space="0" w:color="auto"/>
        <w:left w:val="none" w:sz="0" w:space="0" w:color="auto"/>
        <w:bottom w:val="none" w:sz="0" w:space="0" w:color="auto"/>
        <w:right w:val="none" w:sz="0" w:space="0" w:color="auto"/>
      </w:divBdr>
    </w:div>
    <w:div w:id="1218273666">
      <w:bodyDiv w:val="1"/>
      <w:marLeft w:val="0"/>
      <w:marRight w:val="0"/>
      <w:marTop w:val="0"/>
      <w:marBottom w:val="0"/>
      <w:divBdr>
        <w:top w:val="none" w:sz="0" w:space="0" w:color="auto"/>
        <w:left w:val="none" w:sz="0" w:space="0" w:color="auto"/>
        <w:bottom w:val="none" w:sz="0" w:space="0" w:color="auto"/>
        <w:right w:val="none" w:sz="0" w:space="0" w:color="auto"/>
      </w:divBdr>
    </w:div>
    <w:div w:id="1224638280">
      <w:bodyDiv w:val="1"/>
      <w:marLeft w:val="0"/>
      <w:marRight w:val="0"/>
      <w:marTop w:val="0"/>
      <w:marBottom w:val="0"/>
      <w:divBdr>
        <w:top w:val="none" w:sz="0" w:space="0" w:color="auto"/>
        <w:left w:val="none" w:sz="0" w:space="0" w:color="auto"/>
        <w:bottom w:val="none" w:sz="0" w:space="0" w:color="auto"/>
        <w:right w:val="none" w:sz="0" w:space="0" w:color="auto"/>
      </w:divBdr>
    </w:div>
    <w:div w:id="1230073965">
      <w:bodyDiv w:val="1"/>
      <w:marLeft w:val="0"/>
      <w:marRight w:val="0"/>
      <w:marTop w:val="0"/>
      <w:marBottom w:val="0"/>
      <w:divBdr>
        <w:top w:val="none" w:sz="0" w:space="0" w:color="auto"/>
        <w:left w:val="none" w:sz="0" w:space="0" w:color="auto"/>
        <w:bottom w:val="none" w:sz="0" w:space="0" w:color="auto"/>
        <w:right w:val="none" w:sz="0" w:space="0" w:color="auto"/>
      </w:divBdr>
    </w:div>
    <w:div w:id="1246767600">
      <w:bodyDiv w:val="1"/>
      <w:marLeft w:val="0"/>
      <w:marRight w:val="0"/>
      <w:marTop w:val="0"/>
      <w:marBottom w:val="0"/>
      <w:divBdr>
        <w:top w:val="none" w:sz="0" w:space="0" w:color="auto"/>
        <w:left w:val="none" w:sz="0" w:space="0" w:color="auto"/>
        <w:bottom w:val="none" w:sz="0" w:space="0" w:color="auto"/>
        <w:right w:val="none" w:sz="0" w:space="0" w:color="auto"/>
      </w:divBdr>
    </w:div>
    <w:div w:id="1305936333">
      <w:bodyDiv w:val="1"/>
      <w:marLeft w:val="0"/>
      <w:marRight w:val="0"/>
      <w:marTop w:val="0"/>
      <w:marBottom w:val="0"/>
      <w:divBdr>
        <w:top w:val="none" w:sz="0" w:space="0" w:color="auto"/>
        <w:left w:val="none" w:sz="0" w:space="0" w:color="auto"/>
        <w:bottom w:val="none" w:sz="0" w:space="0" w:color="auto"/>
        <w:right w:val="none" w:sz="0" w:space="0" w:color="auto"/>
      </w:divBdr>
    </w:div>
    <w:div w:id="1309676136">
      <w:bodyDiv w:val="1"/>
      <w:marLeft w:val="0"/>
      <w:marRight w:val="0"/>
      <w:marTop w:val="0"/>
      <w:marBottom w:val="0"/>
      <w:divBdr>
        <w:top w:val="none" w:sz="0" w:space="0" w:color="auto"/>
        <w:left w:val="none" w:sz="0" w:space="0" w:color="auto"/>
        <w:bottom w:val="none" w:sz="0" w:space="0" w:color="auto"/>
        <w:right w:val="none" w:sz="0" w:space="0" w:color="auto"/>
      </w:divBdr>
    </w:div>
    <w:div w:id="1350906528">
      <w:bodyDiv w:val="1"/>
      <w:marLeft w:val="0"/>
      <w:marRight w:val="0"/>
      <w:marTop w:val="0"/>
      <w:marBottom w:val="0"/>
      <w:divBdr>
        <w:top w:val="none" w:sz="0" w:space="0" w:color="auto"/>
        <w:left w:val="none" w:sz="0" w:space="0" w:color="auto"/>
        <w:bottom w:val="none" w:sz="0" w:space="0" w:color="auto"/>
        <w:right w:val="none" w:sz="0" w:space="0" w:color="auto"/>
      </w:divBdr>
    </w:div>
    <w:div w:id="1355376099">
      <w:bodyDiv w:val="1"/>
      <w:marLeft w:val="0"/>
      <w:marRight w:val="0"/>
      <w:marTop w:val="0"/>
      <w:marBottom w:val="0"/>
      <w:divBdr>
        <w:top w:val="none" w:sz="0" w:space="0" w:color="auto"/>
        <w:left w:val="none" w:sz="0" w:space="0" w:color="auto"/>
        <w:bottom w:val="none" w:sz="0" w:space="0" w:color="auto"/>
        <w:right w:val="none" w:sz="0" w:space="0" w:color="auto"/>
      </w:divBdr>
    </w:div>
    <w:div w:id="1363246400">
      <w:bodyDiv w:val="1"/>
      <w:marLeft w:val="0"/>
      <w:marRight w:val="0"/>
      <w:marTop w:val="0"/>
      <w:marBottom w:val="0"/>
      <w:divBdr>
        <w:top w:val="none" w:sz="0" w:space="0" w:color="auto"/>
        <w:left w:val="none" w:sz="0" w:space="0" w:color="auto"/>
        <w:bottom w:val="none" w:sz="0" w:space="0" w:color="auto"/>
        <w:right w:val="none" w:sz="0" w:space="0" w:color="auto"/>
      </w:divBdr>
      <w:divsChild>
        <w:div w:id="791022361">
          <w:marLeft w:val="0"/>
          <w:marRight w:val="0"/>
          <w:marTop w:val="0"/>
          <w:marBottom w:val="0"/>
          <w:divBdr>
            <w:top w:val="none" w:sz="0" w:space="0" w:color="auto"/>
            <w:left w:val="none" w:sz="0" w:space="0" w:color="auto"/>
            <w:bottom w:val="none" w:sz="0" w:space="0" w:color="auto"/>
            <w:right w:val="none" w:sz="0" w:space="0" w:color="auto"/>
          </w:divBdr>
          <w:divsChild>
            <w:div w:id="1120225496">
              <w:marLeft w:val="0"/>
              <w:marRight w:val="0"/>
              <w:marTop w:val="0"/>
              <w:marBottom w:val="0"/>
              <w:divBdr>
                <w:top w:val="none" w:sz="0" w:space="0" w:color="auto"/>
                <w:left w:val="none" w:sz="0" w:space="0" w:color="auto"/>
                <w:bottom w:val="none" w:sz="0" w:space="0" w:color="auto"/>
                <w:right w:val="none" w:sz="0" w:space="0" w:color="auto"/>
              </w:divBdr>
              <w:divsChild>
                <w:div w:id="484048951">
                  <w:marLeft w:val="0"/>
                  <w:marRight w:val="0"/>
                  <w:marTop w:val="0"/>
                  <w:marBottom w:val="0"/>
                  <w:divBdr>
                    <w:top w:val="none" w:sz="0" w:space="0" w:color="auto"/>
                    <w:left w:val="none" w:sz="0" w:space="0" w:color="auto"/>
                    <w:bottom w:val="none" w:sz="0" w:space="0" w:color="auto"/>
                    <w:right w:val="none" w:sz="0" w:space="0" w:color="auto"/>
                  </w:divBdr>
                  <w:divsChild>
                    <w:div w:id="4602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5153696">
      <w:bodyDiv w:val="1"/>
      <w:marLeft w:val="0"/>
      <w:marRight w:val="0"/>
      <w:marTop w:val="0"/>
      <w:marBottom w:val="0"/>
      <w:divBdr>
        <w:top w:val="none" w:sz="0" w:space="0" w:color="auto"/>
        <w:left w:val="none" w:sz="0" w:space="0" w:color="auto"/>
        <w:bottom w:val="none" w:sz="0" w:space="0" w:color="auto"/>
        <w:right w:val="none" w:sz="0" w:space="0" w:color="auto"/>
      </w:divBdr>
    </w:div>
    <w:div w:id="1463503409">
      <w:bodyDiv w:val="1"/>
      <w:marLeft w:val="0"/>
      <w:marRight w:val="0"/>
      <w:marTop w:val="0"/>
      <w:marBottom w:val="0"/>
      <w:divBdr>
        <w:top w:val="none" w:sz="0" w:space="0" w:color="auto"/>
        <w:left w:val="none" w:sz="0" w:space="0" w:color="auto"/>
        <w:bottom w:val="none" w:sz="0" w:space="0" w:color="auto"/>
        <w:right w:val="none" w:sz="0" w:space="0" w:color="auto"/>
      </w:divBdr>
      <w:divsChild>
        <w:div w:id="1985741339">
          <w:marLeft w:val="0"/>
          <w:marRight w:val="0"/>
          <w:marTop w:val="0"/>
          <w:marBottom w:val="0"/>
          <w:divBdr>
            <w:top w:val="none" w:sz="0" w:space="0" w:color="auto"/>
            <w:left w:val="none" w:sz="0" w:space="0" w:color="auto"/>
            <w:bottom w:val="none" w:sz="0" w:space="0" w:color="auto"/>
            <w:right w:val="none" w:sz="0" w:space="0" w:color="auto"/>
          </w:divBdr>
          <w:divsChild>
            <w:div w:id="1240556484">
              <w:marLeft w:val="0"/>
              <w:marRight w:val="0"/>
              <w:marTop w:val="0"/>
              <w:marBottom w:val="0"/>
              <w:divBdr>
                <w:top w:val="none" w:sz="0" w:space="0" w:color="auto"/>
                <w:left w:val="none" w:sz="0" w:space="0" w:color="auto"/>
                <w:bottom w:val="none" w:sz="0" w:space="0" w:color="auto"/>
                <w:right w:val="none" w:sz="0" w:space="0" w:color="auto"/>
              </w:divBdr>
              <w:divsChild>
                <w:div w:id="1585264102">
                  <w:marLeft w:val="0"/>
                  <w:marRight w:val="0"/>
                  <w:marTop w:val="0"/>
                  <w:marBottom w:val="0"/>
                  <w:divBdr>
                    <w:top w:val="none" w:sz="0" w:space="0" w:color="auto"/>
                    <w:left w:val="none" w:sz="0" w:space="0" w:color="auto"/>
                    <w:bottom w:val="none" w:sz="0" w:space="0" w:color="auto"/>
                    <w:right w:val="none" w:sz="0" w:space="0" w:color="auto"/>
                  </w:divBdr>
                  <w:divsChild>
                    <w:div w:id="77660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0173975">
      <w:bodyDiv w:val="1"/>
      <w:marLeft w:val="0"/>
      <w:marRight w:val="0"/>
      <w:marTop w:val="0"/>
      <w:marBottom w:val="0"/>
      <w:divBdr>
        <w:top w:val="none" w:sz="0" w:space="0" w:color="auto"/>
        <w:left w:val="none" w:sz="0" w:space="0" w:color="auto"/>
        <w:bottom w:val="none" w:sz="0" w:space="0" w:color="auto"/>
        <w:right w:val="none" w:sz="0" w:space="0" w:color="auto"/>
      </w:divBdr>
      <w:divsChild>
        <w:div w:id="1647782664">
          <w:marLeft w:val="0"/>
          <w:marRight w:val="0"/>
          <w:marTop w:val="0"/>
          <w:marBottom w:val="0"/>
          <w:divBdr>
            <w:top w:val="none" w:sz="0" w:space="0" w:color="auto"/>
            <w:left w:val="none" w:sz="0" w:space="0" w:color="auto"/>
            <w:bottom w:val="none" w:sz="0" w:space="0" w:color="auto"/>
            <w:right w:val="none" w:sz="0" w:space="0" w:color="auto"/>
          </w:divBdr>
          <w:divsChild>
            <w:div w:id="739713823">
              <w:marLeft w:val="0"/>
              <w:marRight w:val="0"/>
              <w:marTop w:val="0"/>
              <w:marBottom w:val="0"/>
              <w:divBdr>
                <w:top w:val="none" w:sz="0" w:space="0" w:color="auto"/>
                <w:left w:val="none" w:sz="0" w:space="0" w:color="auto"/>
                <w:bottom w:val="none" w:sz="0" w:space="0" w:color="auto"/>
                <w:right w:val="none" w:sz="0" w:space="0" w:color="auto"/>
              </w:divBdr>
              <w:divsChild>
                <w:div w:id="1785151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710102">
      <w:bodyDiv w:val="1"/>
      <w:marLeft w:val="0"/>
      <w:marRight w:val="0"/>
      <w:marTop w:val="0"/>
      <w:marBottom w:val="0"/>
      <w:divBdr>
        <w:top w:val="none" w:sz="0" w:space="0" w:color="auto"/>
        <w:left w:val="none" w:sz="0" w:space="0" w:color="auto"/>
        <w:bottom w:val="none" w:sz="0" w:space="0" w:color="auto"/>
        <w:right w:val="none" w:sz="0" w:space="0" w:color="auto"/>
      </w:divBdr>
      <w:divsChild>
        <w:div w:id="555432429">
          <w:marLeft w:val="0"/>
          <w:marRight w:val="0"/>
          <w:marTop w:val="0"/>
          <w:marBottom w:val="0"/>
          <w:divBdr>
            <w:top w:val="none" w:sz="0" w:space="0" w:color="auto"/>
            <w:left w:val="none" w:sz="0" w:space="0" w:color="auto"/>
            <w:bottom w:val="none" w:sz="0" w:space="0" w:color="auto"/>
            <w:right w:val="none" w:sz="0" w:space="0" w:color="auto"/>
          </w:divBdr>
          <w:divsChild>
            <w:div w:id="434600175">
              <w:marLeft w:val="0"/>
              <w:marRight w:val="0"/>
              <w:marTop w:val="0"/>
              <w:marBottom w:val="0"/>
              <w:divBdr>
                <w:top w:val="none" w:sz="0" w:space="0" w:color="auto"/>
                <w:left w:val="none" w:sz="0" w:space="0" w:color="auto"/>
                <w:bottom w:val="none" w:sz="0" w:space="0" w:color="auto"/>
                <w:right w:val="none" w:sz="0" w:space="0" w:color="auto"/>
              </w:divBdr>
              <w:divsChild>
                <w:div w:id="1785883479">
                  <w:marLeft w:val="0"/>
                  <w:marRight w:val="0"/>
                  <w:marTop w:val="0"/>
                  <w:marBottom w:val="0"/>
                  <w:divBdr>
                    <w:top w:val="none" w:sz="0" w:space="0" w:color="auto"/>
                    <w:left w:val="none" w:sz="0" w:space="0" w:color="auto"/>
                    <w:bottom w:val="none" w:sz="0" w:space="0" w:color="auto"/>
                    <w:right w:val="none" w:sz="0" w:space="0" w:color="auto"/>
                  </w:divBdr>
                  <w:divsChild>
                    <w:div w:id="1342120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273047">
      <w:bodyDiv w:val="1"/>
      <w:marLeft w:val="0"/>
      <w:marRight w:val="0"/>
      <w:marTop w:val="0"/>
      <w:marBottom w:val="0"/>
      <w:divBdr>
        <w:top w:val="none" w:sz="0" w:space="0" w:color="auto"/>
        <w:left w:val="none" w:sz="0" w:space="0" w:color="auto"/>
        <w:bottom w:val="none" w:sz="0" w:space="0" w:color="auto"/>
        <w:right w:val="none" w:sz="0" w:space="0" w:color="auto"/>
      </w:divBdr>
      <w:divsChild>
        <w:div w:id="1232348141">
          <w:marLeft w:val="0"/>
          <w:marRight w:val="0"/>
          <w:marTop w:val="0"/>
          <w:marBottom w:val="0"/>
          <w:divBdr>
            <w:top w:val="none" w:sz="0" w:space="0" w:color="auto"/>
            <w:left w:val="none" w:sz="0" w:space="0" w:color="auto"/>
            <w:bottom w:val="none" w:sz="0" w:space="0" w:color="auto"/>
            <w:right w:val="none" w:sz="0" w:space="0" w:color="auto"/>
          </w:divBdr>
          <w:divsChild>
            <w:div w:id="701129069">
              <w:marLeft w:val="0"/>
              <w:marRight w:val="0"/>
              <w:marTop w:val="0"/>
              <w:marBottom w:val="0"/>
              <w:divBdr>
                <w:top w:val="none" w:sz="0" w:space="0" w:color="auto"/>
                <w:left w:val="none" w:sz="0" w:space="0" w:color="auto"/>
                <w:bottom w:val="none" w:sz="0" w:space="0" w:color="auto"/>
                <w:right w:val="none" w:sz="0" w:space="0" w:color="auto"/>
              </w:divBdr>
              <w:divsChild>
                <w:div w:id="296687705">
                  <w:marLeft w:val="0"/>
                  <w:marRight w:val="0"/>
                  <w:marTop w:val="0"/>
                  <w:marBottom w:val="0"/>
                  <w:divBdr>
                    <w:top w:val="none" w:sz="0" w:space="0" w:color="auto"/>
                    <w:left w:val="none" w:sz="0" w:space="0" w:color="auto"/>
                    <w:bottom w:val="none" w:sz="0" w:space="0" w:color="auto"/>
                    <w:right w:val="none" w:sz="0" w:space="0" w:color="auto"/>
                  </w:divBdr>
                  <w:divsChild>
                    <w:div w:id="145922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4709291">
      <w:bodyDiv w:val="1"/>
      <w:marLeft w:val="0"/>
      <w:marRight w:val="0"/>
      <w:marTop w:val="0"/>
      <w:marBottom w:val="0"/>
      <w:divBdr>
        <w:top w:val="none" w:sz="0" w:space="0" w:color="auto"/>
        <w:left w:val="none" w:sz="0" w:space="0" w:color="auto"/>
        <w:bottom w:val="none" w:sz="0" w:space="0" w:color="auto"/>
        <w:right w:val="none" w:sz="0" w:space="0" w:color="auto"/>
      </w:divBdr>
    </w:div>
    <w:div w:id="1517886436">
      <w:bodyDiv w:val="1"/>
      <w:marLeft w:val="0"/>
      <w:marRight w:val="0"/>
      <w:marTop w:val="0"/>
      <w:marBottom w:val="0"/>
      <w:divBdr>
        <w:top w:val="none" w:sz="0" w:space="0" w:color="auto"/>
        <w:left w:val="none" w:sz="0" w:space="0" w:color="auto"/>
        <w:bottom w:val="none" w:sz="0" w:space="0" w:color="auto"/>
        <w:right w:val="none" w:sz="0" w:space="0" w:color="auto"/>
      </w:divBdr>
    </w:div>
    <w:div w:id="1556236065">
      <w:bodyDiv w:val="1"/>
      <w:marLeft w:val="0"/>
      <w:marRight w:val="0"/>
      <w:marTop w:val="0"/>
      <w:marBottom w:val="0"/>
      <w:divBdr>
        <w:top w:val="none" w:sz="0" w:space="0" w:color="auto"/>
        <w:left w:val="none" w:sz="0" w:space="0" w:color="auto"/>
        <w:bottom w:val="none" w:sz="0" w:space="0" w:color="auto"/>
        <w:right w:val="none" w:sz="0" w:space="0" w:color="auto"/>
      </w:divBdr>
      <w:divsChild>
        <w:div w:id="21789080">
          <w:marLeft w:val="0"/>
          <w:marRight w:val="0"/>
          <w:marTop w:val="0"/>
          <w:marBottom w:val="0"/>
          <w:divBdr>
            <w:top w:val="none" w:sz="0" w:space="0" w:color="auto"/>
            <w:left w:val="none" w:sz="0" w:space="0" w:color="auto"/>
            <w:bottom w:val="none" w:sz="0" w:space="0" w:color="auto"/>
            <w:right w:val="none" w:sz="0" w:space="0" w:color="auto"/>
          </w:divBdr>
          <w:divsChild>
            <w:div w:id="377625902">
              <w:marLeft w:val="0"/>
              <w:marRight w:val="0"/>
              <w:marTop w:val="0"/>
              <w:marBottom w:val="0"/>
              <w:divBdr>
                <w:top w:val="none" w:sz="0" w:space="0" w:color="auto"/>
                <w:left w:val="none" w:sz="0" w:space="0" w:color="auto"/>
                <w:bottom w:val="none" w:sz="0" w:space="0" w:color="auto"/>
                <w:right w:val="none" w:sz="0" w:space="0" w:color="auto"/>
              </w:divBdr>
              <w:divsChild>
                <w:div w:id="132719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012242">
      <w:bodyDiv w:val="1"/>
      <w:marLeft w:val="0"/>
      <w:marRight w:val="0"/>
      <w:marTop w:val="0"/>
      <w:marBottom w:val="0"/>
      <w:divBdr>
        <w:top w:val="none" w:sz="0" w:space="0" w:color="auto"/>
        <w:left w:val="none" w:sz="0" w:space="0" w:color="auto"/>
        <w:bottom w:val="none" w:sz="0" w:space="0" w:color="auto"/>
        <w:right w:val="none" w:sz="0" w:space="0" w:color="auto"/>
      </w:divBdr>
    </w:div>
    <w:div w:id="1637292823">
      <w:bodyDiv w:val="1"/>
      <w:marLeft w:val="0"/>
      <w:marRight w:val="0"/>
      <w:marTop w:val="0"/>
      <w:marBottom w:val="0"/>
      <w:divBdr>
        <w:top w:val="none" w:sz="0" w:space="0" w:color="auto"/>
        <w:left w:val="none" w:sz="0" w:space="0" w:color="auto"/>
        <w:bottom w:val="none" w:sz="0" w:space="0" w:color="auto"/>
        <w:right w:val="none" w:sz="0" w:space="0" w:color="auto"/>
      </w:divBdr>
      <w:divsChild>
        <w:div w:id="660355282">
          <w:marLeft w:val="0"/>
          <w:marRight w:val="0"/>
          <w:marTop w:val="0"/>
          <w:marBottom w:val="0"/>
          <w:divBdr>
            <w:top w:val="none" w:sz="0" w:space="0" w:color="auto"/>
            <w:left w:val="none" w:sz="0" w:space="0" w:color="auto"/>
            <w:bottom w:val="none" w:sz="0" w:space="0" w:color="auto"/>
            <w:right w:val="none" w:sz="0" w:space="0" w:color="auto"/>
          </w:divBdr>
          <w:divsChild>
            <w:div w:id="626006576">
              <w:marLeft w:val="0"/>
              <w:marRight w:val="0"/>
              <w:marTop w:val="0"/>
              <w:marBottom w:val="0"/>
              <w:divBdr>
                <w:top w:val="none" w:sz="0" w:space="0" w:color="auto"/>
                <w:left w:val="none" w:sz="0" w:space="0" w:color="auto"/>
                <w:bottom w:val="none" w:sz="0" w:space="0" w:color="auto"/>
                <w:right w:val="none" w:sz="0" w:space="0" w:color="auto"/>
              </w:divBdr>
              <w:divsChild>
                <w:div w:id="1075205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8295366">
      <w:bodyDiv w:val="1"/>
      <w:marLeft w:val="0"/>
      <w:marRight w:val="0"/>
      <w:marTop w:val="0"/>
      <w:marBottom w:val="0"/>
      <w:divBdr>
        <w:top w:val="none" w:sz="0" w:space="0" w:color="auto"/>
        <w:left w:val="none" w:sz="0" w:space="0" w:color="auto"/>
        <w:bottom w:val="none" w:sz="0" w:space="0" w:color="auto"/>
        <w:right w:val="none" w:sz="0" w:space="0" w:color="auto"/>
      </w:divBdr>
      <w:divsChild>
        <w:div w:id="1756972326">
          <w:marLeft w:val="0"/>
          <w:marRight w:val="0"/>
          <w:marTop w:val="0"/>
          <w:marBottom w:val="0"/>
          <w:divBdr>
            <w:top w:val="none" w:sz="0" w:space="0" w:color="auto"/>
            <w:left w:val="none" w:sz="0" w:space="0" w:color="auto"/>
            <w:bottom w:val="none" w:sz="0" w:space="0" w:color="auto"/>
            <w:right w:val="none" w:sz="0" w:space="0" w:color="auto"/>
          </w:divBdr>
          <w:divsChild>
            <w:div w:id="548146176">
              <w:marLeft w:val="0"/>
              <w:marRight w:val="0"/>
              <w:marTop w:val="0"/>
              <w:marBottom w:val="0"/>
              <w:divBdr>
                <w:top w:val="none" w:sz="0" w:space="0" w:color="auto"/>
                <w:left w:val="none" w:sz="0" w:space="0" w:color="auto"/>
                <w:bottom w:val="none" w:sz="0" w:space="0" w:color="auto"/>
                <w:right w:val="none" w:sz="0" w:space="0" w:color="auto"/>
              </w:divBdr>
              <w:divsChild>
                <w:div w:id="1057389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7934063">
      <w:bodyDiv w:val="1"/>
      <w:marLeft w:val="0"/>
      <w:marRight w:val="0"/>
      <w:marTop w:val="0"/>
      <w:marBottom w:val="0"/>
      <w:divBdr>
        <w:top w:val="none" w:sz="0" w:space="0" w:color="auto"/>
        <w:left w:val="none" w:sz="0" w:space="0" w:color="auto"/>
        <w:bottom w:val="none" w:sz="0" w:space="0" w:color="auto"/>
        <w:right w:val="none" w:sz="0" w:space="0" w:color="auto"/>
      </w:divBdr>
      <w:divsChild>
        <w:div w:id="627129084">
          <w:marLeft w:val="0"/>
          <w:marRight w:val="0"/>
          <w:marTop w:val="0"/>
          <w:marBottom w:val="0"/>
          <w:divBdr>
            <w:top w:val="none" w:sz="0" w:space="0" w:color="auto"/>
            <w:left w:val="none" w:sz="0" w:space="0" w:color="auto"/>
            <w:bottom w:val="none" w:sz="0" w:space="0" w:color="auto"/>
            <w:right w:val="none" w:sz="0" w:space="0" w:color="auto"/>
          </w:divBdr>
          <w:divsChild>
            <w:div w:id="1906449608">
              <w:marLeft w:val="0"/>
              <w:marRight w:val="0"/>
              <w:marTop w:val="0"/>
              <w:marBottom w:val="0"/>
              <w:divBdr>
                <w:top w:val="none" w:sz="0" w:space="0" w:color="auto"/>
                <w:left w:val="none" w:sz="0" w:space="0" w:color="auto"/>
                <w:bottom w:val="none" w:sz="0" w:space="0" w:color="auto"/>
                <w:right w:val="none" w:sz="0" w:space="0" w:color="auto"/>
              </w:divBdr>
              <w:divsChild>
                <w:div w:id="1319577065">
                  <w:marLeft w:val="0"/>
                  <w:marRight w:val="0"/>
                  <w:marTop w:val="0"/>
                  <w:marBottom w:val="0"/>
                  <w:divBdr>
                    <w:top w:val="none" w:sz="0" w:space="0" w:color="auto"/>
                    <w:left w:val="none" w:sz="0" w:space="0" w:color="auto"/>
                    <w:bottom w:val="none" w:sz="0" w:space="0" w:color="auto"/>
                    <w:right w:val="none" w:sz="0" w:space="0" w:color="auto"/>
                  </w:divBdr>
                  <w:divsChild>
                    <w:div w:id="93987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8633299">
      <w:bodyDiv w:val="1"/>
      <w:marLeft w:val="0"/>
      <w:marRight w:val="0"/>
      <w:marTop w:val="0"/>
      <w:marBottom w:val="0"/>
      <w:divBdr>
        <w:top w:val="none" w:sz="0" w:space="0" w:color="auto"/>
        <w:left w:val="none" w:sz="0" w:space="0" w:color="auto"/>
        <w:bottom w:val="none" w:sz="0" w:space="0" w:color="auto"/>
        <w:right w:val="none" w:sz="0" w:space="0" w:color="auto"/>
      </w:divBdr>
    </w:div>
    <w:div w:id="1672561324">
      <w:bodyDiv w:val="1"/>
      <w:marLeft w:val="0"/>
      <w:marRight w:val="0"/>
      <w:marTop w:val="0"/>
      <w:marBottom w:val="0"/>
      <w:divBdr>
        <w:top w:val="none" w:sz="0" w:space="0" w:color="auto"/>
        <w:left w:val="none" w:sz="0" w:space="0" w:color="auto"/>
        <w:bottom w:val="none" w:sz="0" w:space="0" w:color="auto"/>
        <w:right w:val="none" w:sz="0" w:space="0" w:color="auto"/>
      </w:divBdr>
      <w:divsChild>
        <w:div w:id="174541675">
          <w:marLeft w:val="0"/>
          <w:marRight w:val="0"/>
          <w:marTop w:val="0"/>
          <w:marBottom w:val="0"/>
          <w:divBdr>
            <w:top w:val="none" w:sz="0" w:space="0" w:color="auto"/>
            <w:left w:val="none" w:sz="0" w:space="0" w:color="auto"/>
            <w:bottom w:val="none" w:sz="0" w:space="0" w:color="auto"/>
            <w:right w:val="none" w:sz="0" w:space="0" w:color="auto"/>
          </w:divBdr>
          <w:divsChild>
            <w:div w:id="3212769">
              <w:marLeft w:val="0"/>
              <w:marRight w:val="0"/>
              <w:marTop w:val="0"/>
              <w:marBottom w:val="0"/>
              <w:divBdr>
                <w:top w:val="none" w:sz="0" w:space="0" w:color="auto"/>
                <w:left w:val="none" w:sz="0" w:space="0" w:color="auto"/>
                <w:bottom w:val="none" w:sz="0" w:space="0" w:color="auto"/>
                <w:right w:val="none" w:sz="0" w:space="0" w:color="auto"/>
              </w:divBdr>
              <w:divsChild>
                <w:div w:id="425154392">
                  <w:marLeft w:val="0"/>
                  <w:marRight w:val="0"/>
                  <w:marTop w:val="0"/>
                  <w:marBottom w:val="0"/>
                  <w:divBdr>
                    <w:top w:val="none" w:sz="0" w:space="0" w:color="auto"/>
                    <w:left w:val="none" w:sz="0" w:space="0" w:color="auto"/>
                    <w:bottom w:val="none" w:sz="0" w:space="0" w:color="auto"/>
                    <w:right w:val="none" w:sz="0" w:space="0" w:color="auto"/>
                  </w:divBdr>
                  <w:divsChild>
                    <w:div w:id="1270626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7828727">
      <w:bodyDiv w:val="1"/>
      <w:marLeft w:val="0"/>
      <w:marRight w:val="0"/>
      <w:marTop w:val="0"/>
      <w:marBottom w:val="0"/>
      <w:divBdr>
        <w:top w:val="none" w:sz="0" w:space="0" w:color="auto"/>
        <w:left w:val="none" w:sz="0" w:space="0" w:color="auto"/>
        <w:bottom w:val="none" w:sz="0" w:space="0" w:color="auto"/>
        <w:right w:val="none" w:sz="0" w:space="0" w:color="auto"/>
      </w:divBdr>
      <w:divsChild>
        <w:div w:id="1481532072">
          <w:marLeft w:val="0"/>
          <w:marRight w:val="0"/>
          <w:marTop w:val="0"/>
          <w:marBottom w:val="0"/>
          <w:divBdr>
            <w:top w:val="none" w:sz="0" w:space="0" w:color="auto"/>
            <w:left w:val="none" w:sz="0" w:space="0" w:color="auto"/>
            <w:bottom w:val="none" w:sz="0" w:space="0" w:color="auto"/>
            <w:right w:val="none" w:sz="0" w:space="0" w:color="auto"/>
          </w:divBdr>
          <w:divsChild>
            <w:div w:id="435444344">
              <w:marLeft w:val="0"/>
              <w:marRight w:val="0"/>
              <w:marTop w:val="0"/>
              <w:marBottom w:val="0"/>
              <w:divBdr>
                <w:top w:val="none" w:sz="0" w:space="0" w:color="auto"/>
                <w:left w:val="none" w:sz="0" w:space="0" w:color="auto"/>
                <w:bottom w:val="none" w:sz="0" w:space="0" w:color="auto"/>
                <w:right w:val="none" w:sz="0" w:space="0" w:color="auto"/>
              </w:divBdr>
              <w:divsChild>
                <w:div w:id="1185053088">
                  <w:marLeft w:val="0"/>
                  <w:marRight w:val="0"/>
                  <w:marTop w:val="0"/>
                  <w:marBottom w:val="0"/>
                  <w:divBdr>
                    <w:top w:val="none" w:sz="0" w:space="0" w:color="auto"/>
                    <w:left w:val="none" w:sz="0" w:space="0" w:color="auto"/>
                    <w:bottom w:val="none" w:sz="0" w:space="0" w:color="auto"/>
                    <w:right w:val="none" w:sz="0" w:space="0" w:color="auto"/>
                  </w:divBdr>
                  <w:divsChild>
                    <w:div w:id="784008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4937361">
      <w:bodyDiv w:val="1"/>
      <w:marLeft w:val="0"/>
      <w:marRight w:val="0"/>
      <w:marTop w:val="0"/>
      <w:marBottom w:val="0"/>
      <w:divBdr>
        <w:top w:val="none" w:sz="0" w:space="0" w:color="auto"/>
        <w:left w:val="none" w:sz="0" w:space="0" w:color="auto"/>
        <w:bottom w:val="none" w:sz="0" w:space="0" w:color="auto"/>
        <w:right w:val="none" w:sz="0" w:space="0" w:color="auto"/>
      </w:divBdr>
    </w:div>
    <w:div w:id="1709066668">
      <w:bodyDiv w:val="1"/>
      <w:marLeft w:val="0"/>
      <w:marRight w:val="0"/>
      <w:marTop w:val="0"/>
      <w:marBottom w:val="0"/>
      <w:divBdr>
        <w:top w:val="none" w:sz="0" w:space="0" w:color="auto"/>
        <w:left w:val="none" w:sz="0" w:space="0" w:color="auto"/>
        <w:bottom w:val="none" w:sz="0" w:space="0" w:color="auto"/>
        <w:right w:val="none" w:sz="0" w:space="0" w:color="auto"/>
      </w:divBdr>
      <w:divsChild>
        <w:div w:id="1396388610">
          <w:marLeft w:val="0"/>
          <w:marRight w:val="0"/>
          <w:marTop w:val="0"/>
          <w:marBottom w:val="0"/>
          <w:divBdr>
            <w:top w:val="none" w:sz="0" w:space="0" w:color="auto"/>
            <w:left w:val="none" w:sz="0" w:space="0" w:color="auto"/>
            <w:bottom w:val="none" w:sz="0" w:space="0" w:color="auto"/>
            <w:right w:val="none" w:sz="0" w:space="0" w:color="auto"/>
          </w:divBdr>
          <w:divsChild>
            <w:div w:id="1793667454">
              <w:marLeft w:val="0"/>
              <w:marRight w:val="0"/>
              <w:marTop w:val="0"/>
              <w:marBottom w:val="0"/>
              <w:divBdr>
                <w:top w:val="none" w:sz="0" w:space="0" w:color="auto"/>
                <w:left w:val="none" w:sz="0" w:space="0" w:color="auto"/>
                <w:bottom w:val="none" w:sz="0" w:space="0" w:color="auto"/>
                <w:right w:val="none" w:sz="0" w:space="0" w:color="auto"/>
              </w:divBdr>
              <w:divsChild>
                <w:div w:id="667175150">
                  <w:marLeft w:val="0"/>
                  <w:marRight w:val="0"/>
                  <w:marTop w:val="0"/>
                  <w:marBottom w:val="0"/>
                  <w:divBdr>
                    <w:top w:val="none" w:sz="0" w:space="0" w:color="auto"/>
                    <w:left w:val="none" w:sz="0" w:space="0" w:color="auto"/>
                    <w:bottom w:val="none" w:sz="0" w:space="0" w:color="auto"/>
                    <w:right w:val="none" w:sz="0" w:space="0" w:color="auto"/>
                  </w:divBdr>
                  <w:divsChild>
                    <w:div w:id="1196119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767322">
      <w:bodyDiv w:val="1"/>
      <w:marLeft w:val="0"/>
      <w:marRight w:val="0"/>
      <w:marTop w:val="0"/>
      <w:marBottom w:val="0"/>
      <w:divBdr>
        <w:top w:val="none" w:sz="0" w:space="0" w:color="auto"/>
        <w:left w:val="none" w:sz="0" w:space="0" w:color="auto"/>
        <w:bottom w:val="none" w:sz="0" w:space="0" w:color="auto"/>
        <w:right w:val="none" w:sz="0" w:space="0" w:color="auto"/>
      </w:divBdr>
    </w:div>
    <w:div w:id="1780373997">
      <w:bodyDiv w:val="1"/>
      <w:marLeft w:val="0"/>
      <w:marRight w:val="0"/>
      <w:marTop w:val="0"/>
      <w:marBottom w:val="0"/>
      <w:divBdr>
        <w:top w:val="none" w:sz="0" w:space="0" w:color="auto"/>
        <w:left w:val="none" w:sz="0" w:space="0" w:color="auto"/>
        <w:bottom w:val="none" w:sz="0" w:space="0" w:color="auto"/>
        <w:right w:val="none" w:sz="0" w:space="0" w:color="auto"/>
      </w:divBdr>
    </w:div>
    <w:div w:id="1806119992">
      <w:bodyDiv w:val="1"/>
      <w:marLeft w:val="0"/>
      <w:marRight w:val="0"/>
      <w:marTop w:val="0"/>
      <w:marBottom w:val="0"/>
      <w:divBdr>
        <w:top w:val="none" w:sz="0" w:space="0" w:color="auto"/>
        <w:left w:val="none" w:sz="0" w:space="0" w:color="auto"/>
        <w:bottom w:val="none" w:sz="0" w:space="0" w:color="auto"/>
        <w:right w:val="none" w:sz="0" w:space="0" w:color="auto"/>
      </w:divBdr>
      <w:divsChild>
        <w:div w:id="1288120045">
          <w:marLeft w:val="0"/>
          <w:marRight w:val="0"/>
          <w:marTop w:val="0"/>
          <w:marBottom w:val="0"/>
          <w:divBdr>
            <w:top w:val="none" w:sz="0" w:space="0" w:color="auto"/>
            <w:left w:val="none" w:sz="0" w:space="0" w:color="auto"/>
            <w:bottom w:val="none" w:sz="0" w:space="0" w:color="auto"/>
            <w:right w:val="none" w:sz="0" w:space="0" w:color="auto"/>
          </w:divBdr>
          <w:divsChild>
            <w:div w:id="1979719027">
              <w:marLeft w:val="0"/>
              <w:marRight w:val="0"/>
              <w:marTop w:val="0"/>
              <w:marBottom w:val="0"/>
              <w:divBdr>
                <w:top w:val="none" w:sz="0" w:space="0" w:color="auto"/>
                <w:left w:val="none" w:sz="0" w:space="0" w:color="auto"/>
                <w:bottom w:val="none" w:sz="0" w:space="0" w:color="auto"/>
                <w:right w:val="none" w:sz="0" w:space="0" w:color="auto"/>
              </w:divBdr>
              <w:divsChild>
                <w:div w:id="1308704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575161">
      <w:bodyDiv w:val="1"/>
      <w:marLeft w:val="0"/>
      <w:marRight w:val="0"/>
      <w:marTop w:val="0"/>
      <w:marBottom w:val="0"/>
      <w:divBdr>
        <w:top w:val="none" w:sz="0" w:space="0" w:color="auto"/>
        <w:left w:val="none" w:sz="0" w:space="0" w:color="auto"/>
        <w:bottom w:val="none" w:sz="0" w:space="0" w:color="auto"/>
        <w:right w:val="none" w:sz="0" w:space="0" w:color="auto"/>
      </w:divBdr>
      <w:divsChild>
        <w:div w:id="792401441">
          <w:marLeft w:val="0"/>
          <w:marRight w:val="0"/>
          <w:marTop w:val="0"/>
          <w:marBottom w:val="0"/>
          <w:divBdr>
            <w:top w:val="none" w:sz="0" w:space="0" w:color="auto"/>
            <w:left w:val="none" w:sz="0" w:space="0" w:color="auto"/>
            <w:bottom w:val="none" w:sz="0" w:space="0" w:color="auto"/>
            <w:right w:val="none" w:sz="0" w:space="0" w:color="auto"/>
          </w:divBdr>
          <w:divsChild>
            <w:div w:id="43453082">
              <w:marLeft w:val="0"/>
              <w:marRight w:val="0"/>
              <w:marTop w:val="0"/>
              <w:marBottom w:val="0"/>
              <w:divBdr>
                <w:top w:val="none" w:sz="0" w:space="0" w:color="auto"/>
                <w:left w:val="none" w:sz="0" w:space="0" w:color="auto"/>
                <w:bottom w:val="none" w:sz="0" w:space="0" w:color="auto"/>
                <w:right w:val="none" w:sz="0" w:space="0" w:color="auto"/>
              </w:divBdr>
              <w:divsChild>
                <w:div w:id="1857041962">
                  <w:marLeft w:val="0"/>
                  <w:marRight w:val="0"/>
                  <w:marTop w:val="0"/>
                  <w:marBottom w:val="0"/>
                  <w:divBdr>
                    <w:top w:val="none" w:sz="0" w:space="0" w:color="auto"/>
                    <w:left w:val="none" w:sz="0" w:space="0" w:color="auto"/>
                    <w:bottom w:val="none" w:sz="0" w:space="0" w:color="auto"/>
                    <w:right w:val="none" w:sz="0" w:space="0" w:color="auto"/>
                  </w:divBdr>
                  <w:divsChild>
                    <w:div w:id="1697269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5757527">
      <w:bodyDiv w:val="1"/>
      <w:marLeft w:val="0"/>
      <w:marRight w:val="0"/>
      <w:marTop w:val="0"/>
      <w:marBottom w:val="0"/>
      <w:divBdr>
        <w:top w:val="none" w:sz="0" w:space="0" w:color="auto"/>
        <w:left w:val="none" w:sz="0" w:space="0" w:color="auto"/>
        <w:bottom w:val="none" w:sz="0" w:space="0" w:color="auto"/>
        <w:right w:val="none" w:sz="0" w:space="0" w:color="auto"/>
      </w:divBdr>
    </w:div>
    <w:div w:id="1913079134">
      <w:bodyDiv w:val="1"/>
      <w:marLeft w:val="0"/>
      <w:marRight w:val="0"/>
      <w:marTop w:val="0"/>
      <w:marBottom w:val="0"/>
      <w:divBdr>
        <w:top w:val="none" w:sz="0" w:space="0" w:color="auto"/>
        <w:left w:val="none" w:sz="0" w:space="0" w:color="auto"/>
        <w:bottom w:val="none" w:sz="0" w:space="0" w:color="auto"/>
        <w:right w:val="none" w:sz="0" w:space="0" w:color="auto"/>
      </w:divBdr>
    </w:div>
    <w:div w:id="1923370805">
      <w:bodyDiv w:val="1"/>
      <w:marLeft w:val="0"/>
      <w:marRight w:val="0"/>
      <w:marTop w:val="0"/>
      <w:marBottom w:val="0"/>
      <w:divBdr>
        <w:top w:val="none" w:sz="0" w:space="0" w:color="auto"/>
        <w:left w:val="none" w:sz="0" w:space="0" w:color="auto"/>
        <w:bottom w:val="none" w:sz="0" w:space="0" w:color="auto"/>
        <w:right w:val="none" w:sz="0" w:space="0" w:color="auto"/>
      </w:divBdr>
    </w:div>
    <w:div w:id="1937707455">
      <w:bodyDiv w:val="1"/>
      <w:marLeft w:val="0"/>
      <w:marRight w:val="0"/>
      <w:marTop w:val="0"/>
      <w:marBottom w:val="0"/>
      <w:divBdr>
        <w:top w:val="none" w:sz="0" w:space="0" w:color="auto"/>
        <w:left w:val="none" w:sz="0" w:space="0" w:color="auto"/>
        <w:bottom w:val="none" w:sz="0" w:space="0" w:color="auto"/>
        <w:right w:val="none" w:sz="0" w:space="0" w:color="auto"/>
      </w:divBdr>
    </w:div>
    <w:div w:id="1948004784">
      <w:bodyDiv w:val="1"/>
      <w:marLeft w:val="0"/>
      <w:marRight w:val="0"/>
      <w:marTop w:val="0"/>
      <w:marBottom w:val="0"/>
      <w:divBdr>
        <w:top w:val="none" w:sz="0" w:space="0" w:color="auto"/>
        <w:left w:val="none" w:sz="0" w:space="0" w:color="auto"/>
        <w:bottom w:val="none" w:sz="0" w:space="0" w:color="auto"/>
        <w:right w:val="none" w:sz="0" w:space="0" w:color="auto"/>
      </w:divBdr>
      <w:divsChild>
        <w:div w:id="451172621">
          <w:marLeft w:val="0"/>
          <w:marRight w:val="0"/>
          <w:marTop w:val="0"/>
          <w:marBottom w:val="0"/>
          <w:divBdr>
            <w:top w:val="none" w:sz="0" w:space="0" w:color="auto"/>
            <w:left w:val="none" w:sz="0" w:space="0" w:color="auto"/>
            <w:bottom w:val="none" w:sz="0" w:space="0" w:color="auto"/>
            <w:right w:val="none" w:sz="0" w:space="0" w:color="auto"/>
          </w:divBdr>
          <w:divsChild>
            <w:div w:id="1121803451">
              <w:marLeft w:val="0"/>
              <w:marRight w:val="0"/>
              <w:marTop w:val="0"/>
              <w:marBottom w:val="0"/>
              <w:divBdr>
                <w:top w:val="none" w:sz="0" w:space="0" w:color="auto"/>
                <w:left w:val="none" w:sz="0" w:space="0" w:color="auto"/>
                <w:bottom w:val="none" w:sz="0" w:space="0" w:color="auto"/>
                <w:right w:val="none" w:sz="0" w:space="0" w:color="auto"/>
              </w:divBdr>
              <w:divsChild>
                <w:div w:id="1010451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371355">
      <w:bodyDiv w:val="1"/>
      <w:marLeft w:val="0"/>
      <w:marRight w:val="0"/>
      <w:marTop w:val="0"/>
      <w:marBottom w:val="0"/>
      <w:divBdr>
        <w:top w:val="none" w:sz="0" w:space="0" w:color="auto"/>
        <w:left w:val="none" w:sz="0" w:space="0" w:color="auto"/>
        <w:bottom w:val="none" w:sz="0" w:space="0" w:color="auto"/>
        <w:right w:val="none" w:sz="0" w:space="0" w:color="auto"/>
      </w:divBdr>
    </w:div>
    <w:div w:id="1961572366">
      <w:bodyDiv w:val="1"/>
      <w:marLeft w:val="0"/>
      <w:marRight w:val="0"/>
      <w:marTop w:val="0"/>
      <w:marBottom w:val="0"/>
      <w:divBdr>
        <w:top w:val="none" w:sz="0" w:space="0" w:color="auto"/>
        <w:left w:val="none" w:sz="0" w:space="0" w:color="auto"/>
        <w:bottom w:val="none" w:sz="0" w:space="0" w:color="auto"/>
        <w:right w:val="none" w:sz="0" w:space="0" w:color="auto"/>
      </w:divBdr>
    </w:div>
    <w:div w:id="1971082739">
      <w:bodyDiv w:val="1"/>
      <w:marLeft w:val="0"/>
      <w:marRight w:val="0"/>
      <w:marTop w:val="0"/>
      <w:marBottom w:val="0"/>
      <w:divBdr>
        <w:top w:val="none" w:sz="0" w:space="0" w:color="auto"/>
        <w:left w:val="none" w:sz="0" w:space="0" w:color="auto"/>
        <w:bottom w:val="none" w:sz="0" w:space="0" w:color="auto"/>
        <w:right w:val="none" w:sz="0" w:space="0" w:color="auto"/>
      </w:divBdr>
    </w:div>
    <w:div w:id="1980109120">
      <w:bodyDiv w:val="1"/>
      <w:marLeft w:val="0"/>
      <w:marRight w:val="0"/>
      <w:marTop w:val="0"/>
      <w:marBottom w:val="0"/>
      <w:divBdr>
        <w:top w:val="none" w:sz="0" w:space="0" w:color="auto"/>
        <w:left w:val="none" w:sz="0" w:space="0" w:color="auto"/>
        <w:bottom w:val="none" w:sz="0" w:space="0" w:color="auto"/>
        <w:right w:val="none" w:sz="0" w:space="0" w:color="auto"/>
      </w:divBdr>
    </w:div>
    <w:div w:id="2014408612">
      <w:bodyDiv w:val="1"/>
      <w:marLeft w:val="0"/>
      <w:marRight w:val="0"/>
      <w:marTop w:val="0"/>
      <w:marBottom w:val="0"/>
      <w:divBdr>
        <w:top w:val="none" w:sz="0" w:space="0" w:color="auto"/>
        <w:left w:val="none" w:sz="0" w:space="0" w:color="auto"/>
        <w:bottom w:val="none" w:sz="0" w:space="0" w:color="auto"/>
        <w:right w:val="none" w:sz="0" w:space="0" w:color="auto"/>
      </w:divBdr>
    </w:div>
    <w:div w:id="2029023773">
      <w:bodyDiv w:val="1"/>
      <w:marLeft w:val="0"/>
      <w:marRight w:val="0"/>
      <w:marTop w:val="0"/>
      <w:marBottom w:val="0"/>
      <w:divBdr>
        <w:top w:val="none" w:sz="0" w:space="0" w:color="auto"/>
        <w:left w:val="none" w:sz="0" w:space="0" w:color="auto"/>
        <w:bottom w:val="none" w:sz="0" w:space="0" w:color="auto"/>
        <w:right w:val="none" w:sz="0" w:space="0" w:color="auto"/>
      </w:divBdr>
      <w:divsChild>
        <w:div w:id="934097827">
          <w:marLeft w:val="0"/>
          <w:marRight w:val="0"/>
          <w:marTop w:val="0"/>
          <w:marBottom w:val="0"/>
          <w:divBdr>
            <w:top w:val="none" w:sz="0" w:space="0" w:color="auto"/>
            <w:left w:val="none" w:sz="0" w:space="0" w:color="auto"/>
            <w:bottom w:val="none" w:sz="0" w:space="0" w:color="auto"/>
            <w:right w:val="none" w:sz="0" w:space="0" w:color="auto"/>
          </w:divBdr>
          <w:divsChild>
            <w:div w:id="1270359357">
              <w:marLeft w:val="0"/>
              <w:marRight w:val="0"/>
              <w:marTop w:val="0"/>
              <w:marBottom w:val="0"/>
              <w:divBdr>
                <w:top w:val="none" w:sz="0" w:space="0" w:color="auto"/>
                <w:left w:val="none" w:sz="0" w:space="0" w:color="auto"/>
                <w:bottom w:val="none" w:sz="0" w:space="0" w:color="auto"/>
                <w:right w:val="none" w:sz="0" w:space="0" w:color="auto"/>
              </w:divBdr>
              <w:divsChild>
                <w:div w:id="1392340621">
                  <w:marLeft w:val="0"/>
                  <w:marRight w:val="0"/>
                  <w:marTop w:val="0"/>
                  <w:marBottom w:val="0"/>
                  <w:divBdr>
                    <w:top w:val="none" w:sz="0" w:space="0" w:color="auto"/>
                    <w:left w:val="none" w:sz="0" w:space="0" w:color="auto"/>
                    <w:bottom w:val="none" w:sz="0" w:space="0" w:color="auto"/>
                    <w:right w:val="none" w:sz="0" w:space="0" w:color="auto"/>
                  </w:divBdr>
                  <w:divsChild>
                    <w:div w:id="211126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1100969">
      <w:bodyDiv w:val="1"/>
      <w:marLeft w:val="0"/>
      <w:marRight w:val="0"/>
      <w:marTop w:val="0"/>
      <w:marBottom w:val="0"/>
      <w:divBdr>
        <w:top w:val="none" w:sz="0" w:space="0" w:color="auto"/>
        <w:left w:val="none" w:sz="0" w:space="0" w:color="auto"/>
        <w:bottom w:val="none" w:sz="0" w:space="0" w:color="auto"/>
        <w:right w:val="none" w:sz="0" w:space="0" w:color="auto"/>
      </w:divBdr>
      <w:divsChild>
        <w:div w:id="165755241">
          <w:marLeft w:val="0"/>
          <w:marRight w:val="0"/>
          <w:marTop w:val="0"/>
          <w:marBottom w:val="0"/>
          <w:divBdr>
            <w:top w:val="none" w:sz="0" w:space="0" w:color="auto"/>
            <w:left w:val="none" w:sz="0" w:space="0" w:color="auto"/>
            <w:bottom w:val="none" w:sz="0" w:space="0" w:color="auto"/>
            <w:right w:val="none" w:sz="0" w:space="0" w:color="auto"/>
          </w:divBdr>
          <w:divsChild>
            <w:div w:id="1939362825">
              <w:marLeft w:val="0"/>
              <w:marRight w:val="0"/>
              <w:marTop w:val="0"/>
              <w:marBottom w:val="0"/>
              <w:divBdr>
                <w:top w:val="none" w:sz="0" w:space="0" w:color="auto"/>
                <w:left w:val="none" w:sz="0" w:space="0" w:color="auto"/>
                <w:bottom w:val="none" w:sz="0" w:space="0" w:color="auto"/>
                <w:right w:val="none" w:sz="0" w:space="0" w:color="auto"/>
              </w:divBdr>
              <w:divsChild>
                <w:div w:id="1461994881">
                  <w:marLeft w:val="0"/>
                  <w:marRight w:val="0"/>
                  <w:marTop w:val="0"/>
                  <w:marBottom w:val="0"/>
                  <w:divBdr>
                    <w:top w:val="none" w:sz="0" w:space="0" w:color="auto"/>
                    <w:left w:val="none" w:sz="0" w:space="0" w:color="auto"/>
                    <w:bottom w:val="none" w:sz="0" w:space="0" w:color="auto"/>
                    <w:right w:val="none" w:sz="0" w:space="0" w:color="auto"/>
                  </w:divBdr>
                  <w:divsChild>
                    <w:div w:id="1461071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7072088">
      <w:bodyDiv w:val="1"/>
      <w:marLeft w:val="0"/>
      <w:marRight w:val="0"/>
      <w:marTop w:val="0"/>
      <w:marBottom w:val="0"/>
      <w:divBdr>
        <w:top w:val="none" w:sz="0" w:space="0" w:color="auto"/>
        <w:left w:val="none" w:sz="0" w:space="0" w:color="auto"/>
        <w:bottom w:val="none" w:sz="0" w:space="0" w:color="auto"/>
        <w:right w:val="none" w:sz="0" w:space="0" w:color="auto"/>
      </w:divBdr>
      <w:divsChild>
        <w:div w:id="2038919843">
          <w:marLeft w:val="0"/>
          <w:marRight w:val="0"/>
          <w:marTop w:val="0"/>
          <w:marBottom w:val="0"/>
          <w:divBdr>
            <w:top w:val="none" w:sz="0" w:space="0" w:color="auto"/>
            <w:left w:val="none" w:sz="0" w:space="0" w:color="auto"/>
            <w:bottom w:val="none" w:sz="0" w:space="0" w:color="auto"/>
            <w:right w:val="none" w:sz="0" w:space="0" w:color="auto"/>
          </w:divBdr>
          <w:divsChild>
            <w:div w:id="46493420">
              <w:marLeft w:val="0"/>
              <w:marRight w:val="0"/>
              <w:marTop w:val="0"/>
              <w:marBottom w:val="0"/>
              <w:divBdr>
                <w:top w:val="none" w:sz="0" w:space="0" w:color="auto"/>
                <w:left w:val="none" w:sz="0" w:space="0" w:color="auto"/>
                <w:bottom w:val="none" w:sz="0" w:space="0" w:color="auto"/>
                <w:right w:val="none" w:sz="0" w:space="0" w:color="auto"/>
              </w:divBdr>
              <w:divsChild>
                <w:div w:id="357243539">
                  <w:marLeft w:val="0"/>
                  <w:marRight w:val="0"/>
                  <w:marTop w:val="0"/>
                  <w:marBottom w:val="0"/>
                  <w:divBdr>
                    <w:top w:val="none" w:sz="0" w:space="0" w:color="auto"/>
                    <w:left w:val="none" w:sz="0" w:space="0" w:color="auto"/>
                    <w:bottom w:val="none" w:sz="0" w:space="0" w:color="auto"/>
                    <w:right w:val="none" w:sz="0" w:space="0" w:color="auto"/>
                  </w:divBdr>
                  <w:divsChild>
                    <w:div w:id="1305088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3169030">
      <w:bodyDiv w:val="1"/>
      <w:marLeft w:val="0"/>
      <w:marRight w:val="0"/>
      <w:marTop w:val="0"/>
      <w:marBottom w:val="0"/>
      <w:divBdr>
        <w:top w:val="none" w:sz="0" w:space="0" w:color="auto"/>
        <w:left w:val="none" w:sz="0" w:space="0" w:color="auto"/>
        <w:bottom w:val="none" w:sz="0" w:space="0" w:color="auto"/>
        <w:right w:val="none" w:sz="0" w:space="0" w:color="auto"/>
      </w:divBdr>
    </w:div>
    <w:div w:id="2048792284">
      <w:bodyDiv w:val="1"/>
      <w:marLeft w:val="0"/>
      <w:marRight w:val="0"/>
      <w:marTop w:val="0"/>
      <w:marBottom w:val="0"/>
      <w:divBdr>
        <w:top w:val="none" w:sz="0" w:space="0" w:color="auto"/>
        <w:left w:val="none" w:sz="0" w:space="0" w:color="auto"/>
        <w:bottom w:val="none" w:sz="0" w:space="0" w:color="auto"/>
        <w:right w:val="none" w:sz="0" w:space="0" w:color="auto"/>
      </w:divBdr>
    </w:div>
    <w:div w:id="2050641693">
      <w:bodyDiv w:val="1"/>
      <w:marLeft w:val="0"/>
      <w:marRight w:val="0"/>
      <w:marTop w:val="0"/>
      <w:marBottom w:val="0"/>
      <w:divBdr>
        <w:top w:val="none" w:sz="0" w:space="0" w:color="auto"/>
        <w:left w:val="none" w:sz="0" w:space="0" w:color="auto"/>
        <w:bottom w:val="none" w:sz="0" w:space="0" w:color="auto"/>
        <w:right w:val="none" w:sz="0" w:space="0" w:color="auto"/>
      </w:divBdr>
      <w:divsChild>
        <w:div w:id="1787583521">
          <w:marLeft w:val="0"/>
          <w:marRight w:val="0"/>
          <w:marTop w:val="0"/>
          <w:marBottom w:val="0"/>
          <w:divBdr>
            <w:top w:val="none" w:sz="0" w:space="0" w:color="auto"/>
            <w:left w:val="none" w:sz="0" w:space="0" w:color="auto"/>
            <w:bottom w:val="none" w:sz="0" w:space="0" w:color="auto"/>
            <w:right w:val="none" w:sz="0" w:space="0" w:color="auto"/>
          </w:divBdr>
          <w:divsChild>
            <w:div w:id="1485200033">
              <w:marLeft w:val="0"/>
              <w:marRight w:val="0"/>
              <w:marTop w:val="0"/>
              <w:marBottom w:val="0"/>
              <w:divBdr>
                <w:top w:val="none" w:sz="0" w:space="0" w:color="auto"/>
                <w:left w:val="none" w:sz="0" w:space="0" w:color="auto"/>
                <w:bottom w:val="none" w:sz="0" w:space="0" w:color="auto"/>
                <w:right w:val="none" w:sz="0" w:space="0" w:color="auto"/>
              </w:divBdr>
              <w:divsChild>
                <w:div w:id="1558660116">
                  <w:marLeft w:val="0"/>
                  <w:marRight w:val="0"/>
                  <w:marTop w:val="0"/>
                  <w:marBottom w:val="0"/>
                  <w:divBdr>
                    <w:top w:val="none" w:sz="0" w:space="0" w:color="auto"/>
                    <w:left w:val="none" w:sz="0" w:space="0" w:color="auto"/>
                    <w:bottom w:val="none" w:sz="0" w:space="0" w:color="auto"/>
                    <w:right w:val="none" w:sz="0" w:space="0" w:color="auto"/>
                  </w:divBdr>
                  <w:divsChild>
                    <w:div w:id="1992782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2338744">
      <w:bodyDiv w:val="1"/>
      <w:marLeft w:val="0"/>
      <w:marRight w:val="0"/>
      <w:marTop w:val="0"/>
      <w:marBottom w:val="0"/>
      <w:divBdr>
        <w:top w:val="none" w:sz="0" w:space="0" w:color="auto"/>
        <w:left w:val="none" w:sz="0" w:space="0" w:color="auto"/>
        <w:bottom w:val="none" w:sz="0" w:space="0" w:color="auto"/>
        <w:right w:val="none" w:sz="0" w:space="0" w:color="auto"/>
      </w:divBdr>
    </w:div>
    <w:div w:id="2068603004">
      <w:bodyDiv w:val="1"/>
      <w:marLeft w:val="0"/>
      <w:marRight w:val="0"/>
      <w:marTop w:val="0"/>
      <w:marBottom w:val="0"/>
      <w:divBdr>
        <w:top w:val="none" w:sz="0" w:space="0" w:color="auto"/>
        <w:left w:val="none" w:sz="0" w:space="0" w:color="auto"/>
        <w:bottom w:val="none" w:sz="0" w:space="0" w:color="auto"/>
        <w:right w:val="none" w:sz="0" w:space="0" w:color="auto"/>
      </w:divBdr>
    </w:div>
    <w:div w:id="2070036661">
      <w:bodyDiv w:val="1"/>
      <w:marLeft w:val="0"/>
      <w:marRight w:val="0"/>
      <w:marTop w:val="0"/>
      <w:marBottom w:val="0"/>
      <w:divBdr>
        <w:top w:val="none" w:sz="0" w:space="0" w:color="auto"/>
        <w:left w:val="none" w:sz="0" w:space="0" w:color="auto"/>
        <w:bottom w:val="none" w:sz="0" w:space="0" w:color="auto"/>
        <w:right w:val="none" w:sz="0" w:space="0" w:color="auto"/>
      </w:divBdr>
    </w:div>
    <w:div w:id="2070419386">
      <w:bodyDiv w:val="1"/>
      <w:marLeft w:val="0"/>
      <w:marRight w:val="0"/>
      <w:marTop w:val="0"/>
      <w:marBottom w:val="0"/>
      <w:divBdr>
        <w:top w:val="none" w:sz="0" w:space="0" w:color="auto"/>
        <w:left w:val="none" w:sz="0" w:space="0" w:color="auto"/>
        <w:bottom w:val="none" w:sz="0" w:space="0" w:color="auto"/>
        <w:right w:val="none" w:sz="0" w:space="0" w:color="auto"/>
      </w:divBdr>
      <w:divsChild>
        <w:div w:id="1553544749">
          <w:marLeft w:val="0"/>
          <w:marRight w:val="0"/>
          <w:marTop w:val="0"/>
          <w:marBottom w:val="0"/>
          <w:divBdr>
            <w:top w:val="none" w:sz="0" w:space="0" w:color="auto"/>
            <w:left w:val="none" w:sz="0" w:space="0" w:color="auto"/>
            <w:bottom w:val="none" w:sz="0" w:space="0" w:color="auto"/>
            <w:right w:val="none" w:sz="0" w:space="0" w:color="auto"/>
          </w:divBdr>
          <w:divsChild>
            <w:div w:id="958879262">
              <w:marLeft w:val="0"/>
              <w:marRight w:val="0"/>
              <w:marTop w:val="0"/>
              <w:marBottom w:val="0"/>
              <w:divBdr>
                <w:top w:val="none" w:sz="0" w:space="0" w:color="auto"/>
                <w:left w:val="none" w:sz="0" w:space="0" w:color="auto"/>
                <w:bottom w:val="none" w:sz="0" w:space="0" w:color="auto"/>
                <w:right w:val="none" w:sz="0" w:space="0" w:color="auto"/>
              </w:divBdr>
              <w:divsChild>
                <w:div w:id="211771894">
                  <w:marLeft w:val="0"/>
                  <w:marRight w:val="0"/>
                  <w:marTop w:val="0"/>
                  <w:marBottom w:val="0"/>
                  <w:divBdr>
                    <w:top w:val="none" w:sz="0" w:space="0" w:color="auto"/>
                    <w:left w:val="none" w:sz="0" w:space="0" w:color="auto"/>
                    <w:bottom w:val="none" w:sz="0" w:space="0" w:color="auto"/>
                    <w:right w:val="none" w:sz="0" w:space="0" w:color="auto"/>
                  </w:divBdr>
                  <w:divsChild>
                    <w:div w:id="189877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0907432">
      <w:bodyDiv w:val="1"/>
      <w:marLeft w:val="0"/>
      <w:marRight w:val="0"/>
      <w:marTop w:val="0"/>
      <w:marBottom w:val="0"/>
      <w:divBdr>
        <w:top w:val="none" w:sz="0" w:space="0" w:color="auto"/>
        <w:left w:val="none" w:sz="0" w:space="0" w:color="auto"/>
        <w:bottom w:val="none" w:sz="0" w:space="0" w:color="auto"/>
        <w:right w:val="none" w:sz="0" w:space="0" w:color="auto"/>
      </w:divBdr>
    </w:div>
    <w:div w:id="2085367895">
      <w:bodyDiv w:val="1"/>
      <w:marLeft w:val="0"/>
      <w:marRight w:val="0"/>
      <w:marTop w:val="0"/>
      <w:marBottom w:val="0"/>
      <w:divBdr>
        <w:top w:val="none" w:sz="0" w:space="0" w:color="auto"/>
        <w:left w:val="none" w:sz="0" w:space="0" w:color="auto"/>
        <w:bottom w:val="none" w:sz="0" w:space="0" w:color="auto"/>
        <w:right w:val="none" w:sz="0" w:space="0" w:color="auto"/>
      </w:divBdr>
    </w:div>
    <w:div w:id="2112116355">
      <w:bodyDiv w:val="1"/>
      <w:marLeft w:val="0"/>
      <w:marRight w:val="0"/>
      <w:marTop w:val="0"/>
      <w:marBottom w:val="0"/>
      <w:divBdr>
        <w:top w:val="none" w:sz="0" w:space="0" w:color="auto"/>
        <w:left w:val="none" w:sz="0" w:space="0" w:color="auto"/>
        <w:bottom w:val="none" w:sz="0" w:space="0" w:color="auto"/>
        <w:right w:val="none" w:sz="0" w:space="0" w:color="auto"/>
      </w:divBdr>
    </w:div>
    <w:div w:id="2144959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846C09-CA72-AC41-9393-FD023C028ED6}">
  <ds:schemaRefs>
    <ds:schemaRef ds:uri="http://schemas.openxmlformats.org/officeDocument/2006/bibliography"/>
  </ds:schemaRefs>
</ds:datastoreItem>
</file>

<file path=docMetadata/LabelInfo.xml><?xml version="1.0" encoding="utf-8"?>
<clbl:labelList xmlns:clbl="http://schemas.microsoft.com/office/2020/mipLabelMetadata">
  <clbl:label id="{75d6cc78-71b9-42e6-aa2a-b9889a0f080f}" enabled="0" method="" siteId="{75d6cc78-71b9-42e6-aa2a-b9889a0f080f}" removed="1"/>
</clbl:labelList>
</file>

<file path=docProps/app.xml><?xml version="1.0" encoding="utf-8"?>
<Properties xmlns="http://schemas.openxmlformats.org/officeDocument/2006/extended-properties" xmlns:vt="http://schemas.openxmlformats.org/officeDocument/2006/docPropsVTypes">
  <Template>Normal</Template>
  <TotalTime>0</TotalTime>
  <Pages>49</Pages>
  <Words>131037</Words>
  <Characters>746914</Characters>
  <Application>Microsoft Office Word</Application>
  <DocSecurity>0</DocSecurity>
  <Lines>6224</Lines>
  <Paragraphs>17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6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red Fischbach</dc:creator>
  <cp:keywords/>
  <dc:description/>
  <cp:lastModifiedBy>Alison Sage</cp:lastModifiedBy>
  <cp:revision>3</cp:revision>
  <cp:lastPrinted>2022-06-05T17:47:00Z</cp:lastPrinted>
  <dcterms:created xsi:type="dcterms:W3CDTF">2023-10-16T14:34:00Z</dcterms:created>
  <dcterms:modified xsi:type="dcterms:W3CDTF">2023-10-16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oV6gPRL"/&gt;&lt;style id="http://www.zotero.org/styles/parasitology" hasBibliography="1" bibliographyStyleHasBeenSet="1"/&gt;&lt;prefs&gt;&lt;pref name="fieldType" value="Field"/&gt;&lt;pref name="dontAskDelayCitation</vt:lpwstr>
  </property>
  <property fmtid="{D5CDD505-2E9C-101B-9397-08002B2CF9AE}" pid="3" name="ZOTERO_PREF_2">
    <vt:lpwstr>Updates" value="true"/&gt;&lt;/prefs&gt;&lt;/data&gt;</vt:lpwstr>
  </property>
</Properties>
</file>